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F33EF2C" w14:textId="4C11853A" w:rsidR="00863E2B" w:rsidRDefault="00D651CA">
      <w:r>
        <w:rPr>
          <w:noProof/>
        </w:rPr>
        <w:drawing>
          <wp:anchor distT="0" distB="0" distL="114300" distR="114300" simplePos="0" relativeHeight="252828672" behindDoc="0" locked="0" layoutInCell="1" allowOverlap="1" wp14:anchorId="5730E952" wp14:editId="4B0E2210">
            <wp:simplePos x="0" y="0"/>
            <wp:positionH relativeFrom="column">
              <wp:posOffset>-1061085</wp:posOffset>
            </wp:positionH>
            <wp:positionV relativeFrom="paragraph">
              <wp:posOffset>-890905</wp:posOffset>
            </wp:positionV>
            <wp:extent cx="7539950" cy="10668000"/>
            <wp:effectExtent l="0" t="0" r="4445" b="0"/>
            <wp:wrapNone/>
            <wp:docPr id="484" name="Imagem 4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4" name="Imunomodulaloes Capa_A4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553365" cy="106869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66B2A4C" w14:textId="77777777" w:rsidR="00863E2B" w:rsidRDefault="00863E2B"/>
    <w:p w14:paraId="6842921A" w14:textId="77777777" w:rsidR="00863E2B" w:rsidRDefault="00863E2B"/>
    <w:p w14:paraId="165E31A9" w14:textId="720C3D7A" w:rsidR="00863E2B" w:rsidRDefault="00863E2B"/>
    <w:p w14:paraId="5A9F6B14" w14:textId="30DBBE8D" w:rsidR="00D651CA" w:rsidRDefault="00D651CA"/>
    <w:p w14:paraId="7929EA5B" w14:textId="58109BAB" w:rsidR="00D651CA" w:rsidRDefault="00D651CA"/>
    <w:p w14:paraId="1030DDA5" w14:textId="3DB3B358" w:rsidR="00D651CA" w:rsidRDefault="00D651CA"/>
    <w:p w14:paraId="31F41DD9" w14:textId="7D29D05D" w:rsidR="00D651CA" w:rsidRDefault="00D651CA"/>
    <w:p w14:paraId="482B8B60" w14:textId="498ECB00" w:rsidR="00D651CA" w:rsidRDefault="00D651CA"/>
    <w:p w14:paraId="060E92C6" w14:textId="78216C40" w:rsidR="00D651CA" w:rsidRDefault="00D651CA"/>
    <w:p w14:paraId="3542C78A" w14:textId="5DEDCF60" w:rsidR="00D651CA" w:rsidRDefault="00D651CA"/>
    <w:p w14:paraId="07397257" w14:textId="41E42CA0" w:rsidR="00D651CA" w:rsidRDefault="00D651CA"/>
    <w:p w14:paraId="6990D8BA" w14:textId="74D75945" w:rsidR="00D651CA" w:rsidRDefault="00D651CA"/>
    <w:p w14:paraId="04889605" w14:textId="06EFEB4D" w:rsidR="00D651CA" w:rsidRDefault="00D651CA"/>
    <w:p w14:paraId="3D22A644" w14:textId="75514881" w:rsidR="00D651CA" w:rsidRDefault="00D651CA"/>
    <w:p w14:paraId="4A5779D8" w14:textId="18EA2C69" w:rsidR="00D651CA" w:rsidRDefault="00D651CA"/>
    <w:p w14:paraId="6AB682EC" w14:textId="76C97C36" w:rsidR="00D651CA" w:rsidRDefault="00D651CA"/>
    <w:p w14:paraId="2AAF13B6" w14:textId="1993FCC5" w:rsidR="00D651CA" w:rsidRDefault="00D651CA"/>
    <w:p w14:paraId="5D54C843" w14:textId="1893A31C" w:rsidR="00D651CA" w:rsidRDefault="00D651CA"/>
    <w:p w14:paraId="72E52ACE" w14:textId="5CA82588" w:rsidR="00D651CA" w:rsidRDefault="00D651CA"/>
    <w:p w14:paraId="39B4C69F" w14:textId="67349109" w:rsidR="00D651CA" w:rsidRDefault="00D651CA"/>
    <w:p w14:paraId="66ACE6DA" w14:textId="12211835" w:rsidR="00D651CA" w:rsidRDefault="00D651CA"/>
    <w:p w14:paraId="1AAA6905" w14:textId="168BAE66" w:rsidR="00D651CA" w:rsidRDefault="00D651CA"/>
    <w:p w14:paraId="07AE40C5" w14:textId="42F78482" w:rsidR="00D651CA" w:rsidRDefault="00D651CA"/>
    <w:p w14:paraId="2CA338E2" w14:textId="0CC9FEC9" w:rsidR="00D651CA" w:rsidRDefault="00D651CA"/>
    <w:p w14:paraId="3C401FD7" w14:textId="03124523" w:rsidR="00D651CA" w:rsidRDefault="00D651CA"/>
    <w:p w14:paraId="6EF314DF" w14:textId="7E74A1F3" w:rsidR="00D651CA" w:rsidRDefault="00D651CA"/>
    <w:p w14:paraId="5B75F09F" w14:textId="77777777" w:rsidR="00D651CA" w:rsidRDefault="00D651CA"/>
    <w:sdt>
      <w:sdtPr>
        <w:rPr>
          <w:rFonts w:asciiTheme="minorHAnsi" w:eastAsiaTheme="minorHAnsi" w:hAnsiTheme="minorHAnsi" w:cstheme="minorBidi"/>
          <w:b w:val="0"/>
          <w:color w:val="auto"/>
          <w:sz w:val="22"/>
          <w:szCs w:val="22"/>
          <w:lang w:eastAsia="en-US"/>
        </w:rPr>
        <w:id w:val="1488826856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012C8298" w14:textId="330D3903" w:rsidR="00AC0E43" w:rsidRPr="00047029" w:rsidRDefault="00AC0E43">
          <w:pPr>
            <w:pStyle w:val="CabealhodoSumrio"/>
            <w:rPr>
              <w:sz w:val="40"/>
              <w:szCs w:val="40"/>
            </w:rPr>
          </w:pPr>
          <w:r w:rsidRPr="00047029">
            <w:rPr>
              <w:sz w:val="40"/>
              <w:szCs w:val="40"/>
            </w:rPr>
            <w:t>Sumário</w:t>
          </w:r>
        </w:p>
        <w:p w14:paraId="5FC17434" w14:textId="5056A138" w:rsidR="00283F81" w:rsidRPr="00283F81" w:rsidRDefault="00AC0E43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36632315" w:history="1">
            <w:r w:rsidR="00283F81" w:rsidRPr="00283F81">
              <w:rPr>
                <w:rStyle w:val="Hyperlink"/>
                <w:rFonts w:ascii="Swis721 Th BT" w:hAnsi="Swis721 Th BT"/>
                <w:b/>
                <w:bCs/>
                <w:noProof/>
                <w:sz w:val="23"/>
                <w:szCs w:val="23"/>
              </w:rPr>
              <w:t>INTRODUÇÃO À IMUNOLOGIA</w:t>
            </w:r>
            <w:r w:rsidR="00283F81"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83F81"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83F81"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15 \h </w:instrText>
            </w:r>
            <w:r w:rsidR="00283F81"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83F81"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83F81"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4</w:t>
            </w:r>
            <w:r w:rsidR="00283F81"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1B93D372" w14:textId="3125FC9C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16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Estudo 1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16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5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11238D1D" w14:textId="6D4AD1A9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17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17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6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1BE95D11" w14:textId="6818C9E9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18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Estudo 2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18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7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2A40C3F" w14:textId="135EBDA5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19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19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8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A76BA22" w14:textId="49B9C4FA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20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Estudo 3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20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9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7CF7DBF" w14:textId="354693B1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21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Estudo 4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21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11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7E17E897" w14:textId="18FA3DF5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22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22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12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7642F1BF" w14:textId="20BA2B24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23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Estudo 5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23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13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1412733" w14:textId="702BB9DF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24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24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14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B8977EA" w14:textId="1229FB8B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25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Estudo 6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25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15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3CA222E" w14:textId="73B621F3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26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26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16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1C8DF94F" w14:textId="2C4571A0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27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Estudo 7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27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17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DA200D4" w14:textId="1E63CA6F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28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28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18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1B06702D" w14:textId="0A61FA66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29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Estudo 8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29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19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10A39CC" w14:textId="18AE5F48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30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30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20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05843F0" w14:textId="18942295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31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Estudo 9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31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21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5333F8E" w14:textId="2885B13C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32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32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22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A19FD9C" w14:textId="2EEC353B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33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Outras Formulações para a Imunomodulação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33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23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223070A" w14:textId="27800518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b/>
              <w:bCs/>
              <w:noProof/>
              <w:sz w:val="23"/>
              <w:szCs w:val="23"/>
              <w:lang w:eastAsia="pt-BR"/>
            </w:rPr>
          </w:pPr>
          <w:hyperlink w:anchor="_Toc36632334" w:history="1">
            <w:r w:rsidRPr="00283F81">
              <w:rPr>
                <w:rStyle w:val="Hyperlink"/>
                <w:rFonts w:ascii="Swis721 Th BT" w:hAnsi="Swis721 Th BT"/>
                <w:b/>
                <w:bCs/>
                <w:noProof/>
                <w:sz w:val="23"/>
                <w:szCs w:val="23"/>
              </w:rPr>
              <w:t>RINITE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34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29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4D1DB68" w14:textId="1EF0EF8B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b/>
              <w:bCs/>
              <w:noProof/>
              <w:sz w:val="23"/>
              <w:szCs w:val="23"/>
              <w:lang w:eastAsia="pt-BR"/>
            </w:rPr>
          </w:pPr>
          <w:hyperlink w:anchor="_Toc36632335" w:history="1">
            <w:r w:rsidRPr="00283F81">
              <w:rPr>
                <w:rStyle w:val="Hyperlink"/>
                <w:rFonts w:ascii="Swis721 Th BT" w:hAnsi="Swis721 Th BT"/>
                <w:b/>
                <w:bCs/>
                <w:noProof/>
                <w:sz w:val="23"/>
                <w:szCs w:val="23"/>
              </w:rPr>
              <w:t>INTRODUÇÃO À RINITE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35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30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71DAF746" w14:textId="521A9015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36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Estudo 1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36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34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784D381B" w14:textId="3E10DE6E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37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37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35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56E516E" w14:textId="390416D8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38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Estudo 2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38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36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436B8E9" w14:textId="4F0ABE6C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39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39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37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2609537" w14:textId="5B233EB6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40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Estudo 3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40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38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E493F44" w14:textId="2F8D9DD2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41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41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39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1B0CD6D7" w14:textId="4D529D6C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42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Estudo 4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42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40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69AC65A" w14:textId="5918442F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43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43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41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AB85925" w14:textId="12AF0272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44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Estudo 5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44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42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D4089E0" w14:textId="2CC32CE0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45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45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43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FF64160" w14:textId="588D393E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46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Estudo 6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46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44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7536C209" w14:textId="4EEECDE6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47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47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45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0BEBC05" w14:textId="6272A025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48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Estudo 7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48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46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03FE342" w14:textId="08A0578B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49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49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47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DFE33D7" w14:textId="63ACD1EE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50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Estudo 8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50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48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C17A947" w14:textId="0E6F2933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51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51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49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2C5F178" w14:textId="7763B8E1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52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Estudo 9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52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50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ECD58EB" w14:textId="250C5291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53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53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51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6D8FE6B" w14:textId="401A74AB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54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Outras formulações para rinite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54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52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DA540EA" w14:textId="58DA90A5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b/>
              <w:bCs/>
              <w:noProof/>
              <w:sz w:val="23"/>
              <w:szCs w:val="23"/>
              <w:lang w:eastAsia="pt-BR"/>
            </w:rPr>
          </w:pPr>
          <w:hyperlink w:anchor="_Toc36632355" w:history="1">
            <w:r w:rsidRPr="00283F81">
              <w:rPr>
                <w:rStyle w:val="Hyperlink"/>
                <w:rFonts w:ascii="Swis721 Th BT" w:hAnsi="Swis721 Th BT"/>
                <w:b/>
                <w:bCs/>
                <w:noProof/>
                <w:sz w:val="23"/>
                <w:szCs w:val="23"/>
              </w:rPr>
              <w:t>SUPLEMENTAÇÃO DE PROBIÓTICOS NA REDUÇÃO DOS SINTOMAS DA RINITE ALÉRGICA E NA IMUNOMODULAÇÃO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55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53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7B81605" w14:textId="5D5E9BFD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b/>
              <w:bCs/>
              <w:noProof/>
              <w:sz w:val="23"/>
              <w:szCs w:val="23"/>
              <w:lang w:eastAsia="pt-BR"/>
            </w:rPr>
          </w:pPr>
          <w:hyperlink w:anchor="_Toc36632356" w:history="1">
            <w:r w:rsidRPr="00283F81">
              <w:rPr>
                <w:rStyle w:val="Hyperlink"/>
                <w:rFonts w:ascii="Swis721 Th BT" w:hAnsi="Swis721 Th BT"/>
                <w:b/>
                <w:bCs/>
                <w:noProof/>
                <w:sz w:val="23"/>
                <w:szCs w:val="23"/>
              </w:rPr>
              <w:t>INTRODUÇÃO À PROBIOTICOTERAPIA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56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54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C317C75" w14:textId="429B6E8C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b/>
              <w:bCs/>
              <w:noProof/>
              <w:sz w:val="23"/>
              <w:szCs w:val="23"/>
              <w:lang w:eastAsia="pt-BR"/>
            </w:rPr>
          </w:pPr>
          <w:hyperlink w:anchor="_Toc36632357" w:history="1">
            <w:r w:rsidRPr="00283F81">
              <w:rPr>
                <w:rStyle w:val="Hyperlink"/>
                <w:rFonts w:ascii="Swis721 Th BT" w:hAnsi="Swis721 Th BT"/>
                <w:b/>
                <w:bCs/>
                <w:noProof/>
                <w:sz w:val="23"/>
                <w:szCs w:val="23"/>
              </w:rPr>
              <w:t>MICROBIOTA INTESTINAL X RESPOSTA IMUNOLÓGICA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57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55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18068A7" w14:textId="0BFCE6AF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58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Estudo 1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58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56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63B8178" w14:textId="648061E2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59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59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57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3E2B848" w14:textId="4E714FBF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60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Estudo 2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60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58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BC45F5F" w14:textId="1786429E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61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61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59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78BA8B6" w14:textId="0B41F1A7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62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Estudo 3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62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60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3D428DB" w14:textId="68F8BDBF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63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63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61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D303221" w14:textId="17B27760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64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Estudo 4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64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62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CFFC3EE" w14:textId="67B97D03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65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65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64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B0C2DD1" w14:textId="56A00E66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66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Estudo 5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66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65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D469926" w14:textId="00AAE566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36632367" w:history="1">
            <w:r w:rsidRPr="00283F81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67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66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86E01B4" w14:textId="585959C8" w:rsidR="00283F81" w:rsidRPr="00283F81" w:rsidRDefault="00283F81">
          <w:pPr>
            <w:pStyle w:val="Sumrio1"/>
            <w:tabs>
              <w:tab w:val="right" w:leader="dot" w:pos="8494"/>
            </w:tabs>
            <w:rPr>
              <w:rFonts w:eastAsiaTheme="minorEastAsia"/>
              <w:b/>
              <w:bCs/>
              <w:noProof/>
              <w:lang w:eastAsia="pt-BR"/>
            </w:rPr>
          </w:pPr>
          <w:hyperlink w:anchor="_Toc36632368" w:history="1">
            <w:r w:rsidRPr="00283F81">
              <w:rPr>
                <w:rStyle w:val="Hyperlink"/>
                <w:rFonts w:ascii="Swis721 Th BT" w:hAnsi="Swis721 Th BT"/>
                <w:b/>
                <w:bCs/>
                <w:noProof/>
                <w:sz w:val="23"/>
                <w:szCs w:val="23"/>
                <w:lang w:val="en-US"/>
              </w:rPr>
              <w:t>REFERÊNCIAS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36632368 \h </w:instrTex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t>67</w:t>
            </w:r>
            <w:r w:rsidRPr="00283F81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39AA3C3" w14:textId="7F440105" w:rsidR="00AC0E43" w:rsidRDefault="00AC0E43">
          <w:r>
            <w:rPr>
              <w:b/>
              <w:bCs/>
            </w:rPr>
            <w:fldChar w:fldCharType="end"/>
          </w:r>
        </w:p>
      </w:sdtContent>
    </w:sdt>
    <w:p w14:paraId="04271833" w14:textId="77777777" w:rsidR="00FE3C9F" w:rsidRDefault="00FE3C9F" w:rsidP="00863E2B"/>
    <w:p w14:paraId="6AD81732" w14:textId="77777777" w:rsidR="00FE3C9F" w:rsidRDefault="00FE3C9F" w:rsidP="00863E2B"/>
    <w:p w14:paraId="7EFEBB9E" w14:textId="77777777" w:rsidR="00FE3C9F" w:rsidRDefault="00FE3C9F" w:rsidP="00863E2B"/>
    <w:p w14:paraId="0D709051" w14:textId="77777777" w:rsidR="00FE3C9F" w:rsidRDefault="00FE3C9F" w:rsidP="00863E2B"/>
    <w:p w14:paraId="325D26E7" w14:textId="1A8DA817" w:rsidR="00FE3C9F" w:rsidRDefault="00FE3C9F" w:rsidP="00863E2B"/>
    <w:p w14:paraId="47764C7A" w14:textId="2060C129" w:rsidR="0063118E" w:rsidRDefault="0063118E" w:rsidP="00863E2B"/>
    <w:p w14:paraId="781ED89C" w14:textId="05519433" w:rsidR="00095DFB" w:rsidRPr="00F62D86" w:rsidRDefault="00F62D86" w:rsidP="00095DFB">
      <w:pPr>
        <w:pStyle w:val="Ttulo1"/>
        <w:jc w:val="center"/>
      </w:pPr>
      <w:bookmarkStart w:id="0" w:name="_Toc34987253"/>
      <w:bookmarkStart w:id="1" w:name="_Toc36632315"/>
      <w:r w:rsidRPr="00F62D86">
        <w:lastRenderedPageBreak/>
        <w:t xml:space="preserve">Introdução à </w:t>
      </w:r>
      <w:bookmarkEnd w:id="0"/>
      <w:r w:rsidR="00F25798">
        <w:t>Imunologia</w:t>
      </w:r>
      <w:bookmarkEnd w:id="1"/>
      <w:r w:rsidR="00095DFB">
        <w:t xml:space="preserve"> </w:t>
      </w:r>
    </w:p>
    <w:p w14:paraId="5268D248" w14:textId="77777777" w:rsidR="00DD4AD7" w:rsidRPr="00CF3E2F" w:rsidRDefault="00DD4AD7" w:rsidP="00DD4AD7">
      <w:pPr>
        <w:pStyle w:val="Subtitulocorpo"/>
        <w:rPr>
          <w:sz w:val="24"/>
          <w:szCs w:val="24"/>
        </w:rPr>
      </w:pPr>
    </w:p>
    <w:p w14:paraId="1A57E681" w14:textId="77777777" w:rsidR="00095DFB" w:rsidRDefault="00095DFB" w:rsidP="00863E2B">
      <w:pPr>
        <w:pStyle w:val="Corpo"/>
      </w:pPr>
      <w:bookmarkStart w:id="2" w:name="_Toc531790681"/>
      <w:bookmarkStart w:id="3" w:name="_Toc4592567"/>
    </w:p>
    <w:p w14:paraId="752866B3" w14:textId="657976B3" w:rsidR="00095DFB" w:rsidRPr="00F25798" w:rsidRDefault="00F25798" w:rsidP="00095DFB">
      <w:pPr>
        <w:spacing w:after="0"/>
        <w:jc w:val="both"/>
        <w:rPr>
          <w:rFonts w:ascii="Swis721 Th BT" w:eastAsia="MS Mincho" w:hAnsi="Swis721 Th BT"/>
          <w:bCs/>
          <w:color w:val="404040" w:themeColor="text1" w:themeTint="BF"/>
          <w:sz w:val="23"/>
          <w:szCs w:val="24"/>
        </w:rPr>
      </w:pPr>
      <w:r>
        <w:rPr>
          <w:rFonts w:ascii="Swis721 Th BT" w:eastAsia="MS Mincho" w:hAnsi="Swis721 Th BT"/>
          <w:bCs/>
          <w:color w:val="404040" w:themeColor="text1" w:themeTint="BF"/>
          <w:sz w:val="23"/>
          <w:szCs w:val="24"/>
        </w:rPr>
        <w:t>E</w:t>
      </w:r>
      <w:r w:rsidRPr="00F25798">
        <w:rPr>
          <w:rFonts w:ascii="Swis721 Th BT" w:eastAsia="MS Mincho" w:hAnsi="Swis721 Th BT"/>
          <w:bCs/>
          <w:color w:val="404040" w:themeColor="text1" w:themeTint="BF"/>
          <w:sz w:val="23"/>
          <w:szCs w:val="24"/>
        </w:rPr>
        <w:t xml:space="preserve">mbora o sistema imunológico possa parecer algo menos substancial do que um órgão como o coração, a imunidade </w:t>
      </w:r>
      <w:r w:rsidR="00B3714D">
        <w:rPr>
          <w:rFonts w:ascii="Swis721 Th BT" w:eastAsia="MS Mincho" w:hAnsi="Swis721 Th BT"/>
          <w:bCs/>
          <w:color w:val="404040" w:themeColor="text1" w:themeTint="BF"/>
          <w:sz w:val="23"/>
          <w:szCs w:val="24"/>
        </w:rPr>
        <w:t>demanda</w:t>
      </w:r>
      <w:r w:rsidRPr="00F25798">
        <w:rPr>
          <w:rFonts w:ascii="Swis721 Th BT" w:eastAsia="MS Mincho" w:hAnsi="Swis721 Th BT"/>
          <w:bCs/>
          <w:color w:val="404040" w:themeColor="text1" w:themeTint="BF"/>
          <w:sz w:val="23"/>
          <w:szCs w:val="24"/>
        </w:rPr>
        <w:t xml:space="preserve"> enormes recursos, produzindo </w:t>
      </w:r>
      <w:r w:rsidR="0063118E">
        <w:rPr>
          <w:rFonts w:ascii="Swis721 Th BT" w:eastAsia="MS Mincho" w:hAnsi="Swis721 Th BT"/>
          <w:bCs/>
          <w:color w:val="404040" w:themeColor="text1" w:themeTint="BF"/>
          <w:sz w:val="23"/>
          <w:szCs w:val="24"/>
        </w:rPr>
        <w:t>um</w:t>
      </w:r>
      <w:r w:rsidRPr="00F25798">
        <w:rPr>
          <w:rFonts w:ascii="Swis721 Th BT" w:eastAsia="MS Mincho" w:hAnsi="Swis721 Th BT"/>
          <w:bCs/>
          <w:color w:val="404040" w:themeColor="text1" w:themeTint="BF"/>
          <w:sz w:val="23"/>
          <w:szCs w:val="24"/>
        </w:rPr>
        <w:t xml:space="preserve"> grande número de células das quais </w:t>
      </w:r>
      <w:r w:rsidR="0063118E">
        <w:rPr>
          <w:rFonts w:ascii="Swis721 Th BT" w:eastAsia="MS Mincho" w:hAnsi="Swis721 Th BT"/>
          <w:bCs/>
          <w:color w:val="404040" w:themeColor="text1" w:themeTint="BF"/>
          <w:sz w:val="23"/>
          <w:szCs w:val="24"/>
        </w:rPr>
        <w:t xml:space="preserve">o organismo </w:t>
      </w:r>
      <w:r w:rsidRPr="00F25798">
        <w:rPr>
          <w:rFonts w:ascii="Swis721 Th BT" w:eastAsia="MS Mincho" w:hAnsi="Swis721 Th BT"/>
          <w:bCs/>
          <w:color w:val="404040" w:themeColor="text1" w:themeTint="BF"/>
          <w:sz w:val="23"/>
          <w:szCs w:val="24"/>
        </w:rPr>
        <w:t>depende</w:t>
      </w:r>
      <w:r w:rsidR="0063118E">
        <w:rPr>
          <w:rFonts w:ascii="Swis721 Th BT" w:eastAsia="MS Mincho" w:hAnsi="Swis721 Th BT"/>
          <w:bCs/>
          <w:color w:val="404040" w:themeColor="text1" w:themeTint="BF"/>
          <w:sz w:val="23"/>
          <w:szCs w:val="24"/>
        </w:rPr>
        <w:t xml:space="preserve"> </w:t>
      </w:r>
      <w:r w:rsidRPr="00F25798">
        <w:rPr>
          <w:rFonts w:ascii="Swis721 Th BT" w:eastAsia="MS Mincho" w:hAnsi="Swis721 Th BT"/>
          <w:bCs/>
          <w:color w:val="404040" w:themeColor="text1" w:themeTint="BF"/>
          <w:sz w:val="23"/>
          <w:szCs w:val="24"/>
        </w:rPr>
        <w:t>para o bom funcionamento. </w:t>
      </w:r>
    </w:p>
    <w:p w14:paraId="4FBD3D00" w14:textId="7DB6E7F7" w:rsidR="00F25798" w:rsidRDefault="00F25798" w:rsidP="00095DFB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5AFAE00E" w14:textId="0D8CEEDB" w:rsidR="00F25798" w:rsidRPr="00F25798" w:rsidRDefault="00F25798" w:rsidP="00F25798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  <w:r w:rsidRPr="00F25798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O sistema imunológico é frequentemente descrito como um sistema cognitivo, como exemplificado pelas seguintes maneiras comumente usadas </w:t>
      </w:r>
      <w:r w:rsidR="00925374">
        <w:rPr>
          <w:rFonts w:ascii="Swis721 Th BT" w:eastAsia="MS Mincho" w:hAnsi="Swis721 Th BT"/>
          <w:color w:val="404040" w:themeColor="text1" w:themeTint="BF"/>
          <w:sz w:val="23"/>
          <w:szCs w:val="24"/>
        </w:rPr>
        <w:t>para</w:t>
      </w:r>
      <w:r w:rsidRPr="00F25798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 expressar funções imunológicas:</w:t>
      </w:r>
    </w:p>
    <w:p w14:paraId="657267C1" w14:textId="77777777" w:rsidR="00F25798" w:rsidRPr="00F25798" w:rsidRDefault="00F25798" w:rsidP="00F25798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71033BD0" w14:textId="3ABEC86C" w:rsidR="00F25798" w:rsidRPr="00925374" w:rsidRDefault="00F25798" w:rsidP="005156CF">
      <w:pPr>
        <w:pStyle w:val="PargrafodaLista"/>
        <w:numPr>
          <w:ilvl w:val="0"/>
          <w:numId w:val="3"/>
        </w:numPr>
        <w:spacing w:after="0"/>
        <w:ind w:left="36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  <w:r w:rsidRPr="00925374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Os componentes do sistema imunológico (células B, anticorpos, células T e moléculas do MHC) reconhecem </w:t>
      </w:r>
      <w:r w:rsidR="00925374">
        <w:rPr>
          <w:rFonts w:ascii="Swis721 Th BT" w:eastAsia="MS Mincho" w:hAnsi="Swis721 Th BT"/>
          <w:color w:val="404040" w:themeColor="text1" w:themeTint="BF"/>
          <w:sz w:val="23"/>
          <w:szCs w:val="24"/>
        </w:rPr>
        <w:t>um</w:t>
      </w:r>
      <w:r w:rsidRPr="00925374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 antígeno</w:t>
      </w:r>
      <w:r w:rsidR="00925374">
        <w:rPr>
          <w:rFonts w:ascii="Swis721 Th BT" w:eastAsia="MS Mincho" w:hAnsi="Swis721 Th BT"/>
          <w:color w:val="404040" w:themeColor="text1" w:themeTint="BF"/>
          <w:sz w:val="23"/>
          <w:szCs w:val="24"/>
        </w:rPr>
        <w:t>;</w:t>
      </w:r>
    </w:p>
    <w:p w14:paraId="241A9F90" w14:textId="77777777" w:rsidR="00F25798" w:rsidRPr="00F25798" w:rsidRDefault="00F25798" w:rsidP="00925374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2C681AAD" w14:textId="7E023E8B" w:rsidR="00F25798" w:rsidRPr="00925374" w:rsidRDefault="00F25798" w:rsidP="005156CF">
      <w:pPr>
        <w:pStyle w:val="PargrafodaLista"/>
        <w:numPr>
          <w:ilvl w:val="0"/>
          <w:numId w:val="3"/>
        </w:numPr>
        <w:spacing w:after="0"/>
        <w:ind w:left="36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  <w:r w:rsidRPr="00925374">
        <w:rPr>
          <w:rFonts w:ascii="Swis721 Th BT" w:eastAsia="MS Mincho" w:hAnsi="Swis721 Th BT"/>
          <w:color w:val="404040" w:themeColor="text1" w:themeTint="BF"/>
          <w:sz w:val="23"/>
          <w:szCs w:val="24"/>
        </w:rPr>
        <w:t>O sistema imunológico responde a um antígeno</w:t>
      </w:r>
      <w:r w:rsidR="00925374">
        <w:rPr>
          <w:rFonts w:ascii="Swis721 Th BT" w:eastAsia="MS Mincho" w:hAnsi="Swis721 Th BT"/>
          <w:color w:val="404040" w:themeColor="text1" w:themeTint="BF"/>
          <w:sz w:val="23"/>
          <w:szCs w:val="24"/>
        </w:rPr>
        <w:t>;</w:t>
      </w:r>
    </w:p>
    <w:p w14:paraId="1453AC89" w14:textId="77777777" w:rsidR="00F25798" w:rsidRPr="00F25798" w:rsidRDefault="00F25798" w:rsidP="00925374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6CEDD801" w14:textId="7F329D62" w:rsidR="00F25798" w:rsidRPr="00925374" w:rsidRDefault="00F25798" w:rsidP="005156CF">
      <w:pPr>
        <w:pStyle w:val="PargrafodaLista"/>
        <w:numPr>
          <w:ilvl w:val="0"/>
          <w:numId w:val="3"/>
        </w:numPr>
        <w:spacing w:after="0"/>
        <w:ind w:left="36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  <w:r w:rsidRPr="00925374">
        <w:rPr>
          <w:rFonts w:ascii="Swis721 Th BT" w:eastAsia="MS Mincho" w:hAnsi="Swis721 Th BT"/>
          <w:color w:val="404040" w:themeColor="text1" w:themeTint="BF"/>
          <w:sz w:val="23"/>
          <w:szCs w:val="24"/>
        </w:rPr>
        <w:t>O sistema imunológico adaptativo tem a capacidade de aprender e tem memória.</w:t>
      </w:r>
    </w:p>
    <w:p w14:paraId="0AE156B8" w14:textId="01C899C1" w:rsidR="00F25798" w:rsidRDefault="00F25798" w:rsidP="00F25798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07BF2A7A" w14:textId="61B0BB20" w:rsidR="00F25798" w:rsidRDefault="00F25798" w:rsidP="00F25798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  <w:r w:rsidRPr="00F25798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Combater infecções é </w:t>
      </w:r>
      <w:r w:rsidR="00925374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a função </w:t>
      </w:r>
      <w:r w:rsidRPr="00F25798">
        <w:rPr>
          <w:rFonts w:ascii="Swis721 Th BT" w:eastAsia="MS Mincho" w:hAnsi="Swis721 Th BT"/>
          <w:color w:val="404040" w:themeColor="text1" w:themeTint="BF"/>
          <w:sz w:val="23"/>
          <w:szCs w:val="24"/>
        </w:rPr>
        <w:t>de diferentes tipos de glóbulos brancos. No início de uma resposta imune, os mais importantes são os neutrófilos e macrófagos das células do sistema imunológico, que são os primeiros no cenário de uma violação ambiental</w:t>
      </w:r>
      <w:r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, como uma picada de inseto, por exemplo. </w:t>
      </w:r>
    </w:p>
    <w:p w14:paraId="35333EAE" w14:textId="77777777" w:rsidR="00925374" w:rsidRDefault="00925374" w:rsidP="00F25798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7B5D0651" w14:textId="1451A7D6" w:rsidR="00F25798" w:rsidRDefault="00F25798" w:rsidP="00F25798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  <w:r w:rsidRPr="00F25798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Ambos os tipos de células são efetivamente </w:t>
      </w:r>
      <w:r w:rsidR="00925374" w:rsidRPr="00F25798">
        <w:rPr>
          <w:rFonts w:ascii="Swis721 Th BT" w:eastAsia="MS Mincho" w:hAnsi="Swis721 Th BT"/>
          <w:color w:val="404040" w:themeColor="text1" w:themeTint="BF"/>
          <w:sz w:val="23"/>
          <w:szCs w:val="24"/>
        </w:rPr>
        <w:t>destruidor</w:t>
      </w:r>
      <w:r w:rsidR="00925374">
        <w:rPr>
          <w:rFonts w:ascii="Swis721 Th BT" w:eastAsia="MS Mincho" w:hAnsi="Swis721 Th BT"/>
          <w:color w:val="404040" w:themeColor="text1" w:themeTint="BF"/>
          <w:sz w:val="23"/>
          <w:szCs w:val="24"/>
        </w:rPr>
        <w:t>es</w:t>
      </w:r>
      <w:r w:rsidRPr="00F25798">
        <w:rPr>
          <w:rFonts w:ascii="Swis721 Th BT" w:eastAsia="MS Mincho" w:hAnsi="Swis721 Th BT"/>
          <w:color w:val="404040" w:themeColor="text1" w:themeTint="BF"/>
          <w:sz w:val="23"/>
          <w:szCs w:val="24"/>
        </w:rPr>
        <w:t>. Eles secretam substâncias altamente destrutivas, incluindo enzimas que digerem proteínas</w:t>
      </w:r>
      <w:r w:rsidR="00894C15">
        <w:rPr>
          <w:rFonts w:ascii="Swis721 Th BT" w:eastAsia="MS Mincho" w:hAnsi="Swis721 Th BT"/>
          <w:color w:val="404040" w:themeColor="text1" w:themeTint="BF"/>
          <w:sz w:val="23"/>
          <w:szCs w:val="24"/>
        </w:rPr>
        <w:t>,</w:t>
      </w:r>
      <w:r w:rsidR="00925374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 fazendo com que ocorra </w:t>
      </w:r>
      <w:r w:rsidRPr="00F25798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um processo chamado fagocitose. Infecções que não são destruídas por esse ataque atraem a atenção dos linfócitos. Essas células </w:t>
      </w:r>
      <w:r w:rsidR="00925374">
        <w:rPr>
          <w:rFonts w:ascii="Swis721 Th BT" w:eastAsia="MS Mincho" w:hAnsi="Swis721 Th BT"/>
          <w:color w:val="404040" w:themeColor="text1" w:themeTint="BF"/>
          <w:sz w:val="23"/>
          <w:szCs w:val="24"/>
        </w:rPr>
        <w:t>possuem</w:t>
      </w:r>
      <w:r w:rsidRPr="00F25798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 as funções de adaptação e memória, permitindo que o sistema imunológico produza respostas cada vez mais específicas e lembre-se de tipos individuais de infecção para que a reinfecção seja atendida com um contra-ataque mais rápido e eficaz.</w:t>
      </w:r>
    </w:p>
    <w:p w14:paraId="7C8380AF" w14:textId="1C984A8E" w:rsidR="00F25798" w:rsidRDefault="00F25798" w:rsidP="00F25798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1970E83B" w14:textId="77777777" w:rsidR="00DD5CFA" w:rsidRDefault="00DD5CFA" w:rsidP="00F25798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7196BA01" w14:textId="1F4725AD" w:rsidR="00F25798" w:rsidRPr="00925374" w:rsidRDefault="00F25798" w:rsidP="00925374">
      <w:pPr>
        <w:spacing w:after="0"/>
        <w:jc w:val="center"/>
        <w:rPr>
          <w:rFonts w:ascii="Swis721 Th BT" w:eastAsia="MS Mincho" w:hAnsi="Swis721 Th BT"/>
          <w:b/>
          <w:bCs/>
          <w:color w:val="404040" w:themeColor="text1" w:themeTint="BF"/>
          <w:sz w:val="23"/>
          <w:szCs w:val="24"/>
        </w:rPr>
      </w:pPr>
      <w:r w:rsidRPr="00925374">
        <w:rPr>
          <w:rFonts w:ascii="Swis721 Th BT" w:eastAsia="MS Mincho" w:hAnsi="Swis721 Th BT"/>
          <w:b/>
          <w:bCs/>
          <w:color w:val="404040" w:themeColor="text1" w:themeTint="BF"/>
          <w:sz w:val="23"/>
          <w:szCs w:val="24"/>
        </w:rPr>
        <w:t>O sistema imunológico é, portanto, uma rede altamente conectada de muitos tipos diferentes de resposta, implantados para manter o status quo de um ambiente interno livre de patógenos.</w:t>
      </w:r>
    </w:p>
    <w:p w14:paraId="0F7AC966" w14:textId="1CBD75DC" w:rsidR="00863E2B" w:rsidRDefault="00863E2B" w:rsidP="00095DFB">
      <w:pPr>
        <w:spacing w:after="0"/>
      </w:pPr>
    </w:p>
    <w:p w14:paraId="2B5F45E0" w14:textId="01086AC3" w:rsidR="00F25798" w:rsidRDefault="00F25798" w:rsidP="00095DFB">
      <w:pPr>
        <w:spacing w:after="0"/>
      </w:pPr>
    </w:p>
    <w:p w14:paraId="3AF459C9" w14:textId="4B254E89" w:rsidR="00F25798" w:rsidRDefault="00F25798" w:rsidP="00095DFB">
      <w:pPr>
        <w:spacing w:after="0"/>
      </w:pPr>
    </w:p>
    <w:p w14:paraId="7142ACE4" w14:textId="25EF9FD7" w:rsidR="00F25798" w:rsidRDefault="00F25798" w:rsidP="00095DFB">
      <w:pPr>
        <w:spacing w:after="0"/>
      </w:pPr>
    </w:p>
    <w:p w14:paraId="74D3BC11" w14:textId="79E2C485" w:rsidR="00F25798" w:rsidRDefault="00F25798" w:rsidP="00095DFB">
      <w:pPr>
        <w:spacing w:after="0"/>
      </w:pPr>
    </w:p>
    <w:p w14:paraId="0B9A1556" w14:textId="7DDDC921" w:rsidR="00F25798" w:rsidRDefault="00F25798" w:rsidP="00095DFB">
      <w:pPr>
        <w:spacing w:after="0"/>
      </w:pPr>
    </w:p>
    <w:p w14:paraId="59197D5C" w14:textId="77777777" w:rsidR="00763413" w:rsidRPr="00F14D5A" w:rsidRDefault="0064783D" w:rsidP="00763413">
      <w:pPr>
        <w:pStyle w:val="Ttulo1"/>
        <w:jc w:val="center"/>
      </w:pPr>
      <w:bookmarkStart w:id="4" w:name="_Toc34987254"/>
      <w:bookmarkStart w:id="5" w:name="_Toc36632316"/>
      <w:r>
        <w:lastRenderedPageBreak/>
        <w:t>Estudo 1</w:t>
      </w:r>
      <w:bookmarkEnd w:id="4"/>
      <w:bookmarkEnd w:id="5"/>
    </w:p>
    <w:p w14:paraId="459219F7" w14:textId="77777777" w:rsidR="00210DFE" w:rsidRDefault="00210DFE" w:rsidP="00210DFE">
      <w:pPr>
        <w:pStyle w:val="Subtitulocorpo"/>
      </w:pPr>
      <w:proofErr w:type="spellStart"/>
      <w:r>
        <w:t>Nucleotides</w:t>
      </w:r>
      <w:proofErr w:type="spellEnd"/>
      <w:r>
        <w:t xml:space="preserve"> Melhora os Marcadores Imunológicos Frente aos Exercícios Intensos e ao Clima Frio</w:t>
      </w:r>
    </w:p>
    <w:p w14:paraId="709E5F61" w14:textId="77777777" w:rsidR="00863E2B" w:rsidRPr="00021144" w:rsidRDefault="00863E2B" w:rsidP="00863E2B">
      <w:pPr>
        <w:pStyle w:val="Subtitulocorpo"/>
        <w:jc w:val="left"/>
        <w:rPr>
          <w:sz w:val="22"/>
        </w:rPr>
      </w:pPr>
    </w:p>
    <w:p w14:paraId="001E4F34" w14:textId="77777777" w:rsidR="00210DFE" w:rsidRPr="00210DFE" w:rsidRDefault="00210DFE" w:rsidP="00210DFE">
      <w:pPr>
        <w:pStyle w:val="Subtitulocorpo"/>
        <w:jc w:val="both"/>
        <w:rPr>
          <w:b w:val="0"/>
          <w:bCs/>
          <w:color w:val="404040" w:themeColor="text1" w:themeTint="BF"/>
          <w:sz w:val="24"/>
          <w:szCs w:val="24"/>
        </w:rPr>
      </w:pPr>
      <w:proofErr w:type="spellStart"/>
      <w:r w:rsidRPr="00210DFE">
        <w:rPr>
          <w:b w:val="0"/>
          <w:bCs/>
          <w:color w:val="404040" w:themeColor="text1" w:themeTint="BF"/>
          <w:sz w:val="24"/>
          <w:szCs w:val="24"/>
        </w:rPr>
        <w:t>Riera</w:t>
      </w:r>
      <w:proofErr w:type="spellEnd"/>
      <w:r w:rsidRPr="00210DFE">
        <w:rPr>
          <w:b w:val="0"/>
          <w:bCs/>
          <w:color w:val="404040" w:themeColor="text1" w:themeTint="BF"/>
          <w:sz w:val="24"/>
          <w:szCs w:val="24"/>
        </w:rPr>
        <w:t xml:space="preserve"> </w:t>
      </w:r>
      <w:r w:rsidRPr="00210DFE">
        <w:rPr>
          <w:b w:val="0"/>
          <w:bCs/>
          <w:i/>
          <w:color w:val="404040" w:themeColor="text1" w:themeTint="BF"/>
          <w:sz w:val="24"/>
          <w:szCs w:val="24"/>
        </w:rPr>
        <w:t>et al.</w:t>
      </w:r>
      <w:r w:rsidRPr="00210DFE">
        <w:rPr>
          <w:b w:val="0"/>
          <w:bCs/>
          <w:color w:val="404040" w:themeColor="text1" w:themeTint="BF"/>
          <w:sz w:val="24"/>
          <w:szCs w:val="24"/>
        </w:rPr>
        <w:t xml:space="preserve"> (2013) conduziram um estudo que teve como objetivo o impacto da suplementação de </w:t>
      </w:r>
      <w:proofErr w:type="spellStart"/>
      <w:r w:rsidRPr="00210DFE">
        <w:rPr>
          <w:b w:val="0"/>
          <w:bCs/>
          <w:color w:val="404040" w:themeColor="text1" w:themeTint="BF"/>
          <w:sz w:val="24"/>
          <w:szCs w:val="24"/>
        </w:rPr>
        <w:t>Nucleotides</w:t>
      </w:r>
      <w:proofErr w:type="spellEnd"/>
      <w:r w:rsidRPr="00210DFE">
        <w:rPr>
          <w:b w:val="0"/>
          <w:bCs/>
          <w:color w:val="404040" w:themeColor="text1" w:themeTint="BF"/>
          <w:sz w:val="24"/>
          <w:szCs w:val="24"/>
        </w:rPr>
        <w:t xml:space="preserve"> nos marcadores da função imune em atletas após exercícios intensos e sob clima frio. </w:t>
      </w:r>
    </w:p>
    <w:p w14:paraId="4493F55A" w14:textId="77777777" w:rsidR="00863E2B" w:rsidRDefault="00863E2B" w:rsidP="00863E2B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1785CF78" wp14:editId="148F85CF">
                <wp:simplePos x="0" y="0"/>
                <wp:positionH relativeFrom="margin">
                  <wp:posOffset>12395</wp:posOffset>
                </wp:positionH>
                <wp:positionV relativeFrom="paragraph">
                  <wp:posOffset>108528</wp:posOffset>
                </wp:positionV>
                <wp:extent cx="5372100" cy="736270"/>
                <wp:effectExtent l="0" t="0" r="19050" b="26035"/>
                <wp:wrapNone/>
                <wp:docPr id="14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73627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966E3C4" w14:textId="77777777" w:rsidR="00D651CA" w:rsidRPr="00210DFE" w:rsidRDefault="00D651CA" w:rsidP="00210DFE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 w:rsidRPr="00210DFE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Para isso, 20 indivíduos atletas de elite participaram deste estudo duplo-cego e randomizado. Eles foram divididos em 2 grupos para receberem a seguinte posologia por 30 dias:</w:t>
                            </w:r>
                          </w:p>
                          <w:p w14:paraId="39A62C3F" w14:textId="77777777" w:rsidR="00D651CA" w:rsidRPr="009D65A4" w:rsidRDefault="00D651CA" w:rsidP="00863E2B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1785CF78" id="_x0000_t202" coordsize="21600,21600" o:spt="202" path="m,l,21600r21600,l21600,xe">
                <v:stroke joinstyle="miter"/>
                <v:path gradientshapeok="t" o:connecttype="rect"/>
              </v:shapetype>
              <v:shape id="Caixa de texto 14" o:spid="_x0000_s1026" type="#_x0000_t202" style="position:absolute;left:0;text-align:left;margin-left:1pt;margin-top:8.55pt;width:423pt;height:57.95pt;z-index:2516674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" fillcolor="white [3212]" strokecolor="#0070c0">
                <v:textbox>
                  <w:txbxContent>
                    <w:p w14:paraId="0966E3C4" w14:textId="77777777" w:rsidR="00D651CA" w:rsidRPr="00210DFE" w:rsidRDefault="00D651CA" w:rsidP="00210DFE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 w:rsidRPr="00210DFE">
                        <w:rPr>
                          <w:rFonts w:ascii="Swis721 Th BT" w:hAnsi="Swis721 Th BT"/>
                          <w:sz w:val="23"/>
                          <w:szCs w:val="23"/>
                        </w:rPr>
                        <w:t>Para isso, 20 indivíduos atletas de elite participaram deste estudo duplo-cego e randomizado. Eles foram divididos em 2 grupos para receberem a seguinte posologia por 30 dias:</w:t>
                      </w:r>
                    </w:p>
                    <w:p w14:paraId="39A62C3F" w14:textId="77777777" w:rsidR="00D651CA" w:rsidRPr="009D65A4" w:rsidRDefault="00D651CA" w:rsidP="00863E2B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7B38525C" w14:textId="759510A7" w:rsidR="00863E2B" w:rsidRDefault="00863E2B" w:rsidP="00863E2B">
      <w:pPr>
        <w:pStyle w:val="Corpo"/>
      </w:pPr>
    </w:p>
    <w:p w14:paraId="72ACCEED" w14:textId="39E8BA39" w:rsidR="00F23509" w:rsidRDefault="00F23509" w:rsidP="00863E2B">
      <w:pPr>
        <w:pStyle w:val="Corpo"/>
      </w:pPr>
    </w:p>
    <w:p w14:paraId="3ABC9D5E" w14:textId="4FA89BF2" w:rsidR="00863E2B" w:rsidRDefault="00863E2B" w:rsidP="00863E2B">
      <w:pPr>
        <w:pStyle w:val="Corpo"/>
      </w:pPr>
    </w:p>
    <w:p w14:paraId="70EDE20F" w14:textId="614ED6F5" w:rsidR="00863E2B" w:rsidRDefault="00894C15" w:rsidP="00863E2B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35EF1FC4" wp14:editId="5DEE8CAB">
                <wp:simplePos x="0" y="0"/>
                <wp:positionH relativeFrom="margin">
                  <wp:posOffset>899160</wp:posOffset>
                </wp:positionH>
                <wp:positionV relativeFrom="paragraph">
                  <wp:posOffset>20955</wp:posOffset>
                </wp:positionV>
                <wp:extent cx="226695" cy="138430"/>
                <wp:effectExtent l="0" t="0" r="1905" b="0"/>
                <wp:wrapNone/>
                <wp:docPr id="13" name="Triângulo isósceles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1C60B6F8" id="_x0000_t5" coordsize="21600,21600" o:spt="5" adj="10800" path="m@0,l,21600r21600,xe">
                <v:stroke joinstyle="miter"/>
                <v:formulas>
                  <v:f eqn="val #0"/>
                  <v:f eqn="prod #0 1 2"/>
                  <v:f eqn="sum @1 10800 0"/>
                </v:formulas>
                <v:path gradientshapeok="t" o:connecttype="custom" o:connectlocs="@0,0;@1,10800;0,21600;10800,21600;21600,21600;@2,10800" textboxrect="0,10800,10800,18000;5400,10800,16200,18000;10800,10800,21600,18000;0,7200,7200,21600;7200,7200,14400,21600;14400,7200,21600,21600"/>
                <v:handles>
                  <v:h position="#0,topLeft" xrange="0,21600"/>
                </v:handles>
              </v:shapetype>
              <v:shape id="Triângulo isósceles 13" o:spid="_x0000_s1026" type="#_x0000_t5" style="position:absolute;margin-left:70.8pt;margin-top:1.65pt;width:17.85pt;height:10.9pt;flip:y;z-index:25166848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48448" behindDoc="0" locked="0" layoutInCell="1" allowOverlap="1" wp14:anchorId="3025E375" wp14:editId="51267561">
                <wp:simplePos x="0" y="0"/>
                <wp:positionH relativeFrom="margin">
                  <wp:posOffset>4201795</wp:posOffset>
                </wp:positionH>
                <wp:positionV relativeFrom="paragraph">
                  <wp:posOffset>20955</wp:posOffset>
                </wp:positionV>
                <wp:extent cx="226695" cy="138430"/>
                <wp:effectExtent l="0" t="0" r="1905" b="0"/>
                <wp:wrapNone/>
                <wp:docPr id="2" name="Triângulo isósceles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04883A1" id="Triângulo isósceles 2" o:spid="_x0000_s1026" type="#_x0000_t5" style="position:absolute;margin-left:330.85pt;margin-top:1.65pt;width:17.85pt;height:10.9pt;flip:y;z-index:2526484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" fillcolor="#d8d8d8 [2732]" stroked="f">
                <w10:wrap anchorx="margin"/>
              </v:shape>
            </w:pict>
          </mc:Fallback>
        </mc:AlternateContent>
      </w:r>
    </w:p>
    <w:p w14:paraId="71063B27" w14:textId="098D7C5B" w:rsidR="00863E2B" w:rsidRDefault="00894C15" w:rsidP="00863E2B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46400" behindDoc="0" locked="0" layoutInCell="1" allowOverlap="1" wp14:anchorId="1E4A9889" wp14:editId="3E91A8CC">
                <wp:simplePos x="0" y="0"/>
                <wp:positionH relativeFrom="margin">
                  <wp:posOffset>3327400</wp:posOffset>
                </wp:positionH>
                <wp:positionV relativeFrom="paragraph">
                  <wp:posOffset>10160</wp:posOffset>
                </wp:positionV>
                <wp:extent cx="2054225" cy="831215"/>
                <wp:effectExtent l="0" t="0" r="22225" b="26035"/>
                <wp:wrapNone/>
                <wp:docPr id="1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54225" cy="83121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AE015A2" w14:textId="77777777" w:rsidR="00D651CA" w:rsidRDefault="00D651CA" w:rsidP="00210DF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2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429892D1" w14:textId="5C1C75CD" w:rsidR="00D651CA" w:rsidRDefault="00D651CA" w:rsidP="00210DF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  <w:p w14:paraId="72452A5F" w14:textId="77777777" w:rsidR="00D651CA" w:rsidRPr="00086CFC" w:rsidRDefault="00D651CA" w:rsidP="00210DF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E4A9889" id="Caixa de texto 11" o:spid="_x0000_s1027" type="#_x0000_t202" style="position:absolute;left:0;text-align:left;margin-left:262pt;margin-top:.8pt;width:161.75pt;height:65.45pt;z-index:25264640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" fillcolor="#0070c0" strokecolor="#0070c0">
                <v:textbox>
                  <w:txbxContent>
                    <w:p w14:paraId="4AE015A2" w14:textId="77777777" w:rsidR="00D651CA" w:rsidRDefault="00D651CA" w:rsidP="00210DF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2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429892D1" w14:textId="5C1C75CD" w:rsidR="00D651CA" w:rsidRDefault="00D651CA" w:rsidP="00210DF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  <w:p w14:paraId="72452A5F" w14:textId="77777777" w:rsidR="00D651CA" w:rsidRPr="00086CFC" w:rsidRDefault="00D651CA" w:rsidP="00210DF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3D55F385" wp14:editId="40C5533E">
                <wp:simplePos x="0" y="0"/>
                <wp:positionH relativeFrom="margin">
                  <wp:posOffset>12065</wp:posOffset>
                </wp:positionH>
                <wp:positionV relativeFrom="paragraph">
                  <wp:posOffset>6985</wp:posOffset>
                </wp:positionV>
                <wp:extent cx="2054225" cy="831215"/>
                <wp:effectExtent l="0" t="0" r="22225" b="26035"/>
                <wp:wrapNone/>
                <wp:docPr id="11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54225" cy="83121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840DAA6" w14:textId="77777777" w:rsidR="00D651CA" w:rsidRPr="00210DFE" w:rsidRDefault="00D651CA" w:rsidP="00210DF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  <w:proofErr w:type="spellStart"/>
                            <w:r w:rsidRPr="00210DFE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Nucleotides</w:t>
                            </w:r>
                            <w:proofErr w:type="spellEnd"/>
                            <w:r w:rsidRPr="00210DFE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480 mg</w:t>
                            </w:r>
                          </w:p>
                          <w:p w14:paraId="7B10FAFA" w14:textId="77777777" w:rsidR="00D651CA" w:rsidRPr="00210DFE" w:rsidRDefault="00D651CA" w:rsidP="00210DF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210DFE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Dose diária</w:t>
                            </w:r>
                          </w:p>
                          <w:p w14:paraId="0668E84C" w14:textId="55793F81" w:rsidR="00D651CA" w:rsidRDefault="00D651CA" w:rsidP="003272B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549BC1B5" w14:textId="77777777" w:rsidR="00D651CA" w:rsidRPr="00086CFC" w:rsidRDefault="00D651CA" w:rsidP="003272B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D55F385" id="_x0000_s1028" type="#_x0000_t202" style="position:absolute;left:0;text-align:left;margin-left:.95pt;margin-top:.55pt;width:161.75pt;height:65.45pt;z-index:25166540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" fillcolor="#0070c0" strokecolor="#0070c0">
                <v:textbox>
                  <w:txbxContent>
                    <w:p w14:paraId="4840DAA6" w14:textId="77777777" w:rsidR="00D651CA" w:rsidRPr="00210DFE" w:rsidRDefault="00D651CA" w:rsidP="00210DF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  <w:proofErr w:type="spellStart"/>
                      <w:r w:rsidRPr="00210DFE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Nucleotides</w:t>
                      </w:r>
                      <w:proofErr w:type="spellEnd"/>
                      <w:r w:rsidRPr="00210DFE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480 mg</w:t>
                      </w:r>
                    </w:p>
                    <w:p w14:paraId="7B10FAFA" w14:textId="77777777" w:rsidR="00D651CA" w:rsidRPr="00210DFE" w:rsidRDefault="00D651CA" w:rsidP="00210DF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210DFE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Dose diária</w:t>
                      </w:r>
                    </w:p>
                    <w:p w14:paraId="0668E84C" w14:textId="55793F81" w:rsidR="00D651CA" w:rsidRDefault="00D651CA" w:rsidP="003272B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549BC1B5" w14:textId="77777777" w:rsidR="00D651CA" w:rsidRPr="00086CFC" w:rsidRDefault="00D651CA" w:rsidP="003272B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171841FA" w14:textId="77777777" w:rsidR="00863E2B" w:rsidRDefault="00863E2B" w:rsidP="00863E2B">
      <w:pPr>
        <w:pStyle w:val="Corpo"/>
      </w:pPr>
    </w:p>
    <w:p w14:paraId="18A7E293" w14:textId="77777777" w:rsidR="00863E2B" w:rsidRDefault="00863E2B" w:rsidP="00863E2B">
      <w:pPr>
        <w:pStyle w:val="Corpo"/>
      </w:pPr>
    </w:p>
    <w:p w14:paraId="7BABD134" w14:textId="77777777" w:rsidR="00863E2B" w:rsidRDefault="00863E2B" w:rsidP="00863E2B">
      <w:pPr>
        <w:pStyle w:val="Corpo"/>
        <w:spacing w:before="120"/>
        <w:rPr>
          <w:sz w:val="20"/>
        </w:rPr>
      </w:pPr>
    </w:p>
    <w:p w14:paraId="056CC719" w14:textId="77777777" w:rsidR="00423361" w:rsidRPr="00423361" w:rsidRDefault="00423361" w:rsidP="00210DFE">
      <w:pPr>
        <w:pStyle w:val="Corpo"/>
        <w:spacing w:before="120" w:after="0"/>
        <w:rPr>
          <w:sz w:val="20"/>
          <w:szCs w:val="23"/>
        </w:rPr>
      </w:pPr>
    </w:p>
    <w:p w14:paraId="391EB205" w14:textId="77777777" w:rsidR="00863E2B" w:rsidRPr="00C72C0B" w:rsidRDefault="00863E2B" w:rsidP="00863E2B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69A03C89" w14:textId="77777777" w:rsidR="00863E2B" w:rsidRPr="00714E9A" w:rsidRDefault="00863E2B" w:rsidP="00863E2B">
      <w:pPr>
        <w:pStyle w:val="Corpo"/>
        <w:rPr>
          <w:sz w:val="16"/>
          <w:szCs w:val="16"/>
        </w:rPr>
      </w:pPr>
    </w:p>
    <w:p w14:paraId="04215797" w14:textId="081BD1F3" w:rsidR="00210DFE" w:rsidRPr="00210DFE" w:rsidRDefault="00210DFE" w:rsidP="00210DFE">
      <w:pPr>
        <w:pStyle w:val="Corpo"/>
        <w:numPr>
          <w:ilvl w:val="0"/>
          <w:numId w:val="1"/>
        </w:numPr>
        <w:spacing w:after="40"/>
        <w:rPr>
          <w:szCs w:val="23"/>
        </w:rPr>
      </w:pPr>
      <w:r w:rsidRPr="00210DFE">
        <w:rPr>
          <w:szCs w:val="23"/>
        </w:rPr>
        <w:t>Os exercícios induziram neutrofilia e redução da contagem dos linfócitos sanguíneos na linha base e no dia 30;</w:t>
      </w:r>
    </w:p>
    <w:p w14:paraId="0E29E3A5" w14:textId="7CCC1A61" w:rsidR="00210DFE" w:rsidRPr="00210DFE" w:rsidRDefault="00210DFE" w:rsidP="00210DFE">
      <w:pPr>
        <w:pStyle w:val="Corpo"/>
        <w:numPr>
          <w:ilvl w:val="0"/>
          <w:numId w:val="1"/>
        </w:numPr>
        <w:spacing w:after="40"/>
        <w:rPr>
          <w:szCs w:val="23"/>
        </w:rPr>
      </w:pPr>
      <w:r w:rsidRPr="00210DFE">
        <w:rPr>
          <w:szCs w:val="23"/>
        </w:rPr>
        <w:t>Os indivíduos do grupo 1 exibiram rápida recuperação frente à</w:t>
      </w:r>
      <w:r w:rsidR="00894C15">
        <w:rPr>
          <w:szCs w:val="23"/>
        </w:rPr>
        <w:t xml:space="preserve"> </w:t>
      </w:r>
      <w:r w:rsidRPr="00210DFE">
        <w:rPr>
          <w:szCs w:val="23"/>
        </w:rPr>
        <w:t>linfopenia gerada pelos exercícios em comparação com o grupo placebo;</w:t>
      </w:r>
    </w:p>
    <w:p w14:paraId="780EF5B9" w14:textId="77777777" w:rsidR="00210DFE" w:rsidRPr="00210DFE" w:rsidRDefault="00210DFE" w:rsidP="00210DFE">
      <w:pPr>
        <w:pStyle w:val="Corpo"/>
        <w:numPr>
          <w:ilvl w:val="0"/>
          <w:numId w:val="1"/>
        </w:numPr>
        <w:spacing w:after="40"/>
        <w:rPr>
          <w:szCs w:val="23"/>
        </w:rPr>
      </w:pPr>
      <w:r w:rsidRPr="00210DFE">
        <w:rPr>
          <w:szCs w:val="23"/>
        </w:rPr>
        <w:t>Não foram observadas alterações significativas nos níveis sanguíneos de lactato, lactato desidrogenase e creatina quinase após a suplementação;</w:t>
      </w:r>
    </w:p>
    <w:p w14:paraId="70F5B0AA" w14:textId="77777777" w:rsidR="00210DFE" w:rsidRPr="00210DFE" w:rsidRDefault="00210DFE" w:rsidP="00210DFE">
      <w:pPr>
        <w:pStyle w:val="Corpo"/>
        <w:numPr>
          <w:ilvl w:val="0"/>
          <w:numId w:val="1"/>
        </w:numPr>
        <w:spacing w:after="40"/>
        <w:rPr>
          <w:szCs w:val="23"/>
        </w:rPr>
      </w:pPr>
      <w:r w:rsidRPr="00210DFE">
        <w:rPr>
          <w:szCs w:val="23"/>
        </w:rPr>
        <w:t xml:space="preserve">No período </w:t>
      </w:r>
      <w:proofErr w:type="spellStart"/>
      <w:r w:rsidRPr="00210DFE">
        <w:rPr>
          <w:szCs w:val="23"/>
        </w:rPr>
        <w:t>pré</w:t>
      </w:r>
      <w:proofErr w:type="spellEnd"/>
      <w:r w:rsidRPr="00210DFE">
        <w:rPr>
          <w:szCs w:val="23"/>
        </w:rPr>
        <w:t xml:space="preserve"> e pós-suplementação com </w:t>
      </w:r>
      <w:proofErr w:type="spellStart"/>
      <w:r w:rsidRPr="00210DFE">
        <w:rPr>
          <w:szCs w:val="23"/>
        </w:rPr>
        <w:t>Nucleotides</w:t>
      </w:r>
      <w:proofErr w:type="spellEnd"/>
      <w:r w:rsidRPr="00210DFE">
        <w:rPr>
          <w:szCs w:val="23"/>
        </w:rPr>
        <w:t xml:space="preserve">, os valores de IgA salivar foram mais baixos no período pós-exercício;  </w:t>
      </w:r>
    </w:p>
    <w:p w14:paraId="1EAA034C" w14:textId="336F7578" w:rsidR="0064783D" w:rsidRPr="00210DFE" w:rsidRDefault="00210DFE" w:rsidP="00210DFE">
      <w:pPr>
        <w:pStyle w:val="Corpo"/>
        <w:numPr>
          <w:ilvl w:val="0"/>
          <w:numId w:val="1"/>
        </w:numPr>
        <w:spacing w:after="40"/>
        <w:rPr>
          <w:szCs w:val="23"/>
        </w:rPr>
      </w:pPr>
      <w:r w:rsidRPr="00210DFE">
        <w:rPr>
          <w:szCs w:val="23"/>
        </w:rPr>
        <w:t xml:space="preserve">A proliferação dos linfócitos foi modulada pela suplementação de </w:t>
      </w:r>
      <w:proofErr w:type="spellStart"/>
      <w:r w:rsidRPr="00210DFE">
        <w:rPr>
          <w:szCs w:val="23"/>
        </w:rPr>
        <w:t>Nucleotides</w:t>
      </w:r>
      <w:proofErr w:type="spellEnd"/>
      <w:r w:rsidRPr="00210DFE">
        <w:rPr>
          <w:szCs w:val="23"/>
        </w:rPr>
        <w:t>.</w:t>
      </w:r>
    </w:p>
    <w:p w14:paraId="7B4D3EDE" w14:textId="7EB8FEAB" w:rsidR="00B22DA6" w:rsidRDefault="00B22DA6" w:rsidP="0064783D">
      <w:pPr>
        <w:pStyle w:val="Corpo"/>
        <w:spacing w:after="120"/>
        <w:rPr>
          <w:sz w:val="24"/>
        </w:rPr>
      </w:pPr>
    </w:p>
    <w:p w14:paraId="45DDEFF9" w14:textId="478AF5D5" w:rsidR="00210DFE" w:rsidRPr="00C72C0B" w:rsidRDefault="00210DFE" w:rsidP="00210DFE">
      <w:pPr>
        <w:pStyle w:val="Corpo"/>
        <w:rPr>
          <w:b/>
          <w:color w:val="339966"/>
        </w:rPr>
      </w:pPr>
      <w:r>
        <w:rPr>
          <w:b/>
          <w:color w:val="339966"/>
        </w:rPr>
        <w:t>Conclusão:</w:t>
      </w:r>
    </w:p>
    <w:p w14:paraId="1A0ED3BE" w14:textId="2F63CF11" w:rsidR="00210DFE" w:rsidRDefault="00210DFE" w:rsidP="0064783D">
      <w:pPr>
        <w:pStyle w:val="Corpo"/>
        <w:spacing w:after="120"/>
        <w:rPr>
          <w:sz w:val="24"/>
        </w:rPr>
      </w:pPr>
    </w:p>
    <w:p w14:paraId="0C989B8C" w14:textId="1A600163" w:rsidR="00210DFE" w:rsidRPr="00210DFE" w:rsidRDefault="00210DFE" w:rsidP="00210DFE">
      <w:pPr>
        <w:pStyle w:val="Corpo"/>
        <w:ind w:right="282"/>
        <w:jc w:val="center"/>
        <w:rPr>
          <w:b/>
          <w:i/>
        </w:rPr>
      </w:pPr>
      <w:r w:rsidRPr="00210DFE">
        <w:rPr>
          <w:b/>
          <w:i/>
        </w:rPr>
        <w:t xml:space="preserve">A suplementação contendo </w:t>
      </w:r>
      <w:proofErr w:type="spellStart"/>
      <w:r w:rsidRPr="00210DFE">
        <w:rPr>
          <w:b/>
          <w:i/>
        </w:rPr>
        <w:t>Nucleotides</w:t>
      </w:r>
      <w:proofErr w:type="spellEnd"/>
      <w:r w:rsidRPr="00210DFE">
        <w:rPr>
          <w:b/>
          <w:i/>
        </w:rPr>
        <w:t xml:space="preserve"> por 4 semanas modula de maneira positiva a resposta imune após a prática de </w:t>
      </w:r>
      <w:proofErr w:type="spellStart"/>
      <w:r w:rsidRPr="00210DFE">
        <w:rPr>
          <w:b/>
          <w:i/>
        </w:rPr>
        <w:t>execícios</w:t>
      </w:r>
      <w:proofErr w:type="spellEnd"/>
      <w:r w:rsidRPr="00210DFE">
        <w:rPr>
          <w:b/>
          <w:i/>
        </w:rPr>
        <w:t xml:space="preserve"> intensos e sob condições climáticas frias. Es</w:t>
      </w:r>
      <w:r w:rsidR="00894C15">
        <w:rPr>
          <w:b/>
          <w:i/>
        </w:rPr>
        <w:t>s</w:t>
      </w:r>
      <w:r w:rsidRPr="00210DFE">
        <w:rPr>
          <w:b/>
          <w:i/>
        </w:rPr>
        <w:t xml:space="preserve">e efeito protetor nos marcadores da resposta imune após exercícios intensos pode ser mediado pelo efeito contra a apoptose induzida por diferentes estímulos de estresse. </w:t>
      </w:r>
    </w:p>
    <w:p w14:paraId="230B8922" w14:textId="77777777" w:rsidR="00210DFE" w:rsidRDefault="00210DFE" w:rsidP="0064783D">
      <w:pPr>
        <w:pStyle w:val="Corpo"/>
        <w:spacing w:after="120"/>
        <w:rPr>
          <w:sz w:val="24"/>
        </w:rPr>
      </w:pPr>
    </w:p>
    <w:p w14:paraId="6E7AA1CE" w14:textId="70220456" w:rsidR="001828BC" w:rsidRDefault="001828BC" w:rsidP="00894C15">
      <w:pPr>
        <w:pStyle w:val="Ttulo1"/>
        <w:jc w:val="center"/>
      </w:pPr>
      <w:bookmarkStart w:id="6" w:name="_Toc34987255"/>
      <w:bookmarkStart w:id="7" w:name="_Toc36632317"/>
      <w:r>
        <w:lastRenderedPageBreak/>
        <w:t>Formulário</w:t>
      </w:r>
      <w:bookmarkEnd w:id="6"/>
      <w:bookmarkEnd w:id="7"/>
    </w:p>
    <w:p w14:paraId="719E3F30" w14:textId="77777777" w:rsidR="001828BC" w:rsidRDefault="001828BC" w:rsidP="001828BC">
      <w:pPr>
        <w:pStyle w:val="Corpo"/>
        <w:spacing w:after="120"/>
      </w:pPr>
    </w:p>
    <w:p w14:paraId="11E9CEF0" w14:textId="77777777" w:rsidR="00210DFE" w:rsidRPr="008B0CB5" w:rsidRDefault="00210DFE" w:rsidP="00210DFE">
      <w:pPr>
        <w:pStyle w:val="Corpo"/>
        <w:rPr>
          <w:b/>
          <w:sz w:val="24"/>
        </w:rPr>
      </w:pPr>
      <w:r w:rsidRPr="008B0CB5">
        <w:rPr>
          <w:b/>
          <w:sz w:val="24"/>
        </w:rPr>
        <w:t xml:space="preserve">Suplementação com </w:t>
      </w:r>
      <w:proofErr w:type="spellStart"/>
      <w:r w:rsidRPr="008B0CB5">
        <w:rPr>
          <w:b/>
          <w:sz w:val="24"/>
        </w:rPr>
        <w:t>Nucleotides</w:t>
      </w:r>
      <w:proofErr w:type="spellEnd"/>
      <w:r w:rsidRPr="008B0CB5">
        <w:rPr>
          <w:b/>
          <w:sz w:val="24"/>
        </w:rPr>
        <w:t xml:space="preserve"> Modula o Sistema Imune em Praticantes de Atividades Físicas Intensas</w:t>
      </w:r>
    </w:p>
    <w:p w14:paraId="7AB4B2A2" w14:textId="77777777" w:rsidR="001828BC" w:rsidRPr="00C30C20" w:rsidRDefault="001828BC" w:rsidP="001828BC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1828BC" w:rsidRPr="009537E7" w14:paraId="0CE09E3F" w14:textId="77777777" w:rsidTr="004727F7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0135ED63" w14:textId="58CAF524" w:rsidR="001828BC" w:rsidRPr="00C87A84" w:rsidRDefault="00210DFE" w:rsidP="004727F7">
            <w:pPr>
              <w:pStyle w:val="Corpo"/>
              <w:jc w:val="center"/>
              <w:rPr>
                <w:b/>
                <w:color w:val="FFFFFF" w:themeColor="background1"/>
              </w:rPr>
            </w:pPr>
            <w:r w:rsidRPr="00210DFE">
              <w:rPr>
                <w:b/>
                <w:color w:val="FFFFFF" w:themeColor="background1"/>
                <w:sz w:val="22"/>
              </w:rPr>
              <w:t xml:space="preserve">Cápsulas de </w:t>
            </w:r>
            <w:proofErr w:type="spellStart"/>
            <w:r w:rsidRPr="00210DFE">
              <w:rPr>
                <w:b/>
                <w:color w:val="FFFFFF" w:themeColor="background1"/>
                <w:sz w:val="22"/>
              </w:rPr>
              <w:t>Nucleotides</w:t>
            </w:r>
            <w:proofErr w:type="spellEnd"/>
          </w:p>
        </w:tc>
      </w:tr>
      <w:tr w:rsidR="00210DFE" w:rsidRPr="009537E7" w14:paraId="12096639" w14:textId="77777777" w:rsidTr="00210DFE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023A1F8" w14:textId="2339538D" w:rsidR="00210DFE" w:rsidRPr="00210DFE" w:rsidRDefault="00210DFE" w:rsidP="00210DFE">
            <w:pPr>
              <w:pStyle w:val="Corpo"/>
              <w:jc w:val="center"/>
            </w:pPr>
            <w:r w:rsidRPr="00210DFE">
              <w:rPr>
                <w:lang w:val="en-US"/>
              </w:rPr>
              <w:t>Nucleotides</w:t>
            </w:r>
            <w:r>
              <w:rPr>
                <w:lang w:val="en-US"/>
              </w:rPr>
              <w:t>……</w:t>
            </w:r>
            <w:r w:rsidR="000638F9">
              <w:rPr>
                <w:lang w:val="en-US"/>
              </w:rPr>
              <w:t>…...</w:t>
            </w:r>
            <w:proofErr w:type="gramStart"/>
            <w:r>
              <w:rPr>
                <w:lang w:val="en-US"/>
              </w:rPr>
              <w:t>…</w:t>
            </w:r>
            <w:r w:rsidR="00D651CA">
              <w:rPr>
                <w:lang w:val="en-US"/>
              </w:rPr>
              <w:t>..</w:t>
            </w:r>
            <w:proofErr w:type="gramEnd"/>
            <w:r w:rsidR="000638F9">
              <w:rPr>
                <w:lang w:val="en-US"/>
              </w:rPr>
              <w:t>…..</w:t>
            </w:r>
            <w:r w:rsidRPr="00210DFE">
              <w:rPr>
                <w:lang w:val="en-US"/>
              </w:rPr>
              <w:t xml:space="preserve">300 </w:t>
            </w:r>
            <w:r w:rsidR="000638F9" w:rsidRPr="00210DFE">
              <w:rPr>
                <w:lang w:val="en-US"/>
              </w:rPr>
              <w:t>a 500</w:t>
            </w:r>
            <w:r w:rsidRPr="00210DFE">
              <w:rPr>
                <w:lang w:val="en-US"/>
              </w:rPr>
              <w:t xml:space="preserve"> mg</w:t>
            </w:r>
          </w:p>
        </w:tc>
      </w:tr>
      <w:tr w:rsidR="00210DFE" w:rsidRPr="009537E7" w14:paraId="0C7D7E04" w14:textId="77777777" w:rsidTr="004727F7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909EAB1" w14:textId="65B99699" w:rsidR="00210DFE" w:rsidRPr="00210DFE" w:rsidRDefault="00210DFE" w:rsidP="00210DFE">
            <w:pPr>
              <w:pStyle w:val="Corpo"/>
            </w:pPr>
            <w:r w:rsidRPr="00210DFE">
              <w:rPr>
                <w:szCs w:val="20"/>
              </w:rPr>
              <w:t>Excipiente qsp.............</w:t>
            </w:r>
            <w:r>
              <w:rPr>
                <w:szCs w:val="20"/>
              </w:rPr>
              <w:t>..</w:t>
            </w:r>
            <w:r w:rsidR="00D651CA">
              <w:rPr>
                <w:szCs w:val="20"/>
              </w:rPr>
              <w:t>..</w:t>
            </w:r>
            <w:r>
              <w:rPr>
                <w:szCs w:val="20"/>
              </w:rPr>
              <w:t>.</w:t>
            </w:r>
            <w:r w:rsidRPr="00210DFE">
              <w:rPr>
                <w:szCs w:val="20"/>
              </w:rPr>
              <w:t>..........1 Cápsula</w:t>
            </w:r>
          </w:p>
        </w:tc>
      </w:tr>
    </w:tbl>
    <w:p w14:paraId="60EBEE56" w14:textId="24CB5D1C" w:rsidR="001828BC" w:rsidRDefault="00210DFE" w:rsidP="00894C15">
      <w:pPr>
        <w:pStyle w:val="Corpo"/>
        <w:rPr>
          <w:sz w:val="16"/>
          <w:szCs w:val="16"/>
        </w:rPr>
      </w:pPr>
      <w:r w:rsidRPr="00210DFE">
        <w:rPr>
          <w:sz w:val="16"/>
          <w:szCs w:val="16"/>
        </w:rPr>
        <w:t>Administrar 1 cápsula ao dia ou conforme orientação médica.</w:t>
      </w:r>
    </w:p>
    <w:p w14:paraId="28BFD1B7" w14:textId="24B1F3BD" w:rsidR="00C95923" w:rsidRDefault="00C95923" w:rsidP="00894C15">
      <w:pPr>
        <w:pStyle w:val="Corpo"/>
        <w:rPr>
          <w:sz w:val="16"/>
          <w:szCs w:val="16"/>
        </w:rPr>
      </w:pPr>
    </w:p>
    <w:p w14:paraId="59E066E9" w14:textId="7A36DB08" w:rsidR="00C95923" w:rsidRDefault="00C95923" w:rsidP="00894C15">
      <w:pPr>
        <w:pStyle w:val="Corpo"/>
        <w:rPr>
          <w:sz w:val="16"/>
          <w:szCs w:val="16"/>
        </w:rPr>
      </w:pPr>
    </w:p>
    <w:p w14:paraId="257DC435" w14:textId="68FB15B7" w:rsidR="00C95923" w:rsidRDefault="00C95923" w:rsidP="00894C15">
      <w:pPr>
        <w:pStyle w:val="Corpo"/>
        <w:rPr>
          <w:sz w:val="16"/>
          <w:szCs w:val="16"/>
        </w:rPr>
      </w:pPr>
    </w:p>
    <w:p w14:paraId="037CEA19" w14:textId="76F367B3" w:rsidR="00C95923" w:rsidRDefault="00C95923" w:rsidP="00894C15">
      <w:pPr>
        <w:pStyle w:val="Corpo"/>
        <w:rPr>
          <w:sz w:val="16"/>
          <w:szCs w:val="16"/>
        </w:rPr>
      </w:pPr>
    </w:p>
    <w:p w14:paraId="72DE474B" w14:textId="52D85328" w:rsidR="00C95923" w:rsidRDefault="00C95923" w:rsidP="00894C15">
      <w:pPr>
        <w:pStyle w:val="Corpo"/>
        <w:rPr>
          <w:sz w:val="16"/>
          <w:szCs w:val="16"/>
        </w:rPr>
      </w:pPr>
    </w:p>
    <w:p w14:paraId="4FFB0F67" w14:textId="2EAE7BED" w:rsidR="00C95923" w:rsidRDefault="00C95923" w:rsidP="00894C15">
      <w:pPr>
        <w:pStyle w:val="Corpo"/>
        <w:rPr>
          <w:sz w:val="16"/>
          <w:szCs w:val="16"/>
        </w:rPr>
      </w:pPr>
    </w:p>
    <w:p w14:paraId="76D4ED17" w14:textId="4901D28C" w:rsidR="00C95923" w:rsidRDefault="00C95923" w:rsidP="00894C15">
      <w:pPr>
        <w:pStyle w:val="Corpo"/>
        <w:rPr>
          <w:sz w:val="16"/>
          <w:szCs w:val="16"/>
        </w:rPr>
      </w:pPr>
    </w:p>
    <w:p w14:paraId="65F7110F" w14:textId="3D44A831" w:rsidR="00C95923" w:rsidRDefault="00C95923" w:rsidP="00894C15">
      <w:pPr>
        <w:pStyle w:val="Corpo"/>
        <w:rPr>
          <w:sz w:val="16"/>
          <w:szCs w:val="16"/>
        </w:rPr>
      </w:pPr>
    </w:p>
    <w:p w14:paraId="0DF546AE" w14:textId="2109FF16" w:rsidR="00C95923" w:rsidRDefault="00C95923" w:rsidP="00894C15">
      <w:pPr>
        <w:pStyle w:val="Corpo"/>
        <w:rPr>
          <w:sz w:val="16"/>
          <w:szCs w:val="16"/>
        </w:rPr>
      </w:pPr>
    </w:p>
    <w:p w14:paraId="178BBBCC" w14:textId="7B4E777C" w:rsidR="00C95923" w:rsidRDefault="00C95923" w:rsidP="00894C15">
      <w:pPr>
        <w:pStyle w:val="Corpo"/>
        <w:rPr>
          <w:sz w:val="16"/>
          <w:szCs w:val="16"/>
        </w:rPr>
      </w:pPr>
    </w:p>
    <w:p w14:paraId="0C4ABC52" w14:textId="2C1060CE" w:rsidR="00C95923" w:rsidRDefault="00C95923" w:rsidP="00894C15">
      <w:pPr>
        <w:pStyle w:val="Corpo"/>
        <w:rPr>
          <w:sz w:val="16"/>
          <w:szCs w:val="16"/>
        </w:rPr>
      </w:pPr>
    </w:p>
    <w:p w14:paraId="0B5E9B00" w14:textId="4F221544" w:rsidR="00C95923" w:rsidRDefault="00C95923" w:rsidP="00894C15">
      <w:pPr>
        <w:pStyle w:val="Corpo"/>
        <w:rPr>
          <w:sz w:val="16"/>
          <w:szCs w:val="16"/>
        </w:rPr>
      </w:pPr>
    </w:p>
    <w:p w14:paraId="6996A35F" w14:textId="1C360737" w:rsidR="00C95923" w:rsidRDefault="00C95923" w:rsidP="00894C15">
      <w:pPr>
        <w:pStyle w:val="Corpo"/>
        <w:rPr>
          <w:sz w:val="16"/>
          <w:szCs w:val="16"/>
        </w:rPr>
      </w:pPr>
    </w:p>
    <w:p w14:paraId="5FBF94F5" w14:textId="150F8431" w:rsidR="00C95923" w:rsidRDefault="00C95923" w:rsidP="00894C15">
      <w:pPr>
        <w:pStyle w:val="Corpo"/>
        <w:rPr>
          <w:sz w:val="16"/>
          <w:szCs w:val="16"/>
        </w:rPr>
      </w:pPr>
    </w:p>
    <w:p w14:paraId="0F4F16E2" w14:textId="24935FDC" w:rsidR="00C95923" w:rsidRDefault="00C95923" w:rsidP="00894C15">
      <w:pPr>
        <w:pStyle w:val="Corpo"/>
        <w:rPr>
          <w:sz w:val="16"/>
          <w:szCs w:val="16"/>
        </w:rPr>
      </w:pPr>
    </w:p>
    <w:p w14:paraId="44D149E5" w14:textId="5AFBCE02" w:rsidR="00C95923" w:rsidRDefault="00C95923" w:rsidP="00894C15">
      <w:pPr>
        <w:pStyle w:val="Corpo"/>
        <w:rPr>
          <w:sz w:val="16"/>
          <w:szCs w:val="16"/>
        </w:rPr>
      </w:pPr>
    </w:p>
    <w:p w14:paraId="091AFA66" w14:textId="65B2C78F" w:rsidR="00C95923" w:rsidRDefault="00C95923" w:rsidP="00894C15">
      <w:pPr>
        <w:pStyle w:val="Corpo"/>
        <w:rPr>
          <w:sz w:val="16"/>
          <w:szCs w:val="16"/>
        </w:rPr>
      </w:pPr>
    </w:p>
    <w:p w14:paraId="169E994F" w14:textId="3D612B30" w:rsidR="00C95923" w:rsidRDefault="00C95923" w:rsidP="00894C15">
      <w:pPr>
        <w:pStyle w:val="Corpo"/>
        <w:rPr>
          <w:sz w:val="16"/>
          <w:szCs w:val="16"/>
        </w:rPr>
      </w:pPr>
    </w:p>
    <w:p w14:paraId="53C29CB7" w14:textId="65925249" w:rsidR="00C95923" w:rsidRDefault="00C95923" w:rsidP="00894C15">
      <w:pPr>
        <w:pStyle w:val="Corpo"/>
        <w:rPr>
          <w:sz w:val="16"/>
          <w:szCs w:val="16"/>
        </w:rPr>
      </w:pPr>
    </w:p>
    <w:p w14:paraId="396B9DE0" w14:textId="3BDECB26" w:rsidR="00C95923" w:rsidRDefault="00C95923" w:rsidP="00894C15">
      <w:pPr>
        <w:pStyle w:val="Corpo"/>
        <w:rPr>
          <w:sz w:val="16"/>
          <w:szCs w:val="16"/>
        </w:rPr>
      </w:pPr>
    </w:p>
    <w:p w14:paraId="6D2449AB" w14:textId="6955660E" w:rsidR="00C95923" w:rsidRDefault="00C95923" w:rsidP="00894C15">
      <w:pPr>
        <w:pStyle w:val="Corpo"/>
        <w:rPr>
          <w:sz w:val="16"/>
          <w:szCs w:val="16"/>
        </w:rPr>
      </w:pPr>
    </w:p>
    <w:p w14:paraId="0C391C81" w14:textId="390DB2D9" w:rsidR="00C95923" w:rsidRDefault="00C95923" w:rsidP="00894C15">
      <w:pPr>
        <w:pStyle w:val="Corpo"/>
        <w:rPr>
          <w:sz w:val="16"/>
          <w:szCs w:val="16"/>
        </w:rPr>
      </w:pPr>
    </w:p>
    <w:p w14:paraId="5D9302FA" w14:textId="43EEF7A0" w:rsidR="00C95923" w:rsidRDefault="00C95923" w:rsidP="00894C15">
      <w:pPr>
        <w:pStyle w:val="Corpo"/>
        <w:rPr>
          <w:sz w:val="16"/>
          <w:szCs w:val="16"/>
        </w:rPr>
      </w:pPr>
    </w:p>
    <w:p w14:paraId="419E8706" w14:textId="09F2C902" w:rsidR="00C95923" w:rsidRDefault="00C95923" w:rsidP="00894C15">
      <w:pPr>
        <w:pStyle w:val="Corpo"/>
        <w:rPr>
          <w:sz w:val="16"/>
          <w:szCs w:val="16"/>
        </w:rPr>
      </w:pPr>
    </w:p>
    <w:p w14:paraId="42161A1C" w14:textId="26B35E31" w:rsidR="00C95923" w:rsidRDefault="00C95923" w:rsidP="00894C15">
      <w:pPr>
        <w:pStyle w:val="Corpo"/>
        <w:rPr>
          <w:sz w:val="16"/>
          <w:szCs w:val="16"/>
        </w:rPr>
      </w:pPr>
    </w:p>
    <w:p w14:paraId="4A31321A" w14:textId="4D6F1C37" w:rsidR="00C95923" w:rsidRDefault="00C95923" w:rsidP="00894C15">
      <w:pPr>
        <w:pStyle w:val="Corpo"/>
        <w:rPr>
          <w:sz w:val="16"/>
          <w:szCs w:val="16"/>
        </w:rPr>
      </w:pPr>
    </w:p>
    <w:p w14:paraId="3A9A5BB9" w14:textId="5A5A8F62" w:rsidR="00C95923" w:rsidRDefault="00C95923" w:rsidP="00894C15">
      <w:pPr>
        <w:pStyle w:val="Corpo"/>
        <w:rPr>
          <w:sz w:val="16"/>
          <w:szCs w:val="16"/>
        </w:rPr>
      </w:pPr>
    </w:p>
    <w:p w14:paraId="5F3B89DA" w14:textId="570E061A" w:rsidR="00C95923" w:rsidRDefault="00C95923" w:rsidP="00894C15">
      <w:pPr>
        <w:pStyle w:val="Corpo"/>
        <w:rPr>
          <w:sz w:val="16"/>
          <w:szCs w:val="16"/>
        </w:rPr>
      </w:pPr>
    </w:p>
    <w:p w14:paraId="500CF500" w14:textId="52AE2AE9" w:rsidR="00C95923" w:rsidRDefault="00C95923" w:rsidP="00894C15">
      <w:pPr>
        <w:pStyle w:val="Corpo"/>
        <w:rPr>
          <w:sz w:val="16"/>
          <w:szCs w:val="16"/>
        </w:rPr>
      </w:pPr>
    </w:p>
    <w:p w14:paraId="7EB10D4C" w14:textId="710A9E57" w:rsidR="00C95923" w:rsidRDefault="00C95923" w:rsidP="00894C15">
      <w:pPr>
        <w:pStyle w:val="Corpo"/>
        <w:rPr>
          <w:sz w:val="16"/>
          <w:szCs w:val="16"/>
        </w:rPr>
      </w:pPr>
    </w:p>
    <w:p w14:paraId="3F697667" w14:textId="5EB51E60" w:rsidR="00C95923" w:rsidRDefault="00C95923" w:rsidP="00894C15">
      <w:pPr>
        <w:pStyle w:val="Corpo"/>
        <w:rPr>
          <w:sz w:val="16"/>
          <w:szCs w:val="16"/>
        </w:rPr>
      </w:pPr>
    </w:p>
    <w:p w14:paraId="655B385E" w14:textId="6E0F6BEC" w:rsidR="00C95923" w:rsidRDefault="00C95923" w:rsidP="00894C15">
      <w:pPr>
        <w:pStyle w:val="Corpo"/>
        <w:rPr>
          <w:sz w:val="16"/>
          <w:szCs w:val="16"/>
        </w:rPr>
      </w:pPr>
    </w:p>
    <w:p w14:paraId="60AC287B" w14:textId="1B2138B7" w:rsidR="00C95923" w:rsidRDefault="00C95923" w:rsidP="00894C15">
      <w:pPr>
        <w:pStyle w:val="Corpo"/>
        <w:rPr>
          <w:sz w:val="16"/>
          <w:szCs w:val="16"/>
        </w:rPr>
      </w:pPr>
    </w:p>
    <w:p w14:paraId="64899361" w14:textId="449DA599" w:rsidR="00C95923" w:rsidRDefault="00C95923" w:rsidP="00894C15">
      <w:pPr>
        <w:pStyle w:val="Corpo"/>
        <w:rPr>
          <w:sz w:val="16"/>
          <w:szCs w:val="16"/>
        </w:rPr>
      </w:pPr>
    </w:p>
    <w:p w14:paraId="6EE6B9C4" w14:textId="0D24D95D" w:rsidR="00C95923" w:rsidRDefault="00C95923" w:rsidP="00894C15">
      <w:pPr>
        <w:pStyle w:val="Corpo"/>
        <w:rPr>
          <w:sz w:val="16"/>
          <w:szCs w:val="16"/>
        </w:rPr>
      </w:pPr>
    </w:p>
    <w:p w14:paraId="59B37783" w14:textId="6EE0CAE1" w:rsidR="00C95923" w:rsidRDefault="00C95923" w:rsidP="00894C15">
      <w:pPr>
        <w:pStyle w:val="Corpo"/>
        <w:rPr>
          <w:sz w:val="16"/>
          <w:szCs w:val="16"/>
        </w:rPr>
      </w:pPr>
    </w:p>
    <w:p w14:paraId="40D408DB" w14:textId="77777777" w:rsidR="00C95923" w:rsidRPr="00894C15" w:rsidRDefault="00C95923" w:rsidP="00894C15">
      <w:pPr>
        <w:pStyle w:val="Corpo"/>
        <w:rPr>
          <w:b/>
          <w:i/>
          <w:sz w:val="16"/>
          <w:szCs w:val="16"/>
        </w:rPr>
      </w:pPr>
    </w:p>
    <w:p w14:paraId="5247A895" w14:textId="77777777" w:rsidR="00F56E78" w:rsidRPr="00F14D5A" w:rsidRDefault="00F56E78" w:rsidP="00F56E78">
      <w:pPr>
        <w:pStyle w:val="Ttulo1"/>
        <w:jc w:val="center"/>
      </w:pPr>
      <w:bookmarkStart w:id="8" w:name="_Toc34987256"/>
      <w:bookmarkStart w:id="9" w:name="_Toc36632318"/>
      <w:r>
        <w:lastRenderedPageBreak/>
        <w:t>Estudo 2</w:t>
      </w:r>
      <w:bookmarkEnd w:id="8"/>
      <w:bookmarkEnd w:id="9"/>
    </w:p>
    <w:p w14:paraId="0C1158D1" w14:textId="11806616" w:rsidR="00F56E78" w:rsidRPr="00021144" w:rsidRDefault="000638F9" w:rsidP="000638F9">
      <w:pPr>
        <w:pStyle w:val="Subtitulocorpo"/>
        <w:rPr>
          <w:sz w:val="22"/>
        </w:rPr>
      </w:pPr>
      <w:r w:rsidRPr="000638F9">
        <w:t>L-</w:t>
      </w:r>
      <w:proofErr w:type="spellStart"/>
      <w:r w:rsidRPr="000638F9">
        <w:t>teanina</w:t>
      </w:r>
      <w:proofErr w:type="spellEnd"/>
      <w:r w:rsidRPr="000638F9">
        <w:t xml:space="preserve"> Modula a Imunidade em Atletas</w:t>
      </w:r>
    </w:p>
    <w:p w14:paraId="15E3B298" w14:textId="77777777" w:rsidR="000638F9" w:rsidRDefault="000638F9" w:rsidP="00F56E78">
      <w:pPr>
        <w:pStyle w:val="Corpo"/>
        <w:rPr>
          <w:sz w:val="24"/>
        </w:rPr>
      </w:pPr>
    </w:p>
    <w:p w14:paraId="546E65CA" w14:textId="77777777" w:rsidR="000638F9" w:rsidRDefault="000638F9" w:rsidP="00F56E78">
      <w:pPr>
        <w:pStyle w:val="Corpo"/>
        <w:rPr>
          <w:sz w:val="24"/>
        </w:rPr>
      </w:pPr>
    </w:p>
    <w:p w14:paraId="07F0D160" w14:textId="29E0020D" w:rsidR="000638F9" w:rsidRPr="000638F9" w:rsidRDefault="000638F9" w:rsidP="000638F9">
      <w:pPr>
        <w:pStyle w:val="Corpo"/>
        <w:rPr>
          <w:sz w:val="24"/>
        </w:rPr>
      </w:pPr>
      <w:r w:rsidRPr="000638F9">
        <w:rPr>
          <w:sz w:val="24"/>
        </w:rPr>
        <w:t>O presente estudo duplo</w:t>
      </w:r>
      <w:r w:rsidR="00894C15">
        <w:rPr>
          <w:sz w:val="24"/>
        </w:rPr>
        <w:t>-</w:t>
      </w:r>
      <w:r w:rsidRPr="000638F9">
        <w:rPr>
          <w:sz w:val="24"/>
        </w:rPr>
        <w:t>cego avaliou os efeitos da L-</w:t>
      </w:r>
      <w:proofErr w:type="spellStart"/>
      <w:r w:rsidRPr="000638F9">
        <w:rPr>
          <w:sz w:val="24"/>
        </w:rPr>
        <w:t>teanina</w:t>
      </w:r>
      <w:proofErr w:type="spellEnd"/>
      <w:r w:rsidRPr="000638F9">
        <w:rPr>
          <w:sz w:val="24"/>
        </w:rPr>
        <w:t xml:space="preserve"> na modulação do sistema imune em atletas que realizam exercícios intensos </w:t>
      </w:r>
      <w:r w:rsidRPr="000638F9">
        <w:rPr>
          <w:sz w:val="24"/>
        </w:rPr>
        <w:fldChar w:fldCharType="begin">
          <w:fldData xml:space="preserve">PEVuZE5vdGU+PENpdGU+PEF1dGhvcj5KdXN6a2lld2ljejwvQXV0aG9yPjxZZWFyPjIwMTk8L1ll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</w:fldData>
        </w:fldChar>
      </w:r>
      <w:r w:rsidRPr="000638F9">
        <w:rPr>
          <w:sz w:val="24"/>
        </w:rPr>
        <w:instrText xml:space="preserve"> ADDIN EN.CITE </w:instrText>
      </w:r>
      <w:r w:rsidRPr="000638F9">
        <w:rPr>
          <w:sz w:val="24"/>
        </w:rPr>
        <w:fldChar w:fldCharType="begin">
          <w:fldData xml:space="preserve">PEVuZE5vdGU+PENpdGU+PEF1dGhvcj5KdXN6a2lld2ljejwvQXV0aG9yPjxZZWFyPjIwMTk8L1ll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</w:fldData>
        </w:fldChar>
      </w:r>
      <w:r w:rsidRPr="000638F9">
        <w:rPr>
          <w:sz w:val="24"/>
        </w:rPr>
        <w:instrText xml:space="preserve"> ADDIN EN.CITE.DATA </w:instrText>
      </w:r>
      <w:r w:rsidRPr="000638F9">
        <w:rPr>
          <w:sz w:val="24"/>
        </w:rPr>
      </w:r>
      <w:r w:rsidRPr="000638F9">
        <w:rPr>
          <w:sz w:val="24"/>
        </w:rPr>
        <w:fldChar w:fldCharType="end"/>
      </w:r>
      <w:r w:rsidRPr="000638F9">
        <w:rPr>
          <w:sz w:val="24"/>
        </w:rPr>
      </w:r>
      <w:r w:rsidRPr="000638F9">
        <w:rPr>
          <w:sz w:val="24"/>
        </w:rPr>
        <w:fldChar w:fldCharType="separate"/>
      </w:r>
      <w:r w:rsidRPr="000638F9">
        <w:rPr>
          <w:sz w:val="24"/>
        </w:rPr>
        <w:t>(</w:t>
      </w:r>
      <w:proofErr w:type="spellStart"/>
      <w:r w:rsidRPr="000638F9">
        <w:rPr>
          <w:sz w:val="24"/>
        </w:rPr>
        <w:t>Juszkiewicz</w:t>
      </w:r>
      <w:proofErr w:type="spellEnd"/>
      <w:r w:rsidRPr="000638F9">
        <w:rPr>
          <w:i/>
          <w:sz w:val="24"/>
        </w:rPr>
        <w:t xml:space="preserve"> et al.</w:t>
      </w:r>
      <w:r w:rsidRPr="000638F9">
        <w:rPr>
          <w:sz w:val="24"/>
        </w:rPr>
        <w:t>, 2019)</w:t>
      </w:r>
      <w:r w:rsidRPr="000638F9">
        <w:rPr>
          <w:sz w:val="24"/>
        </w:rPr>
        <w:fldChar w:fldCharType="end"/>
      </w:r>
      <w:r w:rsidRPr="000638F9">
        <w:rPr>
          <w:sz w:val="24"/>
        </w:rPr>
        <w:t>.</w:t>
      </w:r>
    </w:p>
    <w:p w14:paraId="732621CF" w14:textId="77777777" w:rsidR="00F56E78" w:rsidRDefault="00F56E78" w:rsidP="00F56E78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220416" behindDoc="0" locked="0" layoutInCell="1" allowOverlap="1" wp14:anchorId="3C0754CB" wp14:editId="553099F9">
                <wp:simplePos x="0" y="0"/>
                <wp:positionH relativeFrom="margin">
                  <wp:align>right</wp:align>
                </wp:positionH>
                <wp:positionV relativeFrom="paragraph">
                  <wp:posOffset>131445</wp:posOffset>
                </wp:positionV>
                <wp:extent cx="5372100" cy="571500"/>
                <wp:effectExtent l="0" t="0" r="19050" b="19050"/>
                <wp:wrapNone/>
                <wp:docPr id="467" name="Caixa de texto 46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57150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5006ADA" w14:textId="77777777" w:rsidR="00D651CA" w:rsidRPr="009D65A4" w:rsidRDefault="00D651CA" w:rsidP="000638F9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Para isso, 20 atletas foram aleatoriamente divididos em dois grupos, no qual receberam durante 6 semanas: </w:t>
                            </w:r>
                          </w:p>
                          <w:p w14:paraId="3A7A5F42" w14:textId="77777777" w:rsidR="00D651CA" w:rsidRPr="009D65A4" w:rsidRDefault="00D651CA" w:rsidP="00F56E78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C0754CB" id="Caixa de texto 467" o:spid="_x0000_s1029" type="#_x0000_t202" style="position:absolute;left:0;text-align:left;margin-left:371.8pt;margin-top:10.35pt;width:423pt;height:45pt;z-index:25222041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" fillcolor="white [3212]" strokecolor="#0070c0">
                <v:textbox>
                  <w:txbxContent>
                    <w:p w14:paraId="35006ADA" w14:textId="77777777" w:rsidR="00D651CA" w:rsidRPr="009D65A4" w:rsidRDefault="00D651CA" w:rsidP="000638F9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Para isso, 20 atletas foram aleatoriamente divididos em dois grupos, no qual receberam durante 6 semanas: </w:t>
                      </w:r>
                    </w:p>
                    <w:p w14:paraId="3A7A5F42" w14:textId="77777777" w:rsidR="00D651CA" w:rsidRPr="009D65A4" w:rsidRDefault="00D651CA" w:rsidP="00F56E78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18EC06C0" w14:textId="2F5218F2" w:rsidR="00F56E78" w:rsidRDefault="00F56E78" w:rsidP="00F56E78">
      <w:pPr>
        <w:pStyle w:val="Corpo"/>
      </w:pPr>
    </w:p>
    <w:p w14:paraId="7B93BDEC" w14:textId="77777777" w:rsidR="00F23509" w:rsidRDefault="00F23509" w:rsidP="00F56E78">
      <w:pPr>
        <w:pStyle w:val="Corpo"/>
      </w:pPr>
    </w:p>
    <w:p w14:paraId="31CBB3AA" w14:textId="77777777" w:rsidR="00F56E78" w:rsidRDefault="00F56E78" w:rsidP="00F56E78">
      <w:pPr>
        <w:pStyle w:val="Corpo"/>
      </w:pP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224512" behindDoc="0" locked="0" layoutInCell="1" allowOverlap="1" wp14:anchorId="1A8E2BCF" wp14:editId="5B335C2C">
                <wp:simplePos x="0" y="0"/>
                <wp:positionH relativeFrom="margin">
                  <wp:posOffset>4272915</wp:posOffset>
                </wp:positionH>
                <wp:positionV relativeFrom="paragraph">
                  <wp:posOffset>114300</wp:posOffset>
                </wp:positionV>
                <wp:extent cx="226695" cy="138430"/>
                <wp:effectExtent l="0" t="0" r="1905" b="0"/>
                <wp:wrapNone/>
                <wp:docPr id="471" name="Triângulo isósceles 47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52C17A6" id="Triângulo isósceles 471" o:spid="_x0000_s1026" type="#_x0000_t5" style="position:absolute;margin-left:336.45pt;margin-top:9pt;width:17.85pt;height:10.9pt;flip:y;z-index:2522245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221440" behindDoc="0" locked="0" layoutInCell="1" allowOverlap="1" wp14:anchorId="5C63E020" wp14:editId="7E9A1D5D">
                <wp:simplePos x="0" y="0"/>
                <wp:positionH relativeFrom="margin">
                  <wp:posOffset>804545</wp:posOffset>
                </wp:positionH>
                <wp:positionV relativeFrom="paragraph">
                  <wp:posOffset>96520</wp:posOffset>
                </wp:positionV>
                <wp:extent cx="226695" cy="138430"/>
                <wp:effectExtent l="0" t="0" r="1905" b="0"/>
                <wp:wrapNone/>
                <wp:docPr id="468" name="Triângulo isósceles 46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303F8D4" id="Triângulo isósceles 468" o:spid="_x0000_s1026" type="#_x0000_t5" style="position:absolute;margin-left:63.35pt;margin-top:7.6pt;width:17.85pt;height:10.9pt;flip:y;z-index:25222144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" fillcolor="#d8d8d8 [2732]" stroked="f">
                <w10:wrap anchorx="margin"/>
              </v:shape>
            </w:pict>
          </mc:Fallback>
        </mc:AlternateContent>
      </w:r>
    </w:p>
    <w:p w14:paraId="6EB85846" w14:textId="77777777" w:rsidR="00F56E78" w:rsidRDefault="00F44C81" w:rsidP="00F56E78">
      <w:pPr>
        <w:pStyle w:val="Corpo"/>
      </w:pP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223488" behindDoc="0" locked="0" layoutInCell="1" allowOverlap="1" wp14:anchorId="79656EA5" wp14:editId="4352A581">
                <wp:simplePos x="0" y="0"/>
                <wp:positionH relativeFrom="margin">
                  <wp:align>right</wp:align>
                </wp:positionH>
                <wp:positionV relativeFrom="paragraph">
                  <wp:posOffset>133985</wp:posOffset>
                </wp:positionV>
                <wp:extent cx="1913890" cy="962025"/>
                <wp:effectExtent l="0" t="0" r="10160" b="28575"/>
                <wp:wrapNone/>
                <wp:docPr id="470" name="Caixa de texto 4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96202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4419447" w14:textId="3BD7BEC0" w:rsidR="00D651CA" w:rsidRDefault="00D651CA" w:rsidP="00F44C81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</w:p>
                          <w:p w14:paraId="61AC1E56" w14:textId="77777777" w:rsidR="00D651CA" w:rsidRDefault="00D651CA" w:rsidP="00F44C81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12E26214" w14:textId="389C5D17" w:rsidR="00D651CA" w:rsidRPr="00684796" w:rsidRDefault="00D651CA" w:rsidP="00F44C81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  <w:p w14:paraId="11D95D87" w14:textId="77777777" w:rsidR="00D651CA" w:rsidRPr="00086CFC" w:rsidRDefault="00D651CA" w:rsidP="00F44C81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9656EA5" id="Caixa de texto 470" o:spid="_x0000_s1030" type="#_x0000_t202" style="position:absolute;left:0;text-align:left;margin-left:99.5pt;margin-top:10.55pt;width:150.7pt;height:75.75pt;z-index:252223488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" fillcolor="#0070c0" strokecolor="#0070c0">
                <v:textbox>
                  <w:txbxContent>
                    <w:p w14:paraId="74419447" w14:textId="3BD7BEC0" w:rsidR="00D651CA" w:rsidRDefault="00D651CA" w:rsidP="00F44C81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</w:p>
                    <w:p w14:paraId="61AC1E56" w14:textId="77777777" w:rsidR="00D651CA" w:rsidRDefault="00D651CA" w:rsidP="00F44C81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12E26214" w14:textId="389C5D17" w:rsidR="00D651CA" w:rsidRPr="00684796" w:rsidRDefault="00D651CA" w:rsidP="00F44C81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  <w:p w14:paraId="11D95D87" w14:textId="77777777" w:rsidR="00D651CA" w:rsidRPr="00086CFC" w:rsidRDefault="00D651CA" w:rsidP="00F44C81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219392" behindDoc="0" locked="0" layoutInCell="1" allowOverlap="1" wp14:anchorId="54A41F8D" wp14:editId="375B4E52">
                <wp:simplePos x="0" y="0"/>
                <wp:positionH relativeFrom="margin">
                  <wp:align>left</wp:align>
                </wp:positionH>
                <wp:positionV relativeFrom="paragraph">
                  <wp:posOffset>117475</wp:posOffset>
                </wp:positionV>
                <wp:extent cx="1913890" cy="981075"/>
                <wp:effectExtent l="0" t="0" r="10160" b="28575"/>
                <wp:wrapNone/>
                <wp:docPr id="469" name="Caixa de texto 46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98107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5F5C3C6" w14:textId="53C4B16F" w:rsidR="00D651CA" w:rsidRDefault="00D651CA" w:rsidP="000638F9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</w:p>
                          <w:p w14:paraId="04BF43E5" w14:textId="77777777" w:rsidR="00D651CA" w:rsidRDefault="00D651CA" w:rsidP="000638F9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5A6BD40B" w14:textId="2EB22EEF" w:rsidR="00D651CA" w:rsidRDefault="00D651CA" w:rsidP="000638F9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L-</w:t>
                            </w:r>
                            <w:proofErr w:type="spellStart"/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teanina</w:t>
                            </w:r>
                            <w:proofErr w:type="spellEnd"/>
                          </w:p>
                          <w:p w14:paraId="75B2991D" w14:textId="77777777" w:rsidR="00D651CA" w:rsidRPr="00086CFC" w:rsidRDefault="00D651CA" w:rsidP="000638F9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150 mg uma vez ao dia</w:t>
                            </w: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  <w:t xml:space="preserve"> </w:t>
                            </w:r>
                          </w:p>
                          <w:p w14:paraId="7146E944" w14:textId="5FA8D5AF" w:rsidR="00D651CA" w:rsidRPr="00086CFC" w:rsidRDefault="00D651CA" w:rsidP="000638F9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4A41F8D" id="Caixa de texto 469" o:spid="_x0000_s1031" type="#_x0000_t202" style="position:absolute;left:0;text-align:left;margin-left:0;margin-top:9.25pt;width:150.7pt;height:77.25pt;z-index:252219392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" fillcolor="#0070c0" strokecolor="#0070c0">
                <v:textbox>
                  <w:txbxContent>
                    <w:p w14:paraId="35F5C3C6" w14:textId="53C4B16F" w:rsidR="00D651CA" w:rsidRDefault="00D651CA" w:rsidP="000638F9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</w:p>
                    <w:p w14:paraId="04BF43E5" w14:textId="77777777" w:rsidR="00D651CA" w:rsidRDefault="00D651CA" w:rsidP="000638F9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5A6BD40B" w14:textId="2EB22EEF" w:rsidR="00D651CA" w:rsidRDefault="00D651CA" w:rsidP="000638F9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L-</w:t>
                      </w:r>
                      <w:proofErr w:type="spellStart"/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teanina</w:t>
                      </w:r>
                      <w:proofErr w:type="spellEnd"/>
                    </w:p>
                    <w:p w14:paraId="75B2991D" w14:textId="77777777" w:rsidR="00D651CA" w:rsidRPr="00086CFC" w:rsidRDefault="00D651CA" w:rsidP="000638F9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150 mg uma vez ao dia</w:t>
                      </w:r>
                      <w:r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  <w:t xml:space="preserve"> </w:t>
                      </w:r>
                    </w:p>
                    <w:p w14:paraId="7146E944" w14:textId="5FA8D5AF" w:rsidR="00D651CA" w:rsidRPr="00086CFC" w:rsidRDefault="00D651CA" w:rsidP="000638F9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311F5544" w14:textId="77777777" w:rsidR="00F56E78" w:rsidRDefault="00F56E78" w:rsidP="00F56E78">
      <w:pPr>
        <w:pStyle w:val="Corpo"/>
      </w:pPr>
    </w:p>
    <w:p w14:paraId="1A16D178" w14:textId="77777777" w:rsidR="00F56E78" w:rsidRDefault="00F56E78" w:rsidP="00F56E78">
      <w:pPr>
        <w:pStyle w:val="Corpo"/>
      </w:pPr>
    </w:p>
    <w:p w14:paraId="786EB22C" w14:textId="77777777" w:rsidR="00F56E78" w:rsidRDefault="00F56E78" w:rsidP="00F56E78">
      <w:pPr>
        <w:pStyle w:val="Corpo"/>
      </w:pPr>
    </w:p>
    <w:p w14:paraId="49B62A0F" w14:textId="77777777" w:rsidR="00F56E78" w:rsidRDefault="00F56E78" w:rsidP="00F56E78">
      <w:pPr>
        <w:pStyle w:val="Corpo"/>
        <w:spacing w:before="120"/>
        <w:rPr>
          <w:sz w:val="20"/>
        </w:rPr>
      </w:pPr>
    </w:p>
    <w:p w14:paraId="620DA3A3" w14:textId="5DC7C91D" w:rsidR="00F56E78" w:rsidRDefault="00F56E78" w:rsidP="000638F9">
      <w:pPr>
        <w:pStyle w:val="Corpo"/>
        <w:spacing w:before="120" w:after="0"/>
        <w:rPr>
          <w:sz w:val="20"/>
        </w:rPr>
      </w:pPr>
    </w:p>
    <w:p w14:paraId="18F38DED" w14:textId="77777777" w:rsidR="000638F9" w:rsidRDefault="000638F9" w:rsidP="000638F9">
      <w:pPr>
        <w:pStyle w:val="Corpo"/>
        <w:numPr>
          <w:ilvl w:val="0"/>
          <w:numId w:val="2"/>
        </w:numPr>
        <w:spacing w:before="120" w:after="0"/>
        <w:rPr>
          <w:sz w:val="20"/>
          <w:szCs w:val="23"/>
        </w:rPr>
      </w:pPr>
      <w:r w:rsidRPr="009D7E54">
        <w:rPr>
          <w:sz w:val="20"/>
          <w:szCs w:val="23"/>
        </w:rPr>
        <w:t>Linfócitos T reguladores (</w:t>
      </w:r>
      <w:proofErr w:type="spellStart"/>
      <w:r w:rsidRPr="009D7E54">
        <w:rPr>
          <w:sz w:val="20"/>
          <w:szCs w:val="23"/>
        </w:rPr>
        <w:t>Tregs</w:t>
      </w:r>
      <w:proofErr w:type="spellEnd"/>
      <w:r w:rsidRPr="009D7E54">
        <w:rPr>
          <w:sz w:val="20"/>
          <w:szCs w:val="23"/>
        </w:rPr>
        <w:t>) (CD4 + / CD25 + / CD127-), linfócitos citotóxicos (</w:t>
      </w:r>
      <w:proofErr w:type="spellStart"/>
      <w:r w:rsidRPr="009D7E54">
        <w:rPr>
          <w:sz w:val="20"/>
          <w:szCs w:val="23"/>
        </w:rPr>
        <w:t>CTLs</w:t>
      </w:r>
      <w:proofErr w:type="spellEnd"/>
      <w:r w:rsidRPr="009D7E54">
        <w:rPr>
          <w:sz w:val="20"/>
          <w:szCs w:val="23"/>
        </w:rPr>
        <w:t>) (CD8 + / TCR</w:t>
      </w:r>
      <w:r w:rsidRPr="009D7E54">
        <w:rPr>
          <w:rFonts w:ascii="Calibri" w:hAnsi="Calibri" w:cs="Calibri"/>
          <w:sz w:val="20"/>
          <w:szCs w:val="23"/>
        </w:rPr>
        <w:t>αβ</w:t>
      </w:r>
      <w:r w:rsidRPr="009D7E54">
        <w:rPr>
          <w:sz w:val="20"/>
          <w:szCs w:val="23"/>
        </w:rPr>
        <w:t xml:space="preserve"> +), c</w:t>
      </w:r>
      <w:r w:rsidRPr="009D7E54">
        <w:rPr>
          <w:rFonts w:cs="Swis721 Th BT"/>
          <w:sz w:val="20"/>
          <w:szCs w:val="23"/>
        </w:rPr>
        <w:t>é</w:t>
      </w:r>
      <w:r w:rsidRPr="009D7E54">
        <w:rPr>
          <w:sz w:val="20"/>
          <w:szCs w:val="23"/>
        </w:rPr>
        <w:t xml:space="preserve">lulas natural killer (NK) (CD3- / CD16 + / CD56 +) e positivas para </w:t>
      </w:r>
      <w:proofErr w:type="spellStart"/>
      <w:r w:rsidRPr="009D7E54">
        <w:rPr>
          <w:sz w:val="20"/>
          <w:szCs w:val="23"/>
        </w:rPr>
        <w:t>TCR</w:t>
      </w:r>
      <w:r w:rsidRPr="009D7E54">
        <w:rPr>
          <w:rFonts w:ascii="Calibri" w:hAnsi="Calibri" w:cs="Calibri"/>
          <w:sz w:val="20"/>
          <w:szCs w:val="23"/>
        </w:rPr>
        <w:t>δγ</w:t>
      </w:r>
      <w:proofErr w:type="spellEnd"/>
      <w:r w:rsidRPr="009D7E54">
        <w:rPr>
          <w:sz w:val="20"/>
          <w:szCs w:val="23"/>
        </w:rPr>
        <w:t xml:space="preserve"> (</w:t>
      </w:r>
      <w:proofErr w:type="spellStart"/>
      <w:r w:rsidRPr="009D7E54">
        <w:rPr>
          <w:sz w:val="20"/>
          <w:szCs w:val="23"/>
        </w:rPr>
        <w:t>T</w:t>
      </w:r>
      <w:r w:rsidRPr="009D7E54">
        <w:rPr>
          <w:rFonts w:ascii="Calibri" w:hAnsi="Calibri" w:cs="Calibri"/>
          <w:sz w:val="20"/>
          <w:szCs w:val="23"/>
        </w:rPr>
        <w:t>δγ</w:t>
      </w:r>
      <w:proofErr w:type="spellEnd"/>
      <w:r w:rsidRPr="009D7E54">
        <w:rPr>
          <w:sz w:val="20"/>
          <w:szCs w:val="23"/>
        </w:rPr>
        <w:t xml:space="preserve">) foram determinadas por meio de </w:t>
      </w:r>
      <w:proofErr w:type="spellStart"/>
      <w:r w:rsidRPr="009D7E54">
        <w:rPr>
          <w:sz w:val="20"/>
          <w:szCs w:val="23"/>
        </w:rPr>
        <w:t>citometria</w:t>
      </w:r>
      <w:proofErr w:type="spellEnd"/>
      <w:r w:rsidRPr="009D7E54">
        <w:rPr>
          <w:sz w:val="20"/>
          <w:szCs w:val="23"/>
        </w:rPr>
        <w:t xml:space="preserve"> de fluxo</w:t>
      </w:r>
      <w:r>
        <w:rPr>
          <w:sz w:val="20"/>
          <w:szCs w:val="23"/>
        </w:rPr>
        <w:t>;</w:t>
      </w:r>
    </w:p>
    <w:p w14:paraId="529872D2" w14:textId="77777777" w:rsidR="000638F9" w:rsidRDefault="000638F9" w:rsidP="000638F9">
      <w:pPr>
        <w:pStyle w:val="Corpo"/>
        <w:numPr>
          <w:ilvl w:val="0"/>
          <w:numId w:val="2"/>
        </w:numPr>
        <w:spacing w:before="120" w:after="0"/>
        <w:rPr>
          <w:sz w:val="20"/>
          <w:szCs w:val="23"/>
        </w:rPr>
      </w:pPr>
      <w:r w:rsidRPr="009D7E54">
        <w:rPr>
          <w:sz w:val="20"/>
          <w:szCs w:val="23"/>
        </w:rPr>
        <w:t>Os níveis de interleucina 2 (IL-2), interleucina 4 (IL-4), interleucina 10 (IL-10), interferon gama (INF-</w:t>
      </w:r>
      <w:r w:rsidRPr="009D7E54">
        <w:rPr>
          <w:rFonts w:ascii="Arial" w:hAnsi="Arial" w:cs="Arial"/>
          <w:sz w:val="20"/>
          <w:szCs w:val="23"/>
        </w:rPr>
        <w:t>ɤ</w:t>
      </w:r>
      <w:r w:rsidRPr="009D7E54">
        <w:rPr>
          <w:sz w:val="20"/>
          <w:szCs w:val="23"/>
        </w:rPr>
        <w:t>) e capacidade antioxidante total (TAC) foram determinados com kits de diagnóstico disponíveis comercialmente. </w:t>
      </w:r>
    </w:p>
    <w:p w14:paraId="4AD3A3F4" w14:textId="77777777" w:rsidR="00CA26A4" w:rsidRPr="00423361" w:rsidRDefault="00CA26A4" w:rsidP="000638F9">
      <w:pPr>
        <w:pStyle w:val="Corpo"/>
        <w:spacing w:before="120" w:after="0"/>
        <w:rPr>
          <w:sz w:val="20"/>
          <w:szCs w:val="23"/>
        </w:rPr>
      </w:pPr>
    </w:p>
    <w:p w14:paraId="404B8F23" w14:textId="77777777" w:rsidR="00F56E78" w:rsidRPr="00C72C0B" w:rsidRDefault="00F56E78" w:rsidP="00F56E78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2DBF1346" w14:textId="77777777" w:rsidR="00F56E78" w:rsidRPr="00714E9A" w:rsidRDefault="00F56E78" w:rsidP="00F56E78">
      <w:pPr>
        <w:pStyle w:val="Corpo"/>
        <w:rPr>
          <w:sz w:val="16"/>
          <w:szCs w:val="16"/>
        </w:rPr>
      </w:pPr>
    </w:p>
    <w:p w14:paraId="6788AFEE" w14:textId="0072BCAA" w:rsidR="000638F9" w:rsidRPr="000638F9" w:rsidRDefault="000638F9" w:rsidP="000638F9">
      <w:pPr>
        <w:pStyle w:val="Corpo"/>
        <w:numPr>
          <w:ilvl w:val="0"/>
          <w:numId w:val="1"/>
        </w:numPr>
        <w:spacing w:after="40"/>
        <w:rPr>
          <w:szCs w:val="23"/>
        </w:rPr>
      </w:pPr>
      <w:r w:rsidRPr="000638F9">
        <w:rPr>
          <w:szCs w:val="23"/>
        </w:rPr>
        <w:t>Foi observado que a suplementação com L-</w:t>
      </w:r>
      <w:proofErr w:type="spellStart"/>
      <w:r w:rsidRPr="000638F9">
        <w:rPr>
          <w:szCs w:val="23"/>
        </w:rPr>
        <w:t>teanina</w:t>
      </w:r>
      <w:proofErr w:type="spellEnd"/>
      <w:r w:rsidRPr="000638F9">
        <w:rPr>
          <w:szCs w:val="23"/>
        </w:rPr>
        <w:t xml:space="preserve"> contribuiu para uma significativa redução pós-exercício na concentração de IL-10, que foi refletida por valores mais altos de IL-2 para os níveis de IL-10 e IFN-</w:t>
      </w:r>
      <w:r w:rsidRPr="000638F9">
        <w:rPr>
          <w:rFonts w:ascii="Calibri" w:hAnsi="Calibri" w:cs="Calibri"/>
          <w:szCs w:val="23"/>
        </w:rPr>
        <w:t>γ</w:t>
      </w:r>
      <w:r w:rsidRPr="000638F9">
        <w:rPr>
          <w:szCs w:val="23"/>
        </w:rPr>
        <w:t xml:space="preserve"> para IL-10;</w:t>
      </w:r>
    </w:p>
    <w:p w14:paraId="01D22311" w14:textId="77777777" w:rsidR="000638F9" w:rsidRPr="000638F9" w:rsidRDefault="000638F9" w:rsidP="000638F9">
      <w:pPr>
        <w:pStyle w:val="Corpo"/>
        <w:numPr>
          <w:ilvl w:val="0"/>
          <w:numId w:val="1"/>
        </w:numPr>
        <w:spacing w:after="40"/>
        <w:rPr>
          <w:szCs w:val="23"/>
        </w:rPr>
      </w:pPr>
      <w:r w:rsidRPr="000638F9">
        <w:rPr>
          <w:szCs w:val="23"/>
        </w:rPr>
        <w:t xml:space="preserve">Além disso, um decréscimo significativo na contagem CTL, nas relações </w:t>
      </w:r>
      <w:proofErr w:type="spellStart"/>
      <w:r w:rsidRPr="000638F9">
        <w:rPr>
          <w:szCs w:val="23"/>
        </w:rPr>
        <w:t>Treg</w:t>
      </w:r>
      <w:proofErr w:type="spellEnd"/>
      <w:r w:rsidRPr="000638F9">
        <w:rPr>
          <w:szCs w:val="23"/>
        </w:rPr>
        <w:t xml:space="preserve"> para NK e </w:t>
      </w:r>
      <w:proofErr w:type="spellStart"/>
      <w:r w:rsidRPr="000638F9">
        <w:rPr>
          <w:szCs w:val="23"/>
        </w:rPr>
        <w:t>Treg</w:t>
      </w:r>
      <w:proofErr w:type="spellEnd"/>
      <w:r w:rsidRPr="000638F9">
        <w:rPr>
          <w:szCs w:val="23"/>
        </w:rPr>
        <w:t xml:space="preserve"> para CTL foi observado no grupo suplementado.</w:t>
      </w:r>
    </w:p>
    <w:p w14:paraId="17275582" w14:textId="77777777" w:rsidR="000638F9" w:rsidRDefault="000638F9" w:rsidP="00F56E78">
      <w:pPr>
        <w:pStyle w:val="Corpo"/>
        <w:rPr>
          <w:b/>
          <w:color w:val="339966"/>
        </w:rPr>
      </w:pPr>
    </w:p>
    <w:p w14:paraId="5E49A9D4" w14:textId="77777777" w:rsidR="000638F9" w:rsidRDefault="000638F9" w:rsidP="00F56E78">
      <w:pPr>
        <w:pStyle w:val="Corpo"/>
        <w:rPr>
          <w:b/>
          <w:color w:val="339966"/>
        </w:rPr>
      </w:pPr>
    </w:p>
    <w:p w14:paraId="0B0398C4" w14:textId="5B0808E2" w:rsidR="00F56E78" w:rsidRPr="00C72C0B" w:rsidRDefault="00F56E78" w:rsidP="00F56E78">
      <w:pPr>
        <w:pStyle w:val="Corpo"/>
        <w:rPr>
          <w:b/>
          <w:color w:val="339966"/>
        </w:rPr>
      </w:pPr>
      <w:r>
        <w:rPr>
          <w:b/>
          <w:color w:val="339966"/>
        </w:rPr>
        <w:t>Conclusão:</w:t>
      </w:r>
    </w:p>
    <w:p w14:paraId="240858EB" w14:textId="77777777" w:rsidR="00F56E78" w:rsidRPr="0041379C" w:rsidRDefault="00F56E78" w:rsidP="00F56E78">
      <w:pPr>
        <w:pStyle w:val="Corpo"/>
        <w:rPr>
          <w:b/>
          <w:color w:val="339966"/>
          <w:sz w:val="16"/>
          <w:szCs w:val="16"/>
        </w:rPr>
      </w:pPr>
    </w:p>
    <w:bookmarkEnd w:id="2"/>
    <w:bookmarkEnd w:id="3"/>
    <w:p w14:paraId="76D13577" w14:textId="77777777" w:rsidR="000638F9" w:rsidRDefault="000638F9" w:rsidP="000638F9">
      <w:pPr>
        <w:pStyle w:val="Corpo"/>
        <w:jc w:val="center"/>
      </w:pPr>
      <w:r w:rsidRPr="009D7E54">
        <w:rPr>
          <w:b/>
          <w:i/>
        </w:rPr>
        <w:t>A</w:t>
      </w:r>
      <w:r>
        <w:rPr>
          <w:b/>
          <w:i/>
        </w:rPr>
        <w:t xml:space="preserve"> suplementação com L-</w:t>
      </w:r>
      <w:proofErr w:type="spellStart"/>
      <w:r>
        <w:rPr>
          <w:b/>
          <w:i/>
        </w:rPr>
        <w:t>teanina</w:t>
      </w:r>
      <w:proofErr w:type="spellEnd"/>
      <w:r w:rsidRPr="009D7E54">
        <w:rPr>
          <w:b/>
          <w:i/>
        </w:rPr>
        <w:t xml:space="preserve"> </w:t>
      </w:r>
      <w:r>
        <w:rPr>
          <w:b/>
          <w:i/>
        </w:rPr>
        <w:t>demonstrou</w:t>
      </w:r>
      <w:r w:rsidRPr="009D7E54">
        <w:rPr>
          <w:b/>
          <w:i/>
        </w:rPr>
        <w:t xml:space="preserve"> um efeito benéfico </w:t>
      </w:r>
      <w:r>
        <w:rPr>
          <w:b/>
          <w:i/>
        </w:rPr>
        <w:t>no</w:t>
      </w:r>
      <w:r w:rsidRPr="009D7E54">
        <w:rPr>
          <w:b/>
          <w:i/>
        </w:rPr>
        <w:t xml:space="preserve"> equilíbrio Th1 / Th2 interrompido em atletas, como mostrado pela diminuição de Concentração de IL-10.</w:t>
      </w:r>
    </w:p>
    <w:p w14:paraId="7EAACFD2" w14:textId="79F3ABCA" w:rsidR="000638F9" w:rsidRDefault="000638F9" w:rsidP="00CA26A4">
      <w:pPr>
        <w:pStyle w:val="Corpo"/>
      </w:pPr>
    </w:p>
    <w:p w14:paraId="523E8FA2" w14:textId="344598EE" w:rsidR="000638F9" w:rsidRDefault="000638F9" w:rsidP="00CA26A4">
      <w:pPr>
        <w:pStyle w:val="Ttulo1"/>
        <w:jc w:val="center"/>
      </w:pPr>
      <w:bookmarkStart w:id="10" w:name="_Toc36632319"/>
      <w:r>
        <w:lastRenderedPageBreak/>
        <w:t>Formulário</w:t>
      </w:r>
      <w:bookmarkEnd w:id="10"/>
    </w:p>
    <w:p w14:paraId="45191A22" w14:textId="77777777" w:rsidR="000638F9" w:rsidRDefault="000638F9" w:rsidP="000638F9">
      <w:pPr>
        <w:pStyle w:val="Corpo"/>
        <w:spacing w:after="120"/>
      </w:pPr>
    </w:p>
    <w:p w14:paraId="0B9AE85C" w14:textId="1062EDCF" w:rsidR="000638F9" w:rsidRPr="00FF39AA" w:rsidRDefault="000638F9" w:rsidP="000638F9">
      <w:pPr>
        <w:pStyle w:val="Corpo"/>
        <w:rPr>
          <w:b/>
          <w:i/>
          <w:sz w:val="24"/>
        </w:rPr>
      </w:pPr>
      <w:r>
        <w:rPr>
          <w:b/>
          <w:i/>
          <w:sz w:val="24"/>
        </w:rPr>
        <w:t>L-</w:t>
      </w:r>
      <w:proofErr w:type="spellStart"/>
      <w:r>
        <w:rPr>
          <w:b/>
          <w:i/>
          <w:sz w:val="24"/>
        </w:rPr>
        <w:t>teanina</w:t>
      </w:r>
      <w:proofErr w:type="spellEnd"/>
      <w:r>
        <w:rPr>
          <w:b/>
          <w:i/>
          <w:sz w:val="24"/>
        </w:rPr>
        <w:t xml:space="preserve"> na Modulação Imunológica</w:t>
      </w:r>
    </w:p>
    <w:p w14:paraId="4BC54271" w14:textId="77777777" w:rsidR="000638F9" w:rsidRPr="00C30C20" w:rsidRDefault="000638F9" w:rsidP="000638F9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0638F9" w:rsidRPr="009537E7" w14:paraId="4164D2CE" w14:textId="77777777" w:rsidTr="000638F9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52648FF5" w14:textId="28B48B23" w:rsidR="000638F9" w:rsidRPr="00210DFE" w:rsidRDefault="000638F9" w:rsidP="000638F9">
            <w:pPr>
              <w:pStyle w:val="Corpo"/>
              <w:jc w:val="center"/>
              <w:rPr>
                <w:b/>
                <w:color w:val="FFFFFF" w:themeColor="background1"/>
                <w:sz w:val="22"/>
              </w:rPr>
            </w:pPr>
            <w:r>
              <w:rPr>
                <w:b/>
                <w:color w:val="FFFFFF" w:themeColor="background1"/>
                <w:sz w:val="22"/>
              </w:rPr>
              <w:t>L-</w:t>
            </w:r>
            <w:proofErr w:type="spellStart"/>
            <w:r>
              <w:rPr>
                <w:b/>
                <w:color w:val="FFFFFF" w:themeColor="background1"/>
                <w:sz w:val="22"/>
              </w:rPr>
              <w:t>teanina</w:t>
            </w:r>
            <w:proofErr w:type="spellEnd"/>
          </w:p>
        </w:tc>
      </w:tr>
      <w:tr w:rsidR="000638F9" w:rsidRPr="009537E7" w14:paraId="6E7FA204" w14:textId="77777777" w:rsidTr="000638F9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6387119" w14:textId="17CF7BB9" w:rsidR="000638F9" w:rsidRPr="00210DFE" w:rsidRDefault="000638F9" w:rsidP="000638F9">
            <w:pPr>
              <w:pStyle w:val="Corpo"/>
              <w:jc w:val="center"/>
              <w:rPr>
                <w:lang w:val="en-US"/>
              </w:rPr>
            </w:pPr>
            <w:r>
              <w:t>L-</w:t>
            </w:r>
            <w:proofErr w:type="spellStart"/>
            <w:r>
              <w:t>teanina</w:t>
            </w:r>
            <w:proofErr w:type="spellEnd"/>
            <w:r>
              <w:t>..............................</w:t>
            </w:r>
            <w:r w:rsidR="00D651CA">
              <w:t>..</w:t>
            </w:r>
            <w:r>
              <w:t>.........150 mg</w:t>
            </w:r>
          </w:p>
        </w:tc>
      </w:tr>
      <w:tr w:rsidR="000638F9" w:rsidRPr="009537E7" w14:paraId="4A91F456" w14:textId="77777777" w:rsidTr="000638F9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35064F27" w14:textId="1D753BAC" w:rsidR="000638F9" w:rsidRPr="00210DFE" w:rsidRDefault="000638F9" w:rsidP="000638F9">
            <w:pPr>
              <w:pStyle w:val="Corpo"/>
              <w:rPr>
                <w:szCs w:val="20"/>
              </w:rPr>
            </w:pPr>
            <w:r>
              <w:t>Excipiente qsp....................</w:t>
            </w:r>
            <w:r w:rsidR="00D651CA">
              <w:t>..</w:t>
            </w:r>
            <w:r>
              <w:t>......1 Cápsula</w:t>
            </w:r>
          </w:p>
        </w:tc>
      </w:tr>
    </w:tbl>
    <w:p w14:paraId="3F65EA94" w14:textId="2DF9C6E5" w:rsidR="003367B8" w:rsidRPr="00B12A58" w:rsidRDefault="003367B8" w:rsidP="003367B8">
      <w:pPr>
        <w:pStyle w:val="Corpo"/>
        <w:ind w:right="3969"/>
        <w:jc w:val="left"/>
        <w:rPr>
          <w:sz w:val="16"/>
          <w:szCs w:val="16"/>
        </w:rPr>
      </w:pPr>
      <w:r>
        <w:rPr>
          <w:sz w:val="16"/>
          <w:szCs w:val="16"/>
        </w:rPr>
        <w:t>Administrar 1 cápsula ao dia ou conforme orientação</w:t>
      </w:r>
      <w:r w:rsidR="00CA26A4">
        <w:rPr>
          <w:sz w:val="16"/>
          <w:szCs w:val="16"/>
        </w:rPr>
        <w:t xml:space="preserve"> </w:t>
      </w:r>
      <w:r>
        <w:rPr>
          <w:sz w:val="16"/>
          <w:szCs w:val="16"/>
        </w:rPr>
        <w:t>médica.</w:t>
      </w:r>
    </w:p>
    <w:p w14:paraId="1E4B5EC7" w14:textId="77777777" w:rsidR="000638F9" w:rsidRDefault="000638F9" w:rsidP="000638F9">
      <w:pPr>
        <w:pStyle w:val="Corpo"/>
        <w:jc w:val="center"/>
        <w:rPr>
          <w:b/>
          <w:i/>
        </w:rPr>
      </w:pPr>
    </w:p>
    <w:p w14:paraId="2EFBAB0F" w14:textId="7A8800F7" w:rsidR="00E019D9" w:rsidRDefault="00E019D9" w:rsidP="00CA26A4">
      <w:pPr>
        <w:pStyle w:val="Corpo"/>
      </w:pPr>
    </w:p>
    <w:p w14:paraId="4E99F386" w14:textId="51F66ADD" w:rsidR="00C95923" w:rsidRDefault="00C95923" w:rsidP="00CA26A4">
      <w:pPr>
        <w:pStyle w:val="Corpo"/>
      </w:pPr>
    </w:p>
    <w:p w14:paraId="756E8700" w14:textId="56A64F1B" w:rsidR="00C95923" w:rsidRDefault="00C95923" w:rsidP="00CA26A4">
      <w:pPr>
        <w:pStyle w:val="Corpo"/>
      </w:pPr>
    </w:p>
    <w:p w14:paraId="4535B113" w14:textId="5B7B08F1" w:rsidR="00C95923" w:rsidRDefault="00C95923" w:rsidP="00CA26A4">
      <w:pPr>
        <w:pStyle w:val="Corpo"/>
      </w:pPr>
    </w:p>
    <w:p w14:paraId="1A12FA84" w14:textId="106721F5" w:rsidR="00C95923" w:rsidRDefault="00C95923" w:rsidP="00CA26A4">
      <w:pPr>
        <w:pStyle w:val="Corpo"/>
      </w:pPr>
    </w:p>
    <w:p w14:paraId="5F8E76EA" w14:textId="2A96E2D9" w:rsidR="00C95923" w:rsidRDefault="00C95923" w:rsidP="00CA26A4">
      <w:pPr>
        <w:pStyle w:val="Corpo"/>
      </w:pPr>
    </w:p>
    <w:p w14:paraId="798974FF" w14:textId="004E7CE6" w:rsidR="00C95923" w:rsidRDefault="00C95923" w:rsidP="00CA26A4">
      <w:pPr>
        <w:pStyle w:val="Corpo"/>
      </w:pPr>
    </w:p>
    <w:p w14:paraId="5E1A37EE" w14:textId="0D02385D" w:rsidR="00C95923" w:rsidRDefault="00C95923" w:rsidP="00CA26A4">
      <w:pPr>
        <w:pStyle w:val="Corpo"/>
      </w:pPr>
    </w:p>
    <w:p w14:paraId="2938F7AB" w14:textId="4680722D" w:rsidR="00C95923" w:rsidRDefault="00C95923" w:rsidP="00CA26A4">
      <w:pPr>
        <w:pStyle w:val="Corpo"/>
      </w:pPr>
    </w:p>
    <w:p w14:paraId="48A903AF" w14:textId="1AB60A98" w:rsidR="00C95923" w:rsidRDefault="00C95923" w:rsidP="00CA26A4">
      <w:pPr>
        <w:pStyle w:val="Corpo"/>
      </w:pPr>
    </w:p>
    <w:p w14:paraId="54C13B44" w14:textId="1CB3ADCF" w:rsidR="00C95923" w:rsidRDefault="00C95923" w:rsidP="00CA26A4">
      <w:pPr>
        <w:pStyle w:val="Corpo"/>
      </w:pPr>
    </w:p>
    <w:p w14:paraId="341F9892" w14:textId="619E0EA2" w:rsidR="00C95923" w:rsidRDefault="00C95923" w:rsidP="00CA26A4">
      <w:pPr>
        <w:pStyle w:val="Corpo"/>
      </w:pPr>
    </w:p>
    <w:p w14:paraId="07A43DE3" w14:textId="639DA885" w:rsidR="00C95923" w:rsidRDefault="00C95923" w:rsidP="00CA26A4">
      <w:pPr>
        <w:pStyle w:val="Corpo"/>
      </w:pPr>
    </w:p>
    <w:p w14:paraId="3256EFA0" w14:textId="7EAA218A" w:rsidR="00C95923" w:rsidRDefault="00C95923" w:rsidP="00CA26A4">
      <w:pPr>
        <w:pStyle w:val="Corpo"/>
      </w:pPr>
    </w:p>
    <w:p w14:paraId="5FD5AE55" w14:textId="5549B648" w:rsidR="00C95923" w:rsidRDefault="00C95923" w:rsidP="00CA26A4">
      <w:pPr>
        <w:pStyle w:val="Corpo"/>
      </w:pPr>
    </w:p>
    <w:p w14:paraId="07E2C0E0" w14:textId="4CDE8A8A" w:rsidR="00C95923" w:rsidRDefault="00C95923" w:rsidP="00CA26A4">
      <w:pPr>
        <w:pStyle w:val="Corpo"/>
      </w:pPr>
    </w:p>
    <w:p w14:paraId="1075AA5A" w14:textId="69FCA67A" w:rsidR="00C95923" w:rsidRDefault="00C95923" w:rsidP="00CA26A4">
      <w:pPr>
        <w:pStyle w:val="Corpo"/>
      </w:pPr>
    </w:p>
    <w:p w14:paraId="1C8B76E8" w14:textId="5B25A6A6" w:rsidR="00C95923" w:rsidRDefault="00C95923" w:rsidP="00CA26A4">
      <w:pPr>
        <w:pStyle w:val="Corpo"/>
      </w:pPr>
    </w:p>
    <w:p w14:paraId="4E771688" w14:textId="48987341" w:rsidR="00C95923" w:rsidRDefault="00C95923" w:rsidP="00CA26A4">
      <w:pPr>
        <w:pStyle w:val="Corpo"/>
      </w:pPr>
    </w:p>
    <w:p w14:paraId="1B8A5EC1" w14:textId="5078F4AD" w:rsidR="00C95923" w:rsidRDefault="00C95923" w:rsidP="00CA26A4">
      <w:pPr>
        <w:pStyle w:val="Corpo"/>
      </w:pPr>
    </w:p>
    <w:p w14:paraId="4B4F74E0" w14:textId="49AE6C9D" w:rsidR="00C95923" w:rsidRDefault="00C95923" w:rsidP="00CA26A4">
      <w:pPr>
        <w:pStyle w:val="Corpo"/>
      </w:pPr>
    </w:p>
    <w:p w14:paraId="4389A292" w14:textId="71B41B62" w:rsidR="00C95923" w:rsidRDefault="00C95923" w:rsidP="00CA26A4">
      <w:pPr>
        <w:pStyle w:val="Corpo"/>
      </w:pPr>
    </w:p>
    <w:p w14:paraId="258B719E" w14:textId="6290EBFA" w:rsidR="00C95923" w:rsidRDefault="00C95923" w:rsidP="00CA26A4">
      <w:pPr>
        <w:pStyle w:val="Corpo"/>
      </w:pPr>
    </w:p>
    <w:p w14:paraId="6CB9B5E0" w14:textId="77777777" w:rsidR="00C95923" w:rsidRDefault="00C95923" w:rsidP="00CA26A4">
      <w:pPr>
        <w:pStyle w:val="Corpo"/>
      </w:pPr>
    </w:p>
    <w:p w14:paraId="38D038A1" w14:textId="6E1095D4" w:rsidR="00E019D9" w:rsidRPr="00F14D5A" w:rsidRDefault="00E019D9" w:rsidP="00E019D9">
      <w:pPr>
        <w:pStyle w:val="Ttulo1"/>
        <w:jc w:val="center"/>
      </w:pPr>
      <w:bookmarkStart w:id="11" w:name="_Toc36632320"/>
      <w:r>
        <w:lastRenderedPageBreak/>
        <w:t>Estudo 3</w:t>
      </w:r>
      <w:bookmarkEnd w:id="11"/>
    </w:p>
    <w:p w14:paraId="1080FD50" w14:textId="7E85F240" w:rsidR="00E019D9" w:rsidRDefault="00E019D9" w:rsidP="00E019D9">
      <w:pPr>
        <w:pStyle w:val="Corpo"/>
        <w:jc w:val="center"/>
        <w:rPr>
          <w:sz w:val="24"/>
        </w:rPr>
      </w:pPr>
      <w:proofErr w:type="spellStart"/>
      <w:r w:rsidRPr="00E019D9">
        <w:rPr>
          <w:b/>
          <w:i/>
          <w:color w:val="0070C0"/>
          <w:sz w:val="40"/>
          <w:szCs w:val="22"/>
        </w:rPr>
        <w:t>Rhodiola</w:t>
      </w:r>
      <w:proofErr w:type="spellEnd"/>
      <w:r w:rsidRPr="00E019D9">
        <w:rPr>
          <w:b/>
          <w:i/>
          <w:color w:val="0070C0"/>
          <w:sz w:val="40"/>
          <w:szCs w:val="22"/>
        </w:rPr>
        <w:t xml:space="preserve"> </w:t>
      </w:r>
      <w:proofErr w:type="spellStart"/>
      <w:r w:rsidRPr="00E019D9">
        <w:rPr>
          <w:b/>
          <w:i/>
          <w:color w:val="0070C0"/>
          <w:sz w:val="40"/>
          <w:szCs w:val="22"/>
        </w:rPr>
        <w:t>rosea</w:t>
      </w:r>
      <w:proofErr w:type="spellEnd"/>
      <w:r w:rsidRPr="00E019D9">
        <w:rPr>
          <w:b/>
          <w:color w:val="0070C0"/>
          <w:sz w:val="40"/>
          <w:szCs w:val="22"/>
        </w:rPr>
        <w:t xml:space="preserve"> Exerce Atividade Antiviral em Atletas Submetidos a Treino Intenso</w:t>
      </w:r>
    </w:p>
    <w:p w14:paraId="3F82A23B" w14:textId="77777777" w:rsidR="00E019D9" w:rsidRDefault="00E019D9" w:rsidP="00E019D9">
      <w:pPr>
        <w:pStyle w:val="Corpo"/>
        <w:rPr>
          <w:sz w:val="24"/>
        </w:rPr>
      </w:pPr>
    </w:p>
    <w:p w14:paraId="3CB916FB" w14:textId="183AF12A" w:rsidR="00E019D9" w:rsidRPr="00E019D9" w:rsidRDefault="00E019D9" w:rsidP="00E019D9">
      <w:pPr>
        <w:pStyle w:val="Corpo"/>
        <w:rPr>
          <w:sz w:val="24"/>
        </w:rPr>
      </w:pPr>
      <w:r w:rsidRPr="00E019D9">
        <w:rPr>
          <w:sz w:val="24"/>
        </w:rPr>
        <w:t xml:space="preserve">Avaliar as atividades antiviral e antibacteriana dos metabólitos ativos da </w:t>
      </w:r>
      <w:proofErr w:type="spellStart"/>
      <w:r w:rsidRPr="00E019D9">
        <w:rPr>
          <w:i/>
          <w:sz w:val="24"/>
        </w:rPr>
        <w:t>Rhodiola</w:t>
      </w:r>
      <w:proofErr w:type="spellEnd"/>
      <w:r w:rsidRPr="00E019D9">
        <w:rPr>
          <w:i/>
          <w:sz w:val="24"/>
        </w:rPr>
        <w:t xml:space="preserve"> </w:t>
      </w:r>
      <w:proofErr w:type="spellStart"/>
      <w:r w:rsidRPr="00E019D9">
        <w:rPr>
          <w:i/>
          <w:sz w:val="24"/>
        </w:rPr>
        <w:t>rosea</w:t>
      </w:r>
      <w:proofErr w:type="spellEnd"/>
      <w:r w:rsidRPr="00E019D9">
        <w:rPr>
          <w:sz w:val="24"/>
        </w:rPr>
        <w:t xml:space="preserve"> em corredores de maratona após suplementação oral com es</w:t>
      </w:r>
      <w:r w:rsidR="00CA26A4">
        <w:rPr>
          <w:sz w:val="24"/>
        </w:rPr>
        <w:t>s</w:t>
      </w:r>
      <w:r w:rsidRPr="00E019D9">
        <w:rPr>
          <w:sz w:val="24"/>
        </w:rPr>
        <w:t>a espécie vegetal</w:t>
      </w:r>
      <w:r w:rsidR="009023E7">
        <w:rPr>
          <w:sz w:val="24"/>
        </w:rPr>
        <w:t xml:space="preserve"> (Ahmed </w:t>
      </w:r>
      <w:r w:rsidR="009023E7">
        <w:rPr>
          <w:i/>
          <w:iCs/>
          <w:sz w:val="24"/>
        </w:rPr>
        <w:t>et al.</w:t>
      </w:r>
      <w:r w:rsidR="00511C2C">
        <w:rPr>
          <w:i/>
          <w:iCs/>
          <w:sz w:val="24"/>
        </w:rPr>
        <w:t>,</w:t>
      </w:r>
      <w:r w:rsidR="009023E7">
        <w:rPr>
          <w:i/>
          <w:iCs/>
          <w:sz w:val="24"/>
        </w:rPr>
        <w:t xml:space="preserve"> </w:t>
      </w:r>
      <w:r w:rsidR="009023E7">
        <w:rPr>
          <w:sz w:val="24"/>
        </w:rPr>
        <w:t>2015).</w:t>
      </w:r>
    </w:p>
    <w:p w14:paraId="5697F78B" w14:textId="6DEA07E9" w:rsidR="00E019D9" w:rsidRDefault="00E019D9" w:rsidP="00E019D9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51520" behindDoc="0" locked="0" layoutInCell="1" allowOverlap="1" wp14:anchorId="36B0D01D" wp14:editId="5E320C38">
                <wp:simplePos x="0" y="0"/>
                <wp:positionH relativeFrom="margin">
                  <wp:align>right</wp:align>
                </wp:positionH>
                <wp:positionV relativeFrom="paragraph">
                  <wp:posOffset>67945</wp:posOffset>
                </wp:positionV>
                <wp:extent cx="5372100" cy="628650"/>
                <wp:effectExtent l="0" t="0" r="19050" b="19050"/>
                <wp:wrapNone/>
                <wp:docPr id="3" name="Caixa de texto 46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62865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6A12392" w14:textId="77777777" w:rsidR="00D651CA" w:rsidRPr="00E019D9" w:rsidRDefault="00D651CA" w:rsidP="00E019D9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 w:rsidRPr="00E019D9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Para isso, corredores de maratona foram divididos em 2 grupos, para receber 30 dias antes, no dia da prova e após 7 dias:</w:t>
                            </w:r>
                          </w:p>
                          <w:p w14:paraId="7772CE47" w14:textId="77777777" w:rsidR="00D651CA" w:rsidRPr="009D65A4" w:rsidRDefault="00D651CA" w:rsidP="00E019D9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6B0D01D" id="_x0000_s1032" type="#_x0000_t202" style="position:absolute;left:0;text-align:left;margin-left:371.8pt;margin-top:5.35pt;width:423pt;height:49.5pt;z-index:252651520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" fillcolor="white [3212]" strokecolor="#0070c0">
                <v:textbox>
                  <w:txbxContent>
                    <w:p w14:paraId="06A12392" w14:textId="77777777" w:rsidR="00D651CA" w:rsidRPr="00E019D9" w:rsidRDefault="00D651CA" w:rsidP="00E019D9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 w:rsidRPr="00E019D9">
                        <w:rPr>
                          <w:rFonts w:ascii="Swis721 Th BT" w:hAnsi="Swis721 Th BT"/>
                          <w:sz w:val="23"/>
                          <w:szCs w:val="23"/>
                        </w:rPr>
                        <w:t>Para isso, corredores de maratona foram divididos em 2 grupos, para receber 30 dias antes, no dia da prova e após 7 dias:</w:t>
                      </w:r>
                    </w:p>
                    <w:p w14:paraId="7772CE47" w14:textId="77777777" w:rsidR="00D651CA" w:rsidRPr="009D65A4" w:rsidRDefault="00D651CA" w:rsidP="00E019D9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463E552E" w14:textId="77777777" w:rsidR="00F23509" w:rsidRDefault="00F23509" w:rsidP="00E019D9">
      <w:pPr>
        <w:pStyle w:val="Corpo"/>
        <w:rPr>
          <w:sz w:val="24"/>
        </w:rPr>
      </w:pPr>
    </w:p>
    <w:p w14:paraId="1F0062D2" w14:textId="77777777" w:rsidR="00E019D9" w:rsidRDefault="00E019D9" w:rsidP="00E019D9">
      <w:pPr>
        <w:pStyle w:val="Corpo"/>
      </w:pPr>
    </w:p>
    <w:p w14:paraId="6CDBC52A" w14:textId="77777777" w:rsidR="00E019D9" w:rsidRDefault="00E019D9" w:rsidP="00E019D9">
      <w:pPr>
        <w:pStyle w:val="Corpo"/>
      </w:pP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54592" behindDoc="0" locked="0" layoutInCell="1" allowOverlap="1" wp14:anchorId="27777691" wp14:editId="2D0C6507">
                <wp:simplePos x="0" y="0"/>
                <wp:positionH relativeFrom="margin">
                  <wp:posOffset>4272915</wp:posOffset>
                </wp:positionH>
                <wp:positionV relativeFrom="paragraph">
                  <wp:posOffset>114300</wp:posOffset>
                </wp:positionV>
                <wp:extent cx="226695" cy="138430"/>
                <wp:effectExtent l="0" t="0" r="1905" b="0"/>
                <wp:wrapNone/>
                <wp:docPr id="4" name="Triângulo isósceles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C318DEB" id="Triângulo isósceles 4" o:spid="_x0000_s1026" type="#_x0000_t5" style="position:absolute;margin-left:336.45pt;margin-top:9pt;width:17.85pt;height:10.9pt;flip:y;z-index:25265459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52544" behindDoc="0" locked="0" layoutInCell="1" allowOverlap="1" wp14:anchorId="4F8C9AE7" wp14:editId="601F7632">
                <wp:simplePos x="0" y="0"/>
                <wp:positionH relativeFrom="margin">
                  <wp:posOffset>804545</wp:posOffset>
                </wp:positionH>
                <wp:positionV relativeFrom="paragraph">
                  <wp:posOffset>96520</wp:posOffset>
                </wp:positionV>
                <wp:extent cx="226695" cy="138430"/>
                <wp:effectExtent l="0" t="0" r="1905" b="0"/>
                <wp:wrapNone/>
                <wp:docPr id="8" name="Triângulo isósceles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82B55B6" id="Triângulo isósceles 8" o:spid="_x0000_s1026" type="#_x0000_t5" style="position:absolute;margin-left:63.35pt;margin-top:7.6pt;width:17.85pt;height:10.9pt;flip:y;z-index:25265254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" fillcolor="#d8d8d8 [2732]" stroked="f">
                <w10:wrap anchorx="margin"/>
              </v:shape>
            </w:pict>
          </mc:Fallback>
        </mc:AlternateContent>
      </w:r>
    </w:p>
    <w:p w14:paraId="4627C2E9" w14:textId="77777777" w:rsidR="00E019D9" w:rsidRDefault="00E019D9" w:rsidP="00E019D9">
      <w:pPr>
        <w:pStyle w:val="Corpo"/>
      </w:pP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53568" behindDoc="0" locked="0" layoutInCell="1" allowOverlap="1" wp14:anchorId="320633AE" wp14:editId="32F97A0C">
                <wp:simplePos x="0" y="0"/>
                <wp:positionH relativeFrom="margin">
                  <wp:align>right</wp:align>
                </wp:positionH>
                <wp:positionV relativeFrom="paragraph">
                  <wp:posOffset>133985</wp:posOffset>
                </wp:positionV>
                <wp:extent cx="1913890" cy="962025"/>
                <wp:effectExtent l="0" t="0" r="10160" b="28575"/>
                <wp:wrapNone/>
                <wp:docPr id="9" name="Caixa de texto 4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96202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A606D56" w14:textId="77E42F30" w:rsidR="00D651CA" w:rsidRDefault="00D651CA" w:rsidP="00E019D9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</w:p>
                          <w:p w14:paraId="53BA5741" w14:textId="77777777" w:rsidR="00D651CA" w:rsidRDefault="00D651CA" w:rsidP="00E019D9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304F3351" w14:textId="1F9FE253" w:rsidR="00D651CA" w:rsidRPr="00684796" w:rsidRDefault="00D651CA" w:rsidP="00E019D9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  <w:p w14:paraId="6970714E" w14:textId="77777777" w:rsidR="00D651CA" w:rsidRPr="00086CFC" w:rsidRDefault="00D651CA" w:rsidP="00E019D9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20633AE" id="_x0000_s1033" type="#_x0000_t202" style="position:absolute;left:0;text-align:left;margin-left:99.5pt;margin-top:10.55pt;width:150.7pt;height:75.75pt;z-index:252653568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" fillcolor="#0070c0" strokecolor="#0070c0">
                <v:textbox>
                  <w:txbxContent>
                    <w:p w14:paraId="0A606D56" w14:textId="77E42F30" w:rsidR="00D651CA" w:rsidRDefault="00D651CA" w:rsidP="00E019D9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</w:p>
                    <w:p w14:paraId="53BA5741" w14:textId="77777777" w:rsidR="00D651CA" w:rsidRDefault="00D651CA" w:rsidP="00E019D9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304F3351" w14:textId="1F9FE253" w:rsidR="00D651CA" w:rsidRPr="00684796" w:rsidRDefault="00D651CA" w:rsidP="00E019D9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  <w:p w14:paraId="6970714E" w14:textId="77777777" w:rsidR="00D651CA" w:rsidRPr="00086CFC" w:rsidRDefault="00D651CA" w:rsidP="00E019D9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50496" behindDoc="0" locked="0" layoutInCell="1" allowOverlap="1" wp14:anchorId="27CBDE0D" wp14:editId="53125B55">
                <wp:simplePos x="0" y="0"/>
                <wp:positionH relativeFrom="margin">
                  <wp:align>left</wp:align>
                </wp:positionH>
                <wp:positionV relativeFrom="paragraph">
                  <wp:posOffset>117475</wp:posOffset>
                </wp:positionV>
                <wp:extent cx="1913890" cy="981075"/>
                <wp:effectExtent l="0" t="0" r="10160" b="28575"/>
                <wp:wrapNone/>
                <wp:docPr id="10" name="Caixa de texto 46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98107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9B7B719" w14:textId="410BAC77" w:rsidR="00D651CA" w:rsidRDefault="00D651CA" w:rsidP="00E019D9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</w:p>
                          <w:p w14:paraId="73DDD0CB" w14:textId="77777777" w:rsidR="00D651CA" w:rsidRDefault="00D651CA" w:rsidP="00E019D9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3CDB1CAB" w14:textId="60568FF7" w:rsidR="00D651CA" w:rsidRPr="00E019D9" w:rsidRDefault="00D651CA" w:rsidP="00E019D9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C43B01">
                              <w:rPr>
                                <w:rFonts w:ascii="Swis721 Th BT" w:hAnsi="Swis721 Th BT"/>
                                <w:i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Rhodiola</w:t>
                            </w:r>
                            <w:proofErr w:type="spellEnd"/>
                            <w:r w:rsidRPr="00C43B01">
                              <w:rPr>
                                <w:rFonts w:ascii="Swis721 Th BT" w:hAnsi="Swis721 Th BT"/>
                                <w:i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  <w:proofErr w:type="spellStart"/>
                            <w:r w:rsidRPr="00C43B01">
                              <w:rPr>
                                <w:rFonts w:ascii="Swis721 Th BT" w:hAnsi="Swis721 Th BT"/>
                                <w:i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rosea</w:t>
                            </w:r>
                            <w:proofErr w:type="spellEnd"/>
                            <w:r w:rsidRPr="00E019D9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600 mg/dia</w:t>
                            </w:r>
                          </w:p>
                          <w:p w14:paraId="77F2CDDB" w14:textId="77777777" w:rsidR="00D651CA" w:rsidRPr="00086CFC" w:rsidRDefault="00D651CA" w:rsidP="00E019D9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7CBDE0D" id="_x0000_s1034" type="#_x0000_t202" style="position:absolute;left:0;text-align:left;margin-left:0;margin-top:9.25pt;width:150.7pt;height:77.25pt;z-index:252650496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" fillcolor="#0070c0" strokecolor="#0070c0">
                <v:textbox>
                  <w:txbxContent>
                    <w:p w14:paraId="19B7B719" w14:textId="410BAC77" w:rsidR="00D651CA" w:rsidRDefault="00D651CA" w:rsidP="00E019D9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</w:p>
                    <w:p w14:paraId="73DDD0CB" w14:textId="77777777" w:rsidR="00D651CA" w:rsidRDefault="00D651CA" w:rsidP="00E019D9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3CDB1CAB" w14:textId="60568FF7" w:rsidR="00D651CA" w:rsidRPr="00E019D9" w:rsidRDefault="00D651CA" w:rsidP="00E019D9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C43B01">
                        <w:rPr>
                          <w:rFonts w:ascii="Swis721 Th BT" w:hAnsi="Swis721 Th BT"/>
                          <w:i/>
                          <w:iCs/>
                          <w:color w:val="FFFFFF" w:themeColor="background1"/>
                          <w:sz w:val="23"/>
                          <w:szCs w:val="23"/>
                        </w:rPr>
                        <w:t>Rhodiola</w:t>
                      </w:r>
                      <w:proofErr w:type="spellEnd"/>
                      <w:r w:rsidRPr="00C43B01">
                        <w:rPr>
                          <w:rFonts w:ascii="Swis721 Th BT" w:hAnsi="Swis721 Th BT"/>
                          <w:i/>
                          <w:iCs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  <w:proofErr w:type="spellStart"/>
                      <w:r w:rsidRPr="00C43B01">
                        <w:rPr>
                          <w:rFonts w:ascii="Swis721 Th BT" w:hAnsi="Swis721 Th BT"/>
                          <w:i/>
                          <w:iCs/>
                          <w:color w:val="FFFFFF" w:themeColor="background1"/>
                          <w:sz w:val="23"/>
                          <w:szCs w:val="23"/>
                        </w:rPr>
                        <w:t>rosea</w:t>
                      </w:r>
                      <w:proofErr w:type="spellEnd"/>
                      <w:r w:rsidRPr="00E019D9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600 mg/dia</w:t>
                      </w:r>
                    </w:p>
                    <w:p w14:paraId="77F2CDDB" w14:textId="77777777" w:rsidR="00D651CA" w:rsidRPr="00086CFC" w:rsidRDefault="00D651CA" w:rsidP="00E019D9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E6D38C9" w14:textId="77777777" w:rsidR="00E019D9" w:rsidRDefault="00E019D9" w:rsidP="00E019D9">
      <w:pPr>
        <w:pStyle w:val="Corpo"/>
      </w:pPr>
    </w:p>
    <w:p w14:paraId="3F28768C" w14:textId="77777777" w:rsidR="00E019D9" w:rsidRDefault="00E019D9" w:rsidP="00E019D9">
      <w:pPr>
        <w:pStyle w:val="Corpo"/>
      </w:pPr>
    </w:p>
    <w:p w14:paraId="0E58B8B2" w14:textId="77777777" w:rsidR="00E019D9" w:rsidRDefault="00E019D9" w:rsidP="00E019D9">
      <w:pPr>
        <w:pStyle w:val="Corpo"/>
      </w:pPr>
    </w:p>
    <w:p w14:paraId="7CB2445A" w14:textId="77777777" w:rsidR="00E019D9" w:rsidRDefault="00E019D9" w:rsidP="00E019D9">
      <w:pPr>
        <w:pStyle w:val="Corpo"/>
        <w:spacing w:before="120"/>
        <w:rPr>
          <w:sz w:val="20"/>
        </w:rPr>
      </w:pPr>
    </w:p>
    <w:p w14:paraId="5DF519AB" w14:textId="77777777" w:rsidR="00E019D9" w:rsidRDefault="00E019D9" w:rsidP="00E019D9">
      <w:pPr>
        <w:pStyle w:val="Corpo"/>
        <w:spacing w:before="120" w:after="0"/>
        <w:rPr>
          <w:sz w:val="20"/>
        </w:rPr>
      </w:pPr>
    </w:p>
    <w:p w14:paraId="62F73641" w14:textId="3451583C" w:rsidR="00E019D9" w:rsidRPr="00E019D9" w:rsidRDefault="00E019D9" w:rsidP="005156CF">
      <w:pPr>
        <w:pStyle w:val="Corpo"/>
        <w:numPr>
          <w:ilvl w:val="0"/>
          <w:numId w:val="4"/>
        </w:numPr>
        <w:spacing w:before="120" w:after="0"/>
        <w:rPr>
          <w:sz w:val="20"/>
          <w:szCs w:val="23"/>
        </w:rPr>
      </w:pPr>
      <w:r w:rsidRPr="00E019D9">
        <w:rPr>
          <w:sz w:val="20"/>
          <w:szCs w:val="23"/>
        </w:rPr>
        <w:t>Amostras sanguíneas foram coletadas um dia antes</w:t>
      </w:r>
      <w:r w:rsidR="00CA26A4">
        <w:rPr>
          <w:sz w:val="20"/>
          <w:szCs w:val="23"/>
        </w:rPr>
        <w:t xml:space="preserve">, </w:t>
      </w:r>
      <w:r w:rsidRPr="00E019D9">
        <w:rPr>
          <w:sz w:val="20"/>
          <w:szCs w:val="23"/>
        </w:rPr>
        <w:t>15 minutos</w:t>
      </w:r>
      <w:r w:rsidR="00CA26A4">
        <w:rPr>
          <w:sz w:val="20"/>
          <w:szCs w:val="23"/>
        </w:rPr>
        <w:t xml:space="preserve"> antes</w:t>
      </w:r>
      <w:r w:rsidRPr="00E019D9">
        <w:rPr>
          <w:sz w:val="20"/>
          <w:szCs w:val="23"/>
        </w:rPr>
        <w:t xml:space="preserve"> e 1 hora e meia após a prova. </w:t>
      </w:r>
    </w:p>
    <w:p w14:paraId="3F9A2B20" w14:textId="77777777" w:rsidR="00E019D9" w:rsidRPr="00423361" w:rsidRDefault="00E019D9" w:rsidP="00E019D9">
      <w:pPr>
        <w:pStyle w:val="Corpo"/>
        <w:spacing w:before="120" w:after="0"/>
        <w:rPr>
          <w:sz w:val="20"/>
          <w:szCs w:val="23"/>
        </w:rPr>
      </w:pPr>
    </w:p>
    <w:p w14:paraId="1875484A" w14:textId="77777777" w:rsidR="00E019D9" w:rsidRPr="00C72C0B" w:rsidRDefault="00E019D9" w:rsidP="00E019D9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6662F44E" w14:textId="77777777" w:rsidR="00E019D9" w:rsidRPr="00714E9A" w:rsidRDefault="00E019D9" w:rsidP="00E019D9">
      <w:pPr>
        <w:pStyle w:val="Corpo"/>
        <w:rPr>
          <w:sz w:val="16"/>
          <w:szCs w:val="16"/>
        </w:rPr>
      </w:pPr>
    </w:p>
    <w:p w14:paraId="0B07FCBF" w14:textId="316DFB71" w:rsidR="00E019D9" w:rsidRPr="00E019D9" w:rsidRDefault="00E019D9" w:rsidP="00E019D9">
      <w:pPr>
        <w:pStyle w:val="Corpo"/>
        <w:numPr>
          <w:ilvl w:val="0"/>
          <w:numId w:val="1"/>
        </w:numPr>
        <w:spacing w:after="40"/>
        <w:rPr>
          <w:szCs w:val="23"/>
        </w:rPr>
      </w:pPr>
      <w:r w:rsidRPr="00E019D9">
        <w:rPr>
          <w:szCs w:val="23"/>
        </w:rPr>
        <w:t xml:space="preserve">A suplementação com </w:t>
      </w:r>
      <w:proofErr w:type="spellStart"/>
      <w:r w:rsidRPr="00E019D9">
        <w:rPr>
          <w:i/>
          <w:szCs w:val="23"/>
        </w:rPr>
        <w:t>Rhodiola</w:t>
      </w:r>
      <w:proofErr w:type="spellEnd"/>
      <w:r w:rsidRPr="00E019D9">
        <w:rPr>
          <w:i/>
          <w:szCs w:val="23"/>
        </w:rPr>
        <w:t xml:space="preserve"> </w:t>
      </w:r>
      <w:proofErr w:type="spellStart"/>
      <w:r w:rsidRPr="00E019D9">
        <w:rPr>
          <w:i/>
          <w:szCs w:val="23"/>
        </w:rPr>
        <w:t>rosea</w:t>
      </w:r>
      <w:proofErr w:type="spellEnd"/>
      <w:r w:rsidRPr="00E019D9">
        <w:rPr>
          <w:szCs w:val="23"/>
        </w:rPr>
        <w:t xml:space="preserve"> exerceu atividade antiviral, demonstrada através do retardo da replicação viral dependente do exercício.</w:t>
      </w:r>
    </w:p>
    <w:p w14:paraId="302319A3" w14:textId="77777777" w:rsidR="00E019D9" w:rsidRDefault="00E019D9" w:rsidP="00E019D9">
      <w:pPr>
        <w:pStyle w:val="Corpo"/>
        <w:rPr>
          <w:b/>
          <w:color w:val="339966"/>
        </w:rPr>
      </w:pPr>
    </w:p>
    <w:p w14:paraId="12090793" w14:textId="77777777" w:rsidR="00E019D9" w:rsidRDefault="00E019D9" w:rsidP="00E019D9">
      <w:pPr>
        <w:pStyle w:val="Corpo"/>
        <w:jc w:val="center"/>
        <w:rPr>
          <w:b/>
          <w:sz w:val="18"/>
          <w:szCs w:val="18"/>
          <w:u w:val="single"/>
        </w:rPr>
      </w:pPr>
      <w:r w:rsidRPr="00BA2994">
        <w:rPr>
          <w:b/>
          <w:sz w:val="18"/>
          <w:szCs w:val="18"/>
          <w:u w:val="single"/>
        </w:rPr>
        <w:t>Efeitos Sobre a Replicação Viral Após 6 e 12 Horas</w:t>
      </w:r>
    </w:p>
    <w:p w14:paraId="7F744A12" w14:textId="77777777" w:rsidR="00E019D9" w:rsidRDefault="00E019D9" w:rsidP="00E019D9">
      <w:pPr>
        <w:pStyle w:val="Corpo"/>
        <w:jc w:val="center"/>
        <w:rPr>
          <w:b/>
          <w:sz w:val="18"/>
          <w:szCs w:val="18"/>
          <w:u w:val="single"/>
        </w:rPr>
      </w:pPr>
      <w:r>
        <w:rPr>
          <w:b/>
          <w:noProof/>
          <w:sz w:val="18"/>
          <w:szCs w:val="18"/>
          <w:u w:val="single"/>
        </w:rPr>
        <w:drawing>
          <wp:anchor distT="0" distB="0" distL="114300" distR="114300" simplePos="0" relativeHeight="252656640" behindDoc="0" locked="0" layoutInCell="1" allowOverlap="1" wp14:anchorId="3C372579" wp14:editId="0C6CF8BB">
            <wp:simplePos x="0" y="0"/>
            <wp:positionH relativeFrom="margin">
              <wp:posOffset>623570</wp:posOffset>
            </wp:positionH>
            <wp:positionV relativeFrom="paragraph">
              <wp:posOffset>105410</wp:posOffset>
            </wp:positionV>
            <wp:extent cx="4178300" cy="2113280"/>
            <wp:effectExtent l="19050" t="19050" r="12700" b="20320"/>
            <wp:wrapNone/>
            <wp:docPr id="12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78300" cy="2113280"/>
                    </a:xfrm>
                    <a:prstGeom prst="rect">
                      <a:avLst/>
                    </a:prstGeom>
                    <a:noFill/>
                    <a:ln w="9525">
                      <a:solidFill>
                        <a:schemeClr val="accent1"/>
                      </a:solidFill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14:paraId="2B4A932B" w14:textId="77777777" w:rsidR="00E019D9" w:rsidRPr="00BA2994" w:rsidRDefault="00E019D9" w:rsidP="00E019D9">
      <w:pPr>
        <w:pStyle w:val="Corpo"/>
        <w:jc w:val="center"/>
        <w:rPr>
          <w:b/>
          <w:sz w:val="18"/>
          <w:szCs w:val="18"/>
          <w:u w:val="single"/>
        </w:rPr>
      </w:pPr>
    </w:p>
    <w:p w14:paraId="66FCB18F" w14:textId="77777777" w:rsidR="00E019D9" w:rsidRPr="009E6DF6" w:rsidRDefault="00E019D9" w:rsidP="00E019D9">
      <w:pPr>
        <w:pStyle w:val="Corpo"/>
      </w:pPr>
    </w:p>
    <w:p w14:paraId="0734AC18" w14:textId="77777777" w:rsidR="00E019D9" w:rsidRPr="00F7425E" w:rsidRDefault="00E019D9" w:rsidP="00E019D9">
      <w:pPr>
        <w:pStyle w:val="Corpo"/>
      </w:pPr>
    </w:p>
    <w:p w14:paraId="1273C7B8" w14:textId="77777777" w:rsidR="00CA26A4" w:rsidRDefault="00CA26A4" w:rsidP="00CA26A4"/>
    <w:p w14:paraId="63DF5DBA" w14:textId="77777777" w:rsidR="00CA26A4" w:rsidRDefault="00CA26A4" w:rsidP="00CA26A4"/>
    <w:p w14:paraId="39D402E7" w14:textId="77777777" w:rsidR="00CA26A4" w:rsidRDefault="00CA26A4" w:rsidP="00CA26A4"/>
    <w:p w14:paraId="7177B75A" w14:textId="77777777" w:rsidR="00CA26A4" w:rsidRDefault="00CA26A4" w:rsidP="00CA26A4"/>
    <w:p w14:paraId="6524BABB" w14:textId="77777777" w:rsidR="00CA26A4" w:rsidRDefault="00CA26A4" w:rsidP="00CA26A4"/>
    <w:p w14:paraId="588A5BFD" w14:textId="77777777" w:rsidR="00CA26A4" w:rsidRDefault="00CA26A4" w:rsidP="00CA26A4"/>
    <w:p w14:paraId="48C04888" w14:textId="35C4D11A" w:rsidR="00E019D9" w:rsidRPr="00CA26A4" w:rsidRDefault="00E019D9" w:rsidP="00CA26A4">
      <w:pPr>
        <w:jc w:val="center"/>
        <w:rPr>
          <w:rFonts w:ascii="Swis721 Th BT" w:eastAsiaTheme="majorEastAsia" w:hAnsi="Swis721 Th BT" w:cstheme="majorBidi"/>
          <w:b/>
          <w:color w:val="00B050"/>
          <w:sz w:val="60"/>
          <w:szCs w:val="32"/>
        </w:rPr>
      </w:pPr>
      <w:r w:rsidRPr="00CA26A4">
        <w:rPr>
          <w:rFonts w:ascii="Swis721 Th BT" w:eastAsiaTheme="majorEastAsia" w:hAnsi="Swis721 Th BT" w:cstheme="majorBidi"/>
          <w:b/>
          <w:color w:val="00B050"/>
          <w:sz w:val="60"/>
          <w:szCs w:val="32"/>
        </w:rPr>
        <w:lastRenderedPageBreak/>
        <w:t>Formulário</w:t>
      </w:r>
    </w:p>
    <w:p w14:paraId="71CC7206" w14:textId="77777777" w:rsidR="00F23509" w:rsidRDefault="00F23509" w:rsidP="00E019D9">
      <w:pPr>
        <w:pStyle w:val="Corpo"/>
        <w:rPr>
          <w:b/>
          <w:i/>
          <w:sz w:val="24"/>
        </w:rPr>
      </w:pPr>
    </w:p>
    <w:p w14:paraId="545AEF9C" w14:textId="77777777" w:rsidR="00F23509" w:rsidRDefault="00F23509" w:rsidP="00E019D9">
      <w:pPr>
        <w:pStyle w:val="Corpo"/>
        <w:rPr>
          <w:b/>
          <w:i/>
          <w:sz w:val="24"/>
        </w:rPr>
      </w:pPr>
    </w:p>
    <w:p w14:paraId="36E18D70" w14:textId="4B3F3ED9" w:rsidR="00E019D9" w:rsidRPr="00E019D9" w:rsidRDefault="00E019D9" w:rsidP="00E019D9">
      <w:pPr>
        <w:pStyle w:val="Corpo"/>
        <w:rPr>
          <w:b/>
          <w:i/>
          <w:sz w:val="24"/>
        </w:rPr>
      </w:pPr>
      <w:r w:rsidRPr="00E019D9">
        <w:rPr>
          <w:b/>
          <w:i/>
          <w:sz w:val="24"/>
        </w:rPr>
        <w:t>Exerce Atividade Antiviral Pós</w:t>
      </w:r>
      <w:r w:rsidR="00CA26A4">
        <w:rPr>
          <w:b/>
          <w:i/>
          <w:sz w:val="24"/>
        </w:rPr>
        <w:t>-</w:t>
      </w:r>
      <w:r w:rsidRPr="00E019D9">
        <w:rPr>
          <w:b/>
          <w:i/>
          <w:sz w:val="24"/>
        </w:rPr>
        <w:t>Exercício de Alta Intensidade</w:t>
      </w:r>
    </w:p>
    <w:p w14:paraId="330522CC" w14:textId="77777777" w:rsidR="00E019D9" w:rsidRPr="00C30C20" w:rsidRDefault="00E019D9" w:rsidP="00E019D9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E019D9" w:rsidRPr="009537E7" w14:paraId="23738785" w14:textId="77777777" w:rsidTr="002336B7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6714C918" w14:textId="7D9AB262" w:rsidR="00E019D9" w:rsidRPr="00210DFE" w:rsidRDefault="00E019D9" w:rsidP="002336B7">
            <w:pPr>
              <w:pStyle w:val="Corpo"/>
              <w:jc w:val="center"/>
              <w:rPr>
                <w:b/>
                <w:color w:val="FFFFFF" w:themeColor="background1"/>
                <w:sz w:val="22"/>
              </w:rPr>
            </w:pPr>
            <w:proofErr w:type="spellStart"/>
            <w:r w:rsidRPr="00E019D9">
              <w:rPr>
                <w:b/>
                <w:i/>
                <w:iCs/>
                <w:color w:val="FFFFFF" w:themeColor="background1"/>
                <w:sz w:val="22"/>
              </w:rPr>
              <w:t>Rhodiola</w:t>
            </w:r>
            <w:proofErr w:type="spellEnd"/>
            <w:r w:rsidRPr="00E019D9">
              <w:rPr>
                <w:b/>
                <w:i/>
                <w:iCs/>
                <w:color w:val="FFFFFF" w:themeColor="background1"/>
                <w:sz w:val="22"/>
              </w:rPr>
              <w:t xml:space="preserve"> rósea</w:t>
            </w:r>
          </w:p>
        </w:tc>
      </w:tr>
      <w:tr w:rsidR="00E019D9" w:rsidRPr="009537E7" w14:paraId="2A0919DD" w14:textId="77777777" w:rsidTr="00E019D9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222BF14" w14:textId="1FEF1083" w:rsidR="00E019D9" w:rsidRPr="00210DFE" w:rsidRDefault="00E019D9" w:rsidP="00E019D9">
            <w:pPr>
              <w:pStyle w:val="Corpo"/>
              <w:jc w:val="center"/>
              <w:rPr>
                <w:lang w:val="en-US"/>
              </w:rPr>
            </w:pPr>
            <w:proofErr w:type="spellStart"/>
            <w:r w:rsidRPr="00E019D9">
              <w:rPr>
                <w:i/>
                <w:iCs/>
              </w:rPr>
              <w:t>Rhodiola</w:t>
            </w:r>
            <w:proofErr w:type="spellEnd"/>
            <w:r w:rsidRPr="00E019D9">
              <w:rPr>
                <w:i/>
                <w:iCs/>
              </w:rPr>
              <w:t xml:space="preserve"> rósea</w:t>
            </w:r>
            <w:r>
              <w:t>.....................</w:t>
            </w:r>
            <w:r w:rsidR="00D651CA">
              <w:t>...</w:t>
            </w:r>
            <w:r>
              <w:t>.......</w:t>
            </w:r>
            <w:r w:rsidRPr="001A13AC">
              <w:t>600 mg</w:t>
            </w:r>
          </w:p>
        </w:tc>
      </w:tr>
      <w:tr w:rsidR="00E019D9" w:rsidRPr="009537E7" w14:paraId="2BE6A50B" w14:textId="77777777" w:rsidTr="00E019D9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3A320495" w14:textId="7EE3059B" w:rsidR="00E019D9" w:rsidRPr="00210DFE" w:rsidRDefault="00E019D9" w:rsidP="00E019D9">
            <w:pPr>
              <w:pStyle w:val="Corpo"/>
              <w:jc w:val="center"/>
              <w:rPr>
                <w:szCs w:val="20"/>
              </w:rPr>
            </w:pPr>
            <w:r w:rsidRPr="001A13AC">
              <w:t>Excipiente qsp</w:t>
            </w:r>
            <w:r>
              <w:t>.............</w:t>
            </w:r>
            <w:r w:rsidR="00D651CA">
              <w:t>...</w:t>
            </w:r>
            <w:r>
              <w:t>............</w:t>
            </w:r>
            <w:r w:rsidRPr="001A13AC">
              <w:t>1 Cápsula</w:t>
            </w:r>
          </w:p>
        </w:tc>
      </w:tr>
    </w:tbl>
    <w:p w14:paraId="4A565377" w14:textId="77777777" w:rsidR="00E019D9" w:rsidRPr="00B12A58" w:rsidRDefault="00E019D9" w:rsidP="00E019D9">
      <w:pPr>
        <w:pStyle w:val="Corpo"/>
        <w:ind w:right="3969"/>
        <w:jc w:val="left"/>
        <w:rPr>
          <w:sz w:val="16"/>
          <w:szCs w:val="16"/>
        </w:rPr>
      </w:pPr>
      <w:r>
        <w:rPr>
          <w:sz w:val="16"/>
          <w:szCs w:val="16"/>
        </w:rPr>
        <w:t>Administrar 1 cápsula ao dia ou conforme orientação médica.</w:t>
      </w:r>
    </w:p>
    <w:p w14:paraId="6CCCC61B" w14:textId="77777777" w:rsidR="00E019D9" w:rsidRDefault="00E019D9" w:rsidP="00E019D9">
      <w:pPr>
        <w:pStyle w:val="Corpo"/>
        <w:jc w:val="center"/>
        <w:rPr>
          <w:b/>
          <w:i/>
        </w:rPr>
      </w:pPr>
    </w:p>
    <w:p w14:paraId="06D8FDC3" w14:textId="77777777" w:rsidR="00E019D9" w:rsidRDefault="00E019D9" w:rsidP="00E019D9">
      <w:pPr>
        <w:pStyle w:val="Corpo"/>
        <w:jc w:val="center"/>
        <w:rPr>
          <w:b/>
          <w:i/>
        </w:rPr>
      </w:pPr>
    </w:p>
    <w:p w14:paraId="6F370DB0" w14:textId="12689BA7" w:rsidR="00E019D9" w:rsidRDefault="00E019D9" w:rsidP="0064783D">
      <w:pPr>
        <w:pStyle w:val="Corpo"/>
        <w:jc w:val="center"/>
      </w:pPr>
    </w:p>
    <w:p w14:paraId="52280C97" w14:textId="6577DC2A" w:rsidR="009023E7" w:rsidRDefault="009023E7" w:rsidP="0064783D">
      <w:pPr>
        <w:pStyle w:val="Corpo"/>
        <w:jc w:val="center"/>
      </w:pPr>
    </w:p>
    <w:p w14:paraId="424612E5" w14:textId="154FBAA7" w:rsidR="009023E7" w:rsidRDefault="009023E7" w:rsidP="0064783D">
      <w:pPr>
        <w:pStyle w:val="Corpo"/>
        <w:jc w:val="center"/>
      </w:pPr>
    </w:p>
    <w:p w14:paraId="2EB85BE1" w14:textId="71A99DF4" w:rsidR="009023E7" w:rsidRDefault="009023E7" w:rsidP="0064783D">
      <w:pPr>
        <w:pStyle w:val="Corpo"/>
        <w:jc w:val="center"/>
      </w:pPr>
    </w:p>
    <w:p w14:paraId="66F4E5A2" w14:textId="4D15929A" w:rsidR="009023E7" w:rsidRDefault="009023E7" w:rsidP="0064783D">
      <w:pPr>
        <w:pStyle w:val="Corpo"/>
        <w:jc w:val="center"/>
      </w:pPr>
    </w:p>
    <w:p w14:paraId="4FA5F430" w14:textId="165C10CC" w:rsidR="00C95923" w:rsidRDefault="00C95923" w:rsidP="0064783D">
      <w:pPr>
        <w:pStyle w:val="Corpo"/>
        <w:jc w:val="center"/>
      </w:pPr>
    </w:p>
    <w:p w14:paraId="64FD1715" w14:textId="5C6B6A93" w:rsidR="00C95923" w:rsidRDefault="00C95923" w:rsidP="0064783D">
      <w:pPr>
        <w:pStyle w:val="Corpo"/>
        <w:jc w:val="center"/>
      </w:pPr>
    </w:p>
    <w:p w14:paraId="1FE48376" w14:textId="1C941B96" w:rsidR="00C95923" w:rsidRDefault="00C95923" w:rsidP="0064783D">
      <w:pPr>
        <w:pStyle w:val="Corpo"/>
        <w:jc w:val="center"/>
      </w:pPr>
    </w:p>
    <w:p w14:paraId="78F31B89" w14:textId="21745301" w:rsidR="00C95923" w:rsidRDefault="00C95923" w:rsidP="0064783D">
      <w:pPr>
        <w:pStyle w:val="Corpo"/>
        <w:jc w:val="center"/>
      </w:pPr>
    </w:p>
    <w:p w14:paraId="06A10723" w14:textId="6A9B7EE9" w:rsidR="00C95923" w:rsidRDefault="00C95923" w:rsidP="0064783D">
      <w:pPr>
        <w:pStyle w:val="Corpo"/>
        <w:jc w:val="center"/>
      </w:pPr>
    </w:p>
    <w:p w14:paraId="6A60AF7F" w14:textId="1A3988D6" w:rsidR="00C95923" w:rsidRDefault="00C95923" w:rsidP="0064783D">
      <w:pPr>
        <w:pStyle w:val="Corpo"/>
        <w:jc w:val="center"/>
      </w:pPr>
    </w:p>
    <w:p w14:paraId="2C432A39" w14:textId="27B79431" w:rsidR="00C95923" w:rsidRDefault="00C95923" w:rsidP="0064783D">
      <w:pPr>
        <w:pStyle w:val="Corpo"/>
        <w:jc w:val="center"/>
      </w:pPr>
    </w:p>
    <w:p w14:paraId="48BCDA37" w14:textId="100C5596" w:rsidR="00C95923" w:rsidRDefault="00C95923" w:rsidP="0064783D">
      <w:pPr>
        <w:pStyle w:val="Corpo"/>
        <w:jc w:val="center"/>
      </w:pPr>
    </w:p>
    <w:p w14:paraId="443C1AA8" w14:textId="50D77D97" w:rsidR="00C95923" w:rsidRDefault="00C95923" w:rsidP="0064783D">
      <w:pPr>
        <w:pStyle w:val="Corpo"/>
        <w:jc w:val="center"/>
      </w:pPr>
    </w:p>
    <w:p w14:paraId="75F9EC88" w14:textId="0FF42614" w:rsidR="00C95923" w:rsidRDefault="00C95923" w:rsidP="0064783D">
      <w:pPr>
        <w:pStyle w:val="Corpo"/>
        <w:jc w:val="center"/>
      </w:pPr>
    </w:p>
    <w:p w14:paraId="24658CBB" w14:textId="66D4B600" w:rsidR="00C95923" w:rsidRDefault="00C95923" w:rsidP="0064783D">
      <w:pPr>
        <w:pStyle w:val="Corpo"/>
        <w:jc w:val="center"/>
      </w:pPr>
    </w:p>
    <w:p w14:paraId="09571690" w14:textId="6D094FC0" w:rsidR="00C95923" w:rsidRDefault="00C95923" w:rsidP="0064783D">
      <w:pPr>
        <w:pStyle w:val="Corpo"/>
        <w:jc w:val="center"/>
      </w:pPr>
    </w:p>
    <w:p w14:paraId="194576DB" w14:textId="18ED7E03" w:rsidR="00C95923" w:rsidRDefault="00C95923" w:rsidP="0064783D">
      <w:pPr>
        <w:pStyle w:val="Corpo"/>
        <w:jc w:val="center"/>
      </w:pPr>
    </w:p>
    <w:p w14:paraId="6A07F362" w14:textId="4E10DC94" w:rsidR="00C95923" w:rsidRDefault="00C95923" w:rsidP="0064783D">
      <w:pPr>
        <w:pStyle w:val="Corpo"/>
        <w:jc w:val="center"/>
      </w:pPr>
    </w:p>
    <w:p w14:paraId="77EAFBC5" w14:textId="0CC9A4E3" w:rsidR="00C95923" w:rsidRDefault="00C95923" w:rsidP="0064783D">
      <w:pPr>
        <w:pStyle w:val="Corpo"/>
        <w:jc w:val="center"/>
      </w:pPr>
    </w:p>
    <w:p w14:paraId="2EC756BB" w14:textId="30571B9A" w:rsidR="00C95923" w:rsidRDefault="00C95923" w:rsidP="0064783D">
      <w:pPr>
        <w:pStyle w:val="Corpo"/>
        <w:jc w:val="center"/>
      </w:pPr>
    </w:p>
    <w:p w14:paraId="18CAAA5B" w14:textId="31F61C82" w:rsidR="00C95923" w:rsidRDefault="00C95923" w:rsidP="0064783D">
      <w:pPr>
        <w:pStyle w:val="Corpo"/>
        <w:jc w:val="center"/>
      </w:pPr>
    </w:p>
    <w:p w14:paraId="49B06A96" w14:textId="0FF5E1A6" w:rsidR="00C95923" w:rsidRDefault="00C95923" w:rsidP="0064783D">
      <w:pPr>
        <w:pStyle w:val="Corpo"/>
        <w:jc w:val="center"/>
      </w:pPr>
    </w:p>
    <w:p w14:paraId="66DE5905" w14:textId="77777777" w:rsidR="00C95923" w:rsidRDefault="00C95923" w:rsidP="0064783D">
      <w:pPr>
        <w:pStyle w:val="Corpo"/>
        <w:jc w:val="center"/>
      </w:pPr>
    </w:p>
    <w:p w14:paraId="63E7DB28" w14:textId="50CF724F" w:rsidR="009023E7" w:rsidRDefault="009023E7" w:rsidP="009023E7">
      <w:pPr>
        <w:pStyle w:val="Corpo"/>
      </w:pPr>
    </w:p>
    <w:p w14:paraId="0B1BE9B5" w14:textId="7BB6A32E" w:rsidR="009023E7" w:rsidRPr="00F14D5A" w:rsidRDefault="009023E7" w:rsidP="009023E7">
      <w:pPr>
        <w:pStyle w:val="Ttulo1"/>
        <w:jc w:val="center"/>
      </w:pPr>
      <w:bookmarkStart w:id="12" w:name="_Toc36632321"/>
      <w:r>
        <w:lastRenderedPageBreak/>
        <w:t>Estudo 4</w:t>
      </w:r>
      <w:bookmarkEnd w:id="12"/>
    </w:p>
    <w:p w14:paraId="0F60837E" w14:textId="32955BF5" w:rsidR="009023E7" w:rsidRDefault="009023E7" w:rsidP="009023E7">
      <w:pPr>
        <w:pStyle w:val="Corpo"/>
        <w:jc w:val="center"/>
        <w:rPr>
          <w:sz w:val="24"/>
        </w:rPr>
      </w:pPr>
      <w:r w:rsidRPr="009023E7">
        <w:rPr>
          <w:b/>
          <w:color w:val="0070C0"/>
          <w:sz w:val="40"/>
          <w:szCs w:val="22"/>
        </w:rPr>
        <w:t>Suplementação de Zinco em Crianças Asmáticas</w:t>
      </w:r>
    </w:p>
    <w:p w14:paraId="04A13B2A" w14:textId="77777777" w:rsidR="009023E7" w:rsidRDefault="009023E7" w:rsidP="009023E7">
      <w:pPr>
        <w:pStyle w:val="Corpo"/>
        <w:rPr>
          <w:sz w:val="24"/>
        </w:rPr>
      </w:pPr>
    </w:p>
    <w:p w14:paraId="63C506FE" w14:textId="77777777" w:rsidR="00F23509" w:rsidRDefault="00F23509" w:rsidP="009023E7">
      <w:pPr>
        <w:pStyle w:val="Corpo"/>
        <w:rPr>
          <w:sz w:val="24"/>
        </w:rPr>
      </w:pPr>
    </w:p>
    <w:p w14:paraId="09B3ED79" w14:textId="18AA2095" w:rsidR="009023E7" w:rsidRDefault="009023E7" w:rsidP="009023E7">
      <w:pPr>
        <w:pStyle w:val="Corpo"/>
        <w:rPr>
          <w:sz w:val="24"/>
        </w:rPr>
      </w:pPr>
      <w:r w:rsidRPr="009023E7">
        <w:rPr>
          <w:sz w:val="24"/>
        </w:rPr>
        <w:t xml:space="preserve">Estudo conduzido por </w:t>
      </w:r>
      <w:proofErr w:type="spellStart"/>
      <w:r w:rsidRPr="009023E7">
        <w:rPr>
          <w:sz w:val="24"/>
        </w:rPr>
        <w:t>Rerksuppaphol</w:t>
      </w:r>
      <w:proofErr w:type="spellEnd"/>
      <w:r w:rsidRPr="009023E7">
        <w:rPr>
          <w:sz w:val="24"/>
        </w:rPr>
        <w:t xml:space="preserve"> e </w:t>
      </w:r>
      <w:proofErr w:type="spellStart"/>
      <w:r w:rsidRPr="009023E7">
        <w:rPr>
          <w:sz w:val="24"/>
        </w:rPr>
        <w:t>Rerksuppaphol</w:t>
      </w:r>
      <w:proofErr w:type="spellEnd"/>
      <w:r w:rsidRPr="009023E7">
        <w:rPr>
          <w:sz w:val="24"/>
        </w:rPr>
        <w:t xml:space="preserve"> (2016) avaliou a eficácia da suplementação de zinco na redução da severidade da asma em crianças</w:t>
      </w:r>
      <w:r w:rsidR="00CA26A4">
        <w:rPr>
          <w:sz w:val="24"/>
        </w:rPr>
        <w:t>.</w:t>
      </w:r>
      <w:r w:rsidRPr="009023E7">
        <w:rPr>
          <w:sz w:val="24"/>
        </w:rPr>
        <w:t xml:space="preserve"> </w:t>
      </w:r>
    </w:p>
    <w:p w14:paraId="51B0B398" w14:textId="77777777" w:rsidR="00F23509" w:rsidRDefault="00F23509" w:rsidP="009023E7">
      <w:pPr>
        <w:pStyle w:val="Corpo"/>
        <w:rPr>
          <w:sz w:val="24"/>
        </w:rPr>
      </w:pPr>
    </w:p>
    <w:p w14:paraId="7287DB5D" w14:textId="623C2E04" w:rsidR="009023E7" w:rsidRDefault="00CA26A4" w:rsidP="009023E7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59712" behindDoc="0" locked="0" layoutInCell="1" allowOverlap="1" wp14:anchorId="7938D932" wp14:editId="67D8BE7B">
                <wp:simplePos x="0" y="0"/>
                <wp:positionH relativeFrom="margin">
                  <wp:posOffset>8890</wp:posOffset>
                </wp:positionH>
                <wp:positionV relativeFrom="paragraph">
                  <wp:posOffset>106045</wp:posOffset>
                </wp:positionV>
                <wp:extent cx="5372100" cy="628650"/>
                <wp:effectExtent l="0" t="0" r="19050" b="19050"/>
                <wp:wrapNone/>
                <wp:docPr id="15" name="Caixa de texto 46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62865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0067576" w14:textId="77777777" w:rsidR="00D651CA" w:rsidRPr="009023E7" w:rsidRDefault="00D651CA" w:rsidP="009023E7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 w:rsidRPr="009023E7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42 crianças com exacerbação asmática foram randomizadas para receber a seguinte posologia:</w:t>
                            </w:r>
                          </w:p>
                          <w:p w14:paraId="7BCF360E" w14:textId="77777777" w:rsidR="00D651CA" w:rsidRPr="009D65A4" w:rsidRDefault="00D651CA" w:rsidP="009023E7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938D932" id="_x0000_s1035" type="#_x0000_t202" style="position:absolute;left:0;text-align:left;margin-left:.7pt;margin-top:8.35pt;width:423pt;height:49.5pt;z-index:2526597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" fillcolor="white [3212]" strokecolor="#0070c0">
                <v:textbox>
                  <w:txbxContent>
                    <w:p w14:paraId="00067576" w14:textId="77777777" w:rsidR="00D651CA" w:rsidRPr="009023E7" w:rsidRDefault="00D651CA" w:rsidP="009023E7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 w:rsidRPr="009023E7">
                        <w:rPr>
                          <w:rFonts w:ascii="Swis721 Th BT" w:hAnsi="Swis721 Th BT"/>
                          <w:sz w:val="23"/>
                          <w:szCs w:val="23"/>
                        </w:rPr>
                        <w:t>42 crianças com exacerbação asmática foram randomizadas para receber a seguinte posologia:</w:t>
                      </w:r>
                    </w:p>
                    <w:p w14:paraId="7BCF360E" w14:textId="77777777" w:rsidR="00D651CA" w:rsidRPr="009D65A4" w:rsidRDefault="00D651CA" w:rsidP="009023E7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 w:rsidR="009023E7">
        <w:rPr>
          <w:sz w:val="24"/>
        </w:rPr>
        <w:br/>
      </w:r>
    </w:p>
    <w:p w14:paraId="60F77133" w14:textId="3FA71946" w:rsidR="009023E7" w:rsidRDefault="009023E7" w:rsidP="009023E7">
      <w:pPr>
        <w:pStyle w:val="Corpo"/>
      </w:pPr>
    </w:p>
    <w:p w14:paraId="088177F6" w14:textId="77777777" w:rsidR="00F23509" w:rsidRDefault="00F23509" w:rsidP="009023E7">
      <w:pPr>
        <w:pStyle w:val="Corpo"/>
      </w:pPr>
    </w:p>
    <w:p w14:paraId="0FBE9975" w14:textId="77777777" w:rsidR="009023E7" w:rsidRDefault="009023E7" w:rsidP="009023E7">
      <w:pPr>
        <w:pStyle w:val="Corpo"/>
      </w:pP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62784" behindDoc="0" locked="0" layoutInCell="1" allowOverlap="1" wp14:anchorId="0540FB21" wp14:editId="28EED0F2">
                <wp:simplePos x="0" y="0"/>
                <wp:positionH relativeFrom="margin">
                  <wp:posOffset>4272915</wp:posOffset>
                </wp:positionH>
                <wp:positionV relativeFrom="paragraph">
                  <wp:posOffset>114300</wp:posOffset>
                </wp:positionV>
                <wp:extent cx="226695" cy="138430"/>
                <wp:effectExtent l="0" t="0" r="1905" b="0"/>
                <wp:wrapNone/>
                <wp:docPr id="16" name="Triângulo isósceles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6319E80" id="Triângulo isósceles 16" o:spid="_x0000_s1026" type="#_x0000_t5" style="position:absolute;margin-left:336.45pt;margin-top:9pt;width:17.85pt;height:10.9pt;flip:y;z-index:25266278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60736" behindDoc="0" locked="0" layoutInCell="1" allowOverlap="1" wp14:anchorId="6CD290FA" wp14:editId="6510C872">
                <wp:simplePos x="0" y="0"/>
                <wp:positionH relativeFrom="margin">
                  <wp:posOffset>804545</wp:posOffset>
                </wp:positionH>
                <wp:positionV relativeFrom="paragraph">
                  <wp:posOffset>96520</wp:posOffset>
                </wp:positionV>
                <wp:extent cx="226695" cy="138430"/>
                <wp:effectExtent l="0" t="0" r="1905" b="0"/>
                <wp:wrapNone/>
                <wp:docPr id="18" name="Triângulo isósceles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2ADC664" id="Triângulo isósceles 18" o:spid="_x0000_s1026" type="#_x0000_t5" style="position:absolute;margin-left:63.35pt;margin-top:7.6pt;width:17.85pt;height:10.9pt;flip:y;z-index:25266073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" fillcolor="#d8d8d8 [2732]" stroked="f">
                <w10:wrap anchorx="margin"/>
              </v:shape>
            </w:pict>
          </mc:Fallback>
        </mc:AlternateContent>
      </w:r>
    </w:p>
    <w:p w14:paraId="1E11CE82" w14:textId="77777777" w:rsidR="009023E7" w:rsidRDefault="009023E7" w:rsidP="009023E7">
      <w:pPr>
        <w:pStyle w:val="Corpo"/>
      </w:pP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61760" behindDoc="0" locked="0" layoutInCell="1" allowOverlap="1" wp14:anchorId="4FE6A08B" wp14:editId="5DA9DA3F">
                <wp:simplePos x="0" y="0"/>
                <wp:positionH relativeFrom="margin">
                  <wp:align>right</wp:align>
                </wp:positionH>
                <wp:positionV relativeFrom="paragraph">
                  <wp:posOffset>133985</wp:posOffset>
                </wp:positionV>
                <wp:extent cx="1913890" cy="962025"/>
                <wp:effectExtent l="0" t="0" r="10160" b="28575"/>
                <wp:wrapNone/>
                <wp:docPr id="19" name="Caixa de texto 4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96202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759C021" w14:textId="6B7B8703" w:rsidR="00D651CA" w:rsidRDefault="00D651CA" w:rsidP="009023E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</w:p>
                          <w:p w14:paraId="41A3FB87" w14:textId="77777777" w:rsidR="0082582B" w:rsidRDefault="0082582B" w:rsidP="009023E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292C945F" w14:textId="1A8A2B18" w:rsidR="00D651CA" w:rsidRPr="00684796" w:rsidRDefault="00D651CA" w:rsidP="009023E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  <w:p w14:paraId="2E44C6F2" w14:textId="77777777" w:rsidR="00D651CA" w:rsidRPr="00086CFC" w:rsidRDefault="00D651CA" w:rsidP="009023E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FE6A08B" id="_x0000_s1036" type="#_x0000_t202" style="position:absolute;left:0;text-align:left;margin-left:99.5pt;margin-top:10.55pt;width:150.7pt;height:75.75pt;z-index:252661760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" fillcolor="#0070c0" strokecolor="#0070c0">
                <v:textbox>
                  <w:txbxContent>
                    <w:p w14:paraId="5759C021" w14:textId="6B7B8703" w:rsidR="00D651CA" w:rsidRDefault="00D651CA" w:rsidP="009023E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</w:p>
                    <w:p w14:paraId="41A3FB87" w14:textId="77777777" w:rsidR="0082582B" w:rsidRDefault="0082582B" w:rsidP="009023E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292C945F" w14:textId="1A8A2B18" w:rsidR="00D651CA" w:rsidRPr="00684796" w:rsidRDefault="00D651CA" w:rsidP="009023E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  <w:p w14:paraId="2E44C6F2" w14:textId="77777777" w:rsidR="00D651CA" w:rsidRPr="00086CFC" w:rsidRDefault="00D651CA" w:rsidP="009023E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58688" behindDoc="0" locked="0" layoutInCell="1" allowOverlap="1" wp14:anchorId="5826965A" wp14:editId="5B62D103">
                <wp:simplePos x="0" y="0"/>
                <wp:positionH relativeFrom="margin">
                  <wp:align>left</wp:align>
                </wp:positionH>
                <wp:positionV relativeFrom="paragraph">
                  <wp:posOffset>117475</wp:posOffset>
                </wp:positionV>
                <wp:extent cx="1913890" cy="981075"/>
                <wp:effectExtent l="0" t="0" r="10160" b="28575"/>
                <wp:wrapNone/>
                <wp:docPr id="20" name="Caixa de texto 46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98107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9014DDC" w14:textId="01105AE4" w:rsidR="00D651CA" w:rsidRDefault="00D651CA" w:rsidP="009023E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</w:p>
                          <w:p w14:paraId="45E5C382" w14:textId="77777777" w:rsidR="0082582B" w:rsidRDefault="0082582B" w:rsidP="009023E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3CD165D1" w14:textId="43559945" w:rsidR="00D651CA" w:rsidRPr="009023E7" w:rsidRDefault="00D651CA" w:rsidP="009023E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9023E7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Zinco 30 mg</w:t>
                            </w:r>
                          </w:p>
                          <w:p w14:paraId="483BD798" w14:textId="77777777" w:rsidR="00D651CA" w:rsidRPr="009023E7" w:rsidRDefault="00D651CA" w:rsidP="009023E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9023E7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Dose diária</w:t>
                            </w:r>
                          </w:p>
                          <w:p w14:paraId="472A818F" w14:textId="77777777" w:rsidR="00D651CA" w:rsidRPr="00086CFC" w:rsidRDefault="00D651CA" w:rsidP="009023E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826965A" id="_x0000_s1037" type="#_x0000_t202" style="position:absolute;left:0;text-align:left;margin-left:0;margin-top:9.25pt;width:150.7pt;height:77.25pt;z-index:252658688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" fillcolor="#0070c0" strokecolor="#0070c0">
                <v:textbox>
                  <w:txbxContent>
                    <w:p w14:paraId="19014DDC" w14:textId="01105AE4" w:rsidR="00D651CA" w:rsidRDefault="00D651CA" w:rsidP="009023E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</w:p>
                    <w:p w14:paraId="45E5C382" w14:textId="77777777" w:rsidR="0082582B" w:rsidRDefault="0082582B" w:rsidP="009023E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3CD165D1" w14:textId="43559945" w:rsidR="00D651CA" w:rsidRPr="009023E7" w:rsidRDefault="00D651CA" w:rsidP="009023E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9023E7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Zinco 30 mg</w:t>
                      </w:r>
                    </w:p>
                    <w:p w14:paraId="483BD798" w14:textId="77777777" w:rsidR="00D651CA" w:rsidRPr="009023E7" w:rsidRDefault="00D651CA" w:rsidP="009023E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9023E7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Dose diária</w:t>
                      </w:r>
                    </w:p>
                    <w:p w14:paraId="472A818F" w14:textId="77777777" w:rsidR="00D651CA" w:rsidRPr="00086CFC" w:rsidRDefault="00D651CA" w:rsidP="009023E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2C2C2320" w14:textId="77777777" w:rsidR="009023E7" w:rsidRDefault="009023E7" w:rsidP="009023E7">
      <w:pPr>
        <w:pStyle w:val="Corpo"/>
      </w:pPr>
    </w:p>
    <w:p w14:paraId="344C4A8F" w14:textId="77777777" w:rsidR="009023E7" w:rsidRDefault="009023E7" w:rsidP="009023E7">
      <w:pPr>
        <w:pStyle w:val="Corpo"/>
      </w:pPr>
    </w:p>
    <w:p w14:paraId="6DD511CF" w14:textId="77777777" w:rsidR="009023E7" w:rsidRDefault="009023E7" w:rsidP="009023E7">
      <w:pPr>
        <w:pStyle w:val="Corpo"/>
      </w:pPr>
    </w:p>
    <w:p w14:paraId="22192571" w14:textId="77777777" w:rsidR="009023E7" w:rsidRDefault="009023E7" w:rsidP="009023E7">
      <w:pPr>
        <w:pStyle w:val="Corpo"/>
        <w:spacing w:before="120"/>
        <w:rPr>
          <w:sz w:val="20"/>
        </w:rPr>
      </w:pPr>
    </w:p>
    <w:p w14:paraId="39BE219D" w14:textId="77777777" w:rsidR="009023E7" w:rsidRDefault="009023E7" w:rsidP="009023E7">
      <w:pPr>
        <w:pStyle w:val="Corpo"/>
        <w:spacing w:before="120" w:after="0"/>
        <w:rPr>
          <w:sz w:val="20"/>
        </w:rPr>
      </w:pPr>
    </w:p>
    <w:p w14:paraId="30EB5051" w14:textId="7961D023" w:rsidR="009023E7" w:rsidRPr="009023E7" w:rsidRDefault="009023E7" w:rsidP="009023E7">
      <w:pPr>
        <w:pStyle w:val="Corpo"/>
        <w:numPr>
          <w:ilvl w:val="0"/>
          <w:numId w:val="2"/>
        </w:numPr>
        <w:spacing w:before="120" w:after="0"/>
        <w:rPr>
          <w:sz w:val="20"/>
          <w:szCs w:val="23"/>
        </w:rPr>
      </w:pPr>
      <w:r w:rsidRPr="009023E7">
        <w:rPr>
          <w:sz w:val="20"/>
          <w:szCs w:val="23"/>
        </w:rPr>
        <w:t>O</w:t>
      </w:r>
      <w:r w:rsidRPr="009023E7">
        <w:rPr>
          <w:i/>
          <w:sz w:val="20"/>
          <w:szCs w:val="23"/>
        </w:rPr>
        <w:t xml:space="preserve"> </w:t>
      </w:r>
      <w:proofErr w:type="spellStart"/>
      <w:r w:rsidRPr="009023E7">
        <w:rPr>
          <w:i/>
          <w:sz w:val="20"/>
          <w:szCs w:val="23"/>
        </w:rPr>
        <w:t>Pediatric</w:t>
      </w:r>
      <w:proofErr w:type="spellEnd"/>
      <w:r w:rsidRPr="009023E7">
        <w:rPr>
          <w:i/>
          <w:sz w:val="20"/>
          <w:szCs w:val="23"/>
        </w:rPr>
        <w:t xml:space="preserve"> </w:t>
      </w:r>
      <w:proofErr w:type="spellStart"/>
      <w:r w:rsidRPr="009023E7">
        <w:rPr>
          <w:i/>
          <w:sz w:val="20"/>
          <w:szCs w:val="23"/>
        </w:rPr>
        <w:t>Respiratory</w:t>
      </w:r>
      <w:proofErr w:type="spellEnd"/>
      <w:r w:rsidRPr="009023E7">
        <w:rPr>
          <w:i/>
          <w:sz w:val="20"/>
          <w:szCs w:val="23"/>
        </w:rPr>
        <w:t xml:space="preserve"> Assessment </w:t>
      </w:r>
      <w:proofErr w:type="spellStart"/>
      <w:r w:rsidRPr="009023E7">
        <w:rPr>
          <w:i/>
          <w:sz w:val="20"/>
          <w:szCs w:val="23"/>
        </w:rPr>
        <w:t>Measure</w:t>
      </w:r>
      <w:proofErr w:type="spellEnd"/>
      <w:r w:rsidRPr="009023E7">
        <w:rPr>
          <w:i/>
          <w:sz w:val="20"/>
          <w:szCs w:val="23"/>
        </w:rPr>
        <w:t xml:space="preserve"> </w:t>
      </w:r>
      <w:r w:rsidRPr="009023E7">
        <w:rPr>
          <w:sz w:val="20"/>
          <w:szCs w:val="23"/>
        </w:rPr>
        <w:t>(PRAM) foi usado com a finalidade de avaliar a severidade da asma.</w:t>
      </w:r>
    </w:p>
    <w:p w14:paraId="4E74FB5B" w14:textId="02E6A24B" w:rsidR="009023E7" w:rsidRDefault="009023E7" w:rsidP="009023E7">
      <w:pPr>
        <w:pStyle w:val="Corpo"/>
        <w:spacing w:before="120" w:after="0"/>
        <w:rPr>
          <w:sz w:val="20"/>
          <w:szCs w:val="23"/>
        </w:rPr>
      </w:pPr>
    </w:p>
    <w:p w14:paraId="64ECC314" w14:textId="77777777" w:rsidR="00F23509" w:rsidRPr="00423361" w:rsidRDefault="00F23509" w:rsidP="009023E7">
      <w:pPr>
        <w:pStyle w:val="Corpo"/>
        <w:spacing w:before="120" w:after="0"/>
        <w:rPr>
          <w:sz w:val="20"/>
          <w:szCs w:val="23"/>
        </w:rPr>
      </w:pPr>
    </w:p>
    <w:p w14:paraId="78DBBA48" w14:textId="77777777" w:rsidR="009023E7" w:rsidRPr="00C72C0B" w:rsidRDefault="009023E7" w:rsidP="009023E7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20864F66" w14:textId="77777777" w:rsidR="009023E7" w:rsidRPr="00714E9A" w:rsidRDefault="009023E7" w:rsidP="009023E7">
      <w:pPr>
        <w:pStyle w:val="Corpo"/>
        <w:rPr>
          <w:sz w:val="16"/>
          <w:szCs w:val="16"/>
        </w:rPr>
      </w:pPr>
    </w:p>
    <w:p w14:paraId="54CF1194" w14:textId="12915B9D" w:rsidR="009023E7" w:rsidRPr="009023E7" w:rsidRDefault="009023E7" w:rsidP="009023E7">
      <w:pPr>
        <w:pStyle w:val="Corpo"/>
        <w:numPr>
          <w:ilvl w:val="0"/>
          <w:numId w:val="1"/>
        </w:numPr>
        <w:spacing w:after="40"/>
        <w:rPr>
          <w:szCs w:val="23"/>
        </w:rPr>
      </w:pPr>
      <w:r w:rsidRPr="009023E7">
        <w:rPr>
          <w:szCs w:val="23"/>
        </w:rPr>
        <w:t xml:space="preserve">Os escores que medem os valores do PRAM reduziram de maneira mais significativa quando comparado com o grupo placebo em 24 horas (-2,2 </w:t>
      </w:r>
      <w:r w:rsidRPr="009023E7">
        <w:rPr>
          <w:i/>
          <w:szCs w:val="23"/>
        </w:rPr>
        <w:t>vs.</w:t>
      </w:r>
      <w:r w:rsidRPr="009023E7">
        <w:rPr>
          <w:szCs w:val="23"/>
        </w:rPr>
        <w:t xml:space="preserve"> -1,2; p=0,015) e 48 horas (-3,4 </w:t>
      </w:r>
      <w:r w:rsidRPr="009023E7">
        <w:rPr>
          <w:i/>
          <w:szCs w:val="23"/>
        </w:rPr>
        <w:t>vs</w:t>
      </w:r>
      <w:r w:rsidRPr="009023E7">
        <w:rPr>
          <w:szCs w:val="23"/>
        </w:rPr>
        <w:t>. -2,2; p=0,042);</w:t>
      </w:r>
    </w:p>
    <w:p w14:paraId="2295CF61" w14:textId="0AB37C7A" w:rsidR="009023E7" w:rsidRPr="00CA26A4" w:rsidRDefault="009023E7" w:rsidP="009023E7">
      <w:pPr>
        <w:pStyle w:val="Corpo"/>
        <w:numPr>
          <w:ilvl w:val="0"/>
          <w:numId w:val="1"/>
        </w:numPr>
        <w:spacing w:after="40"/>
        <w:rPr>
          <w:sz w:val="24"/>
        </w:rPr>
      </w:pPr>
      <w:r w:rsidRPr="009023E7">
        <w:rPr>
          <w:szCs w:val="23"/>
        </w:rPr>
        <w:t>Os escores do PRAM não diferiram entre as crianças com níveis normais ou reduzidos de zinco</w:t>
      </w:r>
      <w:r w:rsidR="00CA26A4">
        <w:rPr>
          <w:szCs w:val="23"/>
        </w:rPr>
        <w:t>.</w:t>
      </w:r>
    </w:p>
    <w:p w14:paraId="68417E1A" w14:textId="6A04BA12" w:rsidR="009023E7" w:rsidRDefault="009023E7" w:rsidP="009023E7">
      <w:pPr>
        <w:pStyle w:val="Corpo"/>
        <w:rPr>
          <w:b/>
          <w:color w:val="339966"/>
        </w:rPr>
      </w:pPr>
    </w:p>
    <w:p w14:paraId="52633348" w14:textId="77777777" w:rsidR="00F23509" w:rsidRDefault="00F23509" w:rsidP="009023E7">
      <w:pPr>
        <w:pStyle w:val="Corpo"/>
        <w:rPr>
          <w:b/>
          <w:color w:val="339966"/>
        </w:rPr>
      </w:pPr>
    </w:p>
    <w:p w14:paraId="338F8F53" w14:textId="77777777" w:rsidR="009023E7" w:rsidRPr="00C72C0B" w:rsidRDefault="009023E7" w:rsidP="009023E7">
      <w:pPr>
        <w:pStyle w:val="Corpo"/>
        <w:rPr>
          <w:b/>
          <w:color w:val="339966"/>
        </w:rPr>
      </w:pPr>
      <w:r>
        <w:rPr>
          <w:b/>
          <w:color w:val="339966"/>
        </w:rPr>
        <w:t>Conclusão:</w:t>
      </w:r>
    </w:p>
    <w:p w14:paraId="257A41DD" w14:textId="77777777" w:rsidR="009023E7" w:rsidRPr="0041379C" w:rsidRDefault="009023E7" w:rsidP="009023E7">
      <w:pPr>
        <w:pStyle w:val="Corpo"/>
        <w:rPr>
          <w:b/>
          <w:color w:val="339966"/>
          <w:sz w:val="16"/>
          <w:szCs w:val="16"/>
        </w:rPr>
      </w:pPr>
    </w:p>
    <w:p w14:paraId="738FB8F5" w14:textId="7CA8F826" w:rsidR="009023E7" w:rsidRPr="00CA26A4" w:rsidRDefault="009023E7" w:rsidP="00CA26A4">
      <w:pPr>
        <w:pStyle w:val="Corpo"/>
        <w:jc w:val="center"/>
        <w:rPr>
          <w:b/>
          <w:i/>
        </w:rPr>
      </w:pPr>
      <w:r w:rsidRPr="009023E7">
        <w:rPr>
          <w:b/>
          <w:i/>
        </w:rPr>
        <w:t xml:space="preserve">A suplementação de zinco como um adjuvante na terapia padrão contra a </w:t>
      </w:r>
      <w:proofErr w:type="spellStart"/>
      <w:r w:rsidRPr="009023E7">
        <w:rPr>
          <w:b/>
          <w:i/>
        </w:rPr>
        <w:t>exarcebação</w:t>
      </w:r>
      <w:proofErr w:type="spellEnd"/>
      <w:r w:rsidRPr="009023E7">
        <w:rPr>
          <w:b/>
          <w:i/>
        </w:rPr>
        <w:t xml:space="preserve"> asmática resulta em rápida diminuição da severidade da doença.</w:t>
      </w:r>
    </w:p>
    <w:p w14:paraId="7B6B1C85" w14:textId="7B0A0C19" w:rsidR="009023E7" w:rsidRDefault="009023E7" w:rsidP="009023E7">
      <w:pPr>
        <w:pStyle w:val="Corpo"/>
      </w:pPr>
    </w:p>
    <w:p w14:paraId="4B7F21E1" w14:textId="674385E2" w:rsidR="00C95923" w:rsidRDefault="00C95923" w:rsidP="009023E7">
      <w:pPr>
        <w:pStyle w:val="Corpo"/>
      </w:pPr>
    </w:p>
    <w:p w14:paraId="24742471" w14:textId="1877AABA" w:rsidR="00C95923" w:rsidRDefault="00C95923" w:rsidP="009023E7">
      <w:pPr>
        <w:pStyle w:val="Corpo"/>
      </w:pPr>
    </w:p>
    <w:p w14:paraId="4AEBC2B9" w14:textId="386278AF" w:rsidR="00C95923" w:rsidRDefault="00C95923" w:rsidP="009023E7">
      <w:pPr>
        <w:pStyle w:val="Corpo"/>
      </w:pPr>
    </w:p>
    <w:p w14:paraId="20BF15DD" w14:textId="77777777" w:rsidR="00C95923" w:rsidRDefault="00C95923" w:rsidP="009023E7">
      <w:pPr>
        <w:pStyle w:val="Corpo"/>
      </w:pPr>
    </w:p>
    <w:p w14:paraId="012CEDEA" w14:textId="77777777" w:rsidR="009023E7" w:rsidRPr="00F14D5A" w:rsidRDefault="009023E7" w:rsidP="009023E7">
      <w:pPr>
        <w:pStyle w:val="Ttulo1"/>
        <w:jc w:val="center"/>
      </w:pPr>
      <w:bookmarkStart w:id="13" w:name="_Toc36632322"/>
      <w:r>
        <w:lastRenderedPageBreak/>
        <w:t>Formulário</w:t>
      </w:r>
      <w:bookmarkEnd w:id="13"/>
    </w:p>
    <w:p w14:paraId="7C6EF41D" w14:textId="77777777" w:rsidR="009023E7" w:rsidRDefault="009023E7" w:rsidP="009023E7">
      <w:pPr>
        <w:pStyle w:val="Corpo"/>
        <w:spacing w:after="120"/>
      </w:pPr>
    </w:p>
    <w:p w14:paraId="684B3B02" w14:textId="77777777" w:rsidR="00B35640" w:rsidRPr="00B35640" w:rsidRDefault="00B35640" w:rsidP="00B35640">
      <w:pPr>
        <w:pStyle w:val="Corpo"/>
        <w:rPr>
          <w:b/>
          <w:i/>
          <w:sz w:val="24"/>
        </w:rPr>
      </w:pPr>
      <w:r w:rsidRPr="00B35640">
        <w:rPr>
          <w:b/>
          <w:i/>
          <w:sz w:val="24"/>
        </w:rPr>
        <w:t>Zinco como Estimulante Imunológico Infantil</w:t>
      </w:r>
    </w:p>
    <w:p w14:paraId="2C700464" w14:textId="77777777" w:rsidR="009023E7" w:rsidRPr="00C30C20" w:rsidRDefault="009023E7" w:rsidP="009023E7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9023E7" w:rsidRPr="009537E7" w14:paraId="2631E3F2" w14:textId="77777777" w:rsidTr="002336B7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60653868" w14:textId="2027029E" w:rsidR="009023E7" w:rsidRPr="00B35640" w:rsidRDefault="00B35640" w:rsidP="002336B7">
            <w:pPr>
              <w:pStyle w:val="Corpo"/>
              <w:jc w:val="center"/>
              <w:rPr>
                <w:b/>
                <w:color w:val="FFFFFF" w:themeColor="background1"/>
                <w:sz w:val="22"/>
              </w:rPr>
            </w:pPr>
            <w:r>
              <w:rPr>
                <w:b/>
                <w:color w:val="FFFFFF" w:themeColor="background1"/>
                <w:sz w:val="22"/>
              </w:rPr>
              <w:t>Zinco</w:t>
            </w:r>
          </w:p>
        </w:tc>
      </w:tr>
      <w:tr w:rsidR="00B35640" w:rsidRPr="009537E7" w14:paraId="71E40662" w14:textId="77777777" w:rsidTr="00B3564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3027F8C" w14:textId="57E7A13E" w:rsidR="00B35640" w:rsidRPr="00210DFE" w:rsidRDefault="00B35640" w:rsidP="00B35640">
            <w:pPr>
              <w:pStyle w:val="Corpo"/>
              <w:jc w:val="center"/>
              <w:rPr>
                <w:lang w:val="en-US"/>
              </w:rPr>
            </w:pPr>
            <w:r>
              <w:rPr>
                <w:sz w:val="24"/>
              </w:rPr>
              <w:t>Zinco............................................ 30 mg</w:t>
            </w:r>
          </w:p>
        </w:tc>
      </w:tr>
      <w:tr w:rsidR="00B35640" w:rsidRPr="009537E7" w14:paraId="4B274223" w14:textId="77777777" w:rsidTr="00B35640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53D5C65A" w14:textId="0FF70412" w:rsidR="00B35640" w:rsidRPr="00210DFE" w:rsidRDefault="00B35640" w:rsidP="00B35640">
            <w:pPr>
              <w:pStyle w:val="Corpo"/>
              <w:jc w:val="center"/>
              <w:rPr>
                <w:szCs w:val="20"/>
              </w:rPr>
            </w:pPr>
            <w:r w:rsidRPr="00AA1F79">
              <w:rPr>
                <w:sz w:val="24"/>
              </w:rPr>
              <w:t>Excipiente qsp</w:t>
            </w:r>
            <w:r>
              <w:rPr>
                <w:sz w:val="24"/>
              </w:rPr>
              <w:t>...............</w:t>
            </w:r>
            <w:r w:rsidR="00F23509">
              <w:rPr>
                <w:sz w:val="24"/>
              </w:rPr>
              <w:t>...</w:t>
            </w:r>
            <w:r>
              <w:rPr>
                <w:sz w:val="24"/>
              </w:rPr>
              <w:t>.......</w:t>
            </w:r>
            <w:r w:rsidRPr="00AA1F79">
              <w:rPr>
                <w:sz w:val="24"/>
              </w:rPr>
              <w:t xml:space="preserve">1 </w:t>
            </w:r>
            <w:r>
              <w:rPr>
                <w:sz w:val="24"/>
              </w:rPr>
              <w:t>Cápsula</w:t>
            </w:r>
          </w:p>
        </w:tc>
      </w:tr>
    </w:tbl>
    <w:p w14:paraId="3C211195" w14:textId="77777777" w:rsidR="009023E7" w:rsidRPr="00B12A58" w:rsidRDefault="009023E7" w:rsidP="009023E7">
      <w:pPr>
        <w:pStyle w:val="Corpo"/>
        <w:ind w:right="3969"/>
        <w:jc w:val="left"/>
        <w:rPr>
          <w:sz w:val="16"/>
          <w:szCs w:val="16"/>
        </w:rPr>
      </w:pPr>
      <w:r>
        <w:rPr>
          <w:sz w:val="16"/>
          <w:szCs w:val="16"/>
        </w:rPr>
        <w:t>Administrar 1 cápsula ao dia ou conforme orientação médica.</w:t>
      </w:r>
    </w:p>
    <w:p w14:paraId="5BAC44F0" w14:textId="77777777" w:rsidR="009023E7" w:rsidRDefault="009023E7" w:rsidP="009023E7">
      <w:pPr>
        <w:pStyle w:val="Corpo"/>
        <w:jc w:val="center"/>
        <w:rPr>
          <w:b/>
          <w:i/>
        </w:rPr>
      </w:pPr>
    </w:p>
    <w:p w14:paraId="7ADD93C9" w14:textId="77777777" w:rsidR="009023E7" w:rsidRDefault="009023E7" w:rsidP="009023E7">
      <w:pPr>
        <w:pStyle w:val="Corpo"/>
        <w:jc w:val="center"/>
        <w:rPr>
          <w:b/>
          <w:i/>
        </w:rPr>
      </w:pPr>
    </w:p>
    <w:p w14:paraId="3522553E" w14:textId="0717FB26" w:rsidR="009023E7" w:rsidRDefault="009023E7" w:rsidP="009023E7">
      <w:pPr>
        <w:pStyle w:val="Corpo"/>
      </w:pPr>
    </w:p>
    <w:p w14:paraId="3E0A837F" w14:textId="427E627A" w:rsidR="00B35640" w:rsidRDefault="00B35640" w:rsidP="009023E7">
      <w:pPr>
        <w:pStyle w:val="Corpo"/>
      </w:pPr>
    </w:p>
    <w:p w14:paraId="0594CAED" w14:textId="3099A859" w:rsidR="00C95923" w:rsidRDefault="00C95923" w:rsidP="009023E7">
      <w:pPr>
        <w:pStyle w:val="Corpo"/>
      </w:pPr>
    </w:p>
    <w:p w14:paraId="11DC26DE" w14:textId="45CBBF88" w:rsidR="00C95923" w:rsidRDefault="00C95923" w:rsidP="009023E7">
      <w:pPr>
        <w:pStyle w:val="Corpo"/>
      </w:pPr>
    </w:p>
    <w:p w14:paraId="347F96AE" w14:textId="1DC4559F" w:rsidR="00C95923" w:rsidRDefault="00C95923" w:rsidP="009023E7">
      <w:pPr>
        <w:pStyle w:val="Corpo"/>
      </w:pPr>
    </w:p>
    <w:p w14:paraId="10158863" w14:textId="251DE65A" w:rsidR="00C95923" w:rsidRDefault="00C95923" w:rsidP="009023E7">
      <w:pPr>
        <w:pStyle w:val="Corpo"/>
      </w:pPr>
    </w:p>
    <w:p w14:paraId="071AE0DE" w14:textId="2D3153C8" w:rsidR="00C95923" w:rsidRDefault="00C95923" w:rsidP="009023E7">
      <w:pPr>
        <w:pStyle w:val="Corpo"/>
      </w:pPr>
    </w:p>
    <w:p w14:paraId="5867DCCC" w14:textId="238E6058" w:rsidR="00C95923" w:rsidRDefault="00C95923" w:rsidP="009023E7">
      <w:pPr>
        <w:pStyle w:val="Corpo"/>
      </w:pPr>
    </w:p>
    <w:p w14:paraId="2812C877" w14:textId="73A1556B" w:rsidR="00C95923" w:rsidRDefault="00C95923" w:rsidP="009023E7">
      <w:pPr>
        <w:pStyle w:val="Corpo"/>
      </w:pPr>
    </w:p>
    <w:p w14:paraId="0F56E20F" w14:textId="132B1A6A" w:rsidR="00C95923" w:rsidRDefault="00C95923" w:rsidP="009023E7">
      <w:pPr>
        <w:pStyle w:val="Corpo"/>
      </w:pPr>
    </w:p>
    <w:p w14:paraId="77A11A7D" w14:textId="7A822046" w:rsidR="00C95923" w:rsidRDefault="00C95923" w:rsidP="009023E7">
      <w:pPr>
        <w:pStyle w:val="Corpo"/>
      </w:pPr>
    </w:p>
    <w:p w14:paraId="6D1D08CD" w14:textId="0DE7858E" w:rsidR="00C95923" w:rsidRDefault="00C95923" w:rsidP="009023E7">
      <w:pPr>
        <w:pStyle w:val="Corpo"/>
      </w:pPr>
    </w:p>
    <w:p w14:paraId="05FB4D6A" w14:textId="14D59129" w:rsidR="00C95923" w:rsidRDefault="00C95923" w:rsidP="009023E7">
      <w:pPr>
        <w:pStyle w:val="Corpo"/>
      </w:pPr>
    </w:p>
    <w:p w14:paraId="602E8777" w14:textId="740FDB8F" w:rsidR="00C95923" w:rsidRDefault="00C95923" w:rsidP="009023E7">
      <w:pPr>
        <w:pStyle w:val="Corpo"/>
      </w:pPr>
    </w:p>
    <w:p w14:paraId="1F66FC68" w14:textId="4CEDD435" w:rsidR="00C95923" w:rsidRDefault="00C95923" w:rsidP="009023E7">
      <w:pPr>
        <w:pStyle w:val="Corpo"/>
      </w:pPr>
    </w:p>
    <w:p w14:paraId="5AF2D875" w14:textId="3166ED3A" w:rsidR="00C95923" w:rsidRDefault="00C95923" w:rsidP="009023E7">
      <w:pPr>
        <w:pStyle w:val="Corpo"/>
      </w:pPr>
    </w:p>
    <w:p w14:paraId="54A7930D" w14:textId="3BC1306A" w:rsidR="00C95923" w:rsidRDefault="00C95923" w:rsidP="009023E7">
      <w:pPr>
        <w:pStyle w:val="Corpo"/>
      </w:pPr>
    </w:p>
    <w:p w14:paraId="7D6B326A" w14:textId="1479F988" w:rsidR="00C95923" w:rsidRDefault="00C95923" w:rsidP="009023E7">
      <w:pPr>
        <w:pStyle w:val="Corpo"/>
      </w:pPr>
    </w:p>
    <w:p w14:paraId="266694F9" w14:textId="486DE1A2" w:rsidR="00C95923" w:rsidRDefault="00C95923" w:rsidP="009023E7">
      <w:pPr>
        <w:pStyle w:val="Corpo"/>
      </w:pPr>
    </w:p>
    <w:p w14:paraId="3A75E123" w14:textId="77777777" w:rsidR="00C95923" w:rsidRDefault="00C95923" w:rsidP="009023E7">
      <w:pPr>
        <w:pStyle w:val="Corpo"/>
      </w:pPr>
    </w:p>
    <w:p w14:paraId="67B779E5" w14:textId="04CC3397" w:rsidR="00B35640" w:rsidRDefault="00B35640" w:rsidP="009023E7">
      <w:pPr>
        <w:pStyle w:val="Corpo"/>
      </w:pPr>
    </w:p>
    <w:p w14:paraId="28E3E2D3" w14:textId="4981909E" w:rsidR="00B35640" w:rsidRDefault="00B35640" w:rsidP="009023E7">
      <w:pPr>
        <w:pStyle w:val="Corpo"/>
      </w:pPr>
    </w:p>
    <w:p w14:paraId="0A95E0AF" w14:textId="32D9408A" w:rsidR="00B35640" w:rsidRDefault="00B35640" w:rsidP="009023E7">
      <w:pPr>
        <w:pStyle w:val="Corpo"/>
      </w:pPr>
    </w:p>
    <w:p w14:paraId="57F66770" w14:textId="05824683" w:rsidR="00B35640" w:rsidRDefault="00B35640" w:rsidP="009023E7">
      <w:pPr>
        <w:pStyle w:val="Corpo"/>
      </w:pPr>
    </w:p>
    <w:p w14:paraId="688A2398" w14:textId="01D197AE" w:rsidR="00B35640" w:rsidRPr="00F14D5A" w:rsidRDefault="00B35640" w:rsidP="00B35640">
      <w:pPr>
        <w:pStyle w:val="Ttulo1"/>
        <w:jc w:val="center"/>
      </w:pPr>
      <w:bookmarkStart w:id="14" w:name="_Toc36632323"/>
      <w:r>
        <w:lastRenderedPageBreak/>
        <w:t>Estudo 5</w:t>
      </w:r>
      <w:bookmarkEnd w:id="14"/>
    </w:p>
    <w:p w14:paraId="0B4FDE43" w14:textId="77777777" w:rsidR="00B35640" w:rsidRDefault="00B35640" w:rsidP="00B35640">
      <w:pPr>
        <w:pStyle w:val="Subtitulocorpo"/>
      </w:pPr>
      <w:proofErr w:type="spellStart"/>
      <w:r>
        <w:t>Lactoferrina</w:t>
      </w:r>
      <w:proofErr w:type="spellEnd"/>
      <w:r>
        <w:t xml:space="preserve"> Modula a Hipoglicemia e Imunidade em Pacientes Pediátricos</w:t>
      </w:r>
    </w:p>
    <w:p w14:paraId="716EE3DF" w14:textId="77777777" w:rsidR="00B35640" w:rsidRDefault="00B35640" w:rsidP="00B35640">
      <w:pPr>
        <w:pStyle w:val="Corpo"/>
        <w:rPr>
          <w:sz w:val="24"/>
        </w:rPr>
      </w:pPr>
    </w:p>
    <w:p w14:paraId="5D217383" w14:textId="77777777" w:rsidR="00B35640" w:rsidRPr="00376204" w:rsidRDefault="00B35640" w:rsidP="00B35640">
      <w:pPr>
        <w:pStyle w:val="Corpo"/>
        <w:spacing w:after="120"/>
        <w:rPr>
          <w:sz w:val="24"/>
        </w:rPr>
      </w:pPr>
      <w:r>
        <w:rPr>
          <w:sz w:val="24"/>
        </w:rPr>
        <w:t xml:space="preserve">Um estudo clínico, prospectivo e randomizado conduzido por </w:t>
      </w:r>
      <w:proofErr w:type="spellStart"/>
      <w:r>
        <w:rPr>
          <w:sz w:val="24"/>
        </w:rPr>
        <w:t>Waleed</w:t>
      </w:r>
      <w:proofErr w:type="spellEnd"/>
      <w:r>
        <w:rPr>
          <w:sz w:val="24"/>
        </w:rPr>
        <w:t xml:space="preserve"> e Mona (2018) teve como objetivo avaliar o potencial da </w:t>
      </w:r>
      <w:proofErr w:type="spellStart"/>
      <w:r>
        <w:rPr>
          <w:sz w:val="24"/>
        </w:rPr>
        <w:t>lactoferrina</w:t>
      </w:r>
      <w:proofErr w:type="spellEnd"/>
      <w:r>
        <w:rPr>
          <w:sz w:val="24"/>
        </w:rPr>
        <w:t xml:space="preserve"> no envolvimento de</w:t>
      </w:r>
      <w:r w:rsidRPr="009B17C3">
        <w:rPr>
          <w:sz w:val="24"/>
        </w:rPr>
        <w:t> PPAR-</w:t>
      </w:r>
      <w:r w:rsidRPr="009B17C3">
        <w:rPr>
          <w:rFonts w:ascii="Calibri" w:hAnsi="Calibri" w:cs="Calibri"/>
          <w:sz w:val="24"/>
        </w:rPr>
        <w:t>γ</w:t>
      </w:r>
      <w:r w:rsidRPr="009B17C3">
        <w:rPr>
          <w:sz w:val="24"/>
        </w:rPr>
        <w:t xml:space="preserve"> e SIRT-1 via de sinaliza</w:t>
      </w:r>
      <w:r w:rsidRPr="009B17C3">
        <w:rPr>
          <w:rFonts w:cs="Swis721 Th BT"/>
          <w:sz w:val="24"/>
        </w:rPr>
        <w:t>çã</w:t>
      </w:r>
      <w:r w:rsidRPr="009B17C3">
        <w:rPr>
          <w:sz w:val="24"/>
        </w:rPr>
        <w:t xml:space="preserve">o TLR-4 / </w:t>
      </w:r>
      <w:proofErr w:type="spellStart"/>
      <w:r w:rsidRPr="009B17C3">
        <w:rPr>
          <w:sz w:val="24"/>
        </w:rPr>
        <w:t>NF</w:t>
      </w:r>
      <w:r w:rsidRPr="009B17C3">
        <w:rPr>
          <w:rFonts w:ascii="Calibri" w:hAnsi="Calibri" w:cs="Calibri"/>
          <w:sz w:val="24"/>
        </w:rPr>
        <w:t>κ</w:t>
      </w:r>
      <w:r w:rsidRPr="009B17C3">
        <w:rPr>
          <w:sz w:val="24"/>
        </w:rPr>
        <w:t>B</w:t>
      </w:r>
      <w:proofErr w:type="spellEnd"/>
      <w:r>
        <w:rPr>
          <w:sz w:val="24"/>
        </w:rPr>
        <w:t xml:space="preserve"> em pacientes pediátricos obesos com diabetes tipo 2</w:t>
      </w:r>
    </w:p>
    <w:p w14:paraId="29C5E65E" w14:textId="77777777" w:rsidR="00B35640" w:rsidRDefault="00B35640" w:rsidP="00B35640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65856" behindDoc="0" locked="0" layoutInCell="1" allowOverlap="1" wp14:anchorId="659A6F4C" wp14:editId="562E9B58">
                <wp:simplePos x="0" y="0"/>
                <wp:positionH relativeFrom="margin">
                  <wp:align>right</wp:align>
                </wp:positionH>
                <wp:positionV relativeFrom="paragraph">
                  <wp:posOffset>13334</wp:posOffset>
                </wp:positionV>
                <wp:extent cx="5372100" cy="600075"/>
                <wp:effectExtent l="0" t="0" r="19050" b="28575"/>
                <wp:wrapNone/>
                <wp:docPr id="21" name="Caixa de texto 46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60007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DCA817C" w14:textId="77777777" w:rsidR="00D651CA" w:rsidRPr="009D65A4" w:rsidRDefault="00D651CA" w:rsidP="00B35640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Para isso, 60 pacientes foram selecionados e divididos em dois grupos, no qual receberam durante 3 meses: </w:t>
                            </w:r>
                          </w:p>
                          <w:p w14:paraId="7DE5FB5D" w14:textId="77777777" w:rsidR="00D651CA" w:rsidRPr="009D65A4" w:rsidRDefault="00D651CA" w:rsidP="00B35640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59A6F4C" id="_x0000_s1038" type="#_x0000_t202" style="position:absolute;left:0;text-align:left;margin-left:371.8pt;margin-top:1.05pt;width:423pt;height:47.25pt;z-index:25266585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" fillcolor="white [3212]" strokecolor="#0070c0">
                <v:textbox>
                  <w:txbxContent>
                    <w:p w14:paraId="1DCA817C" w14:textId="77777777" w:rsidR="00D651CA" w:rsidRPr="009D65A4" w:rsidRDefault="00D651CA" w:rsidP="00B35640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Para isso, 60 pacientes foram selecionados e divididos em dois grupos, no qual receberam durante 3 meses: </w:t>
                      </w:r>
                    </w:p>
                    <w:p w14:paraId="7DE5FB5D" w14:textId="77777777" w:rsidR="00D651CA" w:rsidRPr="009D65A4" w:rsidRDefault="00D651CA" w:rsidP="00B35640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28236616" w14:textId="77777777" w:rsidR="00B35640" w:rsidRDefault="00B35640" w:rsidP="00B35640">
      <w:pPr>
        <w:pStyle w:val="Corpo"/>
      </w:pPr>
    </w:p>
    <w:p w14:paraId="71102DD6" w14:textId="77777777" w:rsidR="00B35640" w:rsidRDefault="00B35640" w:rsidP="00B35640">
      <w:pPr>
        <w:pStyle w:val="Corpo"/>
      </w:pP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68928" behindDoc="0" locked="0" layoutInCell="1" allowOverlap="1" wp14:anchorId="2C3063C5" wp14:editId="57705967">
                <wp:simplePos x="0" y="0"/>
                <wp:positionH relativeFrom="margin">
                  <wp:posOffset>4272915</wp:posOffset>
                </wp:positionH>
                <wp:positionV relativeFrom="paragraph">
                  <wp:posOffset>114300</wp:posOffset>
                </wp:positionV>
                <wp:extent cx="226695" cy="138430"/>
                <wp:effectExtent l="0" t="0" r="1905" b="0"/>
                <wp:wrapNone/>
                <wp:docPr id="22" name="Triângulo isósceles 2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052DACB" id="Triângulo isósceles 22" o:spid="_x0000_s1026" type="#_x0000_t5" style="position:absolute;margin-left:336.45pt;margin-top:9pt;width:17.85pt;height:10.9pt;flip:y;z-index:25266892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66880" behindDoc="0" locked="0" layoutInCell="1" allowOverlap="1" wp14:anchorId="0C22A049" wp14:editId="276BB829">
                <wp:simplePos x="0" y="0"/>
                <wp:positionH relativeFrom="margin">
                  <wp:posOffset>804545</wp:posOffset>
                </wp:positionH>
                <wp:positionV relativeFrom="paragraph">
                  <wp:posOffset>96520</wp:posOffset>
                </wp:positionV>
                <wp:extent cx="226695" cy="138430"/>
                <wp:effectExtent l="0" t="0" r="1905" b="0"/>
                <wp:wrapNone/>
                <wp:docPr id="23" name="Triângulo isósceles 2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07AE9B7" id="Triângulo isósceles 23" o:spid="_x0000_s1026" type="#_x0000_t5" style="position:absolute;margin-left:63.35pt;margin-top:7.6pt;width:17.85pt;height:10.9pt;flip:y;z-index:25266688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" fillcolor="#d8d8d8 [2732]" stroked="f">
                <w10:wrap anchorx="margin"/>
              </v:shape>
            </w:pict>
          </mc:Fallback>
        </mc:AlternateContent>
      </w:r>
    </w:p>
    <w:p w14:paraId="14BB4E66" w14:textId="77777777" w:rsidR="00B35640" w:rsidRDefault="00B35640" w:rsidP="00B35640">
      <w:pPr>
        <w:pStyle w:val="Corpo"/>
      </w:pP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67904" behindDoc="0" locked="0" layoutInCell="1" allowOverlap="1" wp14:anchorId="6A84B3BD" wp14:editId="7FF0585C">
                <wp:simplePos x="0" y="0"/>
                <wp:positionH relativeFrom="margin">
                  <wp:align>right</wp:align>
                </wp:positionH>
                <wp:positionV relativeFrom="paragraph">
                  <wp:posOffset>133985</wp:posOffset>
                </wp:positionV>
                <wp:extent cx="1913890" cy="962025"/>
                <wp:effectExtent l="0" t="0" r="10160" b="28575"/>
                <wp:wrapNone/>
                <wp:docPr id="24" name="Caixa de texto 4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96202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B4E2D8E" w14:textId="09FAC37E" w:rsidR="00D651CA" w:rsidRDefault="00D651CA" w:rsidP="00B3564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</w:p>
                          <w:p w14:paraId="7EFFD6F5" w14:textId="77777777" w:rsidR="0082582B" w:rsidRDefault="0082582B" w:rsidP="00B3564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61367C85" w14:textId="2F522FC8" w:rsidR="00D651CA" w:rsidRPr="00684796" w:rsidRDefault="00D651CA" w:rsidP="00B3564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Controle</w:t>
                            </w:r>
                          </w:p>
                          <w:p w14:paraId="0253F5A7" w14:textId="77777777" w:rsidR="00D651CA" w:rsidRPr="00086CFC" w:rsidRDefault="00D651CA" w:rsidP="00B3564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A84B3BD" id="_x0000_s1039" type="#_x0000_t202" style="position:absolute;left:0;text-align:left;margin-left:99.5pt;margin-top:10.55pt;width:150.7pt;height:75.75pt;z-index:25266790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" fillcolor="#0070c0" strokecolor="#0070c0">
                <v:textbox>
                  <w:txbxContent>
                    <w:p w14:paraId="5B4E2D8E" w14:textId="09FAC37E" w:rsidR="00D651CA" w:rsidRDefault="00D651CA" w:rsidP="00B3564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</w:p>
                    <w:p w14:paraId="7EFFD6F5" w14:textId="77777777" w:rsidR="0082582B" w:rsidRDefault="0082582B" w:rsidP="00B3564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61367C85" w14:textId="2F522FC8" w:rsidR="00D651CA" w:rsidRPr="00684796" w:rsidRDefault="00D651CA" w:rsidP="00B3564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Controle</w:t>
                      </w:r>
                    </w:p>
                    <w:p w14:paraId="0253F5A7" w14:textId="77777777" w:rsidR="00D651CA" w:rsidRPr="00086CFC" w:rsidRDefault="00D651CA" w:rsidP="00B3564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64832" behindDoc="0" locked="0" layoutInCell="1" allowOverlap="1" wp14:anchorId="427AC78B" wp14:editId="7B45FEBA">
                <wp:simplePos x="0" y="0"/>
                <wp:positionH relativeFrom="margin">
                  <wp:align>left</wp:align>
                </wp:positionH>
                <wp:positionV relativeFrom="paragraph">
                  <wp:posOffset>117475</wp:posOffset>
                </wp:positionV>
                <wp:extent cx="1913890" cy="981075"/>
                <wp:effectExtent l="0" t="0" r="10160" b="28575"/>
                <wp:wrapNone/>
                <wp:docPr id="26" name="Caixa de texto 46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98107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C128D69" w14:textId="550A5F67" w:rsidR="00D651CA" w:rsidRDefault="00D651CA" w:rsidP="00B3564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</w:p>
                          <w:p w14:paraId="40704D4C" w14:textId="77777777" w:rsidR="0082582B" w:rsidRDefault="0082582B" w:rsidP="00B3564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157045AF" w14:textId="4AF552A4" w:rsidR="00D651CA" w:rsidRDefault="00D651CA" w:rsidP="00B3564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Lactoferrina</w:t>
                            </w:r>
                            <w:proofErr w:type="spellEnd"/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250 mg</w:t>
                            </w:r>
                          </w:p>
                          <w:p w14:paraId="0F2E0B9E" w14:textId="510315DF" w:rsidR="00D651CA" w:rsidRPr="009B17C3" w:rsidRDefault="00D651CA" w:rsidP="00B3564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Uma vez ao dia</w:t>
                            </w: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  <w:t xml:space="preserve"> </w:t>
                            </w:r>
                          </w:p>
                          <w:p w14:paraId="18F48DA7" w14:textId="77777777" w:rsidR="00D651CA" w:rsidRPr="00086CFC" w:rsidRDefault="00D651CA" w:rsidP="00B3564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27AC78B" id="_x0000_s1040" type="#_x0000_t202" style="position:absolute;left:0;text-align:left;margin-left:0;margin-top:9.25pt;width:150.7pt;height:77.25pt;z-index:252664832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" fillcolor="#0070c0" strokecolor="#0070c0">
                <v:textbox>
                  <w:txbxContent>
                    <w:p w14:paraId="2C128D69" w14:textId="550A5F67" w:rsidR="00D651CA" w:rsidRDefault="00D651CA" w:rsidP="00B3564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</w:p>
                    <w:p w14:paraId="40704D4C" w14:textId="77777777" w:rsidR="0082582B" w:rsidRDefault="0082582B" w:rsidP="00B3564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157045AF" w14:textId="4AF552A4" w:rsidR="00D651CA" w:rsidRDefault="00D651CA" w:rsidP="00B3564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Lactoferrina</w:t>
                      </w:r>
                      <w:proofErr w:type="spellEnd"/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250 mg</w:t>
                      </w:r>
                    </w:p>
                    <w:p w14:paraId="0F2E0B9E" w14:textId="510315DF" w:rsidR="00D651CA" w:rsidRPr="009B17C3" w:rsidRDefault="00D651CA" w:rsidP="00B3564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Uma vez ao dia</w:t>
                      </w:r>
                      <w:r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  <w:t xml:space="preserve"> </w:t>
                      </w:r>
                    </w:p>
                    <w:p w14:paraId="18F48DA7" w14:textId="77777777" w:rsidR="00D651CA" w:rsidRPr="00086CFC" w:rsidRDefault="00D651CA" w:rsidP="00B3564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0BB6902" w14:textId="77777777" w:rsidR="00B35640" w:rsidRDefault="00B35640" w:rsidP="00B35640">
      <w:pPr>
        <w:pStyle w:val="Corpo"/>
      </w:pPr>
    </w:p>
    <w:p w14:paraId="60B85647" w14:textId="77777777" w:rsidR="00B35640" w:rsidRDefault="00B35640" w:rsidP="00B35640">
      <w:pPr>
        <w:pStyle w:val="Corpo"/>
      </w:pPr>
    </w:p>
    <w:p w14:paraId="1AD2D902" w14:textId="77777777" w:rsidR="00B35640" w:rsidRDefault="00B35640" w:rsidP="00B35640">
      <w:pPr>
        <w:pStyle w:val="Corpo"/>
      </w:pPr>
    </w:p>
    <w:p w14:paraId="25DBD4D4" w14:textId="77777777" w:rsidR="00B35640" w:rsidRDefault="00B35640" w:rsidP="00B35640">
      <w:pPr>
        <w:pStyle w:val="Corpo"/>
        <w:spacing w:before="120"/>
        <w:rPr>
          <w:sz w:val="20"/>
        </w:rPr>
      </w:pPr>
    </w:p>
    <w:p w14:paraId="7D809E35" w14:textId="77777777" w:rsidR="00B35640" w:rsidRDefault="00B35640" w:rsidP="00B35640">
      <w:pPr>
        <w:pStyle w:val="Corpo"/>
        <w:spacing w:before="120" w:after="0"/>
        <w:rPr>
          <w:sz w:val="20"/>
        </w:rPr>
      </w:pPr>
    </w:p>
    <w:p w14:paraId="03D93DF9" w14:textId="742A80C7" w:rsidR="00B35640" w:rsidRPr="00B35640" w:rsidRDefault="00B35640" w:rsidP="00B35640">
      <w:pPr>
        <w:pStyle w:val="Corpo"/>
        <w:numPr>
          <w:ilvl w:val="0"/>
          <w:numId w:val="2"/>
        </w:numPr>
        <w:rPr>
          <w:iCs/>
          <w:sz w:val="20"/>
          <w:szCs w:val="23"/>
        </w:rPr>
      </w:pPr>
      <w:r w:rsidRPr="00B35640">
        <w:rPr>
          <w:iCs/>
          <w:sz w:val="20"/>
          <w:szCs w:val="23"/>
        </w:rPr>
        <w:t>Medições de níveis de hemoglobina A1c (HbA1c), perfil lipídico, capacidade antioxidante (SOD, Nrf2), interleucinas pró-inflamatórias; (IL-1</w:t>
      </w:r>
      <w:r w:rsidRPr="00B35640">
        <w:rPr>
          <w:rFonts w:ascii="Calibri" w:hAnsi="Calibri" w:cs="Calibri"/>
          <w:iCs/>
          <w:sz w:val="20"/>
          <w:szCs w:val="23"/>
        </w:rPr>
        <w:t>β</w:t>
      </w:r>
      <w:r w:rsidRPr="00B35640">
        <w:rPr>
          <w:iCs/>
          <w:sz w:val="20"/>
          <w:szCs w:val="23"/>
        </w:rPr>
        <w:t xml:space="preserve">, IL-6, IL-18), </w:t>
      </w:r>
      <w:proofErr w:type="spellStart"/>
      <w:r w:rsidRPr="00B35640">
        <w:rPr>
          <w:iCs/>
          <w:sz w:val="20"/>
          <w:szCs w:val="23"/>
        </w:rPr>
        <w:t>Ciclina</w:t>
      </w:r>
      <w:proofErr w:type="spellEnd"/>
      <w:r w:rsidRPr="00B35640">
        <w:rPr>
          <w:iCs/>
          <w:sz w:val="20"/>
          <w:szCs w:val="23"/>
        </w:rPr>
        <w:t xml:space="preserve"> D-1, lipocalina-2 e os níveis de expressão do proliferador de peroxissoma (PPAR-</w:t>
      </w:r>
      <w:r w:rsidRPr="00B35640">
        <w:rPr>
          <w:rFonts w:ascii="Calibri" w:hAnsi="Calibri" w:cs="Calibri"/>
          <w:iCs/>
          <w:sz w:val="20"/>
          <w:szCs w:val="23"/>
        </w:rPr>
        <w:t>γ</w:t>
      </w:r>
      <w:r w:rsidRPr="00B35640">
        <w:rPr>
          <w:iCs/>
          <w:sz w:val="20"/>
          <w:szCs w:val="23"/>
        </w:rPr>
        <w:t xml:space="preserve">) foram realizados no início e 3 meses após o consumo diário de </w:t>
      </w:r>
      <w:proofErr w:type="spellStart"/>
      <w:r w:rsidRPr="00B35640">
        <w:rPr>
          <w:iCs/>
          <w:sz w:val="20"/>
          <w:szCs w:val="23"/>
        </w:rPr>
        <w:t>lactoferrina</w:t>
      </w:r>
      <w:proofErr w:type="spellEnd"/>
      <w:r w:rsidRPr="00B35640">
        <w:rPr>
          <w:iCs/>
          <w:sz w:val="20"/>
          <w:szCs w:val="23"/>
        </w:rPr>
        <w:t>;</w:t>
      </w:r>
    </w:p>
    <w:p w14:paraId="4A424540" w14:textId="435EC761" w:rsidR="00B35640" w:rsidRPr="00B35640" w:rsidRDefault="00B35640" w:rsidP="00B35640">
      <w:pPr>
        <w:pStyle w:val="Corpo"/>
        <w:numPr>
          <w:ilvl w:val="0"/>
          <w:numId w:val="2"/>
        </w:numPr>
        <w:rPr>
          <w:iCs/>
          <w:sz w:val="20"/>
          <w:szCs w:val="23"/>
        </w:rPr>
      </w:pPr>
      <w:r w:rsidRPr="00B35640">
        <w:rPr>
          <w:iCs/>
          <w:sz w:val="20"/>
          <w:szCs w:val="23"/>
        </w:rPr>
        <w:t>O envolvimento do mecanismo da cascata de sinalização TLR4-SIRT-1-NF</w:t>
      </w:r>
      <w:r w:rsidRPr="00B35640">
        <w:rPr>
          <w:rFonts w:ascii="Calibri" w:hAnsi="Calibri" w:cs="Calibri"/>
          <w:iCs/>
          <w:sz w:val="20"/>
          <w:szCs w:val="23"/>
        </w:rPr>
        <w:t>κ</w:t>
      </w:r>
      <w:r w:rsidRPr="00B35640">
        <w:rPr>
          <w:iCs/>
          <w:sz w:val="20"/>
          <w:szCs w:val="23"/>
        </w:rPr>
        <w:t>B também foi investigado.</w:t>
      </w:r>
    </w:p>
    <w:p w14:paraId="6B677499" w14:textId="1D9B417D" w:rsidR="00B35640" w:rsidRDefault="00B35640" w:rsidP="00B35640">
      <w:pPr>
        <w:pStyle w:val="Corpo"/>
        <w:spacing w:before="120" w:after="0"/>
        <w:rPr>
          <w:sz w:val="20"/>
          <w:szCs w:val="23"/>
        </w:rPr>
      </w:pPr>
    </w:p>
    <w:p w14:paraId="7AF1154D" w14:textId="77777777" w:rsidR="00B35640" w:rsidRPr="00C72C0B" w:rsidRDefault="00B35640" w:rsidP="00B35640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0DCB37C4" w14:textId="77777777" w:rsidR="00B35640" w:rsidRPr="00714E9A" w:rsidRDefault="00B35640" w:rsidP="00B35640">
      <w:pPr>
        <w:pStyle w:val="Corpo"/>
        <w:rPr>
          <w:sz w:val="16"/>
          <w:szCs w:val="16"/>
        </w:rPr>
      </w:pPr>
    </w:p>
    <w:p w14:paraId="6B271E69" w14:textId="3CE5FD07" w:rsidR="00B35640" w:rsidRPr="00B35640" w:rsidRDefault="00B35640" w:rsidP="00B35640">
      <w:pPr>
        <w:pStyle w:val="Corpo"/>
        <w:numPr>
          <w:ilvl w:val="0"/>
          <w:numId w:val="1"/>
        </w:numPr>
        <w:spacing w:after="40"/>
        <w:rPr>
          <w:szCs w:val="23"/>
        </w:rPr>
      </w:pPr>
      <w:r w:rsidRPr="00B35640">
        <w:rPr>
          <w:szCs w:val="23"/>
        </w:rPr>
        <w:t>Os resultados confirmaram a atividade antidiabética através da melhora significativa dos níveis basais de HbA1c, IMC e perfil lipídico, o que é evidenciado pelo aumento da expressão de PPAR-</w:t>
      </w:r>
      <w:r w:rsidRPr="00B35640">
        <w:rPr>
          <w:rFonts w:ascii="Calibri" w:hAnsi="Calibri" w:cs="Calibri"/>
          <w:szCs w:val="23"/>
        </w:rPr>
        <w:t>γ</w:t>
      </w:r>
      <w:r w:rsidRPr="00B35640">
        <w:rPr>
          <w:szCs w:val="23"/>
        </w:rPr>
        <w:t xml:space="preserve"> e SIRT-1;</w:t>
      </w:r>
    </w:p>
    <w:p w14:paraId="56C6A3C5" w14:textId="77777777" w:rsidR="00B35640" w:rsidRPr="00B35640" w:rsidRDefault="00B35640" w:rsidP="00B35640">
      <w:pPr>
        <w:pStyle w:val="Corpo"/>
        <w:numPr>
          <w:ilvl w:val="0"/>
          <w:numId w:val="1"/>
        </w:numPr>
        <w:spacing w:after="40"/>
        <w:rPr>
          <w:szCs w:val="23"/>
        </w:rPr>
      </w:pPr>
      <w:r w:rsidRPr="00B35640">
        <w:rPr>
          <w:szCs w:val="23"/>
        </w:rPr>
        <w:t>Além disso, o efeito anti-inflamatório foi evidente pela diminuição significativa nos níveis séricos de IL-1</w:t>
      </w:r>
      <w:r w:rsidRPr="00B35640">
        <w:rPr>
          <w:rFonts w:ascii="Calibri" w:hAnsi="Calibri" w:cs="Calibri"/>
          <w:szCs w:val="23"/>
        </w:rPr>
        <w:t>β</w:t>
      </w:r>
      <w:r w:rsidRPr="00B35640">
        <w:rPr>
          <w:szCs w:val="23"/>
        </w:rPr>
        <w:t>, IL-6, IL-18, TNF-</w:t>
      </w:r>
      <w:r w:rsidRPr="00B35640">
        <w:rPr>
          <w:rFonts w:ascii="Calibri" w:hAnsi="Calibri" w:cs="Calibri"/>
          <w:szCs w:val="23"/>
        </w:rPr>
        <w:t>α</w:t>
      </w:r>
      <w:r w:rsidRPr="00B35640">
        <w:rPr>
          <w:szCs w:val="23"/>
        </w:rPr>
        <w:t xml:space="preserve">, </w:t>
      </w:r>
      <w:proofErr w:type="spellStart"/>
      <w:r w:rsidRPr="00B35640">
        <w:rPr>
          <w:szCs w:val="23"/>
        </w:rPr>
        <w:t>lipocalina</w:t>
      </w:r>
      <w:proofErr w:type="spellEnd"/>
      <w:r w:rsidRPr="00B35640">
        <w:rPr>
          <w:szCs w:val="23"/>
        </w:rPr>
        <w:t xml:space="preserve"> 2 no grupo tratado;</w:t>
      </w:r>
    </w:p>
    <w:p w14:paraId="1D859FB3" w14:textId="77777777" w:rsidR="00B35640" w:rsidRPr="00B35640" w:rsidRDefault="00B35640" w:rsidP="00B35640">
      <w:pPr>
        <w:pStyle w:val="Corpo"/>
        <w:numPr>
          <w:ilvl w:val="0"/>
          <w:numId w:val="1"/>
        </w:numPr>
        <w:spacing w:after="40"/>
        <w:rPr>
          <w:szCs w:val="23"/>
        </w:rPr>
      </w:pPr>
      <w:r w:rsidRPr="00B35640">
        <w:rPr>
          <w:szCs w:val="23"/>
        </w:rPr>
        <w:t>A eficácia antioxidante foi observada pelos níveis estimulados de SOD e expressão de NrF2 no grupo tratado.</w:t>
      </w:r>
    </w:p>
    <w:p w14:paraId="1F524770" w14:textId="2A4C556B" w:rsidR="00B35640" w:rsidRDefault="00B35640" w:rsidP="00511C2C">
      <w:pPr>
        <w:pStyle w:val="Corpo"/>
        <w:spacing w:after="40"/>
        <w:ind w:left="360"/>
        <w:rPr>
          <w:b/>
          <w:color w:val="339966"/>
        </w:rPr>
      </w:pPr>
    </w:p>
    <w:p w14:paraId="328B4FA2" w14:textId="77777777" w:rsidR="00B35640" w:rsidRDefault="00B35640" w:rsidP="00B35640">
      <w:pPr>
        <w:pStyle w:val="Corpo"/>
        <w:rPr>
          <w:b/>
          <w:color w:val="339966"/>
        </w:rPr>
      </w:pPr>
    </w:p>
    <w:p w14:paraId="257AB951" w14:textId="77777777" w:rsidR="00B35640" w:rsidRPr="00C72C0B" w:rsidRDefault="00B35640" w:rsidP="00B35640">
      <w:pPr>
        <w:pStyle w:val="Corpo"/>
        <w:rPr>
          <w:b/>
          <w:color w:val="339966"/>
        </w:rPr>
      </w:pPr>
      <w:r>
        <w:rPr>
          <w:b/>
          <w:color w:val="339966"/>
        </w:rPr>
        <w:t>Conclusão:</w:t>
      </w:r>
    </w:p>
    <w:p w14:paraId="70242C7E" w14:textId="77777777" w:rsidR="00B35640" w:rsidRPr="0041379C" w:rsidRDefault="00B35640" w:rsidP="00B35640">
      <w:pPr>
        <w:pStyle w:val="Corpo"/>
        <w:rPr>
          <w:b/>
          <w:color w:val="339966"/>
          <w:sz w:val="16"/>
          <w:szCs w:val="16"/>
        </w:rPr>
      </w:pPr>
    </w:p>
    <w:p w14:paraId="5D97A08F" w14:textId="77777777" w:rsidR="00B35640" w:rsidRDefault="00B35640" w:rsidP="00B35640">
      <w:pPr>
        <w:pStyle w:val="Corpo"/>
        <w:jc w:val="center"/>
        <w:rPr>
          <w:b/>
          <w:i/>
        </w:rPr>
      </w:pPr>
      <w:r>
        <w:rPr>
          <w:b/>
          <w:i/>
        </w:rPr>
        <w:t>O estudo comprova que a administração</w:t>
      </w:r>
      <w:r w:rsidRPr="009B17C3">
        <w:rPr>
          <w:b/>
          <w:i/>
        </w:rPr>
        <w:t xml:space="preserve"> de </w:t>
      </w:r>
      <w:proofErr w:type="spellStart"/>
      <w:r w:rsidRPr="009B17C3">
        <w:rPr>
          <w:b/>
          <w:i/>
        </w:rPr>
        <w:t>lactoferrina</w:t>
      </w:r>
      <w:proofErr w:type="spellEnd"/>
      <w:r w:rsidRPr="009B17C3">
        <w:rPr>
          <w:b/>
          <w:i/>
        </w:rPr>
        <w:t xml:space="preserve"> </w:t>
      </w:r>
      <w:r>
        <w:rPr>
          <w:b/>
          <w:i/>
        </w:rPr>
        <w:t xml:space="preserve">possui </w:t>
      </w:r>
      <w:r w:rsidRPr="009B17C3">
        <w:rPr>
          <w:b/>
          <w:i/>
        </w:rPr>
        <w:t xml:space="preserve">eficácia </w:t>
      </w:r>
      <w:r>
        <w:rPr>
          <w:b/>
          <w:i/>
        </w:rPr>
        <w:t xml:space="preserve">na </w:t>
      </w:r>
      <w:r w:rsidRPr="009B17C3">
        <w:rPr>
          <w:b/>
          <w:i/>
        </w:rPr>
        <w:t>hipoglicemia e conta por seus efeitos sensibilizadores à insulina, anti-inflamatórios e imunomoduladores via cascata de sinalização TLR4</w:t>
      </w:r>
      <w:r>
        <w:rPr>
          <w:b/>
          <w:i/>
        </w:rPr>
        <w:t xml:space="preserve">, </w:t>
      </w:r>
      <w:proofErr w:type="spellStart"/>
      <w:r w:rsidRPr="009B17C3">
        <w:rPr>
          <w:b/>
          <w:i/>
        </w:rPr>
        <w:t>NF</w:t>
      </w:r>
      <w:r w:rsidRPr="009B17C3">
        <w:rPr>
          <w:rFonts w:ascii="Calibri" w:hAnsi="Calibri" w:cs="Calibri"/>
          <w:b/>
          <w:i/>
        </w:rPr>
        <w:t>κ</w:t>
      </w:r>
      <w:r>
        <w:rPr>
          <w:b/>
          <w:i/>
        </w:rPr>
        <w:t>B</w:t>
      </w:r>
      <w:proofErr w:type="spellEnd"/>
      <w:r>
        <w:rPr>
          <w:b/>
          <w:i/>
        </w:rPr>
        <w:t xml:space="preserve"> e </w:t>
      </w:r>
      <w:r w:rsidRPr="009B17C3">
        <w:rPr>
          <w:b/>
          <w:i/>
        </w:rPr>
        <w:t>SIRT-1.</w:t>
      </w:r>
    </w:p>
    <w:p w14:paraId="77D5F91C" w14:textId="77777777" w:rsidR="00B35640" w:rsidRPr="00F14D5A" w:rsidRDefault="00B35640" w:rsidP="00B35640">
      <w:pPr>
        <w:pStyle w:val="Ttulo1"/>
        <w:jc w:val="center"/>
      </w:pPr>
      <w:bookmarkStart w:id="15" w:name="_Toc36632324"/>
      <w:r>
        <w:lastRenderedPageBreak/>
        <w:t>Formulário</w:t>
      </w:r>
      <w:bookmarkEnd w:id="15"/>
    </w:p>
    <w:p w14:paraId="531AB0F3" w14:textId="77777777" w:rsidR="00B35640" w:rsidRDefault="00B35640" w:rsidP="00B35640">
      <w:pPr>
        <w:pStyle w:val="Corpo"/>
        <w:spacing w:after="120"/>
      </w:pPr>
    </w:p>
    <w:p w14:paraId="0D8674D9" w14:textId="77777777" w:rsidR="00B35640" w:rsidRPr="00FF39AA" w:rsidRDefault="00B35640" w:rsidP="00B35640">
      <w:pPr>
        <w:pStyle w:val="Corpo"/>
        <w:rPr>
          <w:b/>
          <w:i/>
          <w:sz w:val="24"/>
        </w:rPr>
      </w:pPr>
      <w:proofErr w:type="spellStart"/>
      <w:r>
        <w:rPr>
          <w:b/>
          <w:i/>
          <w:sz w:val="24"/>
        </w:rPr>
        <w:t>Lactoferrina</w:t>
      </w:r>
      <w:proofErr w:type="spellEnd"/>
      <w:r>
        <w:rPr>
          <w:b/>
          <w:i/>
          <w:sz w:val="24"/>
        </w:rPr>
        <w:t xml:space="preserve"> na Modulação dos Parâmetros Imunológicos </w:t>
      </w:r>
    </w:p>
    <w:p w14:paraId="1331EF33" w14:textId="0FF7C596" w:rsidR="00B35640" w:rsidRPr="00C30C20" w:rsidRDefault="00B35640" w:rsidP="00B35640">
      <w:pPr>
        <w:pStyle w:val="Corpo"/>
      </w:pPr>
      <w:r>
        <w:rPr>
          <w:noProof/>
          <w:sz w:val="16"/>
          <w:szCs w:val="16"/>
          <w:lang w:eastAsia="pt-BR"/>
        </w:rPr>
        <mc:AlternateContent>
          <mc:Choice Requires="wps">
            <w:drawing>
              <wp:anchor distT="0" distB="0" distL="114300" distR="114300" simplePos="0" relativeHeight="252670976" behindDoc="0" locked="0" layoutInCell="1" allowOverlap="1" wp14:anchorId="6B6DC863" wp14:editId="3D5112F2">
                <wp:simplePos x="0" y="0"/>
                <wp:positionH relativeFrom="margin">
                  <wp:posOffset>3550285</wp:posOffset>
                </wp:positionH>
                <wp:positionV relativeFrom="paragraph">
                  <wp:posOffset>230793</wp:posOffset>
                </wp:positionV>
                <wp:extent cx="2209800" cy="558165"/>
                <wp:effectExtent l="0" t="0" r="0" b="0"/>
                <wp:wrapNone/>
                <wp:docPr id="32" name="Caixa de texto 3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209800" cy="558165"/>
                        </a:xfrm>
                        <a:prstGeom prst="rect">
                          <a:avLst/>
                        </a:prstGeom>
                        <a:solidFill>
                          <a:schemeClr val="bg2">
                            <a:lumMod val="100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CCC2615" w14:textId="77777777" w:rsidR="00D651CA" w:rsidRPr="00601BC7" w:rsidRDefault="00D651CA" w:rsidP="00B35640">
                            <w:pPr>
                              <w:pStyle w:val="Corpo"/>
                              <w:spacing w:line="276" w:lineRule="auto"/>
                              <w:rPr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sz w:val="18"/>
                                <w:szCs w:val="18"/>
                              </w:rPr>
                              <w:t>*No mercado magistral você encontra disponível o BIOFERRIN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B6DC863" id="Caixa de texto 32" o:spid="_x0000_s1041" type="#_x0000_t202" style="position:absolute;left:0;text-align:left;margin-left:279.55pt;margin-top:18.15pt;width:174pt;height:43.95pt;z-index:25267097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" fillcolor="#e7e6e6 [3214]" stroked="f">
                <v:textbox>
                  <w:txbxContent>
                    <w:p w14:paraId="5CCC2615" w14:textId="77777777" w:rsidR="00D651CA" w:rsidRPr="00601BC7" w:rsidRDefault="00D651CA" w:rsidP="00B35640">
                      <w:pPr>
                        <w:pStyle w:val="Corpo"/>
                        <w:spacing w:line="276" w:lineRule="auto"/>
                        <w:rPr>
                          <w:sz w:val="18"/>
                          <w:szCs w:val="18"/>
                        </w:rPr>
                      </w:pPr>
                      <w:r>
                        <w:rPr>
                          <w:sz w:val="18"/>
                          <w:szCs w:val="18"/>
                        </w:rPr>
                        <w:t>*No mercado magistral você encontra disponível o BIOFERRIN.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B35640" w:rsidRPr="009537E7" w14:paraId="36D53AC9" w14:textId="77777777" w:rsidTr="00B3564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2F2A7E9A" w14:textId="49D72B52" w:rsidR="00B35640" w:rsidRDefault="00B35640" w:rsidP="00B35640">
            <w:pPr>
              <w:pStyle w:val="Corpo"/>
              <w:jc w:val="center"/>
              <w:rPr>
                <w:b/>
                <w:color w:val="FFFFFF" w:themeColor="background1"/>
                <w:sz w:val="22"/>
              </w:rPr>
            </w:pPr>
            <w:r>
              <w:rPr>
                <w:b/>
                <w:color w:val="FFFFFF" w:themeColor="background1"/>
                <w:sz w:val="22"/>
              </w:rPr>
              <w:t xml:space="preserve">Cápsulas de </w:t>
            </w:r>
            <w:proofErr w:type="spellStart"/>
            <w:r>
              <w:rPr>
                <w:b/>
                <w:color w:val="FFFFFF" w:themeColor="background1"/>
                <w:sz w:val="22"/>
              </w:rPr>
              <w:t>Lactoferrina</w:t>
            </w:r>
            <w:proofErr w:type="spellEnd"/>
            <w:r>
              <w:rPr>
                <w:b/>
                <w:color w:val="FFFFFF" w:themeColor="background1"/>
                <w:sz w:val="22"/>
              </w:rPr>
              <w:t xml:space="preserve"> </w:t>
            </w:r>
          </w:p>
        </w:tc>
      </w:tr>
      <w:tr w:rsidR="00B35640" w:rsidRPr="009537E7" w14:paraId="1A71A49D" w14:textId="77777777" w:rsidTr="00B3564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353EFDE6" w14:textId="1263DAEB" w:rsidR="00B35640" w:rsidRDefault="00B35640" w:rsidP="00B35640">
            <w:pPr>
              <w:pStyle w:val="Corpo"/>
              <w:jc w:val="center"/>
              <w:rPr>
                <w:sz w:val="24"/>
              </w:rPr>
            </w:pPr>
            <w:proofErr w:type="spellStart"/>
            <w:r>
              <w:t>Lactoferrina</w:t>
            </w:r>
            <w:proofErr w:type="spellEnd"/>
            <w:r>
              <w:t>*......................</w:t>
            </w:r>
            <w:r w:rsidR="00F23509">
              <w:t>.</w:t>
            </w:r>
            <w:r>
              <w:t>...........250 mg</w:t>
            </w:r>
          </w:p>
        </w:tc>
      </w:tr>
      <w:tr w:rsidR="00B35640" w:rsidRPr="009537E7" w14:paraId="5E473CD8" w14:textId="77777777" w:rsidTr="00B35640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1464BCCC" w14:textId="6678A4B3" w:rsidR="00B35640" w:rsidRPr="00AA1F79" w:rsidRDefault="00B35640" w:rsidP="00B35640">
            <w:pPr>
              <w:pStyle w:val="Corpo"/>
              <w:jc w:val="center"/>
              <w:rPr>
                <w:sz w:val="24"/>
              </w:rPr>
            </w:pPr>
            <w:r>
              <w:t>Excipiente qsp..................</w:t>
            </w:r>
            <w:r w:rsidR="00F23509">
              <w:t>..</w:t>
            </w:r>
            <w:r>
              <w:t>.......1 Cápsula</w:t>
            </w:r>
          </w:p>
        </w:tc>
      </w:tr>
    </w:tbl>
    <w:p w14:paraId="206B643A" w14:textId="47BF2B3E" w:rsidR="00B35640" w:rsidRDefault="00B35640" w:rsidP="00B35640">
      <w:pPr>
        <w:pStyle w:val="Corpo"/>
        <w:ind w:right="3969"/>
        <w:jc w:val="left"/>
        <w:rPr>
          <w:sz w:val="16"/>
          <w:szCs w:val="16"/>
        </w:rPr>
      </w:pPr>
      <w:r>
        <w:rPr>
          <w:sz w:val="16"/>
          <w:szCs w:val="16"/>
        </w:rPr>
        <w:t>Administrar 1 cápsula ao dia ou conforme orientação médica.</w:t>
      </w:r>
    </w:p>
    <w:p w14:paraId="6DC150D1" w14:textId="77777777" w:rsidR="00C95923" w:rsidRDefault="00C95923" w:rsidP="00935432">
      <w:pPr>
        <w:jc w:val="both"/>
        <w:rPr>
          <w:rFonts w:ascii="Swis721 Th BT" w:hAnsi="Swis721 Th BT"/>
          <w:b/>
          <w:i/>
          <w:iCs/>
          <w:color w:val="404040" w:themeColor="text1" w:themeTint="BF"/>
          <w:sz w:val="23"/>
          <w:szCs w:val="23"/>
        </w:rPr>
      </w:pPr>
    </w:p>
    <w:p w14:paraId="1E473654" w14:textId="77777777" w:rsidR="00C95923" w:rsidRDefault="00C95923" w:rsidP="00935432">
      <w:pPr>
        <w:jc w:val="both"/>
        <w:rPr>
          <w:rFonts w:ascii="Swis721 Th BT" w:hAnsi="Swis721 Th BT"/>
          <w:b/>
          <w:i/>
          <w:iCs/>
          <w:color w:val="404040" w:themeColor="text1" w:themeTint="BF"/>
          <w:sz w:val="23"/>
          <w:szCs w:val="23"/>
        </w:rPr>
      </w:pPr>
    </w:p>
    <w:p w14:paraId="5593D96A" w14:textId="2C464163" w:rsidR="00935432" w:rsidRPr="008428E8" w:rsidRDefault="00935432" w:rsidP="00935432">
      <w:pPr>
        <w:jc w:val="both"/>
        <w:rPr>
          <w:rFonts w:ascii="Swis721 Th BT" w:hAnsi="Swis721 Th BT"/>
          <w:b/>
          <w:i/>
          <w:iCs/>
          <w:color w:val="404040" w:themeColor="text1" w:themeTint="BF"/>
          <w:sz w:val="23"/>
          <w:szCs w:val="23"/>
        </w:rPr>
      </w:pPr>
      <w:proofErr w:type="spellStart"/>
      <w:r w:rsidRPr="008428E8">
        <w:rPr>
          <w:rFonts w:ascii="Swis721 Th BT" w:hAnsi="Swis721 Th BT"/>
          <w:b/>
          <w:i/>
          <w:iCs/>
          <w:color w:val="404040" w:themeColor="text1" w:themeTint="BF"/>
          <w:sz w:val="23"/>
          <w:szCs w:val="23"/>
        </w:rPr>
        <w:t>Lactoferrina</w:t>
      </w:r>
      <w:proofErr w:type="spellEnd"/>
      <w:r w:rsidRPr="008428E8">
        <w:rPr>
          <w:rFonts w:ascii="Swis721 Th BT" w:hAnsi="Swis721 Th BT"/>
          <w:b/>
          <w:i/>
          <w:iCs/>
          <w:color w:val="404040" w:themeColor="text1" w:themeTint="BF"/>
          <w:sz w:val="23"/>
          <w:szCs w:val="23"/>
        </w:rPr>
        <w:t xml:space="preserve"> Bovina nas Condições de Estresse Imunológico</w:t>
      </w: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935432" w:rsidRPr="009537E7" w14:paraId="77D0F418" w14:textId="77777777" w:rsidTr="00511C2C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240891E0" w14:textId="77777777" w:rsidR="00935432" w:rsidRPr="00C87A84" w:rsidRDefault="00935432" w:rsidP="00511C2C">
            <w:pPr>
              <w:pStyle w:val="Corpo"/>
              <w:jc w:val="center"/>
              <w:rPr>
                <w:b/>
                <w:color w:val="FFFFFF" w:themeColor="background1"/>
              </w:rPr>
            </w:pPr>
            <w:r w:rsidRPr="00DC17FF">
              <w:rPr>
                <w:b/>
                <w:color w:val="FFFFFF" w:themeColor="background1"/>
                <w:sz w:val="22"/>
              </w:rPr>
              <w:t xml:space="preserve">Cápsulas de </w:t>
            </w:r>
            <w:proofErr w:type="spellStart"/>
            <w:r>
              <w:rPr>
                <w:b/>
                <w:color w:val="FFFFFF" w:themeColor="background1"/>
                <w:sz w:val="22"/>
              </w:rPr>
              <w:t>Lactoferrina</w:t>
            </w:r>
            <w:proofErr w:type="spellEnd"/>
            <w:r>
              <w:rPr>
                <w:b/>
                <w:color w:val="FFFFFF" w:themeColor="background1"/>
                <w:sz w:val="22"/>
              </w:rPr>
              <w:t xml:space="preserve"> Bovina</w:t>
            </w:r>
          </w:p>
        </w:tc>
      </w:tr>
      <w:tr w:rsidR="00935432" w:rsidRPr="009537E7" w14:paraId="4B56CBC2" w14:textId="77777777" w:rsidTr="00511C2C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63145FD" w14:textId="19589AAA" w:rsidR="00935432" w:rsidRPr="000613B1" w:rsidRDefault="00935432" w:rsidP="00511C2C">
            <w:pPr>
              <w:jc w:val="center"/>
              <w:rPr>
                <w:rFonts w:ascii="Swis721 Th BT" w:hAnsi="Swis721 Th BT"/>
              </w:rPr>
            </w:pPr>
            <w:proofErr w:type="spellStart"/>
            <w:r>
              <w:rPr>
                <w:rFonts w:ascii="Swis721 Th BT" w:hAnsi="Swis721 Th BT"/>
              </w:rPr>
              <w:t>Lactoferrina</w:t>
            </w:r>
            <w:proofErr w:type="spellEnd"/>
            <w:r>
              <w:rPr>
                <w:rFonts w:ascii="Swis721 Th BT" w:hAnsi="Swis721 Th BT"/>
              </w:rPr>
              <w:t xml:space="preserve"> Bovina (</w:t>
            </w:r>
            <w:proofErr w:type="spellStart"/>
            <w:r>
              <w:rPr>
                <w:rFonts w:ascii="Swis721 Th BT" w:hAnsi="Swis721 Th BT"/>
              </w:rPr>
              <w:t>Bioferrin</w:t>
            </w:r>
            <w:proofErr w:type="spellEnd"/>
            <w:r>
              <w:rPr>
                <w:rFonts w:ascii="Swis721 Th BT" w:hAnsi="Swis721 Th BT"/>
              </w:rPr>
              <w:t>)...</w:t>
            </w:r>
            <w:r w:rsidR="00797D43">
              <w:rPr>
                <w:rFonts w:ascii="Swis721 Th BT" w:hAnsi="Swis721 Th BT"/>
              </w:rPr>
              <w:t>.</w:t>
            </w:r>
            <w:r w:rsidR="00C95923">
              <w:rPr>
                <w:rFonts w:ascii="Swis721 Th BT" w:hAnsi="Swis721 Th BT"/>
              </w:rPr>
              <w:t>.....................</w:t>
            </w:r>
            <w:r w:rsidR="00797D43">
              <w:rPr>
                <w:rFonts w:ascii="Swis721 Th BT" w:hAnsi="Swis721 Th BT"/>
              </w:rPr>
              <w:t>.......</w:t>
            </w:r>
            <w:r>
              <w:rPr>
                <w:rFonts w:ascii="Swis721 Th BT" w:hAnsi="Swis721 Th BT"/>
              </w:rPr>
              <w:t>100 - 300</w:t>
            </w:r>
            <w:r w:rsidRPr="000613B1">
              <w:rPr>
                <w:rFonts w:ascii="Swis721 Th BT" w:hAnsi="Swis721 Th BT"/>
              </w:rPr>
              <w:t xml:space="preserve"> mg</w:t>
            </w:r>
          </w:p>
        </w:tc>
      </w:tr>
      <w:tr w:rsidR="00935432" w:rsidRPr="009537E7" w14:paraId="6251B4BE" w14:textId="77777777" w:rsidTr="00511C2C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5BD3AAF1" w14:textId="4F6ADD96" w:rsidR="00935432" w:rsidRPr="00D27F87" w:rsidRDefault="00935432" w:rsidP="00511C2C">
            <w:pPr>
              <w:pStyle w:val="formulas"/>
              <w:jc w:val="center"/>
              <w:rPr>
                <w:rFonts w:ascii="Swis721 Th BT" w:hAnsi="Swis721 Th BT"/>
                <w:b w:val="0"/>
                <w:bCs/>
                <w:color w:val="000000" w:themeColor="text1"/>
                <w:sz w:val="20"/>
                <w:szCs w:val="20"/>
              </w:rPr>
            </w:pPr>
            <w:r w:rsidRPr="00D27F87">
              <w:rPr>
                <w:rFonts w:ascii="Swis721 Th BT" w:hAnsi="Swis721 Th BT"/>
                <w:b w:val="0"/>
                <w:bCs/>
                <w:color w:val="000000" w:themeColor="text1"/>
                <w:szCs w:val="20"/>
              </w:rPr>
              <w:t>Excipiente qsp.................</w:t>
            </w:r>
            <w:r w:rsidR="00F23509">
              <w:rPr>
                <w:rFonts w:ascii="Swis721 Th BT" w:hAnsi="Swis721 Th BT"/>
                <w:b w:val="0"/>
                <w:bCs/>
                <w:color w:val="000000" w:themeColor="text1"/>
                <w:szCs w:val="20"/>
              </w:rPr>
              <w:t>...</w:t>
            </w:r>
            <w:r w:rsidRPr="00D27F87">
              <w:rPr>
                <w:rFonts w:ascii="Swis721 Th BT" w:hAnsi="Swis721 Th BT"/>
                <w:b w:val="0"/>
                <w:bCs/>
                <w:color w:val="000000" w:themeColor="text1"/>
                <w:szCs w:val="20"/>
              </w:rPr>
              <w:t>........1 Cápsula</w:t>
            </w:r>
          </w:p>
        </w:tc>
      </w:tr>
    </w:tbl>
    <w:p w14:paraId="738FCB04" w14:textId="77777777" w:rsidR="00935432" w:rsidRPr="00B12A58" w:rsidRDefault="00935432" w:rsidP="00935432">
      <w:pPr>
        <w:pStyle w:val="Corpo"/>
        <w:ind w:right="3969"/>
        <w:jc w:val="left"/>
        <w:rPr>
          <w:sz w:val="16"/>
          <w:szCs w:val="16"/>
        </w:rPr>
      </w:pPr>
      <w:r>
        <w:rPr>
          <w:sz w:val="16"/>
          <w:szCs w:val="16"/>
        </w:rPr>
        <w:t>Administrar 1 cápsula três vezes ao dia ou conforme orientação médica.</w:t>
      </w:r>
    </w:p>
    <w:p w14:paraId="6E6C4B2A" w14:textId="77777777" w:rsidR="00935432" w:rsidRPr="00380F32" w:rsidRDefault="00935432" w:rsidP="00935432">
      <w:pPr>
        <w:jc w:val="both"/>
        <w:rPr>
          <w:rFonts w:ascii="Swis721 Th BT" w:hAnsi="Swis721 Th BT"/>
          <w:b/>
          <w:sz w:val="23"/>
          <w:szCs w:val="23"/>
        </w:rPr>
      </w:pPr>
    </w:p>
    <w:p w14:paraId="4B8C8E0E" w14:textId="77777777" w:rsidR="00935432" w:rsidRPr="00380F32" w:rsidRDefault="00935432" w:rsidP="00935432">
      <w:pPr>
        <w:jc w:val="both"/>
        <w:rPr>
          <w:rFonts w:ascii="Swis721 Th BT" w:hAnsi="Swis721 Th BT"/>
          <w:b/>
          <w:sz w:val="23"/>
          <w:szCs w:val="23"/>
        </w:rPr>
      </w:pPr>
      <w:r w:rsidRPr="00F1748B">
        <w:rPr>
          <w:noProof/>
          <w:sz w:val="16"/>
          <w:szCs w:val="16"/>
          <w:lang w:eastAsia="pt-BR"/>
        </w:rPr>
        <mc:AlternateContent>
          <mc:Choice Requires="wps">
            <w:drawing>
              <wp:inline distT="0" distB="0" distL="0" distR="0" wp14:anchorId="6A329C67" wp14:editId="64258C1F">
                <wp:extent cx="5400040" cy="819397"/>
                <wp:effectExtent l="0" t="0" r="0" b="0"/>
                <wp:docPr id="47" name="Caixa de Texto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400040" cy="819397"/>
                        </a:xfrm>
                        <a:prstGeom prst="rect">
                          <a:avLst/>
                        </a:prstGeom>
                        <a:solidFill>
                          <a:srgbClr val="E7E6E6">
                            <a:lumMod val="100000"/>
                            <a:lumOff val="0"/>
                          </a:srgb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6FDEA0C" w14:textId="77777777" w:rsidR="00D651CA" w:rsidRPr="0086694E" w:rsidRDefault="00D651CA" w:rsidP="00935432">
                            <w:pPr>
                              <w:pStyle w:val="Corpo"/>
                              <w:spacing w:line="276" w:lineRule="auto"/>
                              <w:rPr>
                                <w:sz w:val="20"/>
                                <w:szCs w:val="20"/>
                              </w:rPr>
                            </w:pPr>
                            <w:proofErr w:type="spellStart"/>
                            <w:r w:rsidRPr="0086694E">
                              <w:rPr>
                                <w:sz w:val="20"/>
                                <w:szCs w:val="20"/>
                              </w:rPr>
                              <w:t>Lactoferrina</w:t>
                            </w:r>
                            <w:proofErr w:type="spellEnd"/>
                            <w:r w:rsidRPr="0086694E">
                              <w:rPr>
                                <w:sz w:val="20"/>
                                <w:szCs w:val="20"/>
                              </w:rPr>
                              <w:t xml:space="preserve"> Bovina é uma proteína antimicrobiana processada a partir do leite de vaca, previne infecções e complicações associadas. Ação </w:t>
                            </w:r>
                            <w:proofErr w:type="spellStart"/>
                            <w:r w:rsidRPr="0086694E">
                              <w:rPr>
                                <w:sz w:val="20"/>
                                <w:szCs w:val="20"/>
                              </w:rPr>
                              <w:t>eubiótica</w:t>
                            </w:r>
                            <w:proofErr w:type="spellEnd"/>
                            <w:r w:rsidRPr="0086694E">
                              <w:rPr>
                                <w:sz w:val="20"/>
                                <w:szCs w:val="20"/>
                              </w:rPr>
                              <w:t xml:space="preserve"> intestinal, antioxidante, modulação da liberação de citocinas pró-inflamatórias e células </w:t>
                            </w:r>
                            <w:proofErr w:type="spellStart"/>
                            <w:r w:rsidRPr="0086694E">
                              <w:rPr>
                                <w:sz w:val="20"/>
                                <w:szCs w:val="20"/>
                              </w:rPr>
                              <w:t>Treg</w:t>
                            </w:r>
                            <w:proofErr w:type="spellEnd"/>
                            <w:r w:rsidRPr="0086694E">
                              <w:rPr>
                                <w:sz w:val="20"/>
                                <w:szCs w:val="20"/>
                              </w:rPr>
                              <w:t xml:space="preserve">, alteração da camada </w:t>
                            </w:r>
                            <w:proofErr w:type="spellStart"/>
                            <w:r w:rsidRPr="0086694E">
                              <w:rPr>
                                <w:sz w:val="20"/>
                                <w:szCs w:val="20"/>
                              </w:rPr>
                              <w:t>lipopolissacarídica</w:t>
                            </w:r>
                            <w:proofErr w:type="spellEnd"/>
                            <w:r w:rsidRPr="0086694E">
                              <w:rPr>
                                <w:sz w:val="20"/>
                                <w:szCs w:val="20"/>
                              </w:rPr>
                              <w:t xml:space="preserve"> (LPS) da membrana Gram-negativa (Jones AW, </w:t>
                            </w:r>
                            <w:r w:rsidRPr="0086694E">
                              <w:rPr>
                                <w:i/>
                                <w:sz w:val="20"/>
                                <w:szCs w:val="20"/>
                              </w:rPr>
                              <w:t xml:space="preserve">et al. </w:t>
                            </w:r>
                            <w:r w:rsidRPr="0086694E">
                              <w:rPr>
                                <w:sz w:val="20"/>
                                <w:szCs w:val="20"/>
                              </w:rPr>
                              <w:t xml:space="preserve">2015; </w:t>
                            </w:r>
                            <w:proofErr w:type="spellStart"/>
                            <w:r w:rsidRPr="0086694E">
                              <w:rPr>
                                <w:sz w:val="20"/>
                                <w:szCs w:val="20"/>
                              </w:rPr>
                              <w:t>Akin</w:t>
                            </w:r>
                            <w:proofErr w:type="spellEnd"/>
                            <w:r w:rsidRPr="0086694E">
                              <w:rPr>
                                <w:sz w:val="20"/>
                                <w:szCs w:val="20"/>
                              </w:rPr>
                              <w:t xml:space="preserve"> IM, </w:t>
                            </w:r>
                            <w:r w:rsidRPr="0086694E">
                              <w:rPr>
                                <w:i/>
                                <w:sz w:val="20"/>
                                <w:szCs w:val="20"/>
                              </w:rPr>
                              <w:t>et al.</w:t>
                            </w:r>
                            <w:r w:rsidRPr="0086694E">
                              <w:rPr>
                                <w:sz w:val="20"/>
                                <w:szCs w:val="20"/>
                              </w:rPr>
                              <w:t xml:space="preserve"> 2014).</w:t>
                            </w:r>
                          </w:p>
                          <w:p w14:paraId="4608AAF8" w14:textId="77777777" w:rsidR="00D651CA" w:rsidRPr="00C91924" w:rsidRDefault="00D651CA" w:rsidP="00935432">
                            <w:pPr>
                              <w:pStyle w:val="Corpo"/>
                              <w:spacing w:line="276" w:lineRule="auto"/>
                              <w:rPr>
                                <w:sz w:val="16"/>
                                <w:szCs w:val="16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6A329C67" id="Caixa de Texto 1" o:spid="_x0000_s1042" type="#_x0000_t202" style="width:425.2pt;height:64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" fillcolor="#e7e6e6" stroked="f">
                <v:textbox>
                  <w:txbxContent>
                    <w:p w14:paraId="36FDEA0C" w14:textId="77777777" w:rsidR="00D651CA" w:rsidRPr="0086694E" w:rsidRDefault="00D651CA" w:rsidP="00935432">
                      <w:pPr>
                        <w:pStyle w:val="Corpo"/>
                        <w:spacing w:line="276" w:lineRule="auto"/>
                        <w:rPr>
                          <w:sz w:val="20"/>
                          <w:szCs w:val="20"/>
                        </w:rPr>
                      </w:pPr>
                      <w:proofErr w:type="spellStart"/>
                      <w:r w:rsidRPr="0086694E">
                        <w:rPr>
                          <w:sz w:val="20"/>
                          <w:szCs w:val="20"/>
                        </w:rPr>
                        <w:t>Lactoferrina</w:t>
                      </w:r>
                      <w:proofErr w:type="spellEnd"/>
                      <w:r w:rsidRPr="0086694E">
                        <w:rPr>
                          <w:sz w:val="20"/>
                          <w:szCs w:val="20"/>
                        </w:rPr>
                        <w:t xml:space="preserve"> Bovina é uma proteína antimicrobiana processada a partir do leite de vaca, previne infecções e complicações associadas. Ação </w:t>
                      </w:r>
                      <w:proofErr w:type="spellStart"/>
                      <w:r w:rsidRPr="0086694E">
                        <w:rPr>
                          <w:sz w:val="20"/>
                          <w:szCs w:val="20"/>
                        </w:rPr>
                        <w:t>eubiótica</w:t>
                      </w:r>
                      <w:proofErr w:type="spellEnd"/>
                      <w:r w:rsidRPr="0086694E">
                        <w:rPr>
                          <w:sz w:val="20"/>
                          <w:szCs w:val="20"/>
                        </w:rPr>
                        <w:t xml:space="preserve"> intestinal, antioxidante, modulação da liberação de citocinas pró-inflamatórias e células </w:t>
                      </w:r>
                      <w:proofErr w:type="spellStart"/>
                      <w:r w:rsidRPr="0086694E">
                        <w:rPr>
                          <w:sz w:val="20"/>
                          <w:szCs w:val="20"/>
                        </w:rPr>
                        <w:t>Treg</w:t>
                      </w:r>
                      <w:proofErr w:type="spellEnd"/>
                      <w:r w:rsidRPr="0086694E">
                        <w:rPr>
                          <w:sz w:val="20"/>
                          <w:szCs w:val="20"/>
                        </w:rPr>
                        <w:t xml:space="preserve">, alteração da camada </w:t>
                      </w:r>
                      <w:proofErr w:type="spellStart"/>
                      <w:r w:rsidRPr="0086694E">
                        <w:rPr>
                          <w:sz w:val="20"/>
                          <w:szCs w:val="20"/>
                        </w:rPr>
                        <w:t>lipopolissacarídica</w:t>
                      </w:r>
                      <w:proofErr w:type="spellEnd"/>
                      <w:r w:rsidRPr="0086694E">
                        <w:rPr>
                          <w:sz w:val="20"/>
                          <w:szCs w:val="20"/>
                        </w:rPr>
                        <w:t xml:space="preserve"> (LPS) da membrana Gram-negativa (Jones AW, </w:t>
                      </w:r>
                      <w:r w:rsidRPr="0086694E">
                        <w:rPr>
                          <w:i/>
                          <w:sz w:val="20"/>
                          <w:szCs w:val="20"/>
                        </w:rPr>
                        <w:t xml:space="preserve">et al. </w:t>
                      </w:r>
                      <w:r w:rsidRPr="0086694E">
                        <w:rPr>
                          <w:sz w:val="20"/>
                          <w:szCs w:val="20"/>
                        </w:rPr>
                        <w:t xml:space="preserve">2015; </w:t>
                      </w:r>
                      <w:proofErr w:type="spellStart"/>
                      <w:r w:rsidRPr="0086694E">
                        <w:rPr>
                          <w:sz w:val="20"/>
                          <w:szCs w:val="20"/>
                        </w:rPr>
                        <w:t>Akin</w:t>
                      </w:r>
                      <w:proofErr w:type="spellEnd"/>
                      <w:r w:rsidRPr="0086694E">
                        <w:rPr>
                          <w:sz w:val="20"/>
                          <w:szCs w:val="20"/>
                        </w:rPr>
                        <w:t xml:space="preserve"> IM, </w:t>
                      </w:r>
                      <w:r w:rsidRPr="0086694E">
                        <w:rPr>
                          <w:i/>
                          <w:sz w:val="20"/>
                          <w:szCs w:val="20"/>
                        </w:rPr>
                        <w:t>et al.</w:t>
                      </w:r>
                      <w:r w:rsidRPr="0086694E">
                        <w:rPr>
                          <w:sz w:val="20"/>
                          <w:szCs w:val="20"/>
                        </w:rPr>
                        <w:t xml:space="preserve"> 2014).</w:t>
                      </w:r>
                    </w:p>
                    <w:p w14:paraId="4608AAF8" w14:textId="77777777" w:rsidR="00D651CA" w:rsidRPr="00C91924" w:rsidRDefault="00D651CA" w:rsidP="00935432">
                      <w:pPr>
                        <w:pStyle w:val="Corpo"/>
                        <w:spacing w:line="276" w:lineRule="auto"/>
                        <w:rPr>
                          <w:sz w:val="16"/>
                          <w:szCs w:val="16"/>
                        </w:rPr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14:paraId="0C07EB88" w14:textId="26E38A36" w:rsidR="00B35640" w:rsidRDefault="00B35640" w:rsidP="00B35640">
      <w:pPr>
        <w:pStyle w:val="Corpo"/>
        <w:ind w:right="3969"/>
        <w:jc w:val="left"/>
        <w:rPr>
          <w:sz w:val="16"/>
          <w:szCs w:val="16"/>
        </w:rPr>
      </w:pPr>
    </w:p>
    <w:p w14:paraId="023A103D" w14:textId="088DA6BE" w:rsidR="00B35640" w:rsidRDefault="00B35640" w:rsidP="00B35640">
      <w:pPr>
        <w:pStyle w:val="Corpo"/>
        <w:ind w:right="3969"/>
        <w:jc w:val="left"/>
        <w:rPr>
          <w:sz w:val="16"/>
          <w:szCs w:val="16"/>
        </w:rPr>
      </w:pPr>
    </w:p>
    <w:p w14:paraId="3D426B71" w14:textId="3820A329" w:rsidR="00B35640" w:rsidRDefault="00B35640" w:rsidP="00B35640">
      <w:pPr>
        <w:pStyle w:val="Corpo"/>
        <w:ind w:right="3969"/>
        <w:jc w:val="left"/>
        <w:rPr>
          <w:sz w:val="16"/>
          <w:szCs w:val="16"/>
        </w:rPr>
      </w:pPr>
    </w:p>
    <w:p w14:paraId="572033A2" w14:textId="0969C298" w:rsidR="00B35640" w:rsidRDefault="00B35640" w:rsidP="00B35640">
      <w:pPr>
        <w:pStyle w:val="Corpo"/>
        <w:ind w:right="3969"/>
        <w:jc w:val="left"/>
        <w:rPr>
          <w:sz w:val="16"/>
          <w:szCs w:val="16"/>
        </w:rPr>
      </w:pPr>
    </w:p>
    <w:p w14:paraId="395AF48C" w14:textId="71646298" w:rsidR="00B35640" w:rsidRDefault="00B35640" w:rsidP="00B35640">
      <w:pPr>
        <w:pStyle w:val="Corpo"/>
        <w:ind w:right="3969"/>
        <w:jc w:val="left"/>
        <w:rPr>
          <w:sz w:val="16"/>
          <w:szCs w:val="16"/>
        </w:rPr>
      </w:pPr>
    </w:p>
    <w:p w14:paraId="332742DA" w14:textId="043C72C0" w:rsidR="00B35640" w:rsidRDefault="00B35640" w:rsidP="00B35640">
      <w:pPr>
        <w:pStyle w:val="Corpo"/>
        <w:ind w:right="3969"/>
        <w:jc w:val="left"/>
        <w:rPr>
          <w:sz w:val="16"/>
          <w:szCs w:val="16"/>
        </w:rPr>
      </w:pPr>
    </w:p>
    <w:p w14:paraId="1E0AE327" w14:textId="22B919E0" w:rsidR="00B35640" w:rsidRDefault="00B35640" w:rsidP="00B35640">
      <w:pPr>
        <w:pStyle w:val="Corpo"/>
        <w:ind w:right="3969"/>
        <w:jc w:val="left"/>
        <w:rPr>
          <w:sz w:val="16"/>
          <w:szCs w:val="16"/>
        </w:rPr>
      </w:pPr>
    </w:p>
    <w:p w14:paraId="32225D86" w14:textId="6B6AAB87" w:rsidR="00B35640" w:rsidRDefault="00B35640" w:rsidP="00B35640">
      <w:pPr>
        <w:pStyle w:val="Corpo"/>
        <w:ind w:right="3969"/>
        <w:jc w:val="left"/>
        <w:rPr>
          <w:sz w:val="16"/>
          <w:szCs w:val="16"/>
        </w:rPr>
      </w:pPr>
    </w:p>
    <w:p w14:paraId="76434FAD" w14:textId="0F54A6F2" w:rsidR="00B35640" w:rsidRDefault="00B35640" w:rsidP="00B35640">
      <w:pPr>
        <w:pStyle w:val="Corpo"/>
        <w:ind w:right="3969"/>
        <w:jc w:val="left"/>
        <w:rPr>
          <w:sz w:val="16"/>
          <w:szCs w:val="16"/>
        </w:rPr>
      </w:pPr>
    </w:p>
    <w:p w14:paraId="3D955892" w14:textId="2573BDE5" w:rsidR="00B35640" w:rsidRDefault="00B35640" w:rsidP="00B35640">
      <w:pPr>
        <w:pStyle w:val="Corpo"/>
        <w:ind w:right="3969"/>
        <w:jc w:val="left"/>
        <w:rPr>
          <w:sz w:val="16"/>
          <w:szCs w:val="16"/>
        </w:rPr>
      </w:pPr>
    </w:p>
    <w:p w14:paraId="6448C066" w14:textId="5609EA76" w:rsidR="00B35640" w:rsidRDefault="00B35640" w:rsidP="00B35640">
      <w:pPr>
        <w:pStyle w:val="Corpo"/>
        <w:ind w:right="3969"/>
        <w:jc w:val="left"/>
        <w:rPr>
          <w:sz w:val="16"/>
          <w:szCs w:val="16"/>
        </w:rPr>
      </w:pPr>
    </w:p>
    <w:p w14:paraId="55748FCD" w14:textId="73BD8AA1" w:rsidR="00B35640" w:rsidRDefault="00B35640" w:rsidP="00B35640">
      <w:pPr>
        <w:pStyle w:val="Corpo"/>
        <w:ind w:right="3969"/>
        <w:jc w:val="left"/>
        <w:rPr>
          <w:sz w:val="16"/>
          <w:szCs w:val="16"/>
        </w:rPr>
      </w:pPr>
    </w:p>
    <w:p w14:paraId="497C368D" w14:textId="3D45A700" w:rsidR="00B35640" w:rsidRDefault="00B35640" w:rsidP="00B35640">
      <w:pPr>
        <w:pStyle w:val="Corpo"/>
        <w:ind w:right="3969"/>
        <w:jc w:val="left"/>
        <w:rPr>
          <w:sz w:val="16"/>
          <w:szCs w:val="16"/>
        </w:rPr>
      </w:pPr>
    </w:p>
    <w:p w14:paraId="4DA19121" w14:textId="28D1A4CA" w:rsidR="00B35640" w:rsidRPr="00F14D5A" w:rsidRDefault="00B35640" w:rsidP="00B35640">
      <w:pPr>
        <w:pStyle w:val="Ttulo1"/>
        <w:jc w:val="center"/>
      </w:pPr>
      <w:bookmarkStart w:id="16" w:name="_Toc36632325"/>
      <w:r>
        <w:lastRenderedPageBreak/>
        <w:t>Estudo 6</w:t>
      </w:r>
      <w:bookmarkEnd w:id="16"/>
    </w:p>
    <w:p w14:paraId="217FD501" w14:textId="77777777" w:rsidR="00B35640" w:rsidRPr="00B35640" w:rsidRDefault="00B35640" w:rsidP="00B35640">
      <w:pPr>
        <w:pStyle w:val="Corpo"/>
        <w:jc w:val="center"/>
        <w:rPr>
          <w:b/>
          <w:color w:val="0070C0"/>
          <w:sz w:val="40"/>
        </w:rPr>
      </w:pPr>
      <w:r w:rsidRPr="00B35640">
        <w:rPr>
          <w:rFonts w:ascii="Calibri" w:hAnsi="Calibri" w:cs="Calibri"/>
          <w:b/>
          <w:color w:val="0070C0"/>
          <w:sz w:val="40"/>
        </w:rPr>
        <w:t>β</w:t>
      </w:r>
      <w:r w:rsidRPr="00B35640">
        <w:rPr>
          <w:b/>
          <w:color w:val="0070C0"/>
          <w:sz w:val="40"/>
        </w:rPr>
        <w:t>-</w:t>
      </w:r>
      <w:proofErr w:type="spellStart"/>
      <w:r w:rsidRPr="00B35640">
        <w:rPr>
          <w:b/>
          <w:color w:val="0070C0"/>
          <w:sz w:val="40"/>
        </w:rPr>
        <w:t>glucana</w:t>
      </w:r>
      <w:proofErr w:type="spellEnd"/>
      <w:r w:rsidRPr="00B35640">
        <w:rPr>
          <w:b/>
          <w:color w:val="0070C0"/>
          <w:sz w:val="40"/>
        </w:rPr>
        <w:t xml:space="preserve"> da Levedura nos Episódios de Gripe e Resfriado Comum</w:t>
      </w:r>
    </w:p>
    <w:p w14:paraId="025C2FC8" w14:textId="77777777" w:rsidR="00B35640" w:rsidRDefault="00B35640" w:rsidP="00B35640">
      <w:pPr>
        <w:pStyle w:val="Corpo"/>
        <w:rPr>
          <w:sz w:val="24"/>
        </w:rPr>
      </w:pPr>
    </w:p>
    <w:p w14:paraId="6A07C319" w14:textId="29ACA485" w:rsidR="00B35640" w:rsidRDefault="00B35640" w:rsidP="00B35640">
      <w:pPr>
        <w:pStyle w:val="Corpo"/>
        <w:rPr>
          <w:iCs/>
          <w:sz w:val="20"/>
          <w:szCs w:val="23"/>
        </w:rPr>
      </w:pPr>
      <w:proofErr w:type="spellStart"/>
      <w:r>
        <w:rPr>
          <w:sz w:val="24"/>
        </w:rPr>
        <w:t>Heike</w:t>
      </w:r>
      <w:proofErr w:type="spellEnd"/>
      <w:r>
        <w:rPr>
          <w:sz w:val="24"/>
        </w:rPr>
        <w:t xml:space="preserve"> </w:t>
      </w:r>
      <w:r>
        <w:rPr>
          <w:i/>
          <w:sz w:val="24"/>
        </w:rPr>
        <w:t xml:space="preserve">et al. </w:t>
      </w:r>
      <w:r>
        <w:rPr>
          <w:sz w:val="24"/>
        </w:rPr>
        <w:t xml:space="preserve">(2014) realizaram uma pesquisa por ensaios realizados com </w:t>
      </w:r>
      <w:r w:rsidRPr="00E000F7">
        <w:rPr>
          <w:rFonts w:ascii="Calibri" w:hAnsi="Calibri" w:cs="Calibri"/>
          <w:sz w:val="24"/>
        </w:rPr>
        <w:t>β</w:t>
      </w:r>
      <w:r w:rsidRPr="00E000F7">
        <w:rPr>
          <w:sz w:val="24"/>
        </w:rPr>
        <w:t>-</w:t>
      </w:r>
      <w:proofErr w:type="spellStart"/>
      <w:r w:rsidRPr="00E000F7">
        <w:rPr>
          <w:sz w:val="24"/>
        </w:rPr>
        <w:t>glucana</w:t>
      </w:r>
      <w:proofErr w:type="spellEnd"/>
      <w:r w:rsidRPr="00E000F7">
        <w:rPr>
          <w:sz w:val="24"/>
        </w:rPr>
        <w:t xml:space="preserve"> de levedura</w:t>
      </w:r>
      <w:r>
        <w:rPr>
          <w:sz w:val="24"/>
        </w:rPr>
        <w:t xml:space="preserve"> (</w:t>
      </w:r>
      <w:r w:rsidRPr="00E000F7">
        <w:rPr>
          <w:i/>
          <w:sz w:val="24"/>
        </w:rPr>
        <w:t xml:space="preserve">Saccharomyces </w:t>
      </w:r>
      <w:proofErr w:type="spellStart"/>
      <w:r w:rsidRPr="00E000F7">
        <w:rPr>
          <w:i/>
          <w:sz w:val="24"/>
        </w:rPr>
        <w:t>cerevisiae</w:t>
      </w:r>
      <w:proofErr w:type="spellEnd"/>
      <w:r>
        <w:rPr>
          <w:sz w:val="24"/>
        </w:rPr>
        <w:t xml:space="preserve">) </w:t>
      </w:r>
      <w:r w:rsidRPr="00E000F7">
        <w:rPr>
          <w:sz w:val="24"/>
        </w:rPr>
        <w:t>no campo de infecção do trato</w:t>
      </w:r>
      <w:r>
        <w:rPr>
          <w:sz w:val="24"/>
        </w:rPr>
        <w:t xml:space="preserve"> respiratório ou resfriado comum.</w:t>
      </w:r>
    </w:p>
    <w:p w14:paraId="2D252D2D" w14:textId="0642D325" w:rsidR="00B35640" w:rsidRDefault="00B35640" w:rsidP="00B35640">
      <w:pPr>
        <w:pStyle w:val="Corpo"/>
        <w:rPr>
          <w:iCs/>
          <w:sz w:val="20"/>
          <w:szCs w:val="23"/>
        </w:rPr>
      </w:pPr>
    </w:p>
    <w:p w14:paraId="52F87D68" w14:textId="77777777" w:rsidR="00B35640" w:rsidRDefault="00B35640" w:rsidP="00B35640">
      <w:pPr>
        <w:pStyle w:val="Corpo"/>
        <w:rPr>
          <w:sz w:val="24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93"/>
        <w:gridCol w:w="1366"/>
        <w:gridCol w:w="1137"/>
        <w:gridCol w:w="4408"/>
      </w:tblGrid>
      <w:tr w:rsidR="00B35640" w14:paraId="3A4DE82E" w14:textId="77777777" w:rsidTr="00B35640">
        <w:tc>
          <w:tcPr>
            <w:tcW w:w="1628" w:type="dxa"/>
            <w:shd w:val="clear" w:color="auto" w:fill="0070C0"/>
          </w:tcPr>
          <w:p w14:paraId="21EFD03B" w14:textId="77777777" w:rsidR="00B35640" w:rsidRPr="00CD0949" w:rsidRDefault="00B35640" w:rsidP="002336B7">
            <w:pPr>
              <w:pStyle w:val="Corpo"/>
              <w:jc w:val="center"/>
              <w:rPr>
                <w:b/>
                <w:color w:val="FFFFFF" w:themeColor="background1"/>
                <w:sz w:val="24"/>
              </w:rPr>
            </w:pPr>
            <w:r w:rsidRPr="00CD0949">
              <w:rPr>
                <w:b/>
                <w:color w:val="FFFFFF" w:themeColor="background1"/>
                <w:sz w:val="24"/>
              </w:rPr>
              <w:t>Autor</w:t>
            </w:r>
          </w:p>
        </w:tc>
        <w:tc>
          <w:tcPr>
            <w:tcW w:w="1384" w:type="dxa"/>
            <w:shd w:val="clear" w:color="auto" w:fill="0070C0"/>
          </w:tcPr>
          <w:p w14:paraId="08142BEC" w14:textId="77777777" w:rsidR="00B35640" w:rsidRPr="00CD0949" w:rsidRDefault="00B35640" w:rsidP="002336B7">
            <w:pPr>
              <w:pStyle w:val="Corpo"/>
              <w:jc w:val="center"/>
              <w:rPr>
                <w:b/>
                <w:color w:val="FFFFFF" w:themeColor="background1"/>
                <w:sz w:val="24"/>
              </w:rPr>
            </w:pPr>
            <w:r w:rsidRPr="00CD0949">
              <w:rPr>
                <w:b/>
                <w:color w:val="FFFFFF" w:themeColor="background1"/>
                <w:sz w:val="24"/>
              </w:rPr>
              <w:t>Posologia</w:t>
            </w:r>
          </w:p>
        </w:tc>
        <w:tc>
          <w:tcPr>
            <w:tcW w:w="816" w:type="dxa"/>
            <w:shd w:val="clear" w:color="auto" w:fill="0070C0"/>
          </w:tcPr>
          <w:p w14:paraId="08E5B0F7" w14:textId="77777777" w:rsidR="00B35640" w:rsidRPr="00CD0949" w:rsidRDefault="00B35640" w:rsidP="002336B7">
            <w:pPr>
              <w:pStyle w:val="Corpo"/>
              <w:jc w:val="center"/>
              <w:rPr>
                <w:b/>
                <w:color w:val="FFFFFF" w:themeColor="background1"/>
                <w:sz w:val="24"/>
              </w:rPr>
            </w:pPr>
            <w:r w:rsidRPr="00CD0949">
              <w:rPr>
                <w:b/>
                <w:color w:val="FFFFFF" w:themeColor="background1"/>
                <w:sz w:val="24"/>
              </w:rPr>
              <w:t>Tempo</w:t>
            </w:r>
          </w:p>
        </w:tc>
        <w:tc>
          <w:tcPr>
            <w:tcW w:w="4676" w:type="dxa"/>
            <w:shd w:val="clear" w:color="auto" w:fill="0070C0"/>
          </w:tcPr>
          <w:p w14:paraId="6EC297FE" w14:textId="77777777" w:rsidR="00B35640" w:rsidRPr="00CD0949" w:rsidRDefault="00B35640" w:rsidP="002336B7">
            <w:pPr>
              <w:pStyle w:val="Corpo"/>
              <w:jc w:val="center"/>
              <w:rPr>
                <w:b/>
                <w:color w:val="FFFFFF" w:themeColor="background1"/>
                <w:sz w:val="24"/>
              </w:rPr>
            </w:pPr>
            <w:r w:rsidRPr="00CD0949">
              <w:rPr>
                <w:b/>
                <w:color w:val="FFFFFF" w:themeColor="background1"/>
                <w:sz w:val="24"/>
              </w:rPr>
              <w:t>Resultados</w:t>
            </w:r>
          </w:p>
        </w:tc>
      </w:tr>
      <w:tr w:rsidR="00B35640" w14:paraId="2C65E470" w14:textId="77777777" w:rsidTr="00F23509">
        <w:trPr>
          <w:trHeight w:val="3096"/>
        </w:trPr>
        <w:tc>
          <w:tcPr>
            <w:tcW w:w="1628" w:type="dxa"/>
            <w:shd w:val="clear" w:color="auto" w:fill="F2F2F2" w:themeFill="background1" w:themeFillShade="F2"/>
            <w:vAlign w:val="center"/>
          </w:tcPr>
          <w:p w14:paraId="59D0FEC2" w14:textId="5F305389" w:rsidR="00B35640" w:rsidRDefault="00B35640" w:rsidP="002336B7">
            <w:pPr>
              <w:pStyle w:val="Corpo"/>
              <w:jc w:val="center"/>
              <w:rPr>
                <w:sz w:val="24"/>
              </w:rPr>
            </w:pPr>
            <w:proofErr w:type="spellStart"/>
            <w:r w:rsidRPr="00FD5D37">
              <w:rPr>
                <w:sz w:val="24"/>
              </w:rPr>
              <w:t>Graubaum</w:t>
            </w:r>
            <w:proofErr w:type="spellEnd"/>
            <w:r w:rsidRPr="00FD5D37">
              <w:rPr>
                <w:sz w:val="24"/>
              </w:rPr>
              <w:t xml:space="preserve"> </w:t>
            </w:r>
            <w:r w:rsidRPr="00FD5D37">
              <w:rPr>
                <w:i/>
                <w:sz w:val="24"/>
              </w:rPr>
              <w:t>et al.</w:t>
            </w:r>
            <w:r>
              <w:rPr>
                <w:sz w:val="24"/>
              </w:rPr>
              <w:t xml:space="preserve"> (2012)</w:t>
            </w:r>
          </w:p>
        </w:tc>
        <w:tc>
          <w:tcPr>
            <w:tcW w:w="1384" w:type="dxa"/>
            <w:shd w:val="clear" w:color="auto" w:fill="F2F2F2" w:themeFill="background1" w:themeFillShade="F2"/>
            <w:vAlign w:val="center"/>
          </w:tcPr>
          <w:p w14:paraId="41CA2E58" w14:textId="77777777" w:rsidR="00B35640" w:rsidRDefault="00B35640" w:rsidP="002336B7">
            <w:pPr>
              <w:pStyle w:val="Corpo"/>
              <w:jc w:val="center"/>
              <w:rPr>
                <w:sz w:val="24"/>
              </w:rPr>
            </w:pPr>
            <w:r>
              <w:rPr>
                <w:sz w:val="24"/>
              </w:rPr>
              <w:t>900 mg/ dia</w:t>
            </w:r>
          </w:p>
        </w:tc>
        <w:tc>
          <w:tcPr>
            <w:tcW w:w="816" w:type="dxa"/>
            <w:shd w:val="clear" w:color="auto" w:fill="F2F2F2" w:themeFill="background1" w:themeFillShade="F2"/>
            <w:vAlign w:val="center"/>
          </w:tcPr>
          <w:p w14:paraId="0460C5F5" w14:textId="77777777" w:rsidR="00B35640" w:rsidRDefault="00B35640" w:rsidP="002336B7">
            <w:pPr>
              <w:pStyle w:val="Corpo"/>
              <w:jc w:val="center"/>
              <w:rPr>
                <w:sz w:val="24"/>
              </w:rPr>
            </w:pPr>
            <w:r>
              <w:rPr>
                <w:sz w:val="24"/>
              </w:rPr>
              <w:t>26 semanas</w:t>
            </w:r>
          </w:p>
        </w:tc>
        <w:tc>
          <w:tcPr>
            <w:tcW w:w="4676" w:type="dxa"/>
            <w:shd w:val="clear" w:color="auto" w:fill="F2F2F2" w:themeFill="background1" w:themeFillShade="F2"/>
            <w:vAlign w:val="center"/>
          </w:tcPr>
          <w:p w14:paraId="0F96EF45" w14:textId="77777777" w:rsidR="00B35640" w:rsidRPr="00F23509" w:rsidRDefault="00B35640" w:rsidP="00F23509">
            <w:pPr>
              <w:pStyle w:val="Corpo"/>
              <w:jc w:val="center"/>
              <w:rPr>
                <w:sz w:val="24"/>
              </w:rPr>
            </w:pPr>
            <w:r w:rsidRPr="00F23509">
              <w:rPr>
                <w:sz w:val="24"/>
              </w:rPr>
              <w:t>Os resultados mostraram que, em comparação com o placebo, mais indivíduos no grupo de intervenção não apresentaram infecção pelo resfriado comum. Além disso, teve significativamente mais indiv</w:t>
            </w:r>
            <w:r w:rsidRPr="00F23509">
              <w:rPr>
                <w:rFonts w:cs="Swis721 Th BT"/>
                <w:sz w:val="24"/>
              </w:rPr>
              <w:t>í</w:t>
            </w:r>
            <w:r w:rsidRPr="00F23509">
              <w:rPr>
                <w:sz w:val="24"/>
              </w:rPr>
              <w:t>duos sem um epis</w:t>
            </w:r>
            <w:r w:rsidRPr="00F23509">
              <w:rPr>
                <w:rFonts w:cs="Swis721 Th BT"/>
                <w:sz w:val="24"/>
              </w:rPr>
              <w:t>ó</w:t>
            </w:r>
            <w:r w:rsidRPr="00F23509">
              <w:rPr>
                <w:sz w:val="24"/>
              </w:rPr>
              <w:t>dio de resfriado comum do que o grupo placebo. A ingest</w:t>
            </w:r>
            <w:r w:rsidRPr="00F23509">
              <w:rPr>
                <w:rFonts w:cs="Swis721 Th BT"/>
                <w:sz w:val="24"/>
              </w:rPr>
              <w:t>ã</w:t>
            </w:r>
            <w:r w:rsidRPr="00F23509">
              <w:rPr>
                <w:sz w:val="24"/>
              </w:rPr>
              <w:t xml:space="preserve">o de </w:t>
            </w:r>
            <w:r w:rsidRPr="00F23509">
              <w:rPr>
                <w:rFonts w:ascii="Calibri" w:hAnsi="Calibri" w:cs="Calibri"/>
                <w:sz w:val="24"/>
              </w:rPr>
              <w:t>β</w:t>
            </w:r>
            <w:r w:rsidRPr="00F23509">
              <w:rPr>
                <w:sz w:val="24"/>
              </w:rPr>
              <w:t>-</w:t>
            </w:r>
            <w:proofErr w:type="spellStart"/>
            <w:r w:rsidRPr="00F23509">
              <w:rPr>
                <w:sz w:val="24"/>
              </w:rPr>
              <w:t>glucanos</w:t>
            </w:r>
            <w:proofErr w:type="spellEnd"/>
            <w:r w:rsidRPr="00F23509">
              <w:rPr>
                <w:sz w:val="24"/>
              </w:rPr>
              <w:t xml:space="preserve"> reduziu significativamente os sintomas t</w:t>
            </w:r>
            <w:r w:rsidRPr="00F23509">
              <w:rPr>
                <w:rFonts w:cs="Swis721 Th BT"/>
                <w:sz w:val="24"/>
              </w:rPr>
              <w:t>í</w:t>
            </w:r>
            <w:r w:rsidRPr="00F23509">
              <w:rPr>
                <w:sz w:val="24"/>
              </w:rPr>
              <w:t>picos do resfriado.</w:t>
            </w:r>
          </w:p>
        </w:tc>
      </w:tr>
      <w:tr w:rsidR="00B35640" w14:paraId="2A962E15" w14:textId="77777777" w:rsidTr="00F23509">
        <w:trPr>
          <w:trHeight w:val="3409"/>
        </w:trPr>
        <w:tc>
          <w:tcPr>
            <w:tcW w:w="1628" w:type="dxa"/>
            <w:vAlign w:val="center"/>
          </w:tcPr>
          <w:p w14:paraId="5BF96345" w14:textId="5C01AB13" w:rsidR="00B35640" w:rsidRPr="00EB3CF6" w:rsidRDefault="00B35640" w:rsidP="002336B7">
            <w:pPr>
              <w:pStyle w:val="Corpo"/>
              <w:jc w:val="center"/>
              <w:rPr>
                <w:sz w:val="24"/>
              </w:rPr>
            </w:pPr>
            <w:proofErr w:type="spellStart"/>
            <w:r>
              <w:rPr>
                <w:sz w:val="24"/>
              </w:rPr>
              <w:t>Auinger</w:t>
            </w:r>
            <w:proofErr w:type="spellEnd"/>
            <w:r>
              <w:rPr>
                <w:sz w:val="24"/>
              </w:rPr>
              <w:t xml:space="preserve"> </w:t>
            </w:r>
            <w:r w:rsidRPr="00A8232F">
              <w:rPr>
                <w:sz w:val="24"/>
              </w:rPr>
              <w:t xml:space="preserve">et al. </w:t>
            </w:r>
            <w:r>
              <w:rPr>
                <w:sz w:val="24"/>
              </w:rPr>
              <w:t>(2013)</w:t>
            </w:r>
          </w:p>
        </w:tc>
        <w:tc>
          <w:tcPr>
            <w:tcW w:w="1384" w:type="dxa"/>
            <w:vAlign w:val="center"/>
          </w:tcPr>
          <w:p w14:paraId="09622BF5" w14:textId="77777777" w:rsidR="00B35640" w:rsidRDefault="00B35640" w:rsidP="002336B7">
            <w:pPr>
              <w:pStyle w:val="Corpo"/>
              <w:jc w:val="center"/>
              <w:rPr>
                <w:sz w:val="24"/>
              </w:rPr>
            </w:pPr>
            <w:r>
              <w:rPr>
                <w:sz w:val="24"/>
              </w:rPr>
              <w:t>900 mg/ dia</w:t>
            </w:r>
          </w:p>
        </w:tc>
        <w:tc>
          <w:tcPr>
            <w:tcW w:w="816" w:type="dxa"/>
            <w:vAlign w:val="center"/>
          </w:tcPr>
          <w:p w14:paraId="163CF9F9" w14:textId="77777777" w:rsidR="00B35640" w:rsidRDefault="00B35640" w:rsidP="002336B7">
            <w:pPr>
              <w:pStyle w:val="Corpo"/>
              <w:jc w:val="center"/>
              <w:rPr>
                <w:sz w:val="24"/>
              </w:rPr>
            </w:pPr>
            <w:r>
              <w:rPr>
                <w:sz w:val="24"/>
              </w:rPr>
              <w:t>16 semanas</w:t>
            </w:r>
          </w:p>
        </w:tc>
        <w:tc>
          <w:tcPr>
            <w:tcW w:w="4676" w:type="dxa"/>
            <w:vAlign w:val="center"/>
          </w:tcPr>
          <w:p w14:paraId="3C4E8020" w14:textId="77777777" w:rsidR="00B35640" w:rsidRPr="00F23509" w:rsidRDefault="00B35640" w:rsidP="00F23509">
            <w:pPr>
              <w:pStyle w:val="Corpo"/>
              <w:jc w:val="center"/>
              <w:rPr>
                <w:sz w:val="24"/>
              </w:rPr>
            </w:pPr>
            <w:r w:rsidRPr="00F23509">
              <w:rPr>
                <w:sz w:val="24"/>
              </w:rPr>
              <w:t>O número de episódios de resfriado foi reduzido em 25% no grupo β-</w:t>
            </w:r>
            <w:proofErr w:type="spellStart"/>
            <w:r w:rsidRPr="00F23509">
              <w:rPr>
                <w:sz w:val="24"/>
              </w:rPr>
              <w:t>glucano</w:t>
            </w:r>
            <w:proofErr w:type="spellEnd"/>
            <w:r w:rsidRPr="00F23509">
              <w:rPr>
                <w:sz w:val="24"/>
              </w:rPr>
              <w:t>, em comparação ao grupo placebo (p = 0,041). Além disso, houve uma progressão mais branda de episódios graves de resfriado comum em indivíduos suplementados com β-</w:t>
            </w:r>
            <w:proofErr w:type="spellStart"/>
            <w:r w:rsidRPr="00F23509">
              <w:rPr>
                <w:sz w:val="24"/>
              </w:rPr>
              <w:t>glucanos</w:t>
            </w:r>
            <w:proofErr w:type="spellEnd"/>
            <w:r w:rsidRPr="00F23509">
              <w:rPr>
                <w:sz w:val="24"/>
              </w:rPr>
              <w:t>. A dificuldades para dormir, consideradas como efeito colateral de uma infecção pelo resfriado, foram melhoradas pela suplementação de β-</w:t>
            </w:r>
            <w:proofErr w:type="spellStart"/>
            <w:r w:rsidRPr="00F23509">
              <w:rPr>
                <w:sz w:val="24"/>
              </w:rPr>
              <w:t>glucana</w:t>
            </w:r>
            <w:proofErr w:type="spellEnd"/>
            <w:r w:rsidRPr="00F23509">
              <w:rPr>
                <w:sz w:val="24"/>
              </w:rPr>
              <w:t xml:space="preserve"> (p = 0,028).</w:t>
            </w:r>
          </w:p>
        </w:tc>
      </w:tr>
      <w:tr w:rsidR="00B35640" w14:paraId="41B4F649" w14:textId="77777777" w:rsidTr="00F23509">
        <w:tc>
          <w:tcPr>
            <w:tcW w:w="1628" w:type="dxa"/>
            <w:shd w:val="clear" w:color="auto" w:fill="F2F2F2" w:themeFill="background1" w:themeFillShade="F2"/>
            <w:vAlign w:val="center"/>
          </w:tcPr>
          <w:p w14:paraId="5E72A907" w14:textId="77777777" w:rsidR="00B35640" w:rsidRPr="00E000F7" w:rsidRDefault="00B35640" w:rsidP="002336B7">
            <w:pPr>
              <w:pStyle w:val="Corpo"/>
              <w:jc w:val="center"/>
              <w:rPr>
                <w:sz w:val="24"/>
              </w:rPr>
            </w:pPr>
            <w:r>
              <w:rPr>
                <w:sz w:val="24"/>
              </w:rPr>
              <w:t xml:space="preserve">Carpenter </w:t>
            </w:r>
            <w:r>
              <w:rPr>
                <w:i/>
                <w:sz w:val="24"/>
              </w:rPr>
              <w:t xml:space="preserve">et al., </w:t>
            </w:r>
            <w:r>
              <w:rPr>
                <w:sz w:val="24"/>
              </w:rPr>
              <w:t>(2013)</w:t>
            </w:r>
          </w:p>
        </w:tc>
        <w:tc>
          <w:tcPr>
            <w:tcW w:w="1384" w:type="dxa"/>
            <w:shd w:val="clear" w:color="auto" w:fill="F2F2F2" w:themeFill="background1" w:themeFillShade="F2"/>
            <w:vAlign w:val="center"/>
          </w:tcPr>
          <w:p w14:paraId="6FCB63BB" w14:textId="77777777" w:rsidR="00B35640" w:rsidRDefault="00B35640" w:rsidP="002336B7">
            <w:pPr>
              <w:pStyle w:val="Corpo"/>
              <w:jc w:val="center"/>
              <w:rPr>
                <w:sz w:val="24"/>
              </w:rPr>
            </w:pPr>
            <w:r>
              <w:rPr>
                <w:sz w:val="24"/>
              </w:rPr>
              <w:t>250 mg/ dia</w:t>
            </w:r>
          </w:p>
        </w:tc>
        <w:tc>
          <w:tcPr>
            <w:tcW w:w="816" w:type="dxa"/>
            <w:shd w:val="clear" w:color="auto" w:fill="F2F2F2" w:themeFill="background1" w:themeFillShade="F2"/>
            <w:vAlign w:val="center"/>
          </w:tcPr>
          <w:p w14:paraId="68BDF63E" w14:textId="77777777" w:rsidR="00B35640" w:rsidRDefault="00B35640" w:rsidP="002336B7">
            <w:pPr>
              <w:pStyle w:val="Corpo"/>
              <w:jc w:val="center"/>
              <w:rPr>
                <w:sz w:val="24"/>
              </w:rPr>
            </w:pPr>
            <w:r>
              <w:rPr>
                <w:sz w:val="24"/>
              </w:rPr>
              <w:t>10 dias</w:t>
            </w:r>
          </w:p>
        </w:tc>
        <w:tc>
          <w:tcPr>
            <w:tcW w:w="4676" w:type="dxa"/>
            <w:shd w:val="clear" w:color="auto" w:fill="F2F2F2" w:themeFill="background1" w:themeFillShade="F2"/>
            <w:vAlign w:val="center"/>
          </w:tcPr>
          <w:p w14:paraId="5A9C855C" w14:textId="0F7D7807" w:rsidR="00B35640" w:rsidRPr="00F23509" w:rsidRDefault="00B35640" w:rsidP="00F23509">
            <w:pPr>
              <w:pStyle w:val="Corpo"/>
              <w:jc w:val="center"/>
              <w:rPr>
                <w:sz w:val="24"/>
              </w:rPr>
            </w:pPr>
            <w:r w:rsidRPr="00F23509">
              <w:rPr>
                <w:sz w:val="24"/>
              </w:rPr>
              <w:t xml:space="preserve">A capacidade de minimizar a supressão imunológica induzida após o exercício foi medida em indivíduos fisicamente ativos. A análise sanguínea mostrou que a ingestão de </w:t>
            </w:r>
            <w:r w:rsidRPr="00F23509">
              <w:rPr>
                <w:rFonts w:ascii="Calibri" w:hAnsi="Calibri" w:cs="Calibri"/>
                <w:sz w:val="24"/>
              </w:rPr>
              <w:t>β</w:t>
            </w:r>
            <w:r w:rsidRPr="00F23509">
              <w:rPr>
                <w:sz w:val="24"/>
              </w:rPr>
              <w:t>-</w:t>
            </w:r>
            <w:proofErr w:type="spellStart"/>
            <w:r w:rsidRPr="00F23509">
              <w:rPr>
                <w:sz w:val="24"/>
              </w:rPr>
              <w:t>glucanos</w:t>
            </w:r>
            <w:proofErr w:type="spellEnd"/>
            <w:r w:rsidRPr="00F23509">
              <w:rPr>
                <w:sz w:val="24"/>
              </w:rPr>
              <w:t xml:space="preserve"> aumentou significativamente o n</w:t>
            </w:r>
            <w:r w:rsidRPr="00F23509">
              <w:rPr>
                <w:rFonts w:cs="Swis721 Th BT"/>
                <w:sz w:val="24"/>
              </w:rPr>
              <w:t>ú</w:t>
            </w:r>
            <w:r w:rsidRPr="00F23509">
              <w:rPr>
                <w:sz w:val="24"/>
              </w:rPr>
              <w:t>mero total de mon</w:t>
            </w:r>
            <w:r w:rsidRPr="00F23509">
              <w:rPr>
                <w:rFonts w:cs="Swis721 Th BT"/>
                <w:sz w:val="24"/>
              </w:rPr>
              <w:t>ó</w:t>
            </w:r>
            <w:r w:rsidRPr="00F23509">
              <w:rPr>
                <w:sz w:val="24"/>
              </w:rPr>
              <w:t>citos, bem como de mon</w:t>
            </w:r>
            <w:r w:rsidRPr="00F23509">
              <w:rPr>
                <w:rFonts w:cs="Swis721 Th BT"/>
                <w:sz w:val="24"/>
              </w:rPr>
              <w:t>ó</w:t>
            </w:r>
            <w:r w:rsidRPr="00F23509">
              <w:rPr>
                <w:sz w:val="24"/>
              </w:rPr>
              <w:t>citos pr</w:t>
            </w:r>
            <w:r w:rsidRPr="00F23509">
              <w:rPr>
                <w:rFonts w:cs="Swis721 Th BT"/>
                <w:sz w:val="24"/>
              </w:rPr>
              <w:t>ó</w:t>
            </w:r>
            <w:r w:rsidRPr="00F23509">
              <w:rPr>
                <w:sz w:val="24"/>
              </w:rPr>
              <w:t>-inflamat</w:t>
            </w:r>
            <w:r w:rsidRPr="00F23509">
              <w:rPr>
                <w:rFonts w:cs="Swis721 Th BT"/>
                <w:sz w:val="24"/>
              </w:rPr>
              <w:t>ó</w:t>
            </w:r>
            <w:r w:rsidRPr="00F23509">
              <w:rPr>
                <w:sz w:val="24"/>
              </w:rPr>
              <w:t>rios.</w:t>
            </w:r>
          </w:p>
        </w:tc>
      </w:tr>
    </w:tbl>
    <w:p w14:paraId="63E9C7F3" w14:textId="5FD4B7D9" w:rsidR="00B35640" w:rsidRDefault="00B35640" w:rsidP="00A8232F">
      <w:pPr>
        <w:pStyle w:val="Ttulo1"/>
        <w:jc w:val="center"/>
      </w:pPr>
      <w:bookmarkStart w:id="17" w:name="_Toc36632326"/>
      <w:r>
        <w:lastRenderedPageBreak/>
        <w:t>Formulário</w:t>
      </w:r>
      <w:bookmarkEnd w:id="17"/>
    </w:p>
    <w:p w14:paraId="1AA89FC1" w14:textId="77777777" w:rsidR="00B35640" w:rsidRDefault="00B35640" w:rsidP="00B35640">
      <w:pPr>
        <w:pStyle w:val="Corpo"/>
        <w:spacing w:after="120"/>
      </w:pPr>
    </w:p>
    <w:p w14:paraId="53DB6A19" w14:textId="77777777" w:rsidR="00B35640" w:rsidRDefault="00B35640" w:rsidP="00B35640">
      <w:pPr>
        <w:pStyle w:val="Corpo"/>
        <w:rPr>
          <w:b/>
          <w:i/>
          <w:sz w:val="24"/>
        </w:rPr>
      </w:pPr>
      <w:r w:rsidRPr="000B10AD">
        <w:rPr>
          <w:rFonts w:ascii="Calibri" w:hAnsi="Calibri" w:cs="Calibri"/>
          <w:b/>
          <w:i/>
          <w:sz w:val="24"/>
        </w:rPr>
        <w:t>β</w:t>
      </w:r>
      <w:r w:rsidRPr="000B10AD">
        <w:rPr>
          <w:b/>
          <w:i/>
          <w:sz w:val="24"/>
        </w:rPr>
        <w:t>-</w:t>
      </w:r>
      <w:proofErr w:type="spellStart"/>
      <w:r w:rsidRPr="000B10AD">
        <w:rPr>
          <w:b/>
          <w:i/>
          <w:sz w:val="24"/>
        </w:rPr>
        <w:t>glucana</w:t>
      </w:r>
      <w:proofErr w:type="spellEnd"/>
      <w:r w:rsidRPr="000B10AD">
        <w:rPr>
          <w:b/>
          <w:i/>
          <w:sz w:val="24"/>
        </w:rPr>
        <w:t xml:space="preserve"> de levedura </w:t>
      </w:r>
      <w:r>
        <w:rPr>
          <w:b/>
          <w:i/>
          <w:sz w:val="24"/>
        </w:rPr>
        <w:t>(</w:t>
      </w:r>
      <w:r w:rsidRPr="000B10AD">
        <w:rPr>
          <w:b/>
          <w:i/>
          <w:sz w:val="24"/>
        </w:rPr>
        <w:t xml:space="preserve">Saccharomyces </w:t>
      </w:r>
      <w:proofErr w:type="spellStart"/>
      <w:r w:rsidRPr="000B10AD">
        <w:rPr>
          <w:b/>
          <w:i/>
          <w:sz w:val="24"/>
        </w:rPr>
        <w:t>cerevisiae</w:t>
      </w:r>
      <w:proofErr w:type="spellEnd"/>
      <w:r>
        <w:rPr>
          <w:b/>
          <w:i/>
          <w:sz w:val="24"/>
        </w:rPr>
        <w:t xml:space="preserve">) </w:t>
      </w:r>
      <w:r w:rsidRPr="000B10AD">
        <w:rPr>
          <w:b/>
          <w:i/>
          <w:sz w:val="24"/>
        </w:rPr>
        <w:t>nos Episódios de Gripe e Resfriado Comum</w:t>
      </w:r>
    </w:p>
    <w:p w14:paraId="3447E528" w14:textId="77777777" w:rsidR="00B35640" w:rsidRPr="00C30C20" w:rsidRDefault="00B35640" w:rsidP="00B35640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B35640" w:rsidRPr="009537E7" w14:paraId="37C0FC1C" w14:textId="77777777" w:rsidTr="00B3564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5D5CBF9F" w14:textId="1B6DDECF" w:rsidR="00B35640" w:rsidRDefault="00B35640" w:rsidP="00B35640">
            <w:pPr>
              <w:pStyle w:val="Corpo"/>
              <w:jc w:val="center"/>
              <w:rPr>
                <w:b/>
                <w:color w:val="FFFFFF" w:themeColor="background1"/>
                <w:sz w:val="22"/>
              </w:rPr>
            </w:pPr>
            <w:r>
              <w:rPr>
                <w:b/>
                <w:color w:val="FFFFFF" w:themeColor="background1"/>
                <w:sz w:val="22"/>
              </w:rPr>
              <w:t xml:space="preserve">Cápsulas de </w:t>
            </w:r>
            <w:r w:rsidRPr="000B10AD">
              <w:rPr>
                <w:b/>
                <w:i/>
                <w:color w:val="FFFFFF" w:themeColor="background1"/>
                <w:sz w:val="22"/>
              </w:rPr>
              <w:t xml:space="preserve">Saccharomyces </w:t>
            </w:r>
            <w:proofErr w:type="spellStart"/>
            <w:r w:rsidRPr="000B10AD">
              <w:rPr>
                <w:b/>
                <w:i/>
                <w:color w:val="FFFFFF" w:themeColor="background1"/>
                <w:sz w:val="22"/>
              </w:rPr>
              <w:t>cerevisiae</w:t>
            </w:r>
            <w:proofErr w:type="spellEnd"/>
          </w:p>
        </w:tc>
      </w:tr>
      <w:tr w:rsidR="00B35640" w:rsidRPr="009537E7" w14:paraId="39260477" w14:textId="77777777" w:rsidTr="00B3564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3155B17B" w14:textId="732D45F5" w:rsidR="00B35640" w:rsidRDefault="00B35640" w:rsidP="00B35640">
            <w:pPr>
              <w:pStyle w:val="Corpo"/>
              <w:jc w:val="center"/>
            </w:pPr>
            <w:r w:rsidRPr="000B10AD">
              <w:rPr>
                <w:i/>
              </w:rPr>
              <w:t>S</w:t>
            </w:r>
            <w:r>
              <w:rPr>
                <w:i/>
              </w:rPr>
              <w:t xml:space="preserve">. </w:t>
            </w:r>
            <w:proofErr w:type="spellStart"/>
            <w:r w:rsidRPr="000B10AD">
              <w:rPr>
                <w:i/>
              </w:rPr>
              <w:t>cerevisiae</w:t>
            </w:r>
            <w:proofErr w:type="spellEnd"/>
            <w:r>
              <w:t>..................</w:t>
            </w:r>
            <w:r w:rsidR="00F23509">
              <w:t>...</w:t>
            </w:r>
            <w:r>
              <w:t>.....250 - 900 mg</w:t>
            </w:r>
          </w:p>
        </w:tc>
      </w:tr>
      <w:tr w:rsidR="00B35640" w:rsidRPr="009537E7" w14:paraId="6ECB68DF" w14:textId="77777777" w:rsidTr="00B35640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68DE519" w14:textId="7EDE5D9B" w:rsidR="00B35640" w:rsidRDefault="00B35640" w:rsidP="00B35640">
            <w:pPr>
              <w:pStyle w:val="Corpo"/>
              <w:jc w:val="center"/>
            </w:pPr>
            <w:r>
              <w:t>Excipiente qsp................</w:t>
            </w:r>
            <w:r w:rsidR="00F23509">
              <w:t>...</w:t>
            </w:r>
            <w:r>
              <w:t>.........1 Cápsula</w:t>
            </w:r>
          </w:p>
        </w:tc>
      </w:tr>
    </w:tbl>
    <w:p w14:paraId="0C832416" w14:textId="59BECEFB" w:rsidR="00B35640" w:rsidRDefault="00B35640" w:rsidP="00B35640">
      <w:pPr>
        <w:pStyle w:val="Corpo"/>
        <w:ind w:right="3969"/>
        <w:jc w:val="left"/>
        <w:rPr>
          <w:sz w:val="16"/>
          <w:szCs w:val="16"/>
        </w:rPr>
      </w:pPr>
      <w:r>
        <w:rPr>
          <w:sz w:val="16"/>
          <w:szCs w:val="16"/>
        </w:rPr>
        <w:t>Administrar 1 cápsula ao dia ou conforme orientação médica.</w:t>
      </w:r>
    </w:p>
    <w:p w14:paraId="081753C5" w14:textId="1F949EF9" w:rsidR="00C95923" w:rsidRDefault="00C95923" w:rsidP="00B35640">
      <w:pPr>
        <w:pStyle w:val="Corpo"/>
        <w:ind w:right="3969"/>
        <w:jc w:val="left"/>
        <w:rPr>
          <w:sz w:val="16"/>
          <w:szCs w:val="16"/>
        </w:rPr>
      </w:pPr>
    </w:p>
    <w:p w14:paraId="23A368D0" w14:textId="05A5523B" w:rsidR="00C95923" w:rsidRDefault="00C95923" w:rsidP="00B35640">
      <w:pPr>
        <w:pStyle w:val="Corpo"/>
        <w:ind w:right="3969"/>
        <w:jc w:val="left"/>
        <w:rPr>
          <w:sz w:val="16"/>
          <w:szCs w:val="16"/>
        </w:rPr>
      </w:pPr>
    </w:p>
    <w:p w14:paraId="32505549" w14:textId="0C9D7D2B" w:rsidR="00C95923" w:rsidRDefault="00C95923" w:rsidP="00B35640">
      <w:pPr>
        <w:pStyle w:val="Corpo"/>
        <w:ind w:right="3969"/>
        <w:jc w:val="left"/>
        <w:rPr>
          <w:sz w:val="16"/>
          <w:szCs w:val="16"/>
        </w:rPr>
      </w:pPr>
    </w:p>
    <w:p w14:paraId="10D794C5" w14:textId="01896C24" w:rsidR="00C95923" w:rsidRDefault="00C95923" w:rsidP="00B35640">
      <w:pPr>
        <w:pStyle w:val="Corpo"/>
        <w:ind w:right="3969"/>
        <w:jc w:val="left"/>
        <w:rPr>
          <w:sz w:val="16"/>
          <w:szCs w:val="16"/>
        </w:rPr>
      </w:pPr>
    </w:p>
    <w:p w14:paraId="10063FF4" w14:textId="6824E6B9" w:rsidR="00C95923" w:rsidRDefault="00C95923" w:rsidP="00B35640">
      <w:pPr>
        <w:pStyle w:val="Corpo"/>
        <w:ind w:right="3969"/>
        <w:jc w:val="left"/>
        <w:rPr>
          <w:sz w:val="16"/>
          <w:szCs w:val="16"/>
        </w:rPr>
      </w:pPr>
    </w:p>
    <w:p w14:paraId="6AB42C6F" w14:textId="67B6DFA7" w:rsidR="00C95923" w:rsidRDefault="00C95923" w:rsidP="00B35640">
      <w:pPr>
        <w:pStyle w:val="Corpo"/>
        <w:ind w:right="3969"/>
        <w:jc w:val="left"/>
        <w:rPr>
          <w:sz w:val="16"/>
          <w:szCs w:val="16"/>
        </w:rPr>
      </w:pPr>
    </w:p>
    <w:p w14:paraId="6DAEFD94" w14:textId="343E0385" w:rsidR="00C95923" w:rsidRDefault="00C95923" w:rsidP="00B35640">
      <w:pPr>
        <w:pStyle w:val="Corpo"/>
        <w:ind w:right="3969"/>
        <w:jc w:val="left"/>
        <w:rPr>
          <w:sz w:val="16"/>
          <w:szCs w:val="16"/>
        </w:rPr>
      </w:pPr>
    </w:p>
    <w:p w14:paraId="4A19D1E5" w14:textId="053A637F" w:rsidR="00C95923" w:rsidRDefault="00C95923" w:rsidP="00B35640">
      <w:pPr>
        <w:pStyle w:val="Corpo"/>
        <w:ind w:right="3969"/>
        <w:jc w:val="left"/>
        <w:rPr>
          <w:sz w:val="16"/>
          <w:szCs w:val="16"/>
        </w:rPr>
      </w:pPr>
    </w:p>
    <w:p w14:paraId="2C07AE0B" w14:textId="0016444D" w:rsidR="00C95923" w:rsidRDefault="00C95923" w:rsidP="00B35640">
      <w:pPr>
        <w:pStyle w:val="Corpo"/>
        <w:ind w:right="3969"/>
        <w:jc w:val="left"/>
        <w:rPr>
          <w:sz w:val="16"/>
          <w:szCs w:val="16"/>
        </w:rPr>
      </w:pPr>
    </w:p>
    <w:p w14:paraId="7146FA5D" w14:textId="69821B4E" w:rsidR="00C95923" w:rsidRDefault="00C95923" w:rsidP="00B35640">
      <w:pPr>
        <w:pStyle w:val="Corpo"/>
        <w:ind w:right="3969"/>
        <w:jc w:val="left"/>
        <w:rPr>
          <w:sz w:val="16"/>
          <w:szCs w:val="16"/>
        </w:rPr>
      </w:pPr>
    </w:p>
    <w:p w14:paraId="3F5E817D" w14:textId="5327AE91" w:rsidR="00C95923" w:rsidRDefault="00C95923" w:rsidP="00B35640">
      <w:pPr>
        <w:pStyle w:val="Corpo"/>
        <w:ind w:right="3969"/>
        <w:jc w:val="left"/>
        <w:rPr>
          <w:sz w:val="16"/>
          <w:szCs w:val="16"/>
        </w:rPr>
      </w:pPr>
    </w:p>
    <w:p w14:paraId="3460D3F5" w14:textId="34A3C9BB" w:rsidR="00C95923" w:rsidRDefault="00C95923" w:rsidP="00B35640">
      <w:pPr>
        <w:pStyle w:val="Corpo"/>
        <w:ind w:right="3969"/>
        <w:jc w:val="left"/>
        <w:rPr>
          <w:sz w:val="16"/>
          <w:szCs w:val="16"/>
        </w:rPr>
      </w:pPr>
    </w:p>
    <w:p w14:paraId="0A7ED7F7" w14:textId="509AD0CB" w:rsidR="00C95923" w:rsidRDefault="00C95923" w:rsidP="00B35640">
      <w:pPr>
        <w:pStyle w:val="Corpo"/>
        <w:ind w:right="3969"/>
        <w:jc w:val="left"/>
        <w:rPr>
          <w:sz w:val="16"/>
          <w:szCs w:val="16"/>
        </w:rPr>
      </w:pPr>
    </w:p>
    <w:p w14:paraId="5E48E23F" w14:textId="547989CC" w:rsidR="00C95923" w:rsidRDefault="00C95923" w:rsidP="00B35640">
      <w:pPr>
        <w:pStyle w:val="Corpo"/>
        <w:ind w:right="3969"/>
        <w:jc w:val="left"/>
        <w:rPr>
          <w:sz w:val="16"/>
          <w:szCs w:val="16"/>
        </w:rPr>
      </w:pPr>
    </w:p>
    <w:p w14:paraId="55A83585" w14:textId="6E2C24B6" w:rsidR="00C95923" w:rsidRDefault="00C95923" w:rsidP="00B35640">
      <w:pPr>
        <w:pStyle w:val="Corpo"/>
        <w:ind w:right="3969"/>
        <w:jc w:val="left"/>
        <w:rPr>
          <w:sz w:val="16"/>
          <w:szCs w:val="16"/>
        </w:rPr>
      </w:pPr>
    </w:p>
    <w:p w14:paraId="2E895B98" w14:textId="0F1362A7" w:rsidR="00C95923" w:rsidRDefault="00C95923" w:rsidP="00B35640">
      <w:pPr>
        <w:pStyle w:val="Corpo"/>
        <w:ind w:right="3969"/>
        <w:jc w:val="left"/>
        <w:rPr>
          <w:sz w:val="16"/>
          <w:szCs w:val="16"/>
        </w:rPr>
      </w:pPr>
    </w:p>
    <w:p w14:paraId="75BC56EA" w14:textId="55213FB2" w:rsidR="00C95923" w:rsidRDefault="00C95923" w:rsidP="00B35640">
      <w:pPr>
        <w:pStyle w:val="Corpo"/>
        <w:ind w:right="3969"/>
        <w:jc w:val="left"/>
        <w:rPr>
          <w:sz w:val="16"/>
          <w:szCs w:val="16"/>
        </w:rPr>
      </w:pPr>
    </w:p>
    <w:p w14:paraId="77956E72" w14:textId="4184C081" w:rsidR="00C95923" w:rsidRDefault="00C95923" w:rsidP="00B35640">
      <w:pPr>
        <w:pStyle w:val="Corpo"/>
        <w:ind w:right="3969"/>
        <w:jc w:val="left"/>
        <w:rPr>
          <w:sz w:val="16"/>
          <w:szCs w:val="16"/>
        </w:rPr>
      </w:pPr>
    </w:p>
    <w:p w14:paraId="1CD9DE5F" w14:textId="084B38FE" w:rsidR="00C95923" w:rsidRDefault="00C95923" w:rsidP="00B35640">
      <w:pPr>
        <w:pStyle w:val="Corpo"/>
        <w:ind w:right="3969"/>
        <w:jc w:val="left"/>
        <w:rPr>
          <w:sz w:val="16"/>
          <w:szCs w:val="16"/>
        </w:rPr>
      </w:pPr>
    </w:p>
    <w:p w14:paraId="48D61515" w14:textId="41C1E44E" w:rsidR="00C95923" w:rsidRDefault="00C95923" w:rsidP="00B35640">
      <w:pPr>
        <w:pStyle w:val="Corpo"/>
        <w:ind w:right="3969"/>
        <w:jc w:val="left"/>
        <w:rPr>
          <w:sz w:val="16"/>
          <w:szCs w:val="16"/>
        </w:rPr>
      </w:pPr>
    </w:p>
    <w:p w14:paraId="4660569B" w14:textId="6D9D95FF" w:rsidR="00C95923" w:rsidRDefault="00C95923" w:rsidP="00B35640">
      <w:pPr>
        <w:pStyle w:val="Corpo"/>
        <w:ind w:right="3969"/>
        <w:jc w:val="left"/>
        <w:rPr>
          <w:sz w:val="16"/>
          <w:szCs w:val="16"/>
        </w:rPr>
      </w:pPr>
    </w:p>
    <w:p w14:paraId="5190542B" w14:textId="67C564A5" w:rsidR="00C95923" w:rsidRDefault="00C95923" w:rsidP="00B35640">
      <w:pPr>
        <w:pStyle w:val="Corpo"/>
        <w:ind w:right="3969"/>
        <w:jc w:val="left"/>
        <w:rPr>
          <w:sz w:val="16"/>
          <w:szCs w:val="16"/>
        </w:rPr>
      </w:pPr>
    </w:p>
    <w:p w14:paraId="1AB2ED8D" w14:textId="088C2220" w:rsidR="00C95923" w:rsidRDefault="00C95923" w:rsidP="00B35640">
      <w:pPr>
        <w:pStyle w:val="Corpo"/>
        <w:ind w:right="3969"/>
        <w:jc w:val="left"/>
        <w:rPr>
          <w:sz w:val="16"/>
          <w:szCs w:val="16"/>
        </w:rPr>
      </w:pPr>
    </w:p>
    <w:p w14:paraId="0305C865" w14:textId="3FDB02E5" w:rsidR="00C95923" w:rsidRDefault="00C95923" w:rsidP="00B35640">
      <w:pPr>
        <w:pStyle w:val="Corpo"/>
        <w:ind w:right="3969"/>
        <w:jc w:val="left"/>
        <w:rPr>
          <w:sz w:val="16"/>
          <w:szCs w:val="16"/>
        </w:rPr>
      </w:pPr>
    </w:p>
    <w:p w14:paraId="500ADFEF" w14:textId="2EA4A6F8" w:rsidR="00C95923" w:rsidRDefault="00C95923" w:rsidP="00B35640">
      <w:pPr>
        <w:pStyle w:val="Corpo"/>
        <w:ind w:right="3969"/>
        <w:jc w:val="left"/>
        <w:rPr>
          <w:sz w:val="16"/>
          <w:szCs w:val="16"/>
        </w:rPr>
      </w:pPr>
    </w:p>
    <w:p w14:paraId="7DA64D22" w14:textId="235E401C" w:rsidR="00C95923" w:rsidRDefault="00C95923" w:rsidP="00B35640">
      <w:pPr>
        <w:pStyle w:val="Corpo"/>
        <w:ind w:right="3969"/>
        <w:jc w:val="left"/>
        <w:rPr>
          <w:sz w:val="16"/>
          <w:szCs w:val="16"/>
        </w:rPr>
      </w:pPr>
    </w:p>
    <w:p w14:paraId="71CE37DB" w14:textId="4C50C58C" w:rsidR="00C95923" w:rsidRDefault="00C95923" w:rsidP="00B35640">
      <w:pPr>
        <w:pStyle w:val="Corpo"/>
        <w:ind w:right="3969"/>
        <w:jc w:val="left"/>
        <w:rPr>
          <w:sz w:val="16"/>
          <w:szCs w:val="16"/>
        </w:rPr>
      </w:pPr>
    </w:p>
    <w:p w14:paraId="51B77223" w14:textId="103B11C2" w:rsidR="00C95923" w:rsidRDefault="00C95923" w:rsidP="00B35640">
      <w:pPr>
        <w:pStyle w:val="Corpo"/>
        <w:ind w:right="3969"/>
        <w:jc w:val="left"/>
        <w:rPr>
          <w:sz w:val="16"/>
          <w:szCs w:val="16"/>
        </w:rPr>
      </w:pPr>
    </w:p>
    <w:p w14:paraId="45250216" w14:textId="5707E353" w:rsidR="00C95923" w:rsidRDefault="00C95923" w:rsidP="00B35640">
      <w:pPr>
        <w:pStyle w:val="Corpo"/>
        <w:ind w:right="3969"/>
        <w:jc w:val="left"/>
        <w:rPr>
          <w:sz w:val="16"/>
          <w:szCs w:val="16"/>
        </w:rPr>
      </w:pPr>
    </w:p>
    <w:p w14:paraId="64A8C496" w14:textId="3BE87A4B" w:rsidR="00C95923" w:rsidRDefault="00C95923" w:rsidP="00B35640">
      <w:pPr>
        <w:pStyle w:val="Corpo"/>
        <w:ind w:right="3969"/>
        <w:jc w:val="left"/>
        <w:rPr>
          <w:sz w:val="16"/>
          <w:szCs w:val="16"/>
        </w:rPr>
      </w:pPr>
    </w:p>
    <w:p w14:paraId="60A871C6" w14:textId="6F46D08C" w:rsidR="00C95923" w:rsidRDefault="00C95923" w:rsidP="00B35640">
      <w:pPr>
        <w:pStyle w:val="Corpo"/>
        <w:ind w:right="3969"/>
        <w:jc w:val="left"/>
        <w:rPr>
          <w:sz w:val="16"/>
          <w:szCs w:val="16"/>
        </w:rPr>
      </w:pPr>
    </w:p>
    <w:p w14:paraId="0ABB8A77" w14:textId="77777777" w:rsidR="00C95923" w:rsidRPr="00B12A58" w:rsidRDefault="00C95923" w:rsidP="00B35640">
      <w:pPr>
        <w:pStyle w:val="Corpo"/>
        <w:ind w:right="3969"/>
        <w:jc w:val="left"/>
        <w:rPr>
          <w:sz w:val="16"/>
          <w:szCs w:val="16"/>
        </w:rPr>
      </w:pPr>
    </w:p>
    <w:p w14:paraId="556B5995" w14:textId="229313D4" w:rsidR="00FD1CEF" w:rsidRPr="00F14D5A" w:rsidRDefault="00FD1CEF" w:rsidP="00FD1CEF">
      <w:pPr>
        <w:pStyle w:val="Ttulo1"/>
        <w:jc w:val="center"/>
      </w:pPr>
      <w:bookmarkStart w:id="18" w:name="_Toc36632327"/>
      <w:r>
        <w:lastRenderedPageBreak/>
        <w:t>Estudo 7</w:t>
      </w:r>
      <w:bookmarkEnd w:id="18"/>
    </w:p>
    <w:p w14:paraId="0C121BCD" w14:textId="77777777" w:rsidR="00FD1CEF" w:rsidRPr="00FD1CEF" w:rsidRDefault="00FD1CEF" w:rsidP="00FD1CEF">
      <w:pPr>
        <w:pStyle w:val="Corpo"/>
        <w:jc w:val="center"/>
        <w:rPr>
          <w:b/>
          <w:color w:val="0070C0"/>
          <w:sz w:val="40"/>
        </w:rPr>
      </w:pPr>
      <w:r w:rsidRPr="00FD1CEF">
        <w:rPr>
          <w:b/>
          <w:color w:val="0070C0"/>
          <w:sz w:val="40"/>
        </w:rPr>
        <w:t xml:space="preserve">Efetividade de uma Preparação Herbal Contendo </w:t>
      </w:r>
      <w:proofErr w:type="spellStart"/>
      <w:r w:rsidRPr="00FD1CEF">
        <w:rPr>
          <w:b/>
          <w:i/>
          <w:color w:val="0070C0"/>
          <w:sz w:val="40"/>
        </w:rPr>
        <w:t>Echinacea</w:t>
      </w:r>
      <w:proofErr w:type="spellEnd"/>
      <w:r w:rsidRPr="00FD1CEF">
        <w:rPr>
          <w:b/>
          <w:color w:val="0070C0"/>
          <w:sz w:val="40"/>
        </w:rPr>
        <w:t>, Própolis e Vitamina C na Prevenção das Infecções do Trato Respiratório em Crianças</w:t>
      </w:r>
    </w:p>
    <w:p w14:paraId="67E77E4D" w14:textId="77777777" w:rsidR="00FD1CEF" w:rsidRDefault="00FD1CEF" w:rsidP="00FD1CEF">
      <w:pPr>
        <w:pStyle w:val="Corpo"/>
        <w:rPr>
          <w:sz w:val="24"/>
        </w:rPr>
      </w:pPr>
    </w:p>
    <w:p w14:paraId="56F73811" w14:textId="72BE1ACD" w:rsidR="00541868" w:rsidRDefault="00541868" w:rsidP="00541868">
      <w:pPr>
        <w:pStyle w:val="Corpo"/>
        <w:spacing w:after="120"/>
        <w:rPr>
          <w:sz w:val="24"/>
        </w:rPr>
      </w:pPr>
      <w:r w:rsidRPr="00541868">
        <w:rPr>
          <w:rFonts w:eastAsiaTheme="minorEastAsia" w:cs="Arial"/>
          <w:sz w:val="24"/>
          <w:lang w:eastAsia="pt-BR"/>
        </w:rPr>
        <w:t xml:space="preserve"> </w:t>
      </w:r>
      <w:r w:rsidRPr="00541868">
        <w:rPr>
          <w:sz w:val="24"/>
        </w:rPr>
        <w:t xml:space="preserve">Estudo conduzido por Cohen </w:t>
      </w:r>
      <w:r w:rsidRPr="00541868">
        <w:rPr>
          <w:i/>
          <w:sz w:val="24"/>
        </w:rPr>
        <w:t>et al.</w:t>
      </w:r>
      <w:r w:rsidRPr="00541868">
        <w:rPr>
          <w:sz w:val="24"/>
        </w:rPr>
        <w:t xml:space="preserve"> (2004) avali</w:t>
      </w:r>
      <w:r w:rsidR="00032D90">
        <w:rPr>
          <w:sz w:val="24"/>
        </w:rPr>
        <w:t>ou</w:t>
      </w:r>
      <w:r w:rsidRPr="00541868">
        <w:rPr>
          <w:sz w:val="24"/>
        </w:rPr>
        <w:t xml:space="preserve"> a efetividade e a segurança de uma preparação contendo </w:t>
      </w:r>
      <w:proofErr w:type="spellStart"/>
      <w:r w:rsidRPr="00541868">
        <w:rPr>
          <w:i/>
          <w:sz w:val="24"/>
        </w:rPr>
        <w:t>echinacea</w:t>
      </w:r>
      <w:proofErr w:type="spellEnd"/>
      <w:r w:rsidRPr="00541868">
        <w:rPr>
          <w:sz w:val="24"/>
        </w:rPr>
        <w:t xml:space="preserve">, própolis e vitamina C na prevenção das infecções do trato respiratório em crianças durante o período de inverno de 12 semanas.  </w:t>
      </w:r>
    </w:p>
    <w:p w14:paraId="021729DB" w14:textId="77777777" w:rsidR="00F23509" w:rsidRPr="00541868" w:rsidRDefault="00F23509" w:rsidP="00541868">
      <w:pPr>
        <w:pStyle w:val="Corpo"/>
        <w:spacing w:after="120"/>
        <w:rPr>
          <w:sz w:val="24"/>
        </w:rPr>
      </w:pPr>
    </w:p>
    <w:p w14:paraId="36E52CCF" w14:textId="2907D8D9" w:rsidR="00FD1CEF" w:rsidRPr="00376204" w:rsidRDefault="00032D90" w:rsidP="00FD1CEF">
      <w:pPr>
        <w:pStyle w:val="Corpo"/>
        <w:spacing w:after="120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74048" behindDoc="0" locked="0" layoutInCell="1" allowOverlap="1" wp14:anchorId="2EF2D02D" wp14:editId="15DDA2E0">
                <wp:simplePos x="0" y="0"/>
                <wp:positionH relativeFrom="margin">
                  <wp:posOffset>12395</wp:posOffset>
                </wp:positionH>
                <wp:positionV relativeFrom="paragraph">
                  <wp:posOffset>-3719</wp:posOffset>
                </wp:positionV>
                <wp:extent cx="5372100" cy="724395"/>
                <wp:effectExtent l="0" t="0" r="19050" b="19050"/>
                <wp:wrapNone/>
                <wp:docPr id="34" name="Caixa de texto 46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72439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A854B5C" w14:textId="1B118AEE" w:rsidR="00D651CA" w:rsidRPr="009D65A4" w:rsidRDefault="00D651CA" w:rsidP="00FD1CEF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 w:rsidRPr="00541868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430 crianças, com idades entre 1 e 5 anos, foram randomizados neste estudo clínico, duplo-cego e placebo-controlado. Elas foram divididas em 2 grupos para receberem a seguinte posologia por 12 semanas: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EF2D02D" id="_x0000_s1043" type="#_x0000_t202" style="position:absolute;left:0;text-align:left;margin-left:1pt;margin-top:-.3pt;width:423pt;height:57.05pt;z-index:2526740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" fillcolor="white [3212]" strokecolor="#0070c0">
                <v:textbox>
                  <w:txbxContent>
                    <w:p w14:paraId="2A854B5C" w14:textId="1B118AEE" w:rsidR="00D651CA" w:rsidRPr="009D65A4" w:rsidRDefault="00D651CA" w:rsidP="00FD1CEF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 w:rsidRPr="00541868">
                        <w:rPr>
                          <w:rFonts w:ascii="Swis721 Th BT" w:hAnsi="Swis721 Th BT"/>
                          <w:sz w:val="23"/>
                          <w:szCs w:val="23"/>
                        </w:rPr>
                        <w:t>430 crianças, com idades entre 1 e 5 anos, foram randomizados neste estudo clínico, duplo-cego e placebo-controlado. Elas foram divididas em 2 grupos para receberem a seguinte posologia por 12 semanas: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10F4DD11" w14:textId="17599131" w:rsidR="00FD1CEF" w:rsidRDefault="00FD1CEF" w:rsidP="00FD1CEF">
      <w:pPr>
        <w:pStyle w:val="Corpo"/>
        <w:rPr>
          <w:sz w:val="24"/>
        </w:rPr>
      </w:pPr>
      <w:r>
        <w:rPr>
          <w:sz w:val="24"/>
        </w:rPr>
        <w:br/>
      </w:r>
    </w:p>
    <w:p w14:paraId="1CD17CD1" w14:textId="77777777" w:rsidR="00FD1CEF" w:rsidRDefault="00FD1CEF" w:rsidP="00FD1CEF">
      <w:pPr>
        <w:pStyle w:val="Corpo"/>
      </w:pPr>
    </w:p>
    <w:p w14:paraId="2BAE14C6" w14:textId="77777777" w:rsidR="00FD1CEF" w:rsidRDefault="00FD1CEF" w:rsidP="00FD1CEF">
      <w:pPr>
        <w:pStyle w:val="Corpo"/>
      </w:pP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77120" behindDoc="0" locked="0" layoutInCell="1" allowOverlap="1" wp14:anchorId="2A310886" wp14:editId="3620D060">
                <wp:simplePos x="0" y="0"/>
                <wp:positionH relativeFrom="margin">
                  <wp:posOffset>4272915</wp:posOffset>
                </wp:positionH>
                <wp:positionV relativeFrom="paragraph">
                  <wp:posOffset>114300</wp:posOffset>
                </wp:positionV>
                <wp:extent cx="226695" cy="138430"/>
                <wp:effectExtent l="0" t="0" r="1905" b="0"/>
                <wp:wrapNone/>
                <wp:docPr id="35" name="Triângulo isósceles 3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2D04FD2" id="Triângulo isósceles 35" o:spid="_x0000_s1026" type="#_x0000_t5" style="position:absolute;margin-left:336.45pt;margin-top:9pt;width:17.85pt;height:10.9pt;flip:y;z-index:25267712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75072" behindDoc="0" locked="0" layoutInCell="1" allowOverlap="1" wp14:anchorId="23E6C898" wp14:editId="67AA4143">
                <wp:simplePos x="0" y="0"/>
                <wp:positionH relativeFrom="margin">
                  <wp:posOffset>804545</wp:posOffset>
                </wp:positionH>
                <wp:positionV relativeFrom="paragraph">
                  <wp:posOffset>96520</wp:posOffset>
                </wp:positionV>
                <wp:extent cx="226695" cy="138430"/>
                <wp:effectExtent l="0" t="0" r="1905" b="0"/>
                <wp:wrapNone/>
                <wp:docPr id="36" name="Triângulo isósceles 3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D9CD927" id="Triângulo isósceles 36" o:spid="_x0000_s1026" type="#_x0000_t5" style="position:absolute;margin-left:63.35pt;margin-top:7.6pt;width:17.85pt;height:10.9pt;flip:y;z-index:25267507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" fillcolor="#d8d8d8 [2732]" stroked="f">
                <w10:wrap anchorx="margin"/>
              </v:shape>
            </w:pict>
          </mc:Fallback>
        </mc:AlternateContent>
      </w:r>
    </w:p>
    <w:p w14:paraId="505FC845" w14:textId="45481DC8" w:rsidR="00FD1CEF" w:rsidRDefault="00032D90" w:rsidP="00FD1CEF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73024" behindDoc="0" locked="0" layoutInCell="1" allowOverlap="1" wp14:anchorId="79F0CBCD" wp14:editId="71B1F527">
                <wp:simplePos x="0" y="0"/>
                <wp:positionH relativeFrom="margin">
                  <wp:align>left</wp:align>
                </wp:positionH>
                <wp:positionV relativeFrom="paragraph">
                  <wp:posOffset>117475</wp:posOffset>
                </wp:positionV>
                <wp:extent cx="1990725" cy="1229995"/>
                <wp:effectExtent l="0" t="0" r="28575" b="27305"/>
                <wp:wrapNone/>
                <wp:docPr id="38" name="Caixa de texto 46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90725" cy="122999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AAF6AAD" w14:textId="77777777" w:rsidR="00D03E66" w:rsidRDefault="00D651CA" w:rsidP="0054186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0070B653" w14:textId="16E7EE58" w:rsidR="00D651CA" w:rsidRPr="00541868" w:rsidRDefault="00D651CA" w:rsidP="0054186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541868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50 mg/</w:t>
                            </w:r>
                            <w:proofErr w:type="spellStart"/>
                            <w:r w:rsidRPr="00541868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mL</w:t>
                            </w:r>
                            <w:proofErr w:type="spellEnd"/>
                            <w:r w:rsidRPr="00541868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de </w:t>
                            </w:r>
                            <w:proofErr w:type="spellStart"/>
                            <w:r w:rsidRPr="00D1236E">
                              <w:rPr>
                                <w:rFonts w:ascii="Swis721 Th BT" w:hAnsi="Swis721 Th BT"/>
                                <w:i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Echinacea</w:t>
                            </w:r>
                            <w:proofErr w:type="spellEnd"/>
                          </w:p>
                          <w:p w14:paraId="7F0F3171" w14:textId="77777777" w:rsidR="00D651CA" w:rsidRPr="00541868" w:rsidRDefault="00D651CA" w:rsidP="0054186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541868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50 mg/</w:t>
                            </w:r>
                            <w:proofErr w:type="spellStart"/>
                            <w:r w:rsidRPr="00541868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mL</w:t>
                            </w:r>
                            <w:proofErr w:type="spellEnd"/>
                            <w:r w:rsidRPr="00541868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de Própolis</w:t>
                            </w:r>
                          </w:p>
                          <w:p w14:paraId="04E8AB1A" w14:textId="77777777" w:rsidR="00D651CA" w:rsidRPr="00541868" w:rsidRDefault="00D651CA" w:rsidP="0054186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541868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10 mg/</w:t>
                            </w:r>
                            <w:proofErr w:type="spellStart"/>
                            <w:r w:rsidRPr="00541868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mL</w:t>
                            </w:r>
                            <w:proofErr w:type="spellEnd"/>
                            <w:r w:rsidRPr="00541868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de Vitamina C</w:t>
                            </w:r>
                          </w:p>
                          <w:p w14:paraId="0051B2FC" w14:textId="761DB8C5" w:rsidR="00D651CA" w:rsidRPr="00086CFC" w:rsidRDefault="00D651CA" w:rsidP="0054186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  <w:r w:rsidRPr="00541868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2 vezes ao di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9F0CBCD" id="_x0000_s1044" type="#_x0000_t202" style="position:absolute;left:0;text-align:left;margin-left:0;margin-top:9.25pt;width:156.75pt;height:96.85pt;z-index:252673024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" fillcolor="#0070c0" strokecolor="#0070c0">
                <v:textbox>
                  <w:txbxContent>
                    <w:p w14:paraId="5AAF6AAD" w14:textId="77777777" w:rsidR="00D03E66" w:rsidRDefault="00D651CA" w:rsidP="0054186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0070B653" w14:textId="16E7EE58" w:rsidR="00D651CA" w:rsidRPr="00541868" w:rsidRDefault="00D651CA" w:rsidP="0054186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541868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50 mg/</w:t>
                      </w:r>
                      <w:proofErr w:type="spellStart"/>
                      <w:r w:rsidRPr="00541868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mL</w:t>
                      </w:r>
                      <w:proofErr w:type="spellEnd"/>
                      <w:r w:rsidRPr="00541868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de </w:t>
                      </w:r>
                      <w:proofErr w:type="spellStart"/>
                      <w:r w:rsidRPr="00D1236E">
                        <w:rPr>
                          <w:rFonts w:ascii="Swis721 Th BT" w:hAnsi="Swis721 Th BT"/>
                          <w:i/>
                          <w:iCs/>
                          <w:color w:val="FFFFFF" w:themeColor="background1"/>
                          <w:sz w:val="23"/>
                          <w:szCs w:val="23"/>
                        </w:rPr>
                        <w:t>Echinacea</w:t>
                      </w:r>
                      <w:proofErr w:type="spellEnd"/>
                    </w:p>
                    <w:p w14:paraId="7F0F3171" w14:textId="77777777" w:rsidR="00D651CA" w:rsidRPr="00541868" w:rsidRDefault="00D651CA" w:rsidP="0054186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541868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50 mg/</w:t>
                      </w:r>
                      <w:proofErr w:type="spellStart"/>
                      <w:r w:rsidRPr="00541868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mL</w:t>
                      </w:r>
                      <w:proofErr w:type="spellEnd"/>
                      <w:r w:rsidRPr="00541868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de Própolis</w:t>
                      </w:r>
                    </w:p>
                    <w:p w14:paraId="04E8AB1A" w14:textId="77777777" w:rsidR="00D651CA" w:rsidRPr="00541868" w:rsidRDefault="00D651CA" w:rsidP="0054186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541868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10 mg/</w:t>
                      </w:r>
                      <w:proofErr w:type="spellStart"/>
                      <w:r w:rsidRPr="00541868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mL</w:t>
                      </w:r>
                      <w:proofErr w:type="spellEnd"/>
                      <w:r w:rsidRPr="00541868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de Vitamina C</w:t>
                      </w:r>
                    </w:p>
                    <w:p w14:paraId="0051B2FC" w14:textId="761DB8C5" w:rsidR="00D651CA" w:rsidRPr="00086CFC" w:rsidRDefault="00D651CA" w:rsidP="0054186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  <w:r w:rsidRPr="00541868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2 vezes ao dia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541868"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76096" behindDoc="0" locked="0" layoutInCell="1" allowOverlap="1" wp14:anchorId="0996A393" wp14:editId="58A0E57A">
                <wp:simplePos x="0" y="0"/>
                <wp:positionH relativeFrom="margin">
                  <wp:align>right</wp:align>
                </wp:positionH>
                <wp:positionV relativeFrom="paragraph">
                  <wp:posOffset>133985</wp:posOffset>
                </wp:positionV>
                <wp:extent cx="1913890" cy="1211135"/>
                <wp:effectExtent l="0" t="0" r="10160" b="27305"/>
                <wp:wrapNone/>
                <wp:docPr id="37" name="Caixa de texto 4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121113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66473E3" w14:textId="072C8E89" w:rsidR="00D651CA" w:rsidRDefault="00D651CA" w:rsidP="00FD1CE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07DC143D" w14:textId="77777777" w:rsidR="00D03E66" w:rsidRDefault="00D03E66" w:rsidP="00FD1CE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25D22EF9" w14:textId="169C5E58" w:rsidR="00D651CA" w:rsidRPr="00684796" w:rsidRDefault="00D651CA" w:rsidP="00FD1CE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  <w:p w14:paraId="0B60D596" w14:textId="77777777" w:rsidR="00D651CA" w:rsidRPr="00086CFC" w:rsidRDefault="00D651CA" w:rsidP="00FD1CE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996A393" id="_x0000_s1045" type="#_x0000_t202" style="position:absolute;left:0;text-align:left;margin-left:99.5pt;margin-top:10.55pt;width:150.7pt;height:95.35pt;z-index:25267609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" fillcolor="#0070c0" strokecolor="#0070c0">
                <v:textbox>
                  <w:txbxContent>
                    <w:p w14:paraId="566473E3" w14:textId="072C8E89" w:rsidR="00D651CA" w:rsidRDefault="00D651CA" w:rsidP="00FD1CE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07DC143D" w14:textId="77777777" w:rsidR="00D03E66" w:rsidRDefault="00D03E66" w:rsidP="00FD1CE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25D22EF9" w14:textId="169C5E58" w:rsidR="00D651CA" w:rsidRPr="00684796" w:rsidRDefault="00D651CA" w:rsidP="00FD1CE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  <w:p w14:paraId="0B60D596" w14:textId="77777777" w:rsidR="00D651CA" w:rsidRPr="00086CFC" w:rsidRDefault="00D651CA" w:rsidP="00FD1CE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592DED4" w14:textId="77777777" w:rsidR="00FD1CEF" w:rsidRDefault="00FD1CEF" w:rsidP="00FD1CEF">
      <w:pPr>
        <w:pStyle w:val="Corpo"/>
      </w:pPr>
    </w:p>
    <w:p w14:paraId="6E7B23BC" w14:textId="77777777" w:rsidR="00FD1CEF" w:rsidRDefault="00FD1CEF" w:rsidP="00FD1CEF">
      <w:pPr>
        <w:pStyle w:val="Corpo"/>
      </w:pPr>
    </w:p>
    <w:p w14:paraId="0516D065" w14:textId="77777777" w:rsidR="00FD1CEF" w:rsidRDefault="00FD1CEF" w:rsidP="00FD1CEF">
      <w:pPr>
        <w:pStyle w:val="Corpo"/>
      </w:pPr>
    </w:p>
    <w:p w14:paraId="57457826" w14:textId="77777777" w:rsidR="00FD1CEF" w:rsidRDefault="00FD1CEF" w:rsidP="00FD1CEF">
      <w:pPr>
        <w:pStyle w:val="Corpo"/>
        <w:spacing w:before="120"/>
        <w:rPr>
          <w:sz w:val="20"/>
        </w:rPr>
      </w:pPr>
    </w:p>
    <w:p w14:paraId="1F1F3242" w14:textId="4F2227E3" w:rsidR="00FD1CEF" w:rsidRDefault="00FD1CEF" w:rsidP="00FD1CEF">
      <w:pPr>
        <w:pStyle w:val="Corpo"/>
        <w:spacing w:before="120" w:after="0"/>
        <w:rPr>
          <w:sz w:val="20"/>
        </w:rPr>
      </w:pPr>
    </w:p>
    <w:p w14:paraId="65C1ED5C" w14:textId="5364D2ED" w:rsidR="00FD1CEF" w:rsidRDefault="00FD1CEF" w:rsidP="00FD1CEF">
      <w:pPr>
        <w:pStyle w:val="Corpo"/>
        <w:spacing w:before="120" w:after="0"/>
        <w:rPr>
          <w:sz w:val="20"/>
          <w:szCs w:val="23"/>
        </w:rPr>
      </w:pPr>
    </w:p>
    <w:p w14:paraId="5DFCAEA9" w14:textId="77777777" w:rsidR="00032D90" w:rsidRPr="00423361" w:rsidRDefault="00032D90" w:rsidP="00FD1CEF">
      <w:pPr>
        <w:pStyle w:val="Corpo"/>
        <w:spacing w:before="120" w:after="0"/>
        <w:rPr>
          <w:sz w:val="20"/>
          <w:szCs w:val="23"/>
        </w:rPr>
      </w:pPr>
    </w:p>
    <w:p w14:paraId="5BBBD85C" w14:textId="77777777" w:rsidR="00FD1CEF" w:rsidRPr="00C72C0B" w:rsidRDefault="00FD1CEF" w:rsidP="00FD1CEF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50681784" w14:textId="77777777" w:rsidR="00FD1CEF" w:rsidRPr="00714E9A" w:rsidRDefault="00FD1CEF" w:rsidP="00FD1CEF">
      <w:pPr>
        <w:pStyle w:val="Corpo"/>
        <w:rPr>
          <w:sz w:val="16"/>
          <w:szCs w:val="16"/>
        </w:rPr>
      </w:pPr>
    </w:p>
    <w:p w14:paraId="2EC07519" w14:textId="66E14ED4" w:rsidR="00FD1CEF" w:rsidRPr="00541868" w:rsidRDefault="00541868" w:rsidP="00541868">
      <w:pPr>
        <w:pStyle w:val="Corpo"/>
        <w:numPr>
          <w:ilvl w:val="0"/>
          <w:numId w:val="1"/>
        </w:numPr>
        <w:spacing w:after="40"/>
        <w:rPr>
          <w:b/>
          <w:color w:val="339966"/>
        </w:rPr>
      </w:pPr>
      <w:r w:rsidRPr="00541868">
        <w:rPr>
          <w:szCs w:val="23"/>
          <w:lang w:val="pt-PT"/>
        </w:rPr>
        <w:t xml:space="preserve">Reduções médias significativas (+/-SD) da doença foram observadas no grupo 1, no número de episódios das infecções, 138 </w:t>
      </w:r>
      <w:r w:rsidRPr="00541868">
        <w:rPr>
          <w:i/>
          <w:szCs w:val="23"/>
          <w:lang w:val="pt-PT"/>
        </w:rPr>
        <w:t>vs</w:t>
      </w:r>
      <w:r w:rsidRPr="00541868">
        <w:rPr>
          <w:szCs w:val="23"/>
          <w:lang w:val="pt-PT"/>
        </w:rPr>
        <w:t xml:space="preserve">. 308 (redução de 55%); número de episódios por criança, 0,9 +/-1,1 </w:t>
      </w:r>
      <w:r w:rsidRPr="00541868">
        <w:rPr>
          <w:i/>
          <w:iCs/>
          <w:szCs w:val="23"/>
          <w:lang w:val="pt-PT"/>
        </w:rPr>
        <w:t>vs.</w:t>
      </w:r>
      <w:r w:rsidRPr="00541868">
        <w:rPr>
          <w:szCs w:val="23"/>
          <w:lang w:val="pt-PT"/>
        </w:rPr>
        <w:t xml:space="preserve"> 1,8 +/-1,3 (redução de 50%, P&lt;,001); e no número de dias com febre por criança 2,1 +/-2,9 </w:t>
      </w:r>
      <w:r w:rsidRPr="00541868">
        <w:rPr>
          <w:i/>
          <w:iCs/>
          <w:szCs w:val="23"/>
          <w:lang w:val="pt-PT"/>
        </w:rPr>
        <w:t>vs.</w:t>
      </w:r>
      <w:r w:rsidRPr="00541868">
        <w:rPr>
          <w:szCs w:val="23"/>
          <w:lang w:val="pt-PT"/>
        </w:rPr>
        <w:t xml:space="preserve"> 5,4 +/-4,4 (redução de 62%, P&lt;,001);</w:t>
      </w:r>
    </w:p>
    <w:p w14:paraId="6C9A0603" w14:textId="77777777" w:rsidR="00541868" w:rsidRPr="00541868" w:rsidRDefault="00541868" w:rsidP="00541868">
      <w:pPr>
        <w:pStyle w:val="Corpo"/>
        <w:spacing w:after="40"/>
        <w:ind w:left="360"/>
        <w:rPr>
          <w:b/>
          <w:color w:val="339966"/>
        </w:rPr>
      </w:pPr>
    </w:p>
    <w:p w14:paraId="7E57F779" w14:textId="373C25F8" w:rsidR="00541868" w:rsidRPr="00541868" w:rsidRDefault="00541868" w:rsidP="00541868">
      <w:pPr>
        <w:pStyle w:val="Corpo"/>
        <w:numPr>
          <w:ilvl w:val="0"/>
          <w:numId w:val="1"/>
        </w:numPr>
        <w:spacing w:after="40"/>
        <w:rPr>
          <w:bCs/>
          <w:color w:val="262626" w:themeColor="text1" w:themeTint="D9"/>
        </w:rPr>
      </w:pPr>
      <w:r w:rsidRPr="00541868">
        <w:rPr>
          <w:bCs/>
          <w:color w:val="262626" w:themeColor="text1" w:themeTint="D9"/>
          <w:lang w:val="pt-PT"/>
        </w:rPr>
        <w:t>O número total de dias com a doença e a duração dos episódios individuais foram significativamente menores no grupo 1. Reações adversas aos fármacos foram raras, suaves e transitórias.</w:t>
      </w:r>
    </w:p>
    <w:p w14:paraId="28591474" w14:textId="77777777" w:rsidR="00FD1CEF" w:rsidRDefault="00FD1CEF" w:rsidP="00FD1CEF">
      <w:pPr>
        <w:pStyle w:val="Corpo"/>
        <w:rPr>
          <w:b/>
          <w:color w:val="339966"/>
        </w:rPr>
      </w:pPr>
    </w:p>
    <w:p w14:paraId="35FF9BB5" w14:textId="77777777" w:rsidR="00541868" w:rsidRDefault="00FD1CEF" w:rsidP="00541868">
      <w:pPr>
        <w:pStyle w:val="Corpo"/>
        <w:rPr>
          <w:b/>
          <w:color w:val="339966"/>
        </w:rPr>
      </w:pPr>
      <w:r>
        <w:rPr>
          <w:b/>
          <w:color w:val="339966"/>
        </w:rPr>
        <w:t>Conclusão:</w:t>
      </w:r>
    </w:p>
    <w:p w14:paraId="2454E835" w14:textId="77777777" w:rsidR="00541868" w:rsidRDefault="00541868" w:rsidP="00541868">
      <w:pPr>
        <w:pStyle w:val="Corpo"/>
        <w:rPr>
          <w:b/>
          <w:color w:val="339966"/>
        </w:rPr>
      </w:pPr>
    </w:p>
    <w:p w14:paraId="4E295ACE" w14:textId="4DAD61F1" w:rsidR="00131C5E" w:rsidRDefault="00541868" w:rsidP="00F23509">
      <w:pPr>
        <w:pStyle w:val="Corpo"/>
        <w:jc w:val="center"/>
        <w:rPr>
          <w:b/>
          <w:i/>
          <w:lang w:val="pt-PT"/>
        </w:rPr>
      </w:pPr>
      <w:r w:rsidRPr="00541868">
        <w:rPr>
          <w:b/>
          <w:i/>
          <w:lang w:val="pt-PT"/>
        </w:rPr>
        <w:t>Foi observado um efeito preventivo do produto contendo equinácea, própolis e vitamina C sobre a incidência de infecções do trato respiratório.</w:t>
      </w:r>
    </w:p>
    <w:p w14:paraId="5A23026F" w14:textId="01943975" w:rsidR="00FD1CEF" w:rsidRPr="00F14D5A" w:rsidRDefault="00FD1CEF" w:rsidP="00131C5E">
      <w:pPr>
        <w:pStyle w:val="Ttulo1"/>
        <w:jc w:val="center"/>
      </w:pPr>
      <w:bookmarkStart w:id="19" w:name="_Toc36632328"/>
      <w:r>
        <w:lastRenderedPageBreak/>
        <w:t>Formulário</w:t>
      </w:r>
      <w:bookmarkEnd w:id="19"/>
    </w:p>
    <w:p w14:paraId="70478504" w14:textId="77777777" w:rsidR="00FD1CEF" w:rsidRDefault="00FD1CEF" w:rsidP="00FD1CEF">
      <w:pPr>
        <w:pStyle w:val="Corpo"/>
        <w:spacing w:after="120"/>
      </w:pPr>
    </w:p>
    <w:p w14:paraId="7AB4A9B8" w14:textId="02202A55" w:rsidR="00131C5E" w:rsidRDefault="00541868" w:rsidP="00C95923">
      <w:pPr>
        <w:pStyle w:val="Corpo"/>
        <w:spacing w:after="120"/>
      </w:pPr>
      <w:proofErr w:type="spellStart"/>
      <w:r w:rsidRPr="00541868">
        <w:rPr>
          <w:b/>
          <w:i/>
          <w:sz w:val="24"/>
        </w:rPr>
        <w:t>Echinacea</w:t>
      </w:r>
      <w:proofErr w:type="spellEnd"/>
      <w:r w:rsidRPr="00541868">
        <w:rPr>
          <w:b/>
          <w:i/>
          <w:sz w:val="24"/>
        </w:rPr>
        <w:t>, Própolis e Vitamina C na Prevenção das Infecções do Trato Respiratório em Crianças</w:t>
      </w:r>
    </w:p>
    <w:p w14:paraId="4C9DC8BB" w14:textId="77777777" w:rsidR="00131C5E" w:rsidRPr="00C30C20" w:rsidRDefault="00131C5E" w:rsidP="00FD1CEF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FD1CEF" w:rsidRPr="009537E7" w14:paraId="558C1014" w14:textId="77777777" w:rsidTr="002336B7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297DAE14" w14:textId="68A4300E" w:rsidR="00FD1CEF" w:rsidRDefault="00541868" w:rsidP="002336B7">
            <w:pPr>
              <w:pStyle w:val="Corpo"/>
              <w:jc w:val="center"/>
              <w:rPr>
                <w:b/>
                <w:color w:val="FFFFFF" w:themeColor="background1"/>
                <w:sz w:val="22"/>
              </w:rPr>
            </w:pPr>
            <w:r>
              <w:rPr>
                <w:b/>
                <w:color w:val="FFFFFF" w:themeColor="background1"/>
                <w:sz w:val="22"/>
              </w:rPr>
              <w:t>Xarope Herbal</w:t>
            </w:r>
          </w:p>
        </w:tc>
      </w:tr>
      <w:tr w:rsidR="00541868" w:rsidRPr="009537E7" w14:paraId="4DABB8A7" w14:textId="77777777" w:rsidTr="00541868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951AECC" w14:textId="60C79FA0" w:rsidR="00541868" w:rsidRDefault="00541868" w:rsidP="00541868">
            <w:pPr>
              <w:pStyle w:val="Corpo"/>
              <w:jc w:val="center"/>
              <w:rPr>
                <w:sz w:val="24"/>
              </w:rPr>
            </w:pPr>
            <w:proofErr w:type="spellStart"/>
            <w:r w:rsidRPr="006A0A53">
              <w:rPr>
                <w:i/>
                <w:sz w:val="24"/>
              </w:rPr>
              <w:t>Echinacea</w:t>
            </w:r>
            <w:proofErr w:type="spellEnd"/>
            <w:r w:rsidRPr="006A0A53">
              <w:rPr>
                <w:i/>
                <w:sz w:val="24"/>
              </w:rPr>
              <w:t xml:space="preserve"> </w:t>
            </w:r>
            <w:proofErr w:type="spellStart"/>
            <w:r w:rsidRPr="006A0A53">
              <w:rPr>
                <w:i/>
                <w:sz w:val="24"/>
              </w:rPr>
              <w:t>purpurea</w:t>
            </w:r>
            <w:proofErr w:type="spellEnd"/>
            <w:r w:rsidRPr="006A0A53">
              <w:rPr>
                <w:sz w:val="24"/>
              </w:rPr>
              <w:t>..</w:t>
            </w:r>
            <w:r>
              <w:rPr>
                <w:sz w:val="24"/>
              </w:rPr>
              <w:t>...</w:t>
            </w:r>
            <w:r w:rsidR="00F23509">
              <w:rPr>
                <w:sz w:val="24"/>
              </w:rPr>
              <w:t>....</w:t>
            </w:r>
            <w:r>
              <w:rPr>
                <w:sz w:val="24"/>
              </w:rPr>
              <w:t>..</w:t>
            </w:r>
            <w:r w:rsidRPr="006A0A53">
              <w:rPr>
                <w:sz w:val="24"/>
              </w:rPr>
              <w:t>....50 mg/</w:t>
            </w:r>
            <w:proofErr w:type="spellStart"/>
            <w:r w:rsidRPr="006A0A53">
              <w:rPr>
                <w:sz w:val="24"/>
              </w:rPr>
              <w:t>mL</w:t>
            </w:r>
            <w:proofErr w:type="spellEnd"/>
          </w:p>
        </w:tc>
      </w:tr>
      <w:tr w:rsidR="00541868" w:rsidRPr="009537E7" w14:paraId="16C432E9" w14:textId="77777777" w:rsidTr="00541868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425BCAD" w14:textId="70B7E8B9" w:rsidR="00541868" w:rsidRDefault="00541868" w:rsidP="00541868">
            <w:pPr>
              <w:pStyle w:val="Corpo"/>
              <w:jc w:val="center"/>
            </w:pPr>
            <w:r w:rsidRPr="006A0A53">
              <w:rPr>
                <w:sz w:val="24"/>
              </w:rPr>
              <w:t>Própolis.........................</w:t>
            </w:r>
            <w:r w:rsidR="00F23509">
              <w:rPr>
                <w:sz w:val="24"/>
              </w:rPr>
              <w:t>..</w:t>
            </w:r>
            <w:r w:rsidRPr="006A0A53">
              <w:rPr>
                <w:sz w:val="24"/>
              </w:rPr>
              <w:t>........50 mg/</w:t>
            </w:r>
            <w:proofErr w:type="spellStart"/>
            <w:r w:rsidRPr="006A0A53">
              <w:rPr>
                <w:sz w:val="24"/>
              </w:rPr>
              <w:t>mL</w:t>
            </w:r>
            <w:proofErr w:type="spellEnd"/>
          </w:p>
        </w:tc>
      </w:tr>
      <w:tr w:rsidR="00541868" w:rsidRPr="009537E7" w14:paraId="0DC0D716" w14:textId="77777777" w:rsidTr="00541868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0D804AC3" w14:textId="0BF86EFE" w:rsidR="00541868" w:rsidRDefault="00541868" w:rsidP="00541868">
            <w:pPr>
              <w:pStyle w:val="Corpo"/>
              <w:jc w:val="center"/>
            </w:pPr>
            <w:r w:rsidRPr="006A0A53">
              <w:rPr>
                <w:sz w:val="24"/>
              </w:rPr>
              <w:t>Vitamina C...........</w:t>
            </w:r>
            <w:r>
              <w:rPr>
                <w:sz w:val="24"/>
              </w:rPr>
              <w:t>..........</w:t>
            </w:r>
            <w:r w:rsidR="00F23509">
              <w:rPr>
                <w:sz w:val="24"/>
              </w:rPr>
              <w:t>...</w:t>
            </w:r>
            <w:r w:rsidRPr="006A0A53">
              <w:rPr>
                <w:sz w:val="24"/>
              </w:rPr>
              <w:t>.......10 mg/</w:t>
            </w:r>
            <w:proofErr w:type="spellStart"/>
            <w:r w:rsidRPr="006A0A53">
              <w:rPr>
                <w:sz w:val="24"/>
              </w:rPr>
              <w:t>mL</w:t>
            </w:r>
            <w:proofErr w:type="spellEnd"/>
          </w:p>
        </w:tc>
      </w:tr>
      <w:tr w:rsidR="00541868" w:rsidRPr="009537E7" w14:paraId="20D13048" w14:textId="77777777" w:rsidTr="00541868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FD7B1EA" w14:textId="576788A9" w:rsidR="00541868" w:rsidRPr="00AA1F79" w:rsidRDefault="00541868" w:rsidP="00541868">
            <w:pPr>
              <w:pStyle w:val="Corpo"/>
              <w:jc w:val="center"/>
              <w:rPr>
                <w:sz w:val="24"/>
              </w:rPr>
            </w:pPr>
            <w:r w:rsidRPr="006A0A53">
              <w:rPr>
                <w:sz w:val="24"/>
              </w:rPr>
              <w:t>Xarope qsp....................</w:t>
            </w:r>
            <w:r w:rsidR="00F23509">
              <w:rPr>
                <w:sz w:val="24"/>
              </w:rPr>
              <w:t>.</w:t>
            </w:r>
            <w:r>
              <w:rPr>
                <w:sz w:val="24"/>
              </w:rPr>
              <w:t>.....</w:t>
            </w:r>
            <w:r w:rsidRPr="006A0A53">
              <w:rPr>
                <w:sz w:val="24"/>
              </w:rPr>
              <w:t xml:space="preserve">........120 </w:t>
            </w:r>
            <w:proofErr w:type="spellStart"/>
            <w:r w:rsidRPr="006A0A53">
              <w:rPr>
                <w:sz w:val="24"/>
              </w:rPr>
              <w:t>mL</w:t>
            </w:r>
            <w:proofErr w:type="spellEnd"/>
          </w:p>
        </w:tc>
      </w:tr>
    </w:tbl>
    <w:p w14:paraId="6382DA72" w14:textId="77777777" w:rsidR="00541868" w:rsidRPr="00541868" w:rsidRDefault="00541868" w:rsidP="00541868">
      <w:pPr>
        <w:pStyle w:val="Corpo"/>
        <w:ind w:right="3969"/>
        <w:jc w:val="left"/>
        <w:rPr>
          <w:sz w:val="16"/>
          <w:szCs w:val="16"/>
        </w:rPr>
      </w:pPr>
      <w:r w:rsidRPr="00541868">
        <w:rPr>
          <w:sz w:val="16"/>
          <w:szCs w:val="16"/>
        </w:rPr>
        <w:t xml:space="preserve">Crianças com 1 a 3 anos: 5 </w:t>
      </w:r>
      <w:proofErr w:type="spellStart"/>
      <w:r w:rsidRPr="00541868">
        <w:rPr>
          <w:sz w:val="16"/>
          <w:szCs w:val="16"/>
        </w:rPr>
        <w:t>mL</w:t>
      </w:r>
      <w:proofErr w:type="spellEnd"/>
      <w:r w:rsidRPr="00541868">
        <w:rPr>
          <w:sz w:val="16"/>
          <w:szCs w:val="16"/>
        </w:rPr>
        <w:t>.</w:t>
      </w:r>
    </w:p>
    <w:p w14:paraId="2E0336C2" w14:textId="77777777" w:rsidR="00541868" w:rsidRPr="00541868" w:rsidRDefault="00541868" w:rsidP="00541868">
      <w:pPr>
        <w:pStyle w:val="Corpo"/>
        <w:ind w:right="3969"/>
        <w:jc w:val="left"/>
        <w:rPr>
          <w:sz w:val="16"/>
          <w:szCs w:val="16"/>
        </w:rPr>
      </w:pPr>
      <w:r w:rsidRPr="00541868">
        <w:rPr>
          <w:sz w:val="16"/>
          <w:szCs w:val="16"/>
        </w:rPr>
        <w:t xml:space="preserve">Crianças com 4 e 5 anos: 7,5 </w:t>
      </w:r>
      <w:proofErr w:type="spellStart"/>
      <w:r w:rsidRPr="00541868">
        <w:rPr>
          <w:sz w:val="16"/>
          <w:szCs w:val="16"/>
        </w:rPr>
        <w:t>mL</w:t>
      </w:r>
      <w:proofErr w:type="spellEnd"/>
      <w:r w:rsidRPr="00541868">
        <w:rPr>
          <w:sz w:val="16"/>
          <w:szCs w:val="16"/>
        </w:rPr>
        <w:t>.</w:t>
      </w:r>
    </w:p>
    <w:p w14:paraId="4C58872B" w14:textId="422D2365" w:rsidR="00541868" w:rsidRPr="00541868" w:rsidRDefault="00541868" w:rsidP="00541868">
      <w:pPr>
        <w:pStyle w:val="Corpo"/>
        <w:ind w:right="3969"/>
        <w:jc w:val="left"/>
        <w:rPr>
          <w:sz w:val="16"/>
          <w:szCs w:val="16"/>
        </w:rPr>
      </w:pPr>
      <w:r w:rsidRPr="00541868">
        <w:rPr>
          <w:sz w:val="16"/>
          <w:szCs w:val="16"/>
        </w:rPr>
        <w:t>Administrar 2 vezes ao dia ou conforme orientação médica.</w:t>
      </w:r>
    </w:p>
    <w:p w14:paraId="7673D44B" w14:textId="77777777" w:rsidR="00FD1CEF" w:rsidRDefault="00FD1CEF" w:rsidP="00FD1CEF">
      <w:pPr>
        <w:pStyle w:val="Corpo"/>
        <w:ind w:right="3969"/>
        <w:jc w:val="left"/>
        <w:rPr>
          <w:sz w:val="16"/>
          <w:szCs w:val="16"/>
        </w:rPr>
      </w:pPr>
    </w:p>
    <w:p w14:paraId="54A4365C" w14:textId="77777777" w:rsidR="00FD1CEF" w:rsidRDefault="00FD1CEF" w:rsidP="00FD1CEF">
      <w:pPr>
        <w:pStyle w:val="Corpo"/>
        <w:ind w:right="3969"/>
        <w:jc w:val="left"/>
        <w:rPr>
          <w:sz w:val="16"/>
          <w:szCs w:val="16"/>
        </w:rPr>
      </w:pPr>
    </w:p>
    <w:p w14:paraId="3AC63DAA" w14:textId="77777777" w:rsidR="00FD1CEF" w:rsidRDefault="00FD1CEF" w:rsidP="00FD1CEF">
      <w:pPr>
        <w:pStyle w:val="Corpo"/>
        <w:ind w:right="3969"/>
        <w:jc w:val="left"/>
        <w:rPr>
          <w:sz w:val="16"/>
          <w:szCs w:val="16"/>
        </w:rPr>
      </w:pPr>
    </w:p>
    <w:p w14:paraId="62387F38" w14:textId="77777777" w:rsidR="00FD1CEF" w:rsidRDefault="00FD1CEF" w:rsidP="00FD1CEF">
      <w:pPr>
        <w:pStyle w:val="Corpo"/>
        <w:ind w:right="3969"/>
        <w:jc w:val="left"/>
        <w:rPr>
          <w:sz w:val="16"/>
          <w:szCs w:val="16"/>
        </w:rPr>
      </w:pPr>
    </w:p>
    <w:p w14:paraId="2C7566BB" w14:textId="4FD5BB9D" w:rsidR="00FD1CEF" w:rsidRDefault="00FD1CEF" w:rsidP="00FD1CEF">
      <w:pPr>
        <w:pStyle w:val="Corpo"/>
        <w:ind w:right="3969"/>
        <w:jc w:val="left"/>
        <w:rPr>
          <w:sz w:val="16"/>
          <w:szCs w:val="16"/>
        </w:rPr>
      </w:pPr>
    </w:p>
    <w:p w14:paraId="558B5CB0" w14:textId="5E6F9FEE" w:rsidR="003C777D" w:rsidRDefault="003C777D" w:rsidP="00FD1CEF">
      <w:pPr>
        <w:pStyle w:val="Corpo"/>
        <w:ind w:right="3969"/>
        <w:jc w:val="left"/>
        <w:rPr>
          <w:sz w:val="16"/>
          <w:szCs w:val="16"/>
        </w:rPr>
      </w:pPr>
    </w:p>
    <w:p w14:paraId="7B575F0D" w14:textId="61E65DA5" w:rsidR="003C777D" w:rsidRDefault="003C777D" w:rsidP="00FD1CEF">
      <w:pPr>
        <w:pStyle w:val="Corpo"/>
        <w:ind w:right="3969"/>
        <w:jc w:val="left"/>
        <w:rPr>
          <w:sz w:val="16"/>
          <w:szCs w:val="16"/>
        </w:rPr>
      </w:pPr>
    </w:p>
    <w:p w14:paraId="5DA380BF" w14:textId="648EF840" w:rsidR="003C777D" w:rsidRDefault="003C777D" w:rsidP="00FD1CEF">
      <w:pPr>
        <w:pStyle w:val="Corpo"/>
        <w:ind w:right="3969"/>
        <w:jc w:val="left"/>
        <w:rPr>
          <w:sz w:val="16"/>
          <w:szCs w:val="16"/>
        </w:rPr>
      </w:pPr>
    </w:p>
    <w:p w14:paraId="5BD6996C" w14:textId="52C8ACD5" w:rsidR="003C777D" w:rsidRDefault="003C777D" w:rsidP="00FD1CEF">
      <w:pPr>
        <w:pStyle w:val="Corpo"/>
        <w:ind w:right="3969"/>
        <w:jc w:val="left"/>
        <w:rPr>
          <w:sz w:val="16"/>
          <w:szCs w:val="16"/>
        </w:rPr>
      </w:pPr>
    </w:p>
    <w:p w14:paraId="779B5718" w14:textId="1D692D41" w:rsidR="003C777D" w:rsidRDefault="003C777D" w:rsidP="00FD1CEF">
      <w:pPr>
        <w:pStyle w:val="Corpo"/>
        <w:ind w:right="3969"/>
        <w:jc w:val="left"/>
        <w:rPr>
          <w:sz w:val="16"/>
          <w:szCs w:val="16"/>
        </w:rPr>
      </w:pPr>
    </w:p>
    <w:p w14:paraId="66F9E210" w14:textId="1B627CA5" w:rsidR="003C777D" w:rsidRDefault="003C777D" w:rsidP="00FD1CEF">
      <w:pPr>
        <w:pStyle w:val="Corpo"/>
        <w:ind w:right="3969"/>
        <w:jc w:val="left"/>
        <w:rPr>
          <w:sz w:val="16"/>
          <w:szCs w:val="16"/>
        </w:rPr>
      </w:pPr>
    </w:p>
    <w:p w14:paraId="2C5490F2" w14:textId="434966EF" w:rsidR="003C777D" w:rsidRDefault="003C777D" w:rsidP="00FD1CEF">
      <w:pPr>
        <w:pStyle w:val="Corpo"/>
        <w:ind w:right="3969"/>
        <w:jc w:val="left"/>
        <w:rPr>
          <w:sz w:val="16"/>
          <w:szCs w:val="16"/>
        </w:rPr>
      </w:pPr>
    </w:p>
    <w:p w14:paraId="71FEC28D" w14:textId="557A925C" w:rsidR="003C777D" w:rsidRDefault="003C777D" w:rsidP="00FD1CEF">
      <w:pPr>
        <w:pStyle w:val="Corpo"/>
        <w:ind w:right="3969"/>
        <w:jc w:val="left"/>
        <w:rPr>
          <w:sz w:val="16"/>
          <w:szCs w:val="16"/>
        </w:rPr>
      </w:pPr>
    </w:p>
    <w:p w14:paraId="5A4DA611" w14:textId="6FE8C16D" w:rsidR="003C777D" w:rsidRDefault="003C777D" w:rsidP="00FD1CEF">
      <w:pPr>
        <w:pStyle w:val="Corpo"/>
        <w:ind w:right="3969"/>
        <w:jc w:val="left"/>
        <w:rPr>
          <w:sz w:val="16"/>
          <w:szCs w:val="16"/>
        </w:rPr>
      </w:pPr>
    </w:p>
    <w:p w14:paraId="4F5157FA" w14:textId="7EA8E284" w:rsidR="003C777D" w:rsidRDefault="003C777D" w:rsidP="00FD1CEF">
      <w:pPr>
        <w:pStyle w:val="Corpo"/>
        <w:ind w:right="3969"/>
        <w:jc w:val="left"/>
        <w:rPr>
          <w:sz w:val="16"/>
          <w:szCs w:val="16"/>
        </w:rPr>
      </w:pPr>
    </w:p>
    <w:p w14:paraId="3006D3D8" w14:textId="10F9E2E8" w:rsidR="003C777D" w:rsidRDefault="003C777D" w:rsidP="00FD1CEF">
      <w:pPr>
        <w:pStyle w:val="Corpo"/>
        <w:ind w:right="3969"/>
        <w:jc w:val="left"/>
        <w:rPr>
          <w:sz w:val="16"/>
          <w:szCs w:val="16"/>
        </w:rPr>
      </w:pPr>
    </w:p>
    <w:p w14:paraId="5D82A529" w14:textId="78070FA6" w:rsidR="003C777D" w:rsidRDefault="003C777D" w:rsidP="00FD1CEF">
      <w:pPr>
        <w:pStyle w:val="Corpo"/>
        <w:ind w:right="3969"/>
        <w:jc w:val="left"/>
        <w:rPr>
          <w:sz w:val="16"/>
          <w:szCs w:val="16"/>
        </w:rPr>
      </w:pPr>
    </w:p>
    <w:p w14:paraId="41F059E0" w14:textId="3CB4C8E8" w:rsidR="003C777D" w:rsidRDefault="003C777D" w:rsidP="00FD1CEF">
      <w:pPr>
        <w:pStyle w:val="Corpo"/>
        <w:ind w:right="3969"/>
        <w:jc w:val="left"/>
        <w:rPr>
          <w:sz w:val="16"/>
          <w:szCs w:val="16"/>
        </w:rPr>
      </w:pPr>
    </w:p>
    <w:p w14:paraId="7E8C40A6" w14:textId="65990E5F" w:rsidR="003C777D" w:rsidRDefault="003C777D" w:rsidP="00FD1CEF">
      <w:pPr>
        <w:pStyle w:val="Corpo"/>
        <w:ind w:right="3969"/>
        <w:jc w:val="left"/>
        <w:rPr>
          <w:sz w:val="16"/>
          <w:szCs w:val="16"/>
        </w:rPr>
      </w:pPr>
    </w:p>
    <w:p w14:paraId="3BC94C45" w14:textId="347FD346" w:rsidR="003C777D" w:rsidRDefault="003C777D" w:rsidP="00FD1CEF">
      <w:pPr>
        <w:pStyle w:val="Corpo"/>
        <w:ind w:right="3969"/>
        <w:jc w:val="left"/>
        <w:rPr>
          <w:sz w:val="16"/>
          <w:szCs w:val="16"/>
        </w:rPr>
      </w:pPr>
    </w:p>
    <w:p w14:paraId="26D906F6" w14:textId="6EECDFBC" w:rsidR="003C777D" w:rsidRDefault="003C777D" w:rsidP="00FD1CEF">
      <w:pPr>
        <w:pStyle w:val="Corpo"/>
        <w:ind w:right="3969"/>
        <w:jc w:val="left"/>
        <w:rPr>
          <w:sz w:val="16"/>
          <w:szCs w:val="16"/>
        </w:rPr>
      </w:pPr>
    </w:p>
    <w:p w14:paraId="10501D5F" w14:textId="6C83728B" w:rsidR="003C777D" w:rsidRDefault="003C777D" w:rsidP="00FD1CEF">
      <w:pPr>
        <w:pStyle w:val="Corpo"/>
        <w:ind w:right="3969"/>
        <w:jc w:val="left"/>
        <w:rPr>
          <w:sz w:val="16"/>
          <w:szCs w:val="16"/>
        </w:rPr>
      </w:pPr>
    </w:p>
    <w:p w14:paraId="09CE1EB5" w14:textId="437CC1EC" w:rsidR="003C777D" w:rsidRDefault="003C777D" w:rsidP="00FD1CEF">
      <w:pPr>
        <w:pStyle w:val="Corpo"/>
        <w:ind w:right="3969"/>
        <w:jc w:val="left"/>
        <w:rPr>
          <w:sz w:val="16"/>
          <w:szCs w:val="16"/>
        </w:rPr>
      </w:pPr>
    </w:p>
    <w:p w14:paraId="24284F1B" w14:textId="396F8684" w:rsidR="003C777D" w:rsidRDefault="003C777D" w:rsidP="00FD1CEF">
      <w:pPr>
        <w:pStyle w:val="Corpo"/>
        <w:ind w:right="3969"/>
        <w:jc w:val="left"/>
        <w:rPr>
          <w:sz w:val="16"/>
          <w:szCs w:val="16"/>
        </w:rPr>
      </w:pPr>
    </w:p>
    <w:p w14:paraId="06884947" w14:textId="356FDBAC" w:rsidR="003C777D" w:rsidRDefault="003C777D" w:rsidP="00FD1CEF">
      <w:pPr>
        <w:pStyle w:val="Corpo"/>
        <w:ind w:right="3969"/>
        <w:jc w:val="left"/>
        <w:rPr>
          <w:sz w:val="16"/>
          <w:szCs w:val="16"/>
        </w:rPr>
      </w:pPr>
    </w:p>
    <w:p w14:paraId="1F4B15C6" w14:textId="1E8F20ED" w:rsidR="003C777D" w:rsidRDefault="003C777D" w:rsidP="00FD1CEF">
      <w:pPr>
        <w:pStyle w:val="Corpo"/>
        <w:ind w:right="3969"/>
        <w:jc w:val="left"/>
        <w:rPr>
          <w:sz w:val="16"/>
          <w:szCs w:val="16"/>
        </w:rPr>
      </w:pPr>
    </w:p>
    <w:p w14:paraId="73EEEF53" w14:textId="30602B14" w:rsidR="003C777D" w:rsidRDefault="003C777D" w:rsidP="00FD1CEF">
      <w:pPr>
        <w:pStyle w:val="Corpo"/>
        <w:ind w:right="3969"/>
        <w:jc w:val="left"/>
        <w:rPr>
          <w:sz w:val="16"/>
          <w:szCs w:val="16"/>
        </w:rPr>
      </w:pPr>
    </w:p>
    <w:p w14:paraId="746175B4" w14:textId="59ED799E" w:rsidR="003C777D" w:rsidRDefault="003C777D" w:rsidP="00FD1CEF">
      <w:pPr>
        <w:pStyle w:val="Corpo"/>
        <w:ind w:right="3969"/>
        <w:jc w:val="left"/>
        <w:rPr>
          <w:sz w:val="16"/>
          <w:szCs w:val="16"/>
        </w:rPr>
      </w:pPr>
    </w:p>
    <w:p w14:paraId="031FEE25" w14:textId="1C3C181C" w:rsidR="003C777D" w:rsidRPr="00F14D5A" w:rsidRDefault="003C777D" w:rsidP="003C777D">
      <w:pPr>
        <w:pStyle w:val="Ttulo1"/>
        <w:jc w:val="center"/>
      </w:pPr>
      <w:bookmarkStart w:id="20" w:name="_Toc36632329"/>
      <w:r>
        <w:lastRenderedPageBreak/>
        <w:t>Estudo 8</w:t>
      </w:r>
      <w:bookmarkEnd w:id="20"/>
    </w:p>
    <w:p w14:paraId="0930FC85" w14:textId="5BBF0200" w:rsidR="003C777D" w:rsidRPr="003C777D" w:rsidRDefault="003C777D" w:rsidP="003C777D">
      <w:pPr>
        <w:pStyle w:val="Corpo"/>
        <w:jc w:val="center"/>
        <w:rPr>
          <w:b/>
          <w:color w:val="0070C0"/>
          <w:sz w:val="40"/>
        </w:rPr>
      </w:pPr>
      <w:proofErr w:type="spellStart"/>
      <w:r w:rsidRPr="003C777D">
        <w:rPr>
          <w:b/>
          <w:color w:val="0070C0"/>
          <w:sz w:val="40"/>
        </w:rPr>
        <w:t>EpiCor</w:t>
      </w:r>
      <w:proofErr w:type="spellEnd"/>
      <w:r w:rsidRPr="003C777D">
        <w:rPr>
          <w:b/>
          <w:color w:val="0070C0"/>
          <w:sz w:val="40"/>
        </w:rPr>
        <w:t xml:space="preserve">™ Promove Redução dos Sintomas e </w:t>
      </w:r>
      <w:r w:rsidR="00131C5E">
        <w:rPr>
          <w:b/>
          <w:color w:val="0070C0"/>
          <w:sz w:val="40"/>
        </w:rPr>
        <w:t>seu</w:t>
      </w:r>
      <w:r w:rsidRPr="003C777D">
        <w:rPr>
          <w:b/>
          <w:color w:val="0070C0"/>
          <w:sz w:val="40"/>
        </w:rPr>
        <w:t xml:space="preserve"> Tempo de Duração em Pacientes com Gripe e Resfriado</w:t>
      </w:r>
    </w:p>
    <w:p w14:paraId="3EE92BC1" w14:textId="77777777" w:rsidR="003C777D" w:rsidRDefault="003C777D" w:rsidP="003C777D">
      <w:pPr>
        <w:pStyle w:val="Corpo"/>
        <w:rPr>
          <w:sz w:val="24"/>
        </w:rPr>
      </w:pPr>
    </w:p>
    <w:p w14:paraId="545BF48A" w14:textId="77777777" w:rsidR="003C777D" w:rsidRDefault="003C777D" w:rsidP="003C777D">
      <w:pPr>
        <w:pStyle w:val="Corpo"/>
        <w:rPr>
          <w:sz w:val="24"/>
        </w:rPr>
      </w:pPr>
    </w:p>
    <w:p w14:paraId="7B77E7CC" w14:textId="12A47CB5" w:rsidR="000B59C6" w:rsidRPr="00781D55" w:rsidRDefault="003C777D" w:rsidP="000B59C6">
      <w:pPr>
        <w:pStyle w:val="Corpo"/>
        <w:rPr>
          <w:sz w:val="24"/>
        </w:rPr>
      </w:pPr>
      <w:r w:rsidRPr="003C777D">
        <w:rPr>
          <w:sz w:val="24"/>
        </w:rPr>
        <w:t xml:space="preserve">O objetivo deste estudo clínico, conduzido por pesquisadores da Universidade de Michigan, </w:t>
      </w:r>
      <w:r w:rsidR="00746CA6">
        <w:rPr>
          <w:sz w:val="24"/>
        </w:rPr>
        <w:t xml:space="preserve">nos </w:t>
      </w:r>
      <w:r w:rsidRPr="003C777D">
        <w:rPr>
          <w:sz w:val="24"/>
        </w:rPr>
        <w:t xml:space="preserve">Estados Unidos, foi determinar os efeitos de </w:t>
      </w:r>
      <w:proofErr w:type="spellStart"/>
      <w:r w:rsidRPr="003C777D">
        <w:rPr>
          <w:sz w:val="24"/>
        </w:rPr>
        <w:t>EpiCor</w:t>
      </w:r>
      <w:proofErr w:type="spellEnd"/>
      <w:r w:rsidRPr="003C777D">
        <w:rPr>
          <w:sz w:val="24"/>
        </w:rPr>
        <w:t xml:space="preserve">™ na incidência e duração dos sintomas de gripe e resfriado em sujeitos saudáveis que receberam a vacina contra </w:t>
      </w:r>
      <w:proofErr w:type="gramStart"/>
      <w:r w:rsidRPr="003C777D">
        <w:rPr>
          <w:sz w:val="24"/>
        </w:rPr>
        <w:t>o influenza sazonal</w:t>
      </w:r>
      <w:proofErr w:type="gramEnd"/>
      <w:r w:rsidR="000B59C6">
        <w:rPr>
          <w:sz w:val="24"/>
        </w:rPr>
        <w:t xml:space="preserve"> (</w:t>
      </w:r>
      <w:proofErr w:type="spellStart"/>
      <w:r w:rsidR="000B59C6" w:rsidRPr="00781D55">
        <w:rPr>
          <w:sz w:val="24"/>
        </w:rPr>
        <w:t>Embria</w:t>
      </w:r>
      <w:proofErr w:type="spellEnd"/>
      <w:r w:rsidR="000B59C6" w:rsidRPr="00781D55">
        <w:rPr>
          <w:sz w:val="24"/>
        </w:rPr>
        <w:t xml:space="preserve"> Health </w:t>
      </w:r>
      <w:proofErr w:type="spellStart"/>
      <w:r w:rsidR="000B59C6" w:rsidRPr="00781D55">
        <w:rPr>
          <w:sz w:val="24"/>
        </w:rPr>
        <w:t>Science</w:t>
      </w:r>
      <w:r w:rsidR="000B59C6" w:rsidRPr="00781D55">
        <w:rPr>
          <w:sz w:val="24"/>
          <w:vertAlign w:val="superscript"/>
        </w:rPr>
        <w:t>TM</w:t>
      </w:r>
      <w:proofErr w:type="spellEnd"/>
      <w:r w:rsidR="000B59C6" w:rsidRPr="00781D55">
        <w:rPr>
          <w:sz w:val="24"/>
        </w:rPr>
        <w:t>).</w:t>
      </w:r>
    </w:p>
    <w:p w14:paraId="43D7BB8B" w14:textId="420464E3" w:rsidR="003C777D" w:rsidRDefault="003C777D" w:rsidP="003C777D">
      <w:pPr>
        <w:pStyle w:val="Corpo"/>
        <w:rPr>
          <w:sz w:val="24"/>
        </w:rPr>
      </w:pPr>
    </w:p>
    <w:p w14:paraId="25D9EBD7" w14:textId="77777777" w:rsidR="003C777D" w:rsidRPr="003C777D" w:rsidRDefault="003C777D" w:rsidP="003C777D">
      <w:pPr>
        <w:pStyle w:val="Corpo"/>
        <w:rPr>
          <w:sz w:val="24"/>
        </w:rPr>
      </w:pPr>
    </w:p>
    <w:p w14:paraId="48A4D663" w14:textId="77777777" w:rsidR="003C777D" w:rsidRDefault="003C777D" w:rsidP="003C777D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80192" behindDoc="0" locked="0" layoutInCell="1" allowOverlap="1" wp14:anchorId="14E5024D" wp14:editId="691D8FA0">
                <wp:simplePos x="0" y="0"/>
                <wp:positionH relativeFrom="margin">
                  <wp:align>right</wp:align>
                </wp:positionH>
                <wp:positionV relativeFrom="paragraph">
                  <wp:posOffset>11430</wp:posOffset>
                </wp:positionV>
                <wp:extent cx="5372100" cy="609600"/>
                <wp:effectExtent l="0" t="0" r="19050" b="19050"/>
                <wp:wrapNone/>
                <wp:docPr id="40" name="Caixa de texto 46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60960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7E47819" w14:textId="2E1BD74D" w:rsidR="00D651CA" w:rsidRPr="003C777D" w:rsidRDefault="00D651CA" w:rsidP="003C777D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 w:rsidRPr="003C777D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Em uma triagem clínica placebo-controlada, duplo-cega e randomizada, 116 pacientes foram selecionados para receber por 12 semanas:</w:t>
                            </w:r>
                          </w:p>
                          <w:p w14:paraId="7F87CA27" w14:textId="77777777" w:rsidR="00D651CA" w:rsidRPr="009D65A4" w:rsidRDefault="00D651CA" w:rsidP="003C777D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4E5024D" id="_x0000_s1046" type="#_x0000_t202" style="position:absolute;left:0;text-align:left;margin-left:371.8pt;margin-top:.9pt;width:423pt;height:48pt;z-index:252680192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" fillcolor="white [3212]" strokecolor="#0070c0">
                <v:textbox>
                  <w:txbxContent>
                    <w:p w14:paraId="47E47819" w14:textId="2E1BD74D" w:rsidR="00D651CA" w:rsidRPr="003C777D" w:rsidRDefault="00D651CA" w:rsidP="003C777D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 w:rsidRPr="003C777D">
                        <w:rPr>
                          <w:rFonts w:ascii="Swis721 Th BT" w:hAnsi="Swis721 Th BT"/>
                          <w:sz w:val="23"/>
                          <w:szCs w:val="23"/>
                        </w:rPr>
                        <w:t>Em uma triagem clínica placebo-controlada, duplo-cega e randomizada, 116 pacientes foram selecionados para receber por 12 semanas:</w:t>
                      </w:r>
                    </w:p>
                    <w:p w14:paraId="7F87CA27" w14:textId="77777777" w:rsidR="00D651CA" w:rsidRPr="009D65A4" w:rsidRDefault="00D651CA" w:rsidP="003C777D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76C15F91" w14:textId="77777777" w:rsidR="003C777D" w:rsidRDefault="003C777D" w:rsidP="003C777D">
      <w:pPr>
        <w:pStyle w:val="Corpo"/>
      </w:pPr>
    </w:p>
    <w:p w14:paraId="1F8C556B" w14:textId="77777777" w:rsidR="003C777D" w:rsidRDefault="003C777D" w:rsidP="003C777D">
      <w:pPr>
        <w:pStyle w:val="Corpo"/>
      </w:pPr>
    </w:p>
    <w:p w14:paraId="737C2214" w14:textId="66C1454C" w:rsidR="003C777D" w:rsidRDefault="003C777D" w:rsidP="003C777D">
      <w:pPr>
        <w:pStyle w:val="Corpo"/>
      </w:pP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83264" behindDoc="0" locked="0" layoutInCell="1" allowOverlap="1" wp14:anchorId="041A8A44" wp14:editId="0936F2B4">
                <wp:simplePos x="0" y="0"/>
                <wp:positionH relativeFrom="margin">
                  <wp:posOffset>4272915</wp:posOffset>
                </wp:positionH>
                <wp:positionV relativeFrom="paragraph">
                  <wp:posOffset>114300</wp:posOffset>
                </wp:positionV>
                <wp:extent cx="226695" cy="138430"/>
                <wp:effectExtent l="0" t="0" r="1905" b="0"/>
                <wp:wrapNone/>
                <wp:docPr id="41" name="Triângulo isósceles 4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6CDF055" id="Triângulo isósceles 41" o:spid="_x0000_s1026" type="#_x0000_t5" style="position:absolute;margin-left:336.45pt;margin-top:9pt;width:17.85pt;height:10.9pt;flip:y;z-index:2526832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81216" behindDoc="0" locked="0" layoutInCell="1" allowOverlap="1" wp14:anchorId="1C098603" wp14:editId="3466D16B">
                <wp:simplePos x="0" y="0"/>
                <wp:positionH relativeFrom="margin">
                  <wp:posOffset>804545</wp:posOffset>
                </wp:positionH>
                <wp:positionV relativeFrom="paragraph">
                  <wp:posOffset>96520</wp:posOffset>
                </wp:positionV>
                <wp:extent cx="226695" cy="138430"/>
                <wp:effectExtent l="0" t="0" r="1905" b="0"/>
                <wp:wrapNone/>
                <wp:docPr id="42" name="Triângulo isósceles 4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1EE606C" id="Triângulo isósceles 42" o:spid="_x0000_s1026" type="#_x0000_t5" style="position:absolute;margin-left:63.35pt;margin-top:7.6pt;width:17.85pt;height:10.9pt;flip:y;z-index:25268121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" fillcolor="#d8d8d8 [2732]" stroked="f">
                <w10:wrap anchorx="margin"/>
              </v:shape>
            </w:pict>
          </mc:Fallback>
        </mc:AlternateContent>
      </w:r>
    </w:p>
    <w:p w14:paraId="7C344263" w14:textId="77777777" w:rsidR="003C777D" w:rsidRDefault="003C777D" w:rsidP="003C777D">
      <w:pPr>
        <w:pStyle w:val="Corpo"/>
      </w:pP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82240" behindDoc="0" locked="0" layoutInCell="1" allowOverlap="1" wp14:anchorId="677CD5C7" wp14:editId="3B222050">
                <wp:simplePos x="0" y="0"/>
                <wp:positionH relativeFrom="margin">
                  <wp:align>right</wp:align>
                </wp:positionH>
                <wp:positionV relativeFrom="paragraph">
                  <wp:posOffset>133985</wp:posOffset>
                </wp:positionV>
                <wp:extent cx="1913890" cy="962025"/>
                <wp:effectExtent l="0" t="0" r="10160" b="28575"/>
                <wp:wrapNone/>
                <wp:docPr id="43" name="Caixa de texto 4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96202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76345FD" w14:textId="38C74BF9" w:rsidR="00D651CA" w:rsidRDefault="00D651CA" w:rsidP="003C777D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</w:p>
                          <w:p w14:paraId="647E07E7" w14:textId="77777777" w:rsidR="00D03E66" w:rsidRDefault="00D03E66" w:rsidP="003C777D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5680AC49" w14:textId="60BD9806" w:rsidR="00D651CA" w:rsidRPr="00684796" w:rsidRDefault="00D651CA" w:rsidP="003C777D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  <w:p w14:paraId="215E6143" w14:textId="77777777" w:rsidR="00D651CA" w:rsidRPr="00086CFC" w:rsidRDefault="00D651CA" w:rsidP="003C777D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77CD5C7" id="_x0000_s1047" type="#_x0000_t202" style="position:absolute;left:0;text-align:left;margin-left:99.5pt;margin-top:10.55pt;width:150.7pt;height:75.75pt;z-index:252682240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" fillcolor="#0070c0" strokecolor="#0070c0">
                <v:textbox>
                  <w:txbxContent>
                    <w:p w14:paraId="176345FD" w14:textId="38C74BF9" w:rsidR="00D651CA" w:rsidRDefault="00D651CA" w:rsidP="003C777D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</w:p>
                    <w:p w14:paraId="647E07E7" w14:textId="77777777" w:rsidR="00D03E66" w:rsidRDefault="00D03E66" w:rsidP="003C777D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5680AC49" w14:textId="60BD9806" w:rsidR="00D651CA" w:rsidRPr="00684796" w:rsidRDefault="00D651CA" w:rsidP="003C777D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  <w:p w14:paraId="215E6143" w14:textId="77777777" w:rsidR="00D651CA" w:rsidRPr="00086CFC" w:rsidRDefault="00D651CA" w:rsidP="003C777D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79168" behindDoc="0" locked="0" layoutInCell="1" allowOverlap="1" wp14:anchorId="273E81EB" wp14:editId="240ADA95">
                <wp:simplePos x="0" y="0"/>
                <wp:positionH relativeFrom="margin">
                  <wp:align>left</wp:align>
                </wp:positionH>
                <wp:positionV relativeFrom="paragraph">
                  <wp:posOffset>117475</wp:posOffset>
                </wp:positionV>
                <wp:extent cx="1913890" cy="981075"/>
                <wp:effectExtent l="0" t="0" r="10160" b="28575"/>
                <wp:wrapNone/>
                <wp:docPr id="44" name="Caixa de texto 46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98107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22E35DC" w14:textId="7D1F6735" w:rsidR="00D651CA" w:rsidRDefault="00D651CA" w:rsidP="003C777D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</w:p>
                          <w:p w14:paraId="423AB1A3" w14:textId="77777777" w:rsidR="00D03E66" w:rsidRDefault="00D03E66" w:rsidP="003C777D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42990130" w14:textId="21011977" w:rsidR="00D651CA" w:rsidRPr="003C777D" w:rsidRDefault="00D651CA" w:rsidP="003C777D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3C777D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EpiCor</w:t>
                            </w:r>
                            <w:proofErr w:type="spellEnd"/>
                            <w:r w:rsidRPr="003C777D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™ 500 mg</w:t>
                            </w:r>
                          </w:p>
                          <w:p w14:paraId="02CF6702" w14:textId="77777777" w:rsidR="00D651CA" w:rsidRPr="003C777D" w:rsidRDefault="00D651CA" w:rsidP="003C777D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3C777D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Dose diária</w:t>
                            </w:r>
                          </w:p>
                          <w:p w14:paraId="333E7B97" w14:textId="77777777" w:rsidR="00D651CA" w:rsidRPr="00086CFC" w:rsidRDefault="00D651CA" w:rsidP="003C777D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73E81EB" id="_x0000_s1048" type="#_x0000_t202" style="position:absolute;left:0;text-align:left;margin-left:0;margin-top:9.25pt;width:150.7pt;height:77.25pt;z-index:252679168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" fillcolor="#0070c0" strokecolor="#0070c0">
                <v:textbox>
                  <w:txbxContent>
                    <w:p w14:paraId="122E35DC" w14:textId="7D1F6735" w:rsidR="00D651CA" w:rsidRDefault="00D651CA" w:rsidP="003C777D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</w:p>
                    <w:p w14:paraId="423AB1A3" w14:textId="77777777" w:rsidR="00D03E66" w:rsidRDefault="00D03E66" w:rsidP="003C777D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42990130" w14:textId="21011977" w:rsidR="00D651CA" w:rsidRPr="003C777D" w:rsidRDefault="00D651CA" w:rsidP="003C777D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3C777D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EpiCor</w:t>
                      </w:r>
                      <w:proofErr w:type="spellEnd"/>
                      <w:r w:rsidRPr="003C777D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™ 500 mg</w:t>
                      </w:r>
                    </w:p>
                    <w:p w14:paraId="02CF6702" w14:textId="77777777" w:rsidR="00D651CA" w:rsidRPr="003C777D" w:rsidRDefault="00D651CA" w:rsidP="003C777D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3C777D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Dose diária</w:t>
                      </w:r>
                    </w:p>
                    <w:p w14:paraId="333E7B97" w14:textId="77777777" w:rsidR="00D651CA" w:rsidRPr="00086CFC" w:rsidRDefault="00D651CA" w:rsidP="003C777D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BE3CA2B" w14:textId="77777777" w:rsidR="003C777D" w:rsidRDefault="003C777D" w:rsidP="003C777D">
      <w:pPr>
        <w:pStyle w:val="Corpo"/>
      </w:pPr>
    </w:p>
    <w:p w14:paraId="6CCFDDB6" w14:textId="77777777" w:rsidR="003C777D" w:rsidRDefault="003C777D" w:rsidP="003C777D">
      <w:pPr>
        <w:pStyle w:val="Corpo"/>
      </w:pPr>
    </w:p>
    <w:p w14:paraId="7D798653" w14:textId="77777777" w:rsidR="003C777D" w:rsidRDefault="003C777D" w:rsidP="003C777D">
      <w:pPr>
        <w:pStyle w:val="Corpo"/>
      </w:pPr>
    </w:p>
    <w:p w14:paraId="3A231E0E" w14:textId="77777777" w:rsidR="003C777D" w:rsidRDefault="003C777D" w:rsidP="003C777D">
      <w:pPr>
        <w:pStyle w:val="Corpo"/>
        <w:spacing w:before="120"/>
        <w:rPr>
          <w:sz w:val="20"/>
        </w:rPr>
      </w:pPr>
    </w:p>
    <w:p w14:paraId="7044DB52" w14:textId="77777777" w:rsidR="003C777D" w:rsidRDefault="003C777D" w:rsidP="003C777D">
      <w:pPr>
        <w:pStyle w:val="Corpo"/>
        <w:spacing w:before="120" w:after="0"/>
        <w:rPr>
          <w:sz w:val="20"/>
        </w:rPr>
      </w:pPr>
    </w:p>
    <w:p w14:paraId="21E56676" w14:textId="65B5B76B" w:rsidR="003C777D" w:rsidRDefault="003C777D" w:rsidP="003C777D">
      <w:pPr>
        <w:pStyle w:val="Corpo"/>
        <w:spacing w:before="120" w:after="0"/>
        <w:rPr>
          <w:sz w:val="20"/>
          <w:szCs w:val="23"/>
        </w:rPr>
      </w:pPr>
    </w:p>
    <w:p w14:paraId="789882C6" w14:textId="77777777" w:rsidR="003C777D" w:rsidRPr="00C72C0B" w:rsidRDefault="003C777D" w:rsidP="003C777D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0DDDD1D4" w14:textId="77777777" w:rsidR="003C777D" w:rsidRPr="00714E9A" w:rsidRDefault="003C777D" w:rsidP="003C777D">
      <w:pPr>
        <w:pStyle w:val="Corpo"/>
        <w:rPr>
          <w:sz w:val="16"/>
          <w:szCs w:val="16"/>
        </w:rPr>
      </w:pPr>
    </w:p>
    <w:p w14:paraId="61A68754" w14:textId="061A58D8" w:rsidR="003C777D" w:rsidRPr="003C777D" w:rsidRDefault="003C777D" w:rsidP="003C777D">
      <w:pPr>
        <w:pStyle w:val="Corpo"/>
        <w:numPr>
          <w:ilvl w:val="0"/>
          <w:numId w:val="1"/>
        </w:numPr>
        <w:spacing w:after="40"/>
        <w:rPr>
          <w:szCs w:val="23"/>
        </w:rPr>
      </w:pPr>
      <w:r w:rsidRPr="00B35640">
        <w:rPr>
          <w:szCs w:val="23"/>
        </w:rPr>
        <w:t>Os</w:t>
      </w:r>
      <w:r>
        <w:rPr>
          <w:szCs w:val="23"/>
        </w:rPr>
        <w:t xml:space="preserve"> </w:t>
      </w:r>
      <w:r w:rsidRPr="003C777D">
        <w:rPr>
          <w:szCs w:val="23"/>
        </w:rPr>
        <w:t xml:space="preserve">pacientes que receberam a suplementação de </w:t>
      </w:r>
      <w:proofErr w:type="spellStart"/>
      <w:r w:rsidRPr="003C777D">
        <w:rPr>
          <w:szCs w:val="23"/>
        </w:rPr>
        <w:t>EpiCor</w:t>
      </w:r>
      <w:proofErr w:type="spellEnd"/>
      <w:r w:rsidRPr="003C777D">
        <w:rPr>
          <w:szCs w:val="23"/>
        </w:rPr>
        <w:t>™ apresentaram significativamente menos sintomas e menor duração dos mesmos quando comparado aos pacientes que receberam placebo.</w:t>
      </w:r>
    </w:p>
    <w:p w14:paraId="53FDA896" w14:textId="2704BA60" w:rsidR="003C777D" w:rsidRDefault="003C777D" w:rsidP="003C777D"/>
    <w:p w14:paraId="7B6EB0E4" w14:textId="60851EA0" w:rsidR="00C95923" w:rsidRDefault="00C95923" w:rsidP="003C777D"/>
    <w:p w14:paraId="6DF4CD71" w14:textId="615A09E2" w:rsidR="00C95923" w:rsidRDefault="00C95923" w:rsidP="003C777D"/>
    <w:p w14:paraId="563A1212" w14:textId="3B9ECD7D" w:rsidR="00C95923" w:rsidRDefault="00C95923" w:rsidP="003C777D"/>
    <w:p w14:paraId="563E0482" w14:textId="77777777" w:rsidR="00C95923" w:rsidRDefault="00C95923" w:rsidP="003C777D"/>
    <w:p w14:paraId="20EDBC1F" w14:textId="3FB23A69" w:rsidR="003C777D" w:rsidRDefault="003C777D" w:rsidP="00C754BB">
      <w:pPr>
        <w:pStyle w:val="Ttulo1"/>
        <w:jc w:val="center"/>
      </w:pPr>
      <w:bookmarkStart w:id="21" w:name="_Toc36632330"/>
      <w:r>
        <w:lastRenderedPageBreak/>
        <w:t>Formulário</w:t>
      </w:r>
      <w:bookmarkEnd w:id="21"/>
    </w:p>
    <w:p w14:paraId="5B56A749" w14:textId="77777777" w:rsidR="003C777D" w:rsidRDefault="003C777D" w:rsidP="003C777D">
      <w:pPr>
        <w:pStyle w:val="Corpo"/>
        <w:spacing w:after="120"/>
      </w:pPr>
    </w:p>
    <w:p w14:paraId="489F9457" w14:textId="77777777" w:rsidR="003C777D" w:rsidRPr="003C777D" w:rsidRDefault="003C777D" w:rsidP="003C777D">
      <w:pPr>
        <w:pStyle w:val="Corpo"/>
        <w:spacing w:after="120"/>
        <w:rPr>
          <w:b/>
          <w:i/>
          <w:iCs/>
          <w:sz w:val="24"/>
        </w:rPr>
      </w:pPr>
      <w:r w:rsidRPr="003C777D">
        <w:rPr>
          <w:b/>
          <w:i/>
          <w:iCs/>
          <w:sz w:val="24"/>
        </w:rPr>
        <w:t xml:space="preserve">Cápsulas de </w:t>
      </w:r>
      <w:proofErr w:type="spellStart"/>
      <w:r w:rsidRPr="003C777D">
        <w:rPr>
          <w:b/>
          <w:i/>
          <w:iCs/>
          <w:sz w:val="24"/>
        </w:rPr>
        <w:t>Epicor</w:t>
      </w:r>
      <w:proofErr w:type="spellEnd"/>
      <w:r w:rsidRPr="003C777D">
        <w:rPr>
          <w:b/>
          <w:i/>
          <w:iCs/>
          <w:sz w:val="24"/>
        </w:rPr>
        <w:t>™ para o Aumento da Imunidade</w:t>
      </w:r>
    </w:p>
    <w:p w14:paraId="43D87E8D" w14:textId="70BB97C5" w:rsidR="003C777D" w:rsidRPr="00C30C20" w:rsidRDefault="003C777D" w:rsidP="003C777D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3C777D" w:rsidRPr="009537E7" w14:paraId="1DD5728C" w14:textId="77777777" w:rsidTr="002336B7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637BC22F" w14:textId="3C90548A" w:rsidR="003C777D" w:rsidRDefault="003C777D" w:rsidP="002336B7">
            <w:pPr>
              <w:pStyle w:val="Corpo"/>
              <w:jc w:val="center"/>
              <w:rPr>
                <w:b/>
                <w:color w:val="FFFFFF" w:themeColor="background1"/>
                <w:sz w:val="22"/>
              </w:rPr>
            </w:pPr>
            <w:proofErr w:type="spellStart"/>
            <w:r w:rsidRPr="003C777D">
              <w:rPr>
                <w:b/>
                <w:color w:val="FFFFFF" w:themeColor="background1"/>
                <w:sz w:val="22"/>
              </w:rPr>
              <w:t>Epicor</w:t>
            </w:r>
            <w:proofErr w:type="spellEnd"/>
            <w:r w:rsidRPr="003C777D">
              <w:rPr>
                <w:b/>
                <w:color w:val="FFFFFF" w:themeColor="background1"/>
                <w:sz w:val="22"/>
              </w:rPr>
              <w:t>™</w:t>
            </w:r>
          </w:p>
        </w:tc>
      </w:tr>
      <w:tr w:rsidR="003C777D" w:rsidRPr="009537E7" w14:paraId="081533F5" w14:textId="77777777" w:rsidTr="003C777D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09826CC" w14:textId="0930E258" w:rsidR="003C777D" w:rsidRDefault="003C777D" w:rsidP="003C777D">
            <w:pPr>
              <w:pStyle w:val="Corpo"/>
              <w:jc w:val="center"/>
              <w:rPr>
                <w:sz w:val="24"/>
              </w:rPr>
            </w:pPr>
            <w:proofErr w:type="spellStart"/>
            <w:r w:rsidRPr="00484A64">
              <w:t>Epicor</w:t>
            </w:r>
            <w:proofErr w:type="spellEnd"/>
            <w:r w:rsidRPr="00484A64">
              <w:t>™</w:t>
            </w:r>
            <w:r>
              <w:t>..........................................</w:t>
            </w:r>
            <w:r w:rsidRPr="00484A64">
              <w:t>500 mg</w:t>
            </w:r>
          </w:p>
        </w:tc>
      </w:tr>
      <w:tr w:rsidR="003C777D" w:rsidRPr="009537E7" w14:paraId="5F935C6A" w14:textId="77777777" w:rsidTr="003C777D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3076FB4C" w14:textId="75A5C1FA" w:rsidR="003C777D" w:rsidRPr="00AA1F79" w:rsidRDefault="003C777D" w:rsidP="003C777D">
            <w:pPr>
              <w:pStyle w:val="Corpo"/>
              <w:jc w:val="center"/>
              <w:rPr>
                <w:sz w:val="24"/>
              </w:rPr>
            </w:pPr>
            <w:r w:rsidRPr="00484A64">
              <w:t>Cápsula qsp</w:t>
            </w:r>
            <w:r>
              <w:t>...........</w:t>
            </w:r>
            <w:r w:rsidR="00D27F87">
              <w:t>..</w:t>
            </w:r>
            <w:r>
              <w:t>...........................</w:t>
            </w:r>
            <w:r w:rsidRPr="00484A64">
              <w:t>1UN</w:t>
            </w:r>
          </w:p>
        </w:tc>
      </w:tr>
    </w:tbl>
    <w:p w14:paraId="334D2520" w14:textId="77777777" w:rsidR="003C777D" w:rsidRDefault="003C777D" w:rsidP="003C777D">
      <w:pPr>
        <w:pStyle w:val="Corpo"/>
        <w:ind w:right="3969"/>
        <w:jc w:val="left"/>
        <w:rPr>
          <w:sz w:val="16"/>
          <w:szCs w:val="16"/>
        </w:rPr>
      </w:pPr>
      <w:r>
        <w:rPr>
          <w:sz w:val="16"/>
          <w:szCs w:val="16"/>
        </w:rPr>
        <w:t>Administrar 1 cápsula ao dia ou conforme orientação médica.</w:t>
      </w:r>
    </w:p>
    <w:p w14:paraId="31961591" w14:textId="77777777" w:rsidR="003C777D" w:rsidRDefault="003C777D" w:rsidP="003C777D">
      <w:pPr>
        <w:pStyle w:val="Corpo"/>
        <w:ind w:right="3969"/>
        <w:jc w:val="left"/>
        <w:rPr>
          <w:sz w:val="16"/>
          <w:szCs w:val="16"/>
        </w:rPr>
      </w:pPr>
    </w:p>
    <w:p w14:paraId="65C62674" w14:textId="77777777" w:rsidR="003C777D" w:rsidRDefault="003C777D" w:rsidP="003C777D">
      <w:pPr>
        <w:pStyle w:val="Corpo"/>
        <w:ind w:right="3969"/>
        <w:jc w:val="left"/>
        <w:rPr>
          <w:sz w:val="16"/>
          <w:szCs w:val="16"/>
        </w:rPr>
      </w:pPr>
    </w:p>
    <w:p w14:paraId="7DBE149E" w14:textId="77777777" w:rsidR="003C777D" w:rsidRDefault="003C777D" w:rsidP="003C777D">
      <w:pPr>
        <w:pStyle w:val="Corpo"/>
        <w:ind w:right="3969"/>
        <w:jc w:val="left"/>
        <w:rPr>
          <w:sz w:val="16"/>
          <w:szCs w:val="16"/>
        </w:rPr>
      </w:pPr>
    </w:p>
    <w:p w14:paraId="0029E17F" w14:textId="77777777" w:rsidR="003C777D" w:rsidRDefault="003C777D" w:rsidP="003C777D">
      <w:pPr>
        <w:pStyle w:val="Corpo"/>
        <w:ind w:right="3969"/>
        <w:jc w:val="left"/>
        <w:rPr>
          <w:sz w:val="16"/>
          <w:szCs w:val="16"/>
        </w:rPr>
      </w:pPr>
    </w:p>
    <w:p w14:paraId="61BC6E6C" w14:textId="730F9751" w:rsidR="003C777D" w:rsidRDefault="003C777D" w:rsidP="003C777D">
      <w:pPr>
        <w:pStyle w:val="Corpo"/>
        <w:ind w:right="3969"/>
        <w:jc w:val="left"/>
        <w:rPr>
          <w:sz w:val="16"/>
          <w:szCs w:val="16"/>
        </w:rPr>
      </w:pPr>
    </w:p>
    <w:p w14:paraId="382CF63D" w14:textId="2FEF46B9" w:rsidR="00D27F87" w:rsidRDefault="00D27F87" w:rsidP="003C777D">
      <w:pPr>
        <w:pStyle w:val="Corpo"/>
        <w:ind w:right="3969"/>
        <w:jc w:val="left"/>
        <w:rPr>
          <w:sz w:val="16"/>
          <w:szCs w:val="16"/>
        </w:rPr>
      </w:pPr>
    </w:p>
    <w:p w14:paraId="0978E267" w14:textId="7D924FEC" w:rsidR="00D27F87" w:rsidRDefault="00D27F87" w:rsidP="003C777D">
      <w:pPr>
        <w:pStyle w:val="Corpo"/>
        <w:ind w:right="3969"/>
        <w:jc w:val="left"/>
        <w:rPr>
          <w:sz w:val="16"/>
          <w:szCs w:val="16"/>
        </w:rPr>
      </w:pPr>
    </w:p>
    <w:p w14:paraId="71110E03" w14:textId="36537DE7" w:rsidR="00D27F87" w:rsidRDefault="00D27F87" w:rsidP="003C777D">
      <w:pPr>
        <w:pStyle w:val="Corpo"/>
        <w:ind w:right="3969"/>
        <w:jc w:val="left"/>
        <w:rPr>
          <w:sz w:val="16"/>
          <w:szCs w:val="16"/>
        </w:rPr>
      </w:pPr>
    </w:p>
    <w:p w14:paraId="3C11E7A7" w14:textId="15F0B841" w:rsidR="00D27F87" w:rsidRDefault="00D27F87" w:rsidP="003C777D">
      <w:pPr>
        <w:pStyle w:val="Corpo"/>
        <w:ind w:right="3969"/>
        <w:jc w:val="left"/>
        <w:rPr>
          <w:sz w:val="16"/>
          <w:szCs w:val="16"/>
        </w:rPr>
      </w:pPr>
    </w:p>
    <w:p w14:paraId="4ED94D22" w14:textId="0171020C" w:rsidR="00D27F87" w:rsidRDefault="00D27F87" w:rsidP="003C777D">
      <w:pPr>
        <w:pStyle w:val="Corpo"/>
        <w:ind w:right="3969"/>
        <w:jc w:val="left"/>
        <w:rPr>
          <w:sz w:val="16"/>
          <w:szCs w:val="16"/>
        </w:rPr>
      </w:pPr>
    </w:p>
    <w:p w14:paraId="67684107" w14:textId="25938C00" w:rsidR="00D27F87" w:rsidRDefault="00D27F87" w:rsidP="003C777D">
      <w:pPr>
        <w:pStyle w:val="Corpo"/>
        <w:ind w:right="3969"/>
        <w:jc w:val="left"/>
        <w:rPr>
          <w:sz w:val="16"/>
          <w:szCs w:val="16"/>
        </w:rPr>
      </w:pPr>
    </w:p>
    <w:p w14:paraId="286EB4DE" w14:textId="1284C87E" w:rsidR="00D27F87" w:rsidRDefault="00D27F87" w:rsidP="003C777D">
      <w:pPr>
        <w:pStyle w:val="Corpo"/>
        <w:ind w:right="3969"/>
        <w:jc w:val="left"/>
        <w:rPr>
          <w:sz w:val="16"/>
          <w:szCs w:val="16"/>
        </w:rPr>
      </w:pPr>
    </w:p>
    <w:p w14:paraId="0B0C52FB" w14:textId="557748BA" w:rsidR="00C95923" w:rsidRDefault="00C95923" w:rsidP="003C777D">
      <w:pPr>
        <w:pStyle w:val="Corpo"/>
        <w:ind w:right="3969"/>
        <w:jc w:val="left"/>
        <w:rPr>
          <w:sz w:val="16"/>
          <w:szCs w:val="16"/>
        </w:rPr>
      </w:pPr>
    </w:p>
    <w:p w14:paraId="5C2DE8D3" w14:textId="6849DE03" w:rsidR="00C95923" w:rsidRDefault="00C95923" w:rsidP="003C777D">
      <w:pPr>
        <w:pStyle w:val="Corpo"/>
        <w:ind w:right="3969"/>
        <w:jc w:val="left"/>
        <w:rPr>
          <w:sz w:val="16"/>
          <w:szCs w:val="16"/>
        </w:rPr>
      </w:pPr>
    </w:p>
    <w:p w14:paraId="74D7007D" w14:textId="773AAEB9" w:rsidR="00C95923" w:rsidRDefault="00C95923" w:rsidP="003C777D">
      <w:pPr>
        <w:pStyle w:val="Corpo"/>
        <w:ind w:right="3969"/>
        <w:jc w:val="left"/>
        <w:rPr>
          <w:sz w:val="16"/>
          <w:szCs w:val="16"/>
        </w:rPr>
      </w:pPr>
    </w:p>
    <w:p w14:paraId="214DDE07" w14:textId="434B7EE5" w:rsidR="00C95923" w:rsidRDefault="00C95923" w:rsidP="003C777D">
      <w:pPr>
        <w:pStyle w:val="Corpo"/>
        <w:ind w:right="3969"/>
        <w:jc w:val="left"/>
        <w:rPr>
          <w:sz w:val="16"/>
          <w:szCs w:val="16"/>
        </w:rPr>
      </w:pPr>
    </w:p>
    <w:p w14:paraId="424FF48D" w14:textId="1065AB81" w:rsidR="00C95923" w:rsidRDefault="00C95923" w:rsidP="003C777D">
      <w:pPr>
        <w:pStyle w:val="Corpo"/>
        <w:ind w:right="3969"/>
        <w:jc w:val="left"/>
        <w:rPr>
          <w:sz w:val="16"/>
          <w:szCs w:val="16"/>
        </w:rPr>
      </w:pPr>
    </w:p>
    <w:p w14:paraId="27712505" w14:textId="3AA5EA49" w:rsidR="00C95923" w:rsidRDefault="00C95923" w:rsidP="003C777D">
      <w:pPr>
        <w:pStyle w:val="Corpo"/>
        <w:ind w:right="3969"/>
        <w:jc w:val="left"/>
        <w:rPr>
          <w:sz w:val="16"/>
          <w:szCs w:val="16"/>
        </w:rPr>
      </w:pPr>
    </w:p>
    <w:p w14:paraId="0A19D893" w14:textId="1C964204" w:rsidR="00C95923" w:rsidRDefault="00C95923" w:rsidP="003C777D">
      <w:pPr>
        <w:pStyle w:val="Corpo"/>
        <w:ind w:right="3969"/>
        <w:jc w:val="left"/>
        <w:rPr>
          <w:sz w:val="16"/>
          <w:szCs w:val="16"/>
        </w:rPr>
      </w:pPr>
    </w:p>
    <w:p w14:paraId="4B6F5949" w14:textId="09C12A74" w:rsidR="00C95923" w:rsidRDefault="00C95923" w:rsidP="003C777D">
      <w:pPr>
        <w:pStyle w:val="Corpo"/>
        <w:ind w:right="3969"/>
        <w:jc w:val="left"/>
        <w:rPr>
          <w:sz w:val="16"/>
          <w:szCs w:val="16"/>
        </w:rPr>
      </w:pPr>
    </w:p>
    <w:p w14:paraId="52864AF4" w14:textId="04F64FEE" w:rsidR="00C95923" w:rsidRDefault="00C95923" w:rsidP="003C777D">
      <w:pPr>
        <w:pStyle w:val="Corpo"/>
        <w:ind w:right="3969"/>
        <w:jc w:val="left"/>
        <w:rPr>
          <w:sz w:val="16"/>
          <w:szCs w:val="16"/>
        </w:rPr>
      </w:pPr>
    </w:p>
    <w:p w14:paraId="78651667" w14:textId="59196F6B" w:rsidR="00C95923" w:rsidRDefault="00C95923" w:rsidP="003C777D">
      <w:pPr>
        <w:pStyle w:val="Corpo"/>
        <w:ind w:right="3969"/>
        <w:jc w:val="left"/>
        <w:rPr>
          <w:sz w:val="16"/>
          <w:szCs w:val="16"/>
        </w:rPr>
      </w:pPr>
    </w:p>
    <w:p w14:paraId="3FD43B68" w14:textId="4BF7CEF6" w:rsidR="00C95923" w:rsidRDefault="00C95923" w:rsidP="003C777D">
      <w:pPr>
        <w:pStyle w:val="Corpo"/>
        <w:ind w:right="3969"/>
        <w:jc w:val="left"/>
        <w:rPr>
          <w:sz w:val="16"/>
          <w:szCs w:val="16"/>
        </w:rPr>
      </w:pPr>
    </w:p>
    <w:p w14:paraId="7CCB8676" w14:textId="26F24791" w:rsidR="00C95923" w:rsidRDefault="00C95923" w:rsidP="003C777D">
      <w:pPr>
        <w:pStyle w:val="Corpo"/>
        <w:ind w:right="3969"/>
        <w:jc w:val="left"/>
        <w:rPr>
          <w:sz w:val="16"/>
          <w:szCs w:val="16"/>
        </w:rPr>
      </w:pPr>
    </w:p>
    <w:p w14:paraId="37B05254" w14:textId="02533364" w:rsidR="00C95923" w:rsidRDefault="00C95923" w:rsidP="003C777D">
      <w:pPr>
        <w:pStyle w:val="Corpo"/>
        <w:ind w:right="3969"/>
        <w:jc w:val="left"/>
        <w:rPr>
          <w:sz w:val="16"/>
          <w:szCs w:val="16"/>
        </w:rPr>
      </w:pPr>
    </w:p>
    <w:p w14:paraId="4CE732C2" w14:textId="5C93157E" w:rsidR="00C95923" w:rsidRDefault="00C95923" w:rsidP="003C777D">
      <w:pPr>
        <w:pStyle w:val="Corpo"/>
        <w:ind w:right="3969"/>
        <w:jc w:val="left"/>
        <w:rPr>
          <w:sz w:val="16"/>
          <w:szCs w:val="16"/>
        </w:rPr>
      </w:pPr>
    </w:p>
    <w:p w14:paraId="11AC6B87" w14:textId="1EA5CAF9" w:rsidR="00C95923" w:rsidRDefault="00C95923" w:rsidP="003C777D">
      <w:pPr>
        <w:pStyle w:val="Corpo"/>
        <w:ind w:right="3969"/>
        <w:jc w:val="left"/>
        <w:rPr>
          <w:sz w:val="16"/>
          <w:szCs w:val="16"/>
        </w:rPr>
      </w:pPr>
    </w:p>
    <w:p w14:paraId="59687D62" w14:textId="189F0B05" w:rsidR="00C95923" w:rsidRDefault="00C95923" w:rsidP="003C777D">
      <w:pPr>
        <w:pStyle w:val="Corpo"/>
        <w:ind w:right="3969"/>
        <w:jc w:val="left"/>
        <w:rPr>
          <w:sz w:val="16"/>
          <w:szCs w:val="16"/>
        </w:rPr>
      </w:pPr>
    </w:p>
    <w:p w14:paraId="2876804E" w14:textId="77777777" w:rsidR="00C95923" w:rsidRDefault="00C95923" w:rsidP="003C777D">
      <w:pPr>
        <w:pStyle w:val="Corpo"/>
        <w:ind w:right="3969"/>
        <w:jc w:val="left"/>
        <w:rPr>
          <w:sz w:val="16"/>
          <w:szCs w:val="16"/>
        </w:rPr>
      </w:pPr>
    </w:p>
    <w:p w14:paraId="15D6AD1B" w14:textId="67BBAE29" w:rsidR="00D27F87" w:rsidRDefault="00D27F87" w:rsidP="003C777D">
      <w:pPr>
        <w:pStyle w:val="Corpo"/>
        <w:ind w:right="3969"/>
        <w:jc w:val="left"/>
        <w:rPr>
          <w:sz w:val="16"/>
          <w:szCs w:val="16"/>
        </w:rPr>
      </w:pPr>
    </w:p>
    <w:p w14:paraId="2615546E" w14:textId="1B54CB44" w:rsidR="00D27F87" w:rsidRDefault="00D27F87" w:rsidP="003C777D">
      <w:pPr>
        <w:pStyle w:val="Corpo"/>
        <w:ind w:right="3969"/>
        <w:jc w:val="left"/>
        <w:rPr>
          <w:sz w:val="16"/>
          <w:szCs w:val="16"/>
        </w:rPr>
      </w:pPr>
    </w:p>
    <w:p w14:paraId="1F06B83C" w14:textId="5FD6A90A" w:rsidR="00D27F87" w:rsidRDefault="00D27F87" w:rsidP="003C777D">
      <w:pPr>
        <w:pStyle w:val="Corpo"/>
        <w:ind w:right="3969"/>
        <w:jc w:val="left"/>
        <w:rPr>
          <w:sz w:val="16"/>
          <w:szCs w:val="16"/>
        </w:rPr>
      </w:pPr>
    </w:p>
    <w:p w14:paraId="02B16168" w14:textId="69F296F7" w:rsidR="00D1236E" w:rsidRDefault="00D1236E" w:rsidP="003C777D">
      <w:pPr>
        <w:pStyle w:val="Corpo"/>
        <w:ind w:right="3969"/>
        <w:jc w:val="left"/>
        <w:rPr>
          <w:sz w:val="16"/>
          <w:szCs w:val="16"/>
        </w:rPr>
      </w:pPr>
    </w:p>
    <w:p w14:paraId="1DD852C3" w14:textId="1B3C9650" w:rsidR="00D1236E" w:rsidRPr="00F14D5A" w:rsidRDefault="00D1236E" w:rsidP="00D1236E">
      <w:pPr>
        <w:pStyle w:val="Ttulo1"/>
        <w:jc w:val="center"/>
      </w:pPr>
      <w:bookmarkStart w:id="22" w:name="_Toc36632331"/>
      <w:r>
        <w:lastRenderedPageBreak/>
        <w:t>Estudo 9</w:t>
      </w:r>
      <w:bookmarkEnd w:id="22"/>
    </w:p>
    <w:p w14:paraId="0EEBB652" w14:textId="330BE494" w:rsidR="00D1236E" w:rsidRDefault="007F39E0" w:rsidP="00D1236E">
      <w:pPr>
        <w:pStyle w:val="Subtitulocorpo"/>
      </w:pPr>
      <w:r>
        <w:t>Ácido Alfa-</w:t>
      </w:r>
      <w:proofErr w:type="spellStart"/>
      <w:proofErr w:type="gramStart"/>
      <w:r>
        <w:t>lipoico</w:t>
      </w:r>
      <w:proofErr w:type="spellEnd"/>
      <w:r>
        <w:t xml:space="preserve"> Restaura</w:t>
      </w:r>
      <w:proofErr w:type="gramEnd"/>
      <w:r>
        <w:t xml:space="preserve"> os Níveis Sanguíneos de Glutationa e Atividade Linfocitária em Pacientes com HIV</w:t>
      </w:r>
    </w:p>
    <w:p w14:paraId="03BE131A" w14:textId="77777777" w:rsidR="00D1236E" w:rsidRDefault="00D1236E" w:rsidP="00D1236E">
      <w:pPr>
        <w:pStyle w:val="Corpo"/>
        <w:rPr>
          <w:sz w:val="24"/>
        </w:rPr>
      </w:pPr>
    </w:p>
    <w:p w14:paraId="7CA68E76" w14:textId="26F3A1B9" w:rsidR="00D1236E" w:rsidRDefault="00D1236E" w:rsidP="00D1236E">
      <w:pPr>
        <w:pStyle w:val="Corpo"/>
        <w:rPr>
          <w:sz w:val="24"/>
        </w:rPr>
      </w:pPr>
      <w:r w:rsidRPr="00D1236E">
        <w:rPr>
          <w:sz w:val="24"/>
        </w:rPr>
        <w:t xml:space="preserve">Uma triagem randomizada, duplo-cega e placebo-controlada foi conduzida </w:t>
      </w:r>
      <w:r>
        <w:rPr>
          <w:sz w:val="24"/>
        </w:rPr>
        <w:t xml:space="preserve">para </w:t>
      </w:r>
      <w:r w:rsidRPr="00D1236E">
        <w:rPr>
          <w:sz w:val="24"/>
        </w:rPr>
        <w:t>determinar se a suplementação com ácido alfa-</w:t>
      </w:r>
      <w:proofErr w:type="spellStart"/>
      <w:r w:rsidRPr="00D1236E">
        <w:rPr>
          <w:sz w:val="24"/>
        </w:rPr>
        <w:t>lipoico</w:t>
      </w:r>
      <w:proofErr w:type="spellEnd"/>
      <w:r w:rsidRPr="00D1236E">
        <w:rPr>
          <w:sz w:val="24"/>
        </w:rPr>
        <w:t xml:space="preserve"> (ALA)</w:t>
      </w:r>
      <w:r>
        <w:rPr>
          <w:sz w:val="24"/>
        </w:rPr>
        <w:t xml:space="preserve"> </w:t>
      </w:r>
      <w:r w:rsidRPr="00D1236E">
        <w:rPr>
          <w:sz w:val="24"/>
        </w:rPr>
        <w:t>modula os níveis sanguíneos totais de glutationa (reduzida (GSH) + oxidada (GSSH)) e melhora a função linfocitária em pacientes infectados com o vírus da imunodeficiência humana (HIV) com histórico de resposta indiferente aos tratamentos anti</w:t>
      </w:r>
      <w:r w:rsidR="00C754BB">
        <w:rPr>
          <w:sz w:val="24"/>
        </w:rPr>
        <w:t>r</w:t>
      </w:r>
      <w:r w:rsidRPr="00D1236E">
        <w:rPr>
          <w:sz w:val="24"/>
        </w:rPr>
        <w:t>retrovirais de alta atividade (HAART)</w:t>
      </w:r>
      <w:r w:rsidR="007F39E0">
        <w:rPr>
          <w:sz w:val="24"/>
        </w:rPr>
        <w:t xml:space="preserve"> (</w:t>
      </w:r>
      <w:proofErr w:type="spellStart"/>
      <w:r w:rsidR="007F39E0" w:rsidRPr="007F39E0">
        <w:rPr>
          <w:sz w:val="24"/>
        </w:rPr>
        <w:t>Jariwalla</w:t>
      </w:r>
      <w:proofErr w:type="spellEnd"/>
      <w:r w:rsidR="007F39E0">
        <w:rPr>
          <w:sz w:val="24"/>
        </w:rPr>
        <w:t xml:space="preserve"> </w:t>
      </w:r>
      <w:r w:rsidR="007F39E0">
        <w:rPr>
          <w:i/>
          <w:iCs/>
          <w:sz w:val="24"/>
        </w:rPr>
        <w:t>et al.</w:t>
      </w:r>
      <w:r w:rsidR="003E2AD7">
        <w:rPr>
          <w:i/>
          <w:iCs/>
          <w:sz w:val="24"/>
        </w:rPr>
        <w:t>,</w:t>
      </w:r>
      <w:r w:rsidR="007F39E0">
        <w:rPr>
          <w:i/>
          <w:iCs/>
          <w:sz w:val="24"/>
        </w:rPr>
        <w:t xml:space="preserve"> </w:t>
      </w:r>
      <w:r w:rsidR="007F39E0">
        <w:rPr>
          <w:sz w:val="24"/>
        </w:rPr>
        <w:t>2008).</w:t>
      </w:r>
    </w:p>
    <w:p w14:paraId="6B8FF080" w14:textId="77777777" w:rsidR="00F23509" w:rsidRPr="007F39E0" w:rsidRDefault="00F23509" w:rsidP="00D1236E">
      <w:pPr>
        <w:pStyle w:val="Corpo"/>
        <w:rPr>
          <w:sz w:val="24"/>
        </w:rPr>
      </w:pPr>
    </w:p>
    <w:p w14:paraId="57FA132E" w14:textId="52F78498" w:rsidR="00D1236E" w:rsidRDefault="00D1236E" w:rsidP="00D1236E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86336" behindDoc="0" locked="0" layoutInCell="1" allowOverlap="1" wp14:anchorId="34B21A48" wp14:editId="093294C4">
                <wp:simplePos x="0" y="0"/>
                <wp:positionH relativeFrom="margin">
                  <wp:posOffset>12395</wp:posOffset>
                </wp:positionH>
                <wp:positionV relativeFrom="paragraph">
                  <wp:posOffset>22605</wp:posOffset>
                </wp:positionV>
                <wp:extent cx="5372100" cy="748146"/>
                <wp:effectExtent l="0" t="0" r="19050" b="13970"/>
                <wp:wrapNone/>
                <wp:docPr id="5" name="Caixa de texto 46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748146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125104D" w14:textId="08585B62" w:rsidR="00D651CA" w:rsidRPr="009D65A4" w:rsidRDefault="00D651CA" w:rsidP="00D1236E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Para isso, </w:t>
                            </w:r>
                            <w:r w:rsidRPr="00D1236E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33 homens e mulheres infectados com HIV com uma carga viral superior a 10.000 cópias/cm</w:t>
                            </w:r>
                            <w:r w:rsidRPr="00D1236E">
                              <w:rPr>
                                <w:rFonts w:ascii="Swis721 Th BT" w:hAnsi="Swis721 Th BT"/>
                                <w:sz w:val="23"/>
                                <w:szCs w:val="23"/>
                                <w:vertAlign w:val="superscript"/>
                              </w:rPr>
                              <w:t>3</w:t>
                            </w:r>
                            <w:r w:rsidRPr="00D1236E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, com idades entre 44 e 47 anos,</w:t>
                            </w:r>
                            <w:r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 foram selecionados e divididos em dois grupos, nos quais receberam durante 6 meses:</w:t>
                            </w:r>
                          </w:p>
                          <w:p w14:paraId="15EF2E7F" w14:textId="77777777" w:rsidR="00D651CA" w:rsidRPr="009D65A4" w:rsidRDefault="00D651CA" w:rsidP="00D1236E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4B21A48" id="_x0000_s1049" type="#_x0000_t202" style="position:absolute;left:0;text-align:left;margin-left:1pt;margin-top:1.8pt;width:423pt;height:58.9pt;z-index:25268633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" fillcolor="white [3212]" strokecolor="#0070c0">
                <v:textbox>
                  <w:txbxContent>
                    <w:p w14:paraId="5125104D" w14:textId="08585B62" w:rsidR="00D651CA" w:rsidRPr="009D65A4" w:rsidRDefault="00D651CA" w:rsidP="00D1236E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Para isso, </w:t>
                      </w:r>
                      <w:r w:rsidRPr="00D1236E">
                        <w:rPr>
                          <w:rFonts w:ascii="Swis721 Th BT" w:hAnsi="Swis721 Th BT"/>
                          <w:sz w:val="23"/>
                          <w:szCs w:val="23"/>
                        </w:rPr>
                        <w:t>33 homens e mulheres infectados com HIV com uma carga viral superior a 10.000 cópias/cm</w:t>
                      </w:r>
                      <w:r w:rsidRPr="00D1236E">
                        <w:rPr>
                          <w:rFonts w:ascii="Swis721 Th BT" w:hAnsi="Swis721 Th BT"/>
                          <w:sz w:val="23"/>
                          <w:szCs w:val="23"/>
                          <w:vertAlign w:val="superscript"/>
                        </w:rPr>
                        <w:t>3</w:t>
                      </w:r>
                      <w:r w:rsidRPr="00D1236E">
                        <w:rPr>
                          <w:rFonts w:ascii="Swis721 Th BT" w:hAnsi="Swis721 Th BT"/>
                          <w:sz w:val="23"/>
                          <w:szCs w:val="23"/>
                        </w:rPr>
                        <w:t>, com idades entre 44 e 47 anos,</w:t>
                      </w:r>
                      <w:r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 foram selecionados e divididos em dois grupos, nos quais receberam durante 6 meses:</w:t>
                      </w:r>
                    </w:p>
                    <w:p w14:paraId="15EF2E7F" w14:textId="77777777" w:rsidR="00D651CA" w:rsidRPr="009D65A4" w:rsidRDefault="00D651CA" w:rsidP="00D1236E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2FBEBDD4" w14:textId="77777777" w:rsidR="00D1236E" w:rsidRDefault="00D1236E" w:rsidP="00D1236E">
      <w:pPr>
        <w:pStyle w:val="Corpo"/>
      </w:pPr>
    </w:p>
    <w:p w14:paraId="691DA486" w14:textId="77777777" w:rsidR="00D1236E" w:rsidRDefault="00D1236E" w:rsidP="00D1236E">
      <w:pPr>
        <w:pStyle w:val="Corpo"/>
      </w:pPr>
    </w:p>
    <w:p w14:paraId="690EA627" w14:textId="1F2702FC" w:rsidR="00D1236E" w:rsidRDefault="00D1236E" w:rsidP="00D1236E">
      <w:pPr>
        <w:pStyle w:val="Corpo"/>
      </w:pPr>
    </w:p>
    <w:p w14:paraId="7209210C" w14:textId="5A4C7AD5" w:rsidR="00D1236E" w:rsidRDefault="00C95923" w:rsidP="00D1236E">
      <w:pPr>
        <w:pStyle w:val="Corpo"/>
      </w:pP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89408" behindDoc="0" locked="0" layoutInCell="1" allowOverlap="1" wp14:anchorId="37AA8D52" wp14:editId="4AFEED3C">
                <wp:simplePos x="0" y="0"/>
                <wp:positionH relativeFrom="margin">
                  <wp:posOffset>4291965</wp:posOffset>
                </wp:positionH>
                <wp:positionV relativeFrom="paragraph">
                  <wp:posOffset>100330</wp:posOffset>
                </wp:positionV>
                <wp:extent cx="226695" cy="138430"/>
                <wp:effectExtent l="0" t="0" r="1905" b="0"/>
                <wp:wrapNone/>
                <wp:docPr id="6" name="Triângulo isósceles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7A32BD35" id="_x0000_t5" coordsize="21600,21600" o:spt="5" adj="10800" path="m@0,l,21600r21600,xe">
                <v:stroke joinstyle="miter"/>
                <v:formulas>
                  <v:f eqn="val #0"/>
                  <v:f eqn="prod #0 1 2"/>
                  <v:f eqn="sum @1 10800 0"/>
                </v:formulas>
                <v:path gradientshapeok="t" o:connecttype="custom" o:connectlocs="@0,0;@1,10800;0,21600;10800,21600;21600,21600;@2,10800" textboxrect="0,10800,10800,18000;5400,10800,16200,18000;10800,10800,21600,18000;0,7200,7200,21600;7200,7200,14400,21600;14400,7200,21600,21600"/>
                <v:handles>
                  <v:h position="#0,topLeft" xrange="0,21600"/>
                </v:handles>
              </v:shapetype>
              <v:shape id="Triângulo isósceles 6" o:spid="_x0000_s1026" type="#_x0000_t5" style="position:absolute;margin-left:337.95pt;margin-top:7.9pt;width:17.85pt;height:10.9pt;flip:y;z-index:25268940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87360" behindDoc="0" locked="0" layoutInCell="1" allowOverlap="1" wp14:anchorId="7C8F2B4B" wp14:editId="105293DB">
                <wp:simplePos x="0" y="0"/>
                <wp:positionH relativeFrom="margin">
                  <wp:posOffset>823595</wp:posOffset>
                </wp:positionH>
                <wp:positionV relativeFrom="paragraph">
                  <wp:posOffset>82550</wp:posOffset>
                </wp:positionV>
                <wp:extent cx="226695" cy="138430"/>
                <wp:effectExtent l="0" t="0" r="1905" b="0"/>
                <wp:wrapNone/>
                <wp:docPr id="7" name="Triângulo isósceles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5E29CC5" id="Triângulo isósceles 7" o:spid="_x0000_s1026" type="#_x0000_t5" style="position:absolute;margin-left:64.85pt;margin-top:6.5pt;width:17.85pt;height:10.9pt;flip:y;z-index:2526873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85312" behindDoc="0" locked="0" layoutInCell="1" allowOverlap="1" wp14:anchorId="1208BBB6" wp14:editId="6B434FA0">
                <wp:simplePos x="0" y="0"/>
                <wp:positionH relativeFrom="margin">
                  <wp:posOffset>19050</wp:posOffset>
                </wp:positionH>
                <wp:positionV relativeFrom="paragraph">
                  <wp:posOffset>291465</wp:posOffset>
                </wp:positionV>
                <wp:extent cx="1913890" cy="981075"/>
                <wp:effectExtent l="0" t="0" r="10160" b="28575"/>
                <wp:wrapNone/>
                <wp:docPr id="27" name="Caixa de texto 46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98107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296CC98" w14:textId="6F147D54" w:rsidR="00D651CA" w:rsidRDefault="00D651CA" w:rsidP="00D1236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</w:p>
                          <w:p w14:paraId="33E2AA9F" w14:textId="77777777" w:rsidR="00D03E66" w:rsidRDefault="00D03E66" w:rsidP="00D1236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7EBE1E96" w14:textId="52482802" w:rsidR="00D651CA" w:rsidRPr="009B17C3" w:rsidRDefault="00D03E66" w:rsidP="00D1236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Á</w:t>
                            </w:r>
                            <w:r w:rsidR="00D651CA" w:rsidRPr="00D1236E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cido alfa-</w:t>
                            </w:r>
                            <w:proofErr w:type="spellStart"/>
                            <w:r w:rsidR="00D651CA" w:rsidRPr="00D1236E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lipoico</w:t>
                            </w:r>
                            <w:proofErr w:type="spellEnd"/>
                            <w:r w:rsidR="00D651CA" w:rsidRPr="00D1236E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  <w:r w:rsidR="00D651CA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300 mg três vezes ao dia</w:t>
                            </w:r>
                            <w:r w:rsidR="00D651CA"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  <w:t xml:space="preserve"> </w:t>
                            </w:r>
                          </w:p>
                          <w:p w14:paraId="5EA86B7C" w14:textId="77777777" w:rsidR="00D651CA" w:rsidRPr="00086CFC" w:rsidRDefault="00D651CA" w:rsidP="00D1236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208BBB6" id="_x0000_s1050" type="#_x0000_t202" style="position:absolute;left:0;text-align:left;margin-left:1.5pt;margin-top:22.95pt;width:150.7pt;height:77.25pt;z-index:2526853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" fillcolor="#0070c0" strokecolor="#0070c0">
                <v:textbox>
                  <w:txbxContent>
                    <w:p w14:paraId="3296CC98" w14:textId="6F147D54" w:rsidR="00D651CA" w:rsidRDefault="00D651CA" w:rsidP="00D1236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</w:p>
                    <w:p w14:paraId="33E2AA9F" w14:textId="77777777" w:rsidR="00D03E66" w:rsidRDefault="00D03E66" w:rsidP="00D1236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7EBE1E96" w14:textId="52482802" w:rsidR="00D651CA" w:rsidRPr="009B17C3" w:rsidRDefault="00D03E66" w:rsidP="00D1236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Á</w:t>
                      </w:r>
                      <w:r w:rsidR="00D651CA" w:rsidRPr="00D1236E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cido alfa-</w:t>
                      </w:r>
                      <w:proofErr w:type="spellStart"/>
                      <w:r w:rsidR="00D651CA" w:rsidRPr="00D1236E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lipoico</w:t>
                      </w:r>
                      <w:proofErr w:type="spellEnd"/>
                      <w:r w:rsidR="00D651CA" w:rsidRPr="00D1236E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  <w:r w:rsidR="00D651CA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300 mg três vezes ao dia</w:t>
                      </w:r>
                      <w:r w:rsidR="00D651CA"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  <w:t xml:space="preserve"> </w:t>
                      </w:r>
                    </w:p>
                    <w:p w14:paraId="5EA86B7C" w14:textId="77777777" w:rsidR="00D651CA" w:rsidRPr="00086CFC" w:rsidRDefault="00D651CA" w:rsidP="00D1236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88384" behindDoc="0" locked="0" layoutInCell="1" allowOverlap="1" wp14:anchorId="1D227BFB" wp14:editId="6E55C3BE">
                <wp:simplePos x="0" y="0"/>
                <wp:positionH relativeFrom="margin">
                  <wp:posOffset>3495040</wp:posOffset>
                </wp:positionH>
                <wp:positionV relativeFrom="paragraph">
                  <wp:posOffset>307975</wp:posOffset>
                </wp:positionV>
                <wp:extent cx="1913890" cy="962025"/>
                <wp:effectExtent l="0" t="0" r="10160" b="28575"/>
                <wp:wrapNone/>
                <wp:docPr id="25" name="Caixa de texto 4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96202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A8D6CF3" w14:textId="5488DDB5" w:rsidR="00D651CA" w:rsidRDefault="00D651CA" w:rsidP="00D1236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</w:p>
                          <w:p w14:paraId="196C717B" w14:textId="77777777" w:rsidR="00D03E66" w:rsidRDefault="00D03E66" w:rsidP="00D1236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2E998045" w14:textId="3533A5CD" w:rsidR="00D651CA" w:rsidRPr="00684796" w:rsidRDefault="00D651CA" w:rsidP="00D1236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  <w:p w14:paraId="51DA9050" w14:textId="77777777" w:rsidR="00D651CA" w:rsidRPr="00086CFC" w:rsidRDefault="00D651CA" w:rsidP="00D1236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D227BFB" id="_x0000_s1051" type="#_x0000_t202" style="position:absolute;left:0;text-align:left;margin-left:275.2pt;margin-top:24.25pt;width:150.7pt;height:75.75pt;z-index:25268838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" fillcolor="#0070c0" strokecolor="#0070c0">
                <v:textbox>
                  <w:txbxContent>
                    <w:p w14:paraId="4A8D6CF3" w14:textId="5488DDB5" w:rsidR="00D651CA" w:rsidRDefault="00D651CA" w:rsidP="00D1236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</w:p>
                    <w:p w14:paraId="196C717B" w14:textId="77777777" w:rsidR="00D03E66" w:rsidRDefault="00D03E66" w:rsidP="00D1236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2E998045" w14:textId="3533A5CD" w:rsidR="00D651CA" w:rsidRPr="00684796" w:rsidRDefault="00D651CA" w:rsidP="00D1236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  <w:p w14:paraId="51DA9050" w14:textId="77777777" w:rsidR="00D651CA" w:rsidRPr="00086CFC" w:rsidRDefault="00D651CA" w:rsidP="00D1236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345C55D" w14:textId="77777777" w:rsidR="00D1236E" w:rsidRDefault="00D1236E" w:rsidP="00D1236E">
      <w:pPr>
        <w:pStyle w:val="Corpo"/>
      </w:pPr>
    </w:p>
    <w:p w14:paraId="06B1724E" w14:textId="77777777" w:rsidR="00D1236E" w:rsidRDefault="00D1236E" w:rsidP="00D1236E">
      <w:pPr>
        <w:pStyle w:val="Corpo"/>
      </w:pPr>
    </w:p>
    <w:p w14:paraId="607AD4EE" w14:textId="77777777" w:rsidR="00D1236E" w:rsidRDefault="00D1236E" w:rsidP="00D1236E">
      <w:pPr>
        <w:pStyle w:val="Corpo"/>
        <w:spacing w:before="120"/>
        <w:rPr>
          <w:sz w:val="20"/>
        </w:rPr>
      </w:pPr>
    </w:p>
    <w:p w14:paraId="6514F190" w14:textId="21AE5148" w:rsidR="00D1236E" w:rsidRDefault="00D1236E" w:rsidP="00D1236E">
      <w:pPr>
        <w:pStyle w:val="Corpo"/>
        <w:spacing w:before="120" w:after="0"/>
        <w:rPr>
          <w:sz w:val="20"/>
          <w:szCs w:val="23"/>
        </w:rPr>
      </w:pPr>
    </w:p>
    <w:p w14:paraId="3770F98B" w14:textId="042220CB" w:rsidR="00C754BB" w:rsidRDefault="00C754BB" w:rsidP="00D1236E">
      <w:pPr>
        <w:pStyle w:val="Corpo"/>
        <w:spacing w:before="120" w:after="0"/>
        <w:rPr>
          <w:sz w:val="20"/>
          <w:szCs w:val="23"/>
        </w:rPr>
      </w:pPr>
    </w:p>
    <w:p w14:paraId="2C50B050" w14:textId="77777777" w:rsidR="00C754BB" w:rsidRPr="00423361" w:rsidRDefault="00C754BB" w:rsidP="00D1236E">
      <w:pPr>
        <w:pStyle w:val="Corpo"/>
        <w:spacing w:before="120" w:after="0"/>
        <w:rPr>
          <w:sz w:val="20"/>
          <w:szCs w:val="23"/>
        </w:rPr>
      </w:pPr>
    </w:p>
    <w:p w14:paraId="6F8412AD" w14:textId="77777777" w:rsidR="00D1236E" w:rsidRPr="00C72C0B" w:rsidRDefault="00D1236E" w:rsidP="00D1236E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38CD703B" w14:textId="77777777" w:rsidR="00D1236E" w:rsidRPr="00714E9A" w:rsidRDefault="00D1236E" w:rsidP="00D1236E">
      <w:pPr>
        <w:pStyle w:val="Corpo"/>
        <w:rPr>
          <w:sz w:val="16"/>
          <w:szCs w:val="16"/>
        </w:rPr>
      </w:pPr>
    </w:p>
    <w:p w14:paraId="21DDD8D7" w14:textId="2E88B91E" w:rsidR="007F39E0" w:rsidRDefault="007F39E0" w:rsidP="007F39E0">
      <w:pPr>
        <w:pStyle w:val="Corpo"/>
        <w:numPr>
          <w:ilvl w:val="0"/>
          <w:numId w:val="1"/>
        </w:numPr>
        <w:spacing w:after="40"/>
        <w:rPr>
          <w:szCs w:val="23"/>
        </w:rPr>
      </w:pPr>
      <w:r w:rsidRPr="007F39E0">
        <w:rPr>
          <w:szCs w:val="23"/>
        </w:rPr>
        <w:t>Em pacientes suplementados com ALA</w:t>
      </w:r>
      <w:r w:rsidR="00C754BB">
        <w:rPr>
          <w:szCs w:val="23"/>
        </w:rPr>
        <w:t>,</w:t>
      </w:r>
      <w:r w:rsidRPr="007F39E0">
        <w:rPr>
          <w:szCs w:val="23"/>
        </w:rPr>
        <w:t xml:space="preserve"> os níveis sanguíneos totais de glutationa se elevaram após 6 meses (1,34 +/- 0,79 </w:t>
      </w:r>
      <w:r w:rsidRPr="007F39E0">
        <w:rPr>
          <w:i/>
          <w:szCs w:val="23"/>
        </w:rPr>
        <w:t>vs</w:t>
      </w:r>
      <w:r w:rsidRPr="007F39E0">
        <w:rPr>
          <w:szCs w:val="23"/>
        </w:rPr>
        <w:t xml:space="preserve">. 0,81 +/- 0,18 mmol/L) quando comparados a uma mudança não significativa (0,76+/-0,34 </w:t>
      </w:r>
      <w:r w:rsidRPr="007F39E0">
        <w:rPr>
          <w:i/>
          <w:szCs w:val="23"/>
        </w:rPr>
        <w:t>vs</w:t>
      </w:r>
      <w:r w:rsidRPr="007F39E0">
        <w:rPr>
          <w:szCs w:val="23"/>
        </w:rPr>
        <w:t xml:space="preserve">. 0,76+/-0,22 mmol/L) no grupo placebo (ALA </w:t>
      </w:r>
      <w:r w:rsidRPr="007F39E0">
        <w:rPr>
          <w:i/>
          <w:szCs w:val="23"/>
        </w:rPr>
        <w:t>vs</w:t>
      </w:r>
      <w:r w:rsidRPr="007F39E0">
        <w:rPr>
          <w:szCs w:val="23"/>
        </w:rPr>
        <w:t>. placebo: p= 0,04)</w:t>
      </w:r>
      <w:r>
        <w:rPr>
          <w:szCs w:val="23"/>
        </w:rPr>
        <w:t>;</w:t>
      </w:r>
    </w:p>
    <w:p w14:paraId="7AAC4394" w14:textId="48D1D310" w:rsidR="007F39E0" w:rsidRDefault="007F39E0" w:rsidP="007F39E0">
      <w:pPr>
        <w:pStyle w:val="Corpo"/>
        <w:numPr>
          <w:ilvl w:val="0"/>
          <w:numId w:val="1"/>
        </w:numPr>
        <w:spacing w:after="40"/>
        <w:rPr>
          <w:szCs w:val="23"/>
        </w:rPr>
      </w:pPr>
      <w:r w:rsidRPr="007F39E0">
        <w:rPr>
          <w:szCs w:val="23"/>
        </w:rPr>
        <w:t xml:space="preserve">A resposta linfocitária foi aumentada significativamente ou estabilizada após 6 meses nos pacientes suplementados com ALA quando comparada com progressivo declínio no grupo placebo (ALA </w:t>
      </w:r>
      <w:r w:rsidRPr="007F39E0">
        <w:rPr>
          <w:i/>
          <w:szCs w:val="23"/>
        </w:rPr>
        <w:t>vs</w:t>
      </w:r>
      <w:r w:rsidRPr="007F39E0">
        <w:rPr>
          <w:szCs w:val="23"/>
        </w:rPr>
        <w:t xml:space="preserve">. placebo: p&lt;0,001 com </w:t>
      </w:r>
      <w:proofErr w:type="spellStart"/>
      <w:r w:rsidRPr="007F39E0">
        <w:rPr>
          <w:szCs w:val="23"/>
        </w:rPr>
        <w:t>fitohemaglutininas</w:t>
      </w:r>
      <w:proofErr w:type="spellEnd"/>
      <w:r w:rsidRPr="007F39E0">
        <w:rPr>
          <w:szCs w:val="23"/>
        </w:rPr>
        <w:t>; p=0,02 com anticorpos monoclonais anti-CD</w:t>
      </w:r>
      <w:r w:rsidRPr="007F39E0">
        <w:rPr>
          <w:szCs w:val="23"/>
          <w:vertAlign w:val="subscript"/>
        </w:rPr>
        <w:t>3</w:t>
      </w:r>
      <w:r w:rsidRPr="007F39E0">
        <w:rPr>
          <w:szCs w:val="23"/>
        </w:rPr>
        <w:t>)</w:t>
      </w:r>
      <w:r>
        <w:rPr>
          <w:szCs w:val="23"/>
        </w:rPr>
        <w:t>;</w:t>
      </w:r>
    </w:p>
    <w:p w14:paraId="37B74D83" w14:textId="2E9954E3" w:rsidR="007F39E0" w:rsidRDefault="007F39E0" w:rsidP="007F39E0">
      <w:pPr>
        <w:pStyle w:val="Corpo"/>
        <w:numPr>
          <w:ilvl w:val="0"/>
          <w:numId w:val="1"/>
        </w:numPr>
        <w:spacing w:after="40"/>
        <w:rPr>
          <w:szCs w:val="23"/>
        </w:rPr>
      </w:pPr>
      <w:r w:rsidRPr="007F39E0">
        <w:rPr>
          <w:szCs w:val="23"/>
        </w:rPr>
        <w:t>Uma correlação positiva foi observada entre níveis sanguíneos totais de glutationa e a estimulação anti-CD</w:t>
      </w:r>
      <w:r w:rsidRPr="007F39E0">
        <w:rPr>
          <w:szCs w:val="23"/>
          <w:vertAlign w:val="subscript"/>
        </w:rPr>
        <w:t>3</w:t>
      </w:r>
      <w:r w:rsidRPr="007F39E0">
        <w:rPr>
          <w:szCs w:val="23"/>
        </w:rPr>
        <w:t xml:space="preserve"> (</w:t>
      </w:r>
      <w:proofErr w:type="gramStart"/>
      <w:r w:rsidRPr="007F39E0">
        <w:rPr>
          <w:szCs w:val="23"/>
        </w:rPr>
        <w:t>R(</w:t>
      </w:r>
      <w:proofErr w:type="gramEnd"/>
      <w:r w:rsidRPr="007F39E0">
        <w:rPr>
          <w:szCs w:val="23"/>
        </w:rPr>
        <w:t>2)=0,889)</w:t>
      </w:r>
      <w:r>
        <w:rPr>
          <w:szCs w:val="23"/>
        </w:rPr>
        <w:t>;</w:t>
      </w:r>
    </w:p>
    <w:p w14:paraId="30E0A1F6" w14:textId="14B1A242" w:rsidR="00D1236E" w:rsidRDefault="007F39E0" w:rsidP="007F39E0">
      <w:pPr>
        <w:pStyle w:val="Corpo"/>
        <w:numPr>
          <w:ilvl w:val="0"/>
          <w:numId w:val="1"/>
        </w:numPr>
        <w:spacing w:after="40"/>
        <w:rPr>
          <w:szCs w:val="23"/>
        </w:rPr>
      </w:pPr>
      <w:r w:rsidRPr="007F39E0">
        <w:rPr>
          <w:szCs w:val="23"/>
        </w:rPr>
        <w:t>Não houve mudanças significativas nos níveis de RNA viral ou na contagem de CD</w:t>
      </w:r>
      <w:r w:rsidRPr="007F39E0">
        <w:rPr>
          <w:szCs w:val="23"/>
          <w:vertAlign w:val="subscript"/>
        </w:rPr>
        <w:t>4</w:t>
      </w:r>
      <w:r w:rsidRPr="007F39E0">
        <w:rPr>
          <w:szCs w:val="23"/>
        </w:rPr>
        <w:t xml:space="preserve"> após 6 meses no grupo suplementado com ALA quando comparado ao grupo placebo.</w:t>
      </w:r>
    </w:p>
    <w:p w14:paraId="2108B158" w14:textId="4E327563" w:rsidR="00D1236E" w:rsidRDefault="00D1236E" w:rsidP="00C754BB">
      <w:pPr>
        <w:pStyle w:val="Ttulo1"/>
        <w:jc w:val="center"/>
      </w:pPr>
      <w:bookmarkStart w:id="23" w:name="_Toc36632332"/>
      <w:r>
        <w:lastRenderedPageBreak/>
        <w:t>For</w:t>
      </w:r>
      <w:r w:rsidR="007F39E0">
        <w:t>m</w:t>
      </w:r>
      <w:r>
        <w:t>ulário</w:t>
      </w:r>
      <w:bookmarkEnd w:id="23"/>
    </w:p>
    <w:p w14:paraId="6588358A" w14:textId="77777777" w:rsidR="00D1236E" w:rsidRDefault="00D1236E" w:rsidP="00D1236E">
      <w:pPr>
        <w:pStyle w:val="Corpo"/>
        <w:spacing w:after="120"/>
      </w:pPr>
    </w:p>
    <w:p w14:paraId="5EE46A36" w14:textId="77777777" w:rsidR="00D1236E" w:rsidRPr="00D1236E" w:rsidRDefault="00D1236E" w:rsidP="00D1236E">
      <w:pPr>
        <w:pStyle w:val="Corpo"/>
        <w:rPr>
          <w:b/>
          <w:i/>
          <w:iCs/>
          <w:sz w:val="24"/>
        </w:rPr>
      </w:pPr>
      <w:r w:rsidRPr="00D1236E">
        <w:rPr>
          <w:b/>
          <w:i/>
          <w:iCs/>
          <w:sz w:val="24"/>
        </w:rPr>
        <w:t>Restauração dos Níveis Sanguíneos Totais de Glutationa e da Atividade Linfocitária após a Suplementação de Ácido Alfa-</w:t>
      </w:r>
      <w:proofErr w:type="spellStart"/>
      <w:r w:rsidRPr="00D1236E">
        <w:rPr>
          <w:b/>
          <w:i/>
          <w:iCs/>
          <w:sz w:val="24"/>
        </w:rPr>
        <w:t>Lipoico</w:t>
      </w:r>
      <w:proofErr w:type="spellEnd"/>
      <w:r w:rsidRPr="00D1236E">
        <w:rPr>
          <w:b/>
          <w:i/>
          <w:iCs/>
          <w:sz w:val="24"/>
        </w:rPr>
        <w:t xml:space="preserve"> em Pacientes Infectados com HIV.</w:t>
      </w:r>
    </w:p>
    <w:p w14:paraId="4348E0F2" w14:textId="77777777" w:rsidR="00D1236E" w:rsidRPr="00C30C20" w:rsidRDefault="00D1236E" w:rsidP="00D1236E">
      <w:pPr>
        <w:pStyle w:val="Corpo"/>
      </w:pPr>
    </w:p>
    <w:tbl>
      <w:tblPr>
        <w:tblStyle w:val="Tabelacomgrade"/>
        <w:tblW w:w="4106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106"/>
      </w:tblGrid>
      <w:tr w:rsidR="00D1236E" w:rsidRPr="009537E7" w14:paraId="09FAEEDD" w14:textId="77777777" w:rsidTr="00C24F62">
        <w:trPr>
          <w:trHeight w:val="515"/>
        </w:trPr>
        <w:tc>
          <w:tcPr>
            <w:tcW w:w="410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6BEB49D3" w14:textId="285C13DA" w:rsidR="00D1236E" w:rsidRPr="003C777D" w:rsidRDefault="00D1236E" w:rsidP="00D1236E">
            <w:pPr>
              <w:pStyle w:val="Corpo"/>
              <w:jc w:val="center"/>
              <w:rPr>
                <w:b/>
                <w:color w:val="FFFFFF" w:themeColor="background1"/>
                <w:sz w:val="22"/>
              </w:rPr>
            </w:pPr>
            <w:r>
              <w:rPr>
                <w:b/>
                <w:color w:val="FFFFFF" w:themeColor="background1"/>
                <w:sz w:val="22"/>
              </w:rPr>
              <w:t>Ácido alfa-</w:t>
            </w:r>
            <w:proofErr w:type="spellStart"/>
            <w:r>
              <w:rPr>
                <w:b/>
                <w:color w:val="FFFFFF" w:themeColor="background1"/>
                <w:sz w:val="22"/>
              </w:rPr>
              <w:t>lipoico</w:t>
            </w:r>
            <w:proofErr w:type="spellEnd"/>
            <w:r>
              <w:rPr>
                <w:b/>
                <w:color w:val="FFFFFF" w:themeColor="background1"/>
                <w:sz w:val="22"/>
              </w:rPr>
              <w:t xml:space="preserve"> </w:t>
            </w:r>
          </w:p>
        </w:tc>
      </w:tr>
      <w:tr w:rsidR="00D1236E" w:rsidRPr="009537E7" w14:paraId="72396DE1" w14:textId="77777777" w:rsidTr="00C24F62">
        <w:trPr>
          <w:trHeight w:val="515"/>
        </w:trPr>
        <w:tc>
          <w:tcPr>
            <w:tcW w:w="410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F61B25B" w14:textId="6B3A6AC4" w:rsidR="00D1236E" w:rsidRPr="00484A64" w:rsidRDefault="00D1236E" w:rsidP="00D1236E">
            <w:pPr>
              <w:pStyle w:val="Corpo"/>
              <w:jc w:val="center"/>
            </w:pPr>
            <w:r w:rsidRPr="005D5EF1">
              <w:t>Ácido alfa-</w:t>
            </w:r>
            <w:proofErr w:type="spellStart"/>
            <w:r w:rsidRPr="005D5EF1">
              <w:t>lipoico</w:t>
            </w:r>
            <w:proofErr w:type="spellEnd"/>
            <w:r>
              <w:t>..................</w:t>
            </w:r>
            <w:r w:rsidR="00F23509">
              <w:t>.</w:t>
            </w:r>
            <w:r>
              <w:t>.....300 mg</w:t>
            </w:r>
          </w:p>
        </w:tc>
      </w:tr>
      <w:tr w:rsidR="00D1236E" w:rsidRPr="009537E7" w14:paraId="4FE35651" w14:textId="77777777" w:rsidTr="00C24F62">
        <w:trPr>
          <w:trHeight w:val="586"/>
        </w:trPr>
        <w:tc>
          <w:tcPr>
            <w:tcW w:w="410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5AF22B0D" w14:textId="02950A31" w:rsidR="00D1236E" w:rsidRPr="00484A64" w:rsidRDefault="00D1236E" w:rsidP="00D1236E">
            <w:pPr>
              <w:pStyle w:val="Corpo"/>
              <w:jc w:val="center"/>
            </w:pPr>
            <w:r>
              <w:t>Excipiente qsp.........................1 Cápsula</w:t>
            </w:r>
          </w:p>
        </w:tc>
      </w:tr>
    </w:tbl>
    <w:p w14:paraId="3EBEA529" w14:textId="1C786799" w:rsidR="00D1236E" w:rsidRDefault="00D1236E" w:rsidP="00D1236E">
      <w:pPr>
        <w:pStyle w:val="Corpo"/>
        <w:ind w:right="3969"/>
        <w:jc w:val="left"/>
        <w:rPr>
          <w:sz w:val="16"/>
          <w:szCs w:val="16"/>
        </w:rPr>
      </w:pPr>
      <w:r>
        <w:rPr>
          <w:sz w:val="16"/>
          <w:szCs w:val="16"/>
        </w:rPr>
        <w:t>Administrar 1 cápsula três vezes ao dia ou conforme orientação médica.</w:t>
      </w:r>
    </w:p>
    <w:p w14:paraId="522B1FEA" w14:textId="20CC35A1" w:rsidR="00C95923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553220BA" w14:textId="01EACC6A" w:rsidR="00C95923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27B0A207" w14:textId="6F5552A1" w:rsidR="00C95923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374FCC45" w14:textId="493950A0" w:rsidR="00C95923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36D6E0AB" w14:textId="31EFDE94" w:rsidR="00C95923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5A3AA80F" w14:textId="57A5889F" w:rsidR="00C95923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047725F0" w14:textId="4A4B43D0" w:rsidR="00C95923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44754DDE" w14:textId="59B8BA46" w:rsidR="00C95923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1ECEFA34" w14:textId="7FB37FC5" w:rsidR="00C95923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2439A46D" w14:textId="1C82AD95" w:rsidR="00C95923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5C49DF54" w14:textId="06C7632F" w:rsidR="00C95923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2A34BCF8" w14:textId="5CC4F36D" w:rsidR="00C95923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0ABB8B58" w14:textId="76D9745B" w:rsidR="00C95923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0F51C817" w14:textId="677FBDEB" w:rsidR="00C95923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2AA5D2F0" w14:textId="67C57191" w:rsidR="00C95923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1CA2AE8E" w14:textId="01340677" w:rsidR="00C95923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43E8A9D2" w14:textId="56171E79" w:rsidR="00C95923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4FF8E145" w14:textId="6A7ED32A" w:rsidR="00C95923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1E77D6AA" w14:textId="3B9AECD4" w:rsidR="00C95923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417C5CE1" w14:textId="44238F5A" w:rsidR="00C95923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233F4F75" w14:textId="0454734C" w:rsidR="00C95923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36D7ECB2" w14:textId="2528D992" w:rsidR="00C95923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2B2F859D" w14:textId="351EE737" w:rsidR="00C95923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7D990AD5" w14:textId="605CBF57" w:rsidR="00C95923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61256863" w14:textId="18F097D5" w:rsidR="00C95923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60FD89AA" w14:textId="2DBACFAA" w:rsidR="00C95923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72BD6A59" w14:textId="65C42804" w:rsidR="00C95923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31400063" w14:textId="4BD609ED" w:rsidR="00C95923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6D47B8F7" w14:textId="455305FA" w:rsidR="00C95923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1D191B11" w14:textId="12065A10" w:rsidR="00C95923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18B9C034" w14:textId="167FA60A" w:rsidR="00C95923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3A118980" w14:textId="50D9B7DB" w:rsidR="00C95923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4B6F33E2" w14:textId="77777777" w:rsidR="00C95923" w:rsidRPr="00B12A58" w:rsidRDefault="00C95923" w:rsidP="00D1236E">
      <w:pPr>
        <w:pStyle w:val="Corpo"/>
        <w:ind w:right="3969"/>
        <w:jc w:val="left"/>
        <w:rPr>
          <w:sz w:val="16"/>
          <w:szCs w:val="16"/>
        </w:rPr>
      </w:pPr>
    </w:p>
    <w:p w14:paraId="778B11C9" w14:textId="70822D4D" w:rsidR="000B59C6" w:rsidRPr="00F14D5A" w:rsidRDefault="00C754BB" w:rsidP="000B59C6">
      <w:pPr>
        <w:pStyle w:val="Ttulo1"/>
        <w:jc w:val="center"/>
      </w:pPr>
      <w:bookmarkStart w:id="24" w:name="_Toc36632333"/>
      <w:r>
        <w:lastRenderedPageBreak/>
        <w:t>O</w:t>
      </w:r>
      <w:r w:rsidR="000B59C6">
        <w:t xml:space="preserve">utras Formulações para a </w:t>
      </w:r>
      <w:proofErr w:type="spellStart"/>
      <w:r w:rsidR="000B59C6">
        <w:t>Imunomodulação</w:t>
      </w:r>
      <w:bookmarkEnd w:id="24"/>
      <w:proofErr w:type="spellEnd"/>
    </w:p>
    <w:p w14:paraId="340BACBB" w14:textId="3EEE419F" w:rsidR="003C777D" w:rsidRDefault="003C777D" w:rsidP="00B35640">
      <w:pPr>
        <w:pStyle w:val="Corpo"/>
        <w:ind w:right="3969"/>
        <w:jc w:val="left"/>
        <w:rPr>
          <w:sz w:val="16"/>
          <w:szCs w:val="16"/>
        </w:rPr>
      </w:pPr>
    </w:p>
    <w:p w14:paraId="1E971CF7" w14:textId="263EE8AE" w:rsidR="003C777D" w:rsidRDefault="003C777D" w:rsidP="00B35640">
      <w:pPr>
        <w:pStyle w:val="Corpo"/>
        <w:ind w:right="3969"/>
        <w:jc w:val="left"/>
        <w:rPr>
          <w:sz w:val="16"/>
          <w:szCs w:val="16"/>
        </w:rPr>
      </w:pPr>
    </w:p>
    <w:p w14:paraId="5671107C" w14:textId="364B678D" w:rsidR="003C777D" w:rsidRDefault="003C777D" w:rsidP="00B35640">
      <w:pPr>
        <w:pStyle w:val="Corpo"/>
        <w:ind w:right="3969"/>
        <w:jc w:val="left"/>
        <w:rPr>
          <w:sz w:val="16"/>
          <w:szCs w:val="16"/>
        </w:rPr>
      </w:pPr>
    </w:p>
    <w:p w14:paraId="31E77420" w14:textId="77777777" w:rsidR="000B59C6" w:rsidRPr="008428E8" w:rsidRDefault="000B59C6" w:rsidP="000B59C6">
      <w:pPr>
        <w:jc w:val="both"/>
        <w:rPr>
          <w:rFonts w:ascii="Swis721 Th BT" w:hAnsi="Swis721 Th BT"/>
          <w:b/>
          <w:i/>
          <w:iCs/>
          <w:color w:val="404040" w:themeColor="text1" w:themeTint="BF"/>
          <w:sz w:val="23"/>
          <w:szCs w:val="23"/>
        </w:rPr>
      </w:pPr>
      <w:proofErr w:type="spellStart"/>
      <w:r w:rsidRPr="008428E8">
        <w:rPr>
          <w:rFonts w:ascii="Swis721 Th BT" w:hAnsi="Swis721 Th BT"/>
          <w:b/>
          <w:i/>
          <w:iCs/>
          <w:color w:val="404040" w:themeColor="text1" w:themeTint="BF"/>
          <w:sz w:val="23"/>
          <w:szCs w:val="23"/>
        </w:rPr>
        <w:t>Astragalus</w:t>
      </w:r>
      <w:proofErr w:type="spellEnd"/>
      <w:r w:rsidRPr="008428E8">
        <w:rPr>
          <w:rFonts w:ascii="Swis721 Th BT" w:hAnsi="Swis721 Th BT"/>
          <w:b/>
          <w:i/>
          <w:iCs/>
          <w:color w:val="404040" w:themeColor="text1" w:themeTint="BF"/>
          <w:sz w:val="23"/>
          <w:szCs w:val="23"/>
        </w:rPr>
        <w:t xml:space="preserve"> Combate Imunodeficiências </w:t>
      </w: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0B59C6" w:rsidRPr="009537E7" w14:paraId="26223CEB" w14:textId="77777777" w:rsidTr="000B59C6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175EAD12" w14:textId="77777777" w:rsidR="000B59C6" w:rsidRPr="008428E8" w:rsidRDefault="000B59C6" w:rsidP="002336B7">
            <w:pPr>
              <w:pStyle w:val="Corpo"/>
              <w:jc w:val="center"/>
              <w:rPr>
                <w:b/>
                <w:color w:val="FFFFFF" w:themeColor="background1"/>
                <w:szCs w:val="23"/>
              </w:rPr>
            </w:pPr>
            <w:r w:rsidRPr="008428E8">
              <w:rPr>
                <w:b/>
                <w:color w:val="FFFFFF" w:themeColor="background1"/>
                <w:szCs w:val="23"/>
              </w:rPr>
              <w:t xml:space="preserve">Cápsulas de </w:t>
            </w:r>
            <w:proofErr w:type="spellStart"/>
            <w:r w:rsidRPr="008428E8">
              <w:rPr>
                <w:b/>
                <w:color w:val="FFFFFF" w:themeColor="background1"/>
                <w:szCs w:val="23"/>
              </w:rPr>
              <w:t>Astragalus</w:t>
            </w:r>
            <w:proofErr w:type="spellEnd"/>
          </w:p>
        </w:tc>
      </w:tr>
      <w:tr w:rsidR="000B59C6" w:rsidRPr="009537E7" w14:paraId="17866614" w14:textId="77777777" w:rsidTr="002336B7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0A87D1C0" w14:textId="4812DC86" w:rsidR="000B59C6" w:rsidRPr="008428E8" w:rsidRDefault="000B59C6" w:rsidP="002336B7">
            <w:pPr>
              <w:jc w:val="center"/>
              <w:rPr>
                <w:rFonts w:ascii="Swis721 Th BT" w:hAnsi="Swis721 Th BT"/>
                <w:sz w:val="23"/>
                <w:szCs w:val="23"/>
              </w:rPr>
            </w:pPr>
            <w:proofErr w:type="spellStart"/>
            <w:r w:rsidRPr="008428E8">
              <w:rPr>
                <w:rFonts w:ascii="Swis721 Th BT" w:hAnsi="Swis721 Th BT"/>
                <w:sz w:val="23"/>
                <w:szCs w:val="23"/>
              </w:rPr>
              <w:t>Astragalus</w:t>
            </w:r>
            <w:proofErr w:type="spellEnd"/>
            <w:r w:rsidRPr="008428E8">
              <w:rPr>
                <w:rFonts w:ascii="Swis721 Th BT" w:hAnsi="Swis721 Th BT"/>
                <w:sz w:val="23"/>
                <w:szCs w:val="23"/>
              </w:rPr>
              <w:t xml:space="preserve"> extrato seco.</w:t>
            </w:r>
            <w:r w:rsidR="006D5ED6">
              <w:rPr>
                <w:rFonts w:ascii="Swis721 Th BT" w:hAnsi="Swis721 Th BT"/>
                <w:sz w:val="23"/>
                <w:szCs w:val="23"/>
              </w:rPr>
              <w:t>..</w:t>
            </w:r>
            <w:r w:rsidRPr="008428E8">
              <w:rPr>
                <w:rFonts w:ascii="Swis721 Th BT" w:hAnsi="Swis721 Th BT"/>
                <w:sz w:val="23"/>
                <w:szCs w:val="23"/>
              </w:rPr>
              <w:t>....400 - 8000 mg</w:t>
            </w:r>
          </w:p>
        </w:tc>
      </w:tr>
      <w:tr w:rsidR="000B59C6" w:rsidRPr="009537E7" w14:paraId="128CCEA2" w14:textId="77777777" w:rsidTr="002336B7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1A06D101" w14:textId="021BA12E" w:rsidR="000B59C6" w:rsidRPr="008428E8" w:rsidRDefault="000B59C6" w:rsidP="002336B7">
            <w:pPr>
              <w:pStyle w:val="formulas"/>
              <w:jc w:val="center"/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</w:pPr>
            <w:r w:rsidRPr="008428E8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Excipiente qsp.....................</w:t>
            </w:r>
            <w:r w:rsidR="00C24F62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..</w:t>
            </w:r>
            <w:r w:rsidRPr="008428E8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....1 Cápsula</w:t>
            </w:r>
          </w:p>
        </w:tc>
      </w:tr>
    </w:tbl>
    <w:p w14:paraId="3EDFEA54" w14:textId="77777777" w:rsidR="000B59C6" w:rsidRPr="00B12A58" w:rsidRDefault="000B59C6" w:rsidP="000B59C6">
      <w:pPr>
        <w:pStyle w:val="Corpo"/>
        <w:ind w:right="3969"/>
        <w:jc w:val="left"/>
        <w:rPr>
          <w:sz w:val="16"/>
          <w:szCs w:val="16"/>
        </w:rPr>
      </w:pPr>
      <w:r>
        <w:rPr>
          <w:sz w:val="16"/>
          <w:szCs w:val="16"/>
        </w:rPr>
        <w:t>Administrar 1 cápsula ao dia ou conforme orientação médica.</w:t>
      </w:r>
    </w:p>
    <w:p w14:paraId="2F2D6B50" w14:textId="77777777" w:rsidR="000B59C6" w:rsidRPr="00380F32" w:rsidRDefault="000B59C6" w:rsidP="000B59C6">
      <w:pPr>
        <w:jc w:val="both"/>
        <w:rPr>
          <w:rFonts w:ascii="Swis721 Th BT" w:hAnsi="Swis721 Th BT"/>
          <w:b/>
          <w:sz w:val="23"/>
          <w:szCs w:val="23"/>
        </w:rPr>
      </w:pPr>
    </w:p>
    <w:p w14:paraId="7C7AAAE2" w14:textId="77777777" w:rsidR="000B59C6" w:rsidRPr="00380F32" w:rsidRDefault="000B59C6" w:rsidP="000B59C6">
      <w:pPr>
        <w:jc w:val="both"/>
        <w:rPr>
          <w:rFonts w:ascii="Swis721 Th BT" w:hAnsi="Swis721 Th BT"/>
          <w:b/>
          <w:sz w:val="23"/>
          <w:szCs w:val="23"/>
        </w:rPr>
      </w:pPr>
      <w:r w:rsidRPr="00F1748B">
        <w:rPr>
          <w:noProof/>
          <w:sz w:val="16"/>
          <w:szCs w:val="16"/>
          <w:lang w:eastAsia="pt-BR"/>
        </w:rPr>
        <mc:AlternateContent>
          <mc:Choice Requires="wps">
            <w:drawing>
              <wp:inline distT="0" distB="0" distL="0" distR="0" wp14:anchorId="7BAAEAD6" wp14:editId="477E07A6">
                <wp:extent cx="5400040" cy="498764"/>
                <wp:effectExtent l="0" t="0" r="0" b="0"/>
                <wp:docPr id="46" name="Caixa de Texto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400040" cy="498764"/>
                        </a:xfrm>
                        <a:prstGeom prst="rect">
                          <a:avLst/>
                        </a:prstGeom>
                        <a:solidFill>
                          <a:srgbClr val="E7E6E6">
                            <a:lumMod val="100000"/>
                            <a:lumOff val="0"/>
                          </a:srgb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53ED8A0" w14:textId="77777777" w:rsidR="00D651CA" w:rsidRPr="0086694E" w:rsidRDefault="00D651CA" w:rsidP="000B59C6">
                            <w:pPr>
                              <w:pStyle w:val="Corpo"/>
                              <w:spacing w:line="276" w:lineRule="auto"/>
                              <w:rPr>
                                <w:sz w:val="20"/>
                                <w:szCs w:val="20"/>
                              </w:rPr>
                            </w:pPr>
                            <w:r w:rsidRPr="0086694E">
                              <w:rPr>
                                <w:sz w:val="20"/>
                                <w:szCs w:val="20"/>
                              </w:rPr>
                              <w:t xml:space="preserve">Aumenta a atividade de macrófagos, células </w:t>
                            </w:r>
                            <w:r w:rsidRPr="0086694E">
                              <w:rPr>
                                <w:i/>
                                <w:sz w:val="20"/>
                                <w:szCs w:val="20"/>
                              </w:rPr>
                              <w:t>Natural Killer</w:t>
                            </w:r>
                            <w:r w:rsidRPr="0086694E">
                              <w:rPr>
                                <w:sz w:val="20"/>
                                <w:szCs w:val="20"/>
                              </w:rPr>
                              <w:t xml:space="preserve"> (NK), libera linfócitos T e B, </w:t>
                            </w:r>
                            <w:proofErr w:type="spellStart"/>
                            <w:r w:rsidRPr="0086694E">
                              <w:rPr>
                                <w:sz w:val="20"/>
                                <w:szCs w:val="20"/>
                              </w:rPr>
                              <w:t>ibM</w:t>
                            </w:r>
                            <w:proofErr w:type="spellEnd"/>
                            <w:r w:rsidRPr="0086694E">
                              <w:rPr>
                                <w:sz w:val="20"/>
                                <w:szCs w:val="20"/>
                              </w:rPr>
                              <w:t>, IgE e interleucina-2, estimula o sistema adrenérgico e colinérgico (Li L, e</w:t>
                            </w:r>
                            <w:r w:rsidRPr="0086694E">
                              <w:rPr>
                                <w:i/>
                                <w:sz w:val="20"/>
                                <w:szCs w:val="20"/>
                              </w:rPr>
                              <w:t xml:space="preserve">t al. </w:t>
                            </w:r>
                            <w:r w:rsidRPr="0086694E">
                              <w:rPr>
                                <w:sz w:val="20"/>
                                <w:szCs w:val="20"/>
                              </w:rPr>
                              <w:t xml:space="preserve">2017; </w:t>
                            </w:r>
                            <w:proofErr w:type="spellStart"/>
                            <w:r w:rsidRPr="0086694E">
                              <w:rPr>
                                <w:sz w:val="20"/>
                                <w:szCs w:val="20"/>
                              </w:rPr>
                              <w:t>Piao</w:t>
                            </w:r>
                            <w:proofErr w:type="spellEnd"/>
                            <w:r w:rsidRPr="0086694E">
                              <w:rPr>
                                <w:sz w:val="20"/>
                                <w:szCs w:val="20"/>
                              </w:rPr>
                              <w:t xml:space="preserve"> YL, </w:t>
                            </w:r>
                            <w:r w:rsidRPr="0086694E">
                              <w:rPr>
                                <w:i/>
                                <w:sz w:val="20"/>
                                <w:szCs w:val="20"/>
                              </w:rPr>
                              <w:t>et al.</w:t>
                            </w:r>
                            <w:r w:rsidRPr="0086694E">
                              <w:rPr>
                                <w:sz w:val="20"/>
                                <w:szCs w:val="20"/>
                              </w:rPr>
                              <w:t xml:space="preserve"> 2014).</w:t>
                            </w:r>
                          </w:p>
                          <w:p w14:paraId="7709479D" w14:textId="77777777" w:rsidR="00D651CA" w:rsidRPr="00693A3D" w:rsidRDefault="00D651CA" w:rsidP="000B59C6">
                            <w:pPr>
                              <w:pStyle w:val="Corpo"/>
                              <w:spacing w:line="276" w:lineRule="auto"/>
                              <w:rPr>
                                <w:sz w:val="16"/>
                                <w:szCs w:val="16"/>
                              </w:rPr>
                            </w:pPr>
                          </w:p>
                          <w:p w14:paraId="3A0D5BE7" w14:textId="77777777" w:rsidR="00D651CA" w:rsidRPr="00693A3D" w:rsidRDefault="00D651CA" w:rsidP="000B59C6">
                            <w:pPr>
                              <w:pStyle w:val="Corpo"/>
                              <w:spacing w:line="276" w:lineRule="auto"/>
                              <w:rPr>
                                <w:sz w:val="16"/>
                                <w:szCs w:val="16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7BAAEAD6" id="_x0000_s1052" type="#_x0000_t202" style="width:425.2pt;height:39.2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" fillcolor="#e7e6e6" stroked="f">
                <v:textbox>
                  <w:txbxContent>
                    <w:p w14:paraId="253ED8A0" w14:textId="77777777" w:rsidR="00D651CA" w:rsidRPr="0086694E" w:rsidRDefault="00D651CA" w:rsidP="000B59C6">
                      <w:pPr>
                        <w:pStyle w:val="Corpo"/>
                        <w:spacing w:line="276" w:lineRule="auto"/>
                        <w:rPr>
                          <w:sz w:val="20"/>
                          <w:szCs w:val="20"/>
                        </w:rPr>
                      </w:pPr>
                      <w:r w:rsidRPr="0086694E">
                        <w:rPr>
                          <w:sz w:val="20"/>
                          <w:szCs w:val="20"/>
                        </w:rPr>
                        <w:t xml:space="preserve">Aumenta a atividade de macrófagos, células </w:t>
                      </w:r>
                      <w:r w:rsidRPr="0086694E">
                        <w:rPr>
                          <w:i/>
                          <w:sz w:val="20"/>
                          <w:szCs w:val="20"/>
                        </w:rPr>
                        <w:t>Natural Killer</w:t>
                      </w:r>
                      <w:r w:rsidRPr="0086694E">
                        <w:rPr>
                          <w:sz w:val="20"/>
                          <w:szCs w:val="20"/>
                        </w:rPr>
                        <w:t xml:space="preserve"> (NK), libera linfócitos T e B, </w:t>
                      </w:r>
                      <w:proofErr w:type="spellStart"/>
                      <w:r w:rsidRPr="0086694E">
                        <w:rPr>
                          <w:sz w:val="20"/>
                          <w:szCs w:val="20"/>
                        </w:rPr>
                        <w:t>ibM</w:t>
                      </w:r>
                      <w:proofErr w:type="spellEnd"/>
                      <w:r w:rsidRPr="0086694E">
                        <w:rPr>
                          <w:sz w:val="20"/>
                          <w:szCs w:val="20"/>
                        </w:rPr>
                        <w:t>, IgE e interleucina-2, estimula o sistema adrenérgico e colinérgico (Li L, e</w:t>
                      </w:r>
                      <w:r w:rsidRPr="0086694E">
                        <w:rPr>
                          <w:i/>
                          <w:sz w:val="20"/>
                          <w:szCs w:val="20"/>
                        </w:rPr>
                        <w:t xml:space="preserve">t al. </w:t>
                      </w:r>
                      <w:r w:rsidRPr="0086694E">
                        <w:rPr>
                          <w:sz w:val="20"/>
                          <w:szCs w:val="20"/>
                        </w:rPr>
                        <w:t xml:space="preserve">2017; </w:t>
                      </w:r>
                      <w:proofErr w:type="spellStart"/>
                      <w:r w:rsidRPr="0086694E">
                        <w:rPr>
                          <w:sz w:val="20"/>
                          <w:szCs w:val="20"/>
                        </w:rPr>
                        <w:t>Piao</w:t>
                      </w:r>
                      <w:proofErr w:type="spellEnd"/>
                      <w:r w:rsidRPr="0086694E">
                        <w:rPr>
                          <w:sz w:val="20"/>
                          <w:szCs w:val="20"/>
                        </w:rPr>
                        <w:t xml:space="preserve"> YL, </w:t>
                      </w:r>
                      <w:r w:rsidRPr="0086694E">
                        <w:rPr>
                          <w:i/>
                          <w:sz w:val="20"/>
                          <w:szCs w:val="20"/>
                        </w:rPr>
                        <w:t>et al.</w:t>
                      </w:r>
                      <w:r w:rsidRPr="0086694E">
                        <w:rPr>
                          <w:sz w:val="20"/>
                          <w:szCs w:val="20"/>
                        </w:rPr>
                        <w:t xml:space="preserve"> 2014).</w:t>
                      </w:r>
                    </w:p>
                    <w:p w14:paraId="7709479D" w14:textId="77777777" w:rsidR="00D651CA" w:rsidRPr="00693A3D" w:rsidRDefault="00D651CA" w:rsidP="000B59C6">
                      <w:pPr>
                        <w:pStyle w:val="Corpo"/>
                        <w:spacing w:line="276" w:lineRule="auto"/>
                        <w:rPr>
                          <w:sz w:val="16"/>
                          <w:szCs w:val="16"/>
                        </w:rPr>
                      </w:pPr>
                    </w:p>
                    <w:p w14:paraId="3A0D5BE7" w14:textId="77777777" w:rsidR="00D651CA" w:rsidRPr="00693A3D" w:rsidRDefault="00D651CA" w:rsidP="000B59C6">
                      <w:pPr>
                        <w:pStyle w:val="Corpo"/>
                        <w:spacing w:line="276" w:lineRule="auto"/>
                        <w:rPr>
                          <w:sz w:val="16"/>
                          <w:szCs w:val="16"/>
                        </w:rPr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14:paraId="55617B73" w14:textId="3CF3B4AB" w:rsidR="000B59C6" w:rsidRDefault="000B59C6" w:rsidP="000B59C6">
      <w:pPr>
        <w:jc w:val="both"/>
        <w:rPr>
          <w:rFonts w:ascii="Swis721 Th BT" w:hAnsi="Swis721 Th BT"/>
          <w:b/>
          <w:sz w:val="23"/>
          <w:szCs w:val="23"/>
        </w:rPr>
      </w:pPr>
    </w:p>
    <w:p w14:paraId="6C66DC29" w14:textId="77777777" w:rsidR="00C24F62" w:rsidRDefault="00C24F62" w:rsidP="000B59C6">
      <w:pPr>
        <w:jc w:val="both"/>
        <w:rPr>
          <w:rFonts w:ascii="Swis721 Th BT" w:hAnsi="Swis721 Th BT"/>
          <w:b/>
          <w:sz w:val="23"/>
          <w:szCs w:val="23"/>
        </w:rPr>
      </w:pPr>
    </w:p>
    <w:p w14:paraId="7BEE4208" w14:textId="77777777" w:rsidR="000B59C6" w:rsidRPr="008428E8" w:rsidRDefault="000B59C6" w:rsidP="000B59C6">
      <w:pPr>
        <w:jc w:val="both"/>
        <w:rPr>
          <w:rFonts w:ascii="Swis721 Th BT" w:hAnsi="Swis721 Th BT"/>
          <w:b/>
          <w:i/>
          <w:iCs/>
          <w:color w:val="404040" w:themeColor="text1" w:themeTint="BF"/>
          <w:sz w:val="23"/>
          <w:szCs w:val="23"/>
        </w:rPr>
      </w:pPr>
      <w:proofErr w:type="spellStart"/>
      <w:r w:rsidRPr="008428E8">
        <w:rPr>
          <w:rFonts w:ascii="Swis721 Th BT" w:hAnsi="Swis721 Th BT"/>
          <w:b/>
          <w:i/>
          <w:iCs/>
          <w:color w:val="404040" w:themeColor="text1" w:themeTint="BF"/>
          <w:sz w:val="23"/>
          <w:szCs w:val="23"/>
        </w:rPr>
        <w:t>Curcumina</w:t>
      </w:r>
      <w:proofErr w:type="spellEnd"/>
      <w:r w:rsidRPr="008428E8">
        <w:rPr>
          <w:rFonts w:ascii="Swis721 Th BT" w:hAnsi="Swis721 Th BT"/>
          <w:b/>
          <w:i/>
          <w:iCs/>
          <w:color w:val="404040" w:themeColor="text1" w:themeTint="BF"/>
          <w:sz w:val="23"/>
          <w:szCs w:val="23"/>
        </w:rPr>
        <w:t xml:space="preserve"> nas Imunodeficiências </w:t>
      </w: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0B59C6" w:rsidRPr="009537E7" w14:paraId="7D553FD1" w14:textId="77777777" w:rsidTr="000B59C6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7E682B62" w14:textId="77777777" w:rsidR="000B59C6" w:rsidRPr="008428E8" w:rsidRDefault="000B59C6" w:rsidP="002336B7">
            <w:pPr>
              <w:pStyle w:val="Corpo"/>
              <w:jc w:val="center"/>
              <w:rPr>
                <w:b/>
                <w:color w:val="FFFFFF" w:themeColor="background1"/>
                <w:szCs w:val="23"/>
              </w:rPr>
            </w:pPr>
            <w:r w:rsidRPr="008428E8">
              <w:rPr>
                <w:b/>
                <w:color w:val="FFFFFF" w:themeColor="background1"/>
                <w:szCs w:val="23"/>
              </w:rPr>
              <w:t xml:space="preserve">Cápsulas de </w:t>
            </w:r>
            <w:proofErr w:type="spellStart"/>
            <w:r w:rsidRPr="008428E8">
              <w:rPr>
                <w:b/>
                <w:color w:val="FFFFFF" w:themeColor="background1"/>
                <w:szCs w:val="23"/>
              </w:rPr>
              <w:t>Curcumina</w:t>
            </w:r>
            <w:proofErr w:type="spellEnd"/>
            <w:r w:rsidRPr="008428E8">
              <w:rPr>
                <w:b/>
                <w:color w:val="FFFFFF" w:themeColor="background1"/>
                <w:szCs w:val="23"/>
              </w:rPr>
              <w:t xml:space="preserve"> </w:t>
            </w:r>
          </w:p>
        </w:tc>
      </w:tr>
      <w:tr w:rsidR="000B59C6" w:rsidRPr="009537E7" w14:paraId="63AFA86D" w14:textId="77777777" w:rsidTr="002336B7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A7E2073" w14:textId="21F1A628" w:rsidR="000B59C6" w:rsidRPr="008428E8" w:rsidRDefault="000B59C6" w:rsidP="002336B7">
            <w:pPr>
              <w:jc w:val="center"/>
              <w:rPr>
                <w:rFonts w:ascii="Swis721 Th BT" w:hAnsi="Swis721 Th BT"/>
                <w:sz w:val="23"/>
                <w:szCs w:val="23"/>
              </w:rPr>
            </w:pPr>
            <w:proofErr w:type="spellStart"/>
            <w:r w:rsidRPr="008428E8">
              <w:rPr>
                <w:rFonts w:ascii="Swis721 Th BT" w:hAnsi="Swis721 Th BT"/>
                <w:sz w:val="23"/>
                <w:szCs w:val="23"/>
              </w:rPr>
              <w:t>Curcumina</w:t>
            </w:r>
            <w:proofErr w:type="spellEnd"/>
            <w:r w:rsidRPr="008428E8">
              <w:rPr>
                <w:rFonts w:ascii="Swis721 Th BT" w:hAnsi="Swis721 Th BT"/>
                <w:sz w:val="23"/>
                <w:szCs w:val="23"/>
              </w:rPr>
              <w:t>........</w:t>
            </w:r>
            <w:r w:rsidR="008428E8">
              <w:rPr>
                <w:rFonts w:ascii="Swis721 Th BT" w:hAnsi="Swis721 Th BT"/>
                <w:sz w:val="23"/>
                <w:szCs w:val="23"/>
              </w:rPr>
              <w:t>.</w:t>
            </w:r>
            <w:r w:rsidRPr="008428E8">
              <w:rPr>
                <w:rFonts w:ascii="Swis721 Th BT" w:hAnsi="Swis721 Th BT"/>
                <w:sz w:val="23"/>
                <w:szCs w:val="23"/>
              </w:rPr>
              <w:t>..................</w:t>
            </w:r>
            <w:r w:rsidR="00C24F62">
              <w:rPr>
                <w:rFonts w:ascii="Swis721 Th BT" w:hAnsi="Swis721 Th BT"/>
                <w:sz w:val="23"/>
                <w:szCs w:val="23"/>
              </w:rPr>
              <w:t>..</w:t>
            </w:r>
            <w:r w:rsidRPr="008428E8">
              <w:rPr>
                <w:rFonts w:ascii="Swis721 Th BT" w:hAnsi="Swis721 Th BT"/>
                <w:sz w:val="23"/>
                <w:szCs w:val="23"/>
              </w:rPr>
              <w:t>...... 1500 mg</w:t>
            </w:r>
          </w:p>
        </w:tc>
      </w:tr>
      <w:tr w:rsidR="000B59C6" w:rsidRPr="009537E7" w14:paraId="1A58FF2D" w14:textId="77777777" w:rsidTr="002336B7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4DD56D4" w14:textId="22A95A94" w:rsidR="000B59C6" w:rsidRPr="008428E8" w:rsidRDefault="000B59C6" w:rsidP="002336B7">
            <w:pPr>
              <w:pStyle w:val="formulas"/>
              <w:jc w:val="center"/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</w:pPr>
            <w:r w:rsidRPr="008428E8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Excipiente qsp....................</w:t>
            </w:r>
            <w:r w:rsidR="00C24F62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..</w:t>
            </w:r>
            <w:r w:rsidRPr="008428E8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.....1 Cápsula</w:t>
            </w:r>
          </w:p>
        </w:tc>
      </w:tr>
    </w:tbl>
    <w:p w14:paraId="634213FF" w14:textId="77777777" w:rsidR="000B59C6" w:rsidRPr="00B12A58" w:rsidRDefault="000B59C6" w:rsidP="000B59C6">
      <w:pPr>
        <w:pStyle w:val="Corpo"/>
        <w:ind w:right="3969"/>
        <w:jc w:val="left"/>
        <w:rPr>
          <w:sz w:val="16"/>
          <w:szCs w:val="16"/>
        </w:rPr>
      </w:pPr>
      <w:r>
        <w:rPr>
          <w:sz w:val="16"/>
          <w:szCs w:val="16"/>
        </w:rPr>
        <w:t>Administrar 1 cápsula ao dia ou conforme orientação médica.</w:t>
      </w:r>
    </w:p>
    <w:p w14:paraId="790615BE" w14:textId="77777777" w:rsidR="000B59C6" w:rsidRPr="00380F32" w:rsidRDefault="000B59C6" w:rsidP="000B59C6">
      <w:pPr>
        <w:jc w:val="both"/>
        <w:rPr>
          <w:rFonts w:ascii="Swis721 Th BT" w:hAnsi="Swis721 Th BT"/>
          <w:b/>
          <w:sz w:val="23"/>
          <w:szCs w:val="23"/>
        </w:rPr>
      </w:pPr>
    </w:p>
    <w:p w14:paraId="42A4B2B8" w14:textId="5ADE4A5C" w:rsidR="000B59C6" w:rsidRDefault="000B59C6" w:rsidP="000B59C6">
      <w:pPr>
        <w:jc w:val="both"/>
        <w:rPr>
          <w:rFonts w:ascii="Swis721 Th BT" w:hAnsi="Swis721 Th BT"/>
          <w:b/>
          <w:sz w:val="23"/>
          <w:szCs w:val="23"/>
        </w:rPr>
      </w:pPr>
      <w:r w:rsidRPr="00F1748B">
        <w:rPr>
          <w:noProof/>
          <w:sz w:val="16"/>
          <w:szCs w:val="16"/>
          <w:lang w:eastAsia="pt-BR"/>
        </w:rPr>
        <mc:AlternateContent>
          <mc:Choice Requires="wps">
            <w:drawing>
              <wp:inline distT="0" distB="0" distL="0" distR="0" wp14:anchorId="3DCE22F3" wp14:editId="741DA9BA">
                <wp:extent cx="5400040" cy="724395"/>
                <wp:effectExtent l="0" t="0" r="0" b="0"/>
                <wp:docPr id="48" name="Caixa de Texto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400040" cy="724395"/>
                        </a:xfrm>
                        <a:prstGeom prst="rect">
                          <a:avLst/>
                        </a:prstGeom>
                        <a:solidFill>
                          <a:srgbClr val="E7E6E6">
                            <a:lumMod val="100000"/>
                            <a:lumOff val="0"/>
                          </a:srgb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6778419" w14:textId="77777777" w:rsidR="00D651CA" w:rsidRPr="007401CC" w:rsidRDefault="00D651CA" w:rsidP="000B59C6">
                            <w:pPr>
                              <w:pStyle w:val="Corpo"/>
                              <w:spacing w:line="276" w:lineRule="auto"/>
                              <w:rPr>
                                <w:sz w:val="20"/>
                                <w:szCs w:val="20"/>
                              </w:rPr>
                            </w:pPr>
                            <w:r w:rsidRPr="007401CC">
                              <w:rPr>
                                <w:sz w:val="20"/>
                                <w:szCs w:val="20"/>
                              </w:rPr>
                              <w:t>Inibição da produção de marcadores inflamatórios (COX, fator de crescimento endotelial vascular (VEGF), fator de necrose tumoral alfa (TNF-alfa), interleucinas (IL-23, -17, -1</w:t>
                            </w:r>
                            <w:r w:rsidRPr="007401CC">
                              <w:rPr>
                                <w:rFonts w:ascii="Calibri" w:hAnsi="Calibri" w:cs="Calibri"/>
                                <w:sz w:val="20"/>
                                <w:szCs w:val="20"/>
                              </w:rPr>
                              <w:t>β</w:t>
                            </w:r>
                            <w:r w:rsidRPr="007401CC">
                              <w:rPr>
                                <w:sz w:val="20"/>
                                <w:szCs w:val="20"/>
                              </w:rPr>
                              <w:t xml:space="preserve">, -4), melhora das concentrações plasmáticas de glutationa e </w:t>
                            </w:r>
                            <w:proofErr w:type="spellStart"/>
                            <w:r w:rsidRPr="007401CC">
                              <w:rPr>
                                <w:sz w:val="20"/>
                                <w:szCs w:val="20"/>
                              </w:rPr>
                              <w:t>NrF</w:t>
                            </w:r>
                            <w:proofErr w:type="spellEnd"/>
                            <w:r w:rsidRPr="007401CC">
                              <w:rPr>
                                <w:sz w:val="20"/>
                                <w:szCs w:val="20"/>
                              </w:rPr>
                              <w:t xml:space="preserve"> -2 (</w:t>
                            </w:r>
                            <w:proofErr w:type="spellStart"/>
                            <w:r w:rsidRPr="007401CC">
                              <w:rPr>
                                <w:sz w:val="20"/>
                                <w:szCs w:val="20"/>
                              </w:rPr>
                              <w:t>Zuccotti</w:t>
                            </w:r>
                            <w:proofErr w:type="spellEnd"/>
                            <w:r w:rsidRPr="007401CC">
                              <w:rPr>
                                <w:sz w:val="20"/>
                                <w:szCs w:val="20"/>
                              </w:rPr>
                              <w:t xml:space="preserve"> GV, </w:t>
                            </w:r>
                            <w:r w:rsidRPr="007401CC">
                              <w:rPr>
                                <w:i/>
                                <w:sz w:val="20"/>
                                <w:szCs w:val="20"/>
                              </w:rPr>
                              <w:t>et al.</w:t>
                            </w:r>
                            <w:r w:rsidRPr="007401CC">
                              <w:rPr>
                                <w:sz w:val="20"/>
                                <w:szCs w:val="20"/>
                              </w:rPr>
                              <w:t xml:space="preserve"> 2009; </w:t>
                            </w:r>
                            <w:proofErr w:type="spellStart"/>
                            <w:r w:rsidRPr="007401CC">
                              <w:rPr>
                                <w:sz w:val="20"/>
                                <w:szCs w:val="20"/>
                              </w:rPr>
                              <w:t>Ranjan</w:t>
                            </w:r>
                            <w:proofErr w:type="spellEnd"/>
                            <w:r w:rsidRPr="007401CC">
                              <w:rPr>
                                <w:sz w:val="20"/>
                                <w:szCs w:val="20"/>
                              </w:rPr>
                              <w:t xml:space="preserve"> D, </w:t>
                            </w:r>
                            <w:r w:rsidRPr="007401CC">
                              <w:rPr>
                                <w:i/>
                                <w:sz w:val="20"/>
                                <w:szCs w:val="20"/>
                              </w:rPr>
                              <w:t>et al.</w:t>
                            </w:r>
                            <w:r w:rsidRPr="007401CC">
                              <w:rPr>
                                <w:sz w:val="20"/>
                                <w:szCs w:val="20"/>
                              </w:rPr>
                              <w:t xml:space="preserve"> 2004). </w:t>
                            </w:r>
                          </w:p>
                          <w:p w14:paraId="42139A69" w14:textId="77777777" w:rsidR="00D651CA" w:rsidRPr="00693A3D" w:rsidRDefault="00D651CA" w:rsidP="000B59C6">
                            <w:pPr>
                              <w:pStyle w:val="Corpo"/>
                              <w:spacing w:line="276" w:lineRule="auto"/>
                              <w:rPr>
                                <w:sz w:val="16"/>
                                <w:szCs w:val="16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DCE22F3" id="_x0000_s1053" type="#_x0000_t202" style="width:425.2pt;height:57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" fillcolor="#e7e6e6" stroked="f">
                <v:textbox>
                  <w:txbxContent>
                    <w:p w14:paraId="56778419" w14:textId="77777777" w:rsidR="00D651CA" w:rsidRPr="007401CC" w:rsidRDefault="00D651CA" w:rsidP="000B59C6">
                      <w:pPr>
                        <w:pStyle w:val="Corpo"/>
                        <w:spacing w:line="276" w:lineRule="auto"/>
                        <w:rPr>
                          <w:sz w:val="20"/>
                          <w:szCs w:val="20"/>
                        </w:rPr>
                      </w:pPr>
                      <w:r w:rsidRPr="007401CC">
                        <w:rPr>
                          <w:sz w:val="20"/>
                          <w:szCs w:val="20"/>
                        </w:rPr>
                        <w:t>Inibição da produção de marcadores inflamatórios (COX, fator de crescimento endotelial vascular (VEGF), fator de necrose tumoral alfa (TNF-alfa), interleucinas (IL-23, -17, -1</w:t>
                      </w:r>
                      <w:r w:rsidRPr="007401CC">
                        <w:rPr>
                          <w:rFonts w:ascii="Calibri" w:hAnsi="Calibri" w:cs="Calibri"/>
                          <w:sz w:val="20"/>
                          <w:szCs w:val="20"/>
                        </w:rPr>
                        <w:t>β</w:t>
                      </w:r>
                      <w:r w:rsidRPr="007401CC">
                        <w:rPr>
                          <w:sz w:val="20"/>
                          <w:szCs w:val="20"/>
                        </w:rPr>
                        <w:t xml:space="preserve">, -4), melhora das concentrações plasmáticas de glutationa e </w:t>
                      </w:r>
                      <w:proofErr w:type="spellStart"/>
                      <w:r w:rsidRPr="007401CC">
                        <w:rPr>
                          <w:sz w:val="20"/>
                          <w:szCs w:val="20"/>
                        </w:rPr>
                        <w:t>NrF</w:t>
                      </w:r>
                      <w:proofErr w:type="spellEnd"/>
                      <w:r w:rsidRPr="007401CC">
                        <w:rPr>
                          <w:sz w:val="20"/>
                          <w:szCs w:val="20"/>
                        </w:rPr>
                        <w:t xml:space="preserve"> -2 (</w:t>
                      </w:r>
                      <w:proofErr w:type="spellStart"/>
                      <w:r w:rsidRPr="007401CC">
                        <w:rPr>
                          <w:sz w:val="20"/>
                          <w:szCs w:val="20"/>
                        </w:rPr>
                        <w:t>Zuccotti</w:t>
                      </w:r>
                      <w:proofErr w:type="spellEnd"/>
                      <w:r w:rsidRPr="007401CC">
                        <w:rPr>
                          <w:sz w:val="20"/>
                          <w:szCs w:val="20"/>
                        </w:rPr>
                        <w:t xml:space="preserve"> GV, </w:t>
                      </w:r>
                      <w:r w:rsidRPr="007401CC">
                        <w:rPr>
                          <w:i/>
                          <w:sz w:val="20"/>
                          <w:szCs w:val="20"/>
                        </w:rPr>
                        <w:t>et al.</w:t>
                      </w:r>
                      <w:r w:rsidRPr="007401CC">
                        <w:rPr>
                          <w:sz w:val="20"/>
                          <w:szCs w:val="20"/>
                        </w:rPr>
                        <w:t xml:space="preserve"> 2009; </w:t>
                      </w:r>
                      <w:proofErr w:type="spellStart"/>
                      <w:r w:rsidRPr="007401CC">
                        <w:rPr>
                          <w:sz w:val="20"/>
                          <w:szCs w:val="20"/>
                        </w:rPr>
                        <w:t>Ranjan</w:t>
                      </w:r>
                      <w:proofErr w:type="spellEnd"/>
                      <w:r w:rsidRPr="007401CC">
                        <w:rPr>
                          <w:sz w:val="20"/>
                          <w:szCs w:val="20"/>
                        </w:rPr>
                        <w:t xml:space="preserve"> D, </w:t>
                      </w:r>
                      <w:r w:rsidRPr="007401CC">
                        <w:rPr>
                          <w:i/>
                          <w:sz w:val="20"/>
                          <w:szCs w:val="20"/>
                        </w:rPr>
                        <w:t>et al.</w:t>
                      </w:r>
                      <w:r w:rsidRPr="007401CC">
                        <w:rPr>
                          <w:sz w:val="20"/>
                          <w:szCs w:val="20"/>
                        </w:rPr>
                        <w:t xml:space="preserve"> 2004). </w:t>
                      </w:r>
                    </w:p>
                    <w:p w14:paraId="42139A69" w14:textId="77777777" w:rsidR="00D651CA" w:rsidRPr="00693A3D" w:rsidRDefault="00D651CA" w:rsidP="000B59C6">
                      <w:pPr>
                        <w:pStyle w:val="Corpo"/>
                        <w:spacing w:line="276" w:lineRule="auto"/>
                        <w:rPr>
                          <w:sz w:val="16"/>
                          <w:szCs w:val="16"/>
                        </w:rPr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14:paraId="41C3DD97" w14:textId="48F85674" w:rsidR="008314D8" w:rsidRDefault="008314D8" w:rsidP="000B59C6">
      <w:pPr>
        <w:jc w:val="both"/>
        <w:rPr>
          <w:rFonts w:ascii="Swis721 Th BT" w:hAnsi="Swis721 Th BT"/>
          <w:b/>
          <w:sz w:val="23"/>
          <w:szCs w:val="23"/>
        </w:rPr>
      </w:pPr>
    </w:p>
    <w:p w14:paraId="7A19703C" w14:textId="77777777" w:rsidR="00C24F62" w:rsidRDefault="00C24F62" w:rsidP="000B59C6">
      <w:pPr>
        <w:jc w:val="both"/>
        <w:rPr>
          <w:rFonts w:ascii="Swis721 Th BT" w:hAnsi="Swis721 Th BT"/>
          <w:b/>
          <w:sz w:val="23"/>
          <w:szCs w:val="23"/>
        </w:rPr>
      </w:pPr>
    </w:p>
    <w:p w14:paraId="275D2064" w14:textId="26ED63EF" w:rsidR="00C95923" w:rsidRDefault="00C95923" w:rsidP="000B59C6">
      <w:pPr>
        <w:jc w:val="both"/>
        <w:rPr>
          <w:rFonts w:ascii="Swis721 Th BT" w:hAnsi="Swis721 Th BT"/>
          <w:b/>
          <w:sz w:val="23"/>
          <w:szCs w:val="23"/>
        </w:rPr>
      </w:pPr>
    </w:p>
    <w:p w14:paraId="7C1F8E2E" w14:textId="77777777" w:rsidR="00C95923" w:rsidRPr="00E87C61" w:rsidRDefault="00C95923" w:rsidP="000B59C6">
      <w:pPr>
        <w:jc w:val="both"/>
        <w:rPr>
          <w:rFonts w:ascii="Swis721 Th BT" w:hAnsi="Swis721 Th BT"/>
          <w:b/>
          <w:sz w:val="23"/>
          <w:szCs w:val="23"/>
        </w:rPr>
      </w:pPr>
    </w:p>
    <w:p w14:paraId="43690407" w14:textId="77777777" w:rsidR="000B59C6" w:rsidRPr="008428E8" w:rsidRDefault="000B59C6" w:rsidP="000B59C6">
      <w:pPr>
        <w:jc w:val="both"/>
        <w:rPr>
          <w:rFonts w:ascii="Swis721 Th BT" w:hAnsi="Swis721 Th BT"/>
          <w:b/>
          <w:iCs/>
          <w:color w:val="404040" w:themeColor="text1" w:themeTint="BF"/>
          <w:sz w:val="23"/>
          <w:szCs w:val="23"/>
        </w:rPr>
      </w:pPr>
      <w:proofErr w:type="spellStart"/>
      <w:r w:rsidRPr="008428E8">
        <w:rPr>
          <w:rFonts w:ascii="Swis721 Th BT" w:hAnsi="Swis721 Th BT"/>
          <w:b/>
          <w:iCs/>
          <w:color w:val="404040" w:themeColor="text1" w:themeTint="BF"/>
          <w:sz w:val="23"/>
          <w:szCs w:val="23"/>
        </w:rPr>
        <w:lastRenderedPageBreak/>
        <w:t>Echinacea</w:t>
      </w:r>
      <w:proofErr w:type="spellEnd"/>
      <w:r w:rsidRPr="008428E8">
        <w:rPr>
          <w:rFonts w:ascii="Swis721 Th BT" w:hAnsi="Swis721 Th BT"/>
          <w:b/>
          <w:iCs/>
          <w:color w:val="404040" w:themeColor="text1" w:themeTint="BF"/>
          <w:sz w:val="23"/>
          <w:szCs w:val="23"/>
        </w:rPr>
        <w:t xml:space="preserve"> </w:t>
      </w:r>
      <w:proofErr w:type="spellStart"/>
      <w:r w:rsidRPr="008428E8">
        <w:rPr>
          <w:rFonts w:ascii="Swis721 Th BT" w:hAnsi="Swis721 Th BT"/>
          <w:b/>
          <w:iCs/>
          <w:color w:val="404040" w:themeColor="text1" w:themeTint="BF"/>
          <w:sz w:val="23"/>
          <w:szCs w:val="23"/>
        </w:rPr>
        <w:t>purpurea</w:t>
      </w:r>
      <w:proofErr w:type="spellEnd"/>
      <w:r w:rsidRPr="008428E8">
        <w:rPr>
          <w:rFonts w:ascii="Swis721 Th BT" w:hAnsi="Swis721 Th BT"/>
          <w:b/>
          <w:iCs/>
          <w:color w:val="404040" w:themeColor="text1" w:themeTint="BF"/>
          <w:sz w:val="23"/>
          <w:szCs w:val="23"/>
        </w:rPr>
        <w:t xml:space="preserve"> nas Imunodeficiências </w:t>
      </w: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0B59C6" w:rsidRPr="009537E7" w14:paraId="6E2A9080" w14:textId="77777777" w:rsidTr="000B59C6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2ECC4973" w14:textId="77777777" w:rsidR="000B59C6" w:rsidRPr="008428E8" w:rsidRDefault="000B59C6" w:rsidP="002336B7">
            <w:pPr>
              <w:pStyle w:val="Corpo"/>
              <w:jc w:val="center"/>
              <w:rPr>
                <w:b/>
                <w:color w:val="FFFFFF" w:themeColor="background1"/>
                <w:szCs w:val="23"/>
              </w:rPr>
            </w:pPr>
            <w:r w:rsidRPr="008428E8">
              <w:rPr>
                <w:b/>
                <w:color w:val="FFFFFF" w:themeColor="background1"/>
                <w:szCs w:val="23"/>
              </w:rPr>
              <w:t xml:space="preserve">Cápsulas de </w:t>
            </w:r>
            <w:proofErr w:type="spellStart"/>
            <w:r w:rsidRPr="008428E8">
              <w:rPr>
                <w:b/>
                <w:i/>
                <w:color w:val="FFFFFF" w:themeColor="background1"/>
                <w:szCs w:val="23"/>
              </w:rPr>
              <w:t>Echinacea</w:t>
            </w:r>
            <w:proofErr w:type="spellEnd"/>
            <w:r w:rsidRPr="008428E8">
              <w:rPr>
                <w:b/>
                <w:i/>
                <w:color w:val="FFFFFF" w:themeColor="background1"/>
                <w:szCs w:val="23"/>
              </w:rPr>
              <w:t xml:space="preserve"> </w:t>
            </w:r>
            <w:proofErr w:type="spellStart"/>
            <w:r w:rsidRPr="008428E8">
              <w:rPr>
                <w:b/>
                <w:i/>
                <w:color w:val="FFFFFF" w:themeColor="background1"/>
                <w:szCs w:val="23"/>
              </w:rPr>
              <w:t>purpurea</w:t>
            </w:r>
            <w:proofErr w:type="spellEnd"/>
          </w:p>
        </w:tc>
      </w:tr>
      <w:tr w:rsidR="000B59C6" w:rsidRPr="009537E7" w14:paraId="142EC1C4" w14:textId="77777777" w:rsidTr="002336B7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1F66287" w14:textId="68E4805B" w:rsidR="000B59C6" w:rsidRPr="008428E8" w:rsidRDefault="000B59C6" w:rsidP="002336B7">
            <w:pPr>
              <w:jc w:val="center"/>
              <w:rPr>
                <w:rFonts w:ascii="Swis721 Th BT" w:hAnsi="Swis721 Th BT"/>
                <w:sz w:val="23"/>
                <w:szCs w:val="23"/>
              </w:rPr>
            </w:pPr>
            <w:proofErr w:type="spellStart"/>
            <w:r w:rsidRPr="008428E8">
              <w:rPr>
                <w:rFonts w:ascii="Swis721 Th BT" w:hAnsi="Swis721 Th BT"/>
                <w:i/>
                <w:sz w:val="23"/>
                <w:szCs w:val="23"/>
              </w:rPr>
              <w:t>Echinacea</w:t>
            </w:r>
            <w:proofErr w:type="spellEnd"/>
            <w:r w:rsidRPr="008428E8">
              <w:rPr>
                <w:rFonts w:ascii="Swis721 Th BT" w:hAnsi="Swis721 Th BT"/>
                <w:i/>
                <w:sz w:val="23"/>
                <w:szCs w:val="23"/>
              </w:rPr>
              <w:t xml:space="preserve"> </w:t>
            </w:r>
            <w:proofErr w:type="spellStart"/>
            <w:r w:rsidRPr="008428E8">
              <w:rPr>
                <w:rFonts w:ascii="Swis721 Th BT" w:hAnsi="Swis721 Th BT"/>
                <w:i/>
                <w:sz w:val="23"/>
                <w:szCs w:val="23"/>
              </w:rPr>
              <w:t>purpurea</w:t>
            </w:r>
            <w:proofErr w:type="spellEnd"/>
            <w:r w:rsidRPr="008428E8">
              <w:rPr>
                <w:rFonts w:ascii="Swis721 Th BT" w:hAnsi="Swis721 Th BT"/>
                <w:sz w:val="23"/>
                <w:szCs w:val="23"/>
              </w:rPr>
              <w:t>...</w:t>
            </w:r>
            <w:r w:rsidR="00C24F62">
              <w:rPr>
                <w:rFonts w:ascii="Swis721 Th BT" w:hAnsi="Swis721 Th BT"/>
                <w:sz w:val="23"/>
                <w:szCs w:val="23"/>
              </w:rPr>
              <w:t>.......</w:t>
            </w:r>
            <w:r w:rsidRPr="008428E8">
              <w:rPr>
                <w:rFonts w:ascii="Swis721 Th BT" w:hAnsi="Swis721 Th BT"/>
                <w:sz w:val="23"/>
                <w:szCs w:val="23"/>
              </w:rPr>
              <w:t>..300 - 3000 mg</w:t>
            </w:r>
          </w:p>
        </w:tc>
      </w:tr>
      <w:tr w:rsidR="000B59C6" w:rsidRPr="009537E7" w14:paraId="1789D2A4" w14:textId="77777777" w:rsidTr="002336B7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0CC4542" w14:textId="09E793CF" w:rsidR="000B59C6" w:rsidRPr="008428E8" w:rsidRDefault="000B59C6" w:rsidP="002336B7">
            <w:pPr>
              <w:pStyle w:val="formulas"/>
              <w:jc w:val="center"/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</w:pPr>
            <w:r w:rsidRPr="008428E8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Excipiente qsp................</w:t>
            </w:r>
            <w:r w:rsidR="00C24F62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..</w:t>
            </w:r>
            <w:r w:rsidRPr="008428E8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.........1 Cápsula</w:t>
            </w:r>
          </w:p>
        </w:tc>
      </w:tr>
    </w:tbl>
    <w:p w14:paraId="1D629301" w14:textId="77777777" w:rsidR="000B59C6" w:rsidRPr="00B12A58" w:rsidRDefault="000B59C6" w:rsidP="000B59C6">
      <w:pPr>
        <w:pStyle w:val="Corpo"/>
        <w:ind w:right="3969"/>
        <w:jc w:val="left"/>
        <w:rPr>
          <w:sz w:val="16"/>
          <w:szCs w:val="16"/>
        </w:rPr>
      </w:pPr>
      <w:r>
        <w:rPr>
          <w:sz w:val="16"/>
          <w:szCs w:val="16"/>
        </w:rPr>
        <w:t>Administrar 1 cápsula ao dia ou conforme orientação médica.</w:t>
      </w:r>
    </w:p>
    <w:p w14:paraId="69AE5465" w14:textId="77777777" w:rsidR="000B59C6" w:rsidRPr="00380F32" w:rsidRDefault="000B59C6" w:rsidP="000B59C6">
      <w:pPr>
        <w:jc w:val="both"/>
        <w:rPr>
          <w:rFonts w:ascii="Swis721 Th BT" w:hAnsi="Swis721 Th BT"/>
          <w:b/>
          <w:sz w:val="23"/>
          <w:szCs w:val="23"/>
        </w:rPr>
      </w:pPr>
    </w:p>
    <w:p w14:paraId="76B72624" w14:textId="08132297" w:rsidR="000B59C6" w:rsidRPr="00E30B25" w:rsidRDefault="000B59C6" w:rsidP="000B59C6">
      <w:pPr>
        <w:jc w:val="both"/>
        <w:rPr>
          <w:rFonts w:ascii="Swis721 Th BT" w:hAnsi="Swis721 Th BT"/>
          <w:b/>
          <w:sz w:val="23"/>
          <w:szCs w:val="23"/>
        </w:rPr>
      </w:pPr>
      <w:r w:rsidRPr="00F1748B">
        <w:rPr>
          <w:noProof/>
          <w:sz w:val="16"/>
          <w:szCs w:val="16"/>
          <w:lang w:eastAsia="pt-BR"/>
        </w:rPr>
        <mc:AlternateContent>
          <mc:Choice Requires="wps">
            <w:drawing>
              <wp:inline distT="0" distB="0" distL="0" distR="0" wp14:anchorId="615D86EC" wp14:editId="64902CE6">
                <wp:extent cx="5400040" cy="890649"/>
                <wp:effectExtent l="0" t="0" r="0" b="5080"/>
                <wp:docPr id="49" name="Caixa de Texto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400040" cy="890649"/>
                        </a:xfrm>
                        <a:prstGeom prst="rect">
                          <a:avLst/>
                        </a:prstGeom>
                        <a:solidFill>
                          <a:srgbClr val="E7E6E6">
                            <a:lumMod val="100000"/>
                            <a:lumOff val="0"/>
                          </a:srgb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FCEE27D" w14:textId="77777777" w:rsidR="00D651CA" w:rsidRPr="007401CC" w:rsidRDefault="00D651CA" w:rsidP="000B59C6">
                            <w:pPr>
                              <w:pStyle w:val="Corpo"/>
                              <w:spacing w:line="276" w:lineRule="auto"/>
                              <w:rPr>
                                <w:sz w:val="20"/>
                                <w:szCs w:val="20"/>
                              </w:rPr>
                            </w:pPr>
                            <w:r w:rsidRPr="007401CC">
                              <w:rPr>
                                <w:sz w:val="20"/>
                                <w:szCs w:val="20"/>
                              </w:rPr>
                              <w:t xml:space="preserve">Agonista do receptor </w:t>
                            </w:r>
                            <w:proofErr w:type="spellStart"/>
                            <w:r w:rsidRPr="007401CC">
                              <w:rPr>
                                <w:sz w:val="20"/>
                                <w:szCs w:val="20"/>
                              </w:rPr>
                              <w:t>canabinóide</w:t>
                            </w:r>
                            <w:proofErr w:type="spellEnd"/>
                            <w:r w:rsidRPr="007401CC">
                              <w:rPr>
                                <w:sz w:val="20"/>
                                <w:szCs w:val="20"/>
                              </w:rPr>
                              <w:t xml:space="preserve"> 2 (CB2), amplificação do sinal </w:t>
                            </w:r>
                            <w:proofErr w:type="spellStart"/>
                            <w:r w:rsidRPr="007401CC">
                              <w:rPr>
                                <w:sz w:val="20"/>
                                <w:szCs w:val="20"/>
                              </w:rPr>
                              <w:t>cAMP</w:t>
                            </w:r>
                            <w:proofErr w:type="spellEnd"/>
                            <w:r w:rsidRPr="007401CC">
                              <w:rPr>
                                <w:sz w:val="20"/>
                                <w:szCs w:val="20"/>
                              </w:rPr>
                              <w:t>, vias JNK, NF-</w:t>
                            </w:r>
                            <w:proofErr w:type="spellStart"/>
                            <w:r w:rsidRPr="007401CC">
                              <w:rPr>
                                <w:sz w:val="20"/>
                                <w:szCs w:val="20"/>
                              </w:rPr>
                              <w:t>kB</w:t>
                            </w:r>
                            <w:proofErr w:type="spellEnd"/>
                            <w:r w:rsidRPr="007401CC">
                              <w:rPr>
                                <w:sz w:val="20"/>
                                <w:szCs w:val="20"/>
                              </w:rPr>
                              <w:t>, p38 / MAPK e inibição de (fator de necrose tumoral alfa) TNF-</w:t>
                            </w:r>
                            <w:r w:rsidRPr="007401CC">
                              <w:rPr>
                                <w:rFonts w:ascii="Calibri" w:hAnsi="Calibri" w:cs="Calibri"/>
                                <w:sz w:val="20"/>
                                <w:szCs w:val="20"/>
                              </w:rPr>
                              <w:t>α</w:t>
                            </w:r>
                            <w:r w:rsidRPr="007401CC">
                              <w:rPr>
                                <w:sz w:val="20"/>
                                <w:szCs w:val="20"/>
                              </w:rPr>
                              <w:t>, ciclo-</w:t>
                            </w:r>
                            <w:proofErr w:type="spellStart"/>
                            <w:r w:rsidRPr="007401CC">
                              <w:rPr>
                                <w:sz w:val="20"/>
                                <w:szCs w:val="20"/>
                              </w:rPr>
                              <w:t>oxigenases</w:t>
                            </w:r>
                            <w:proofErr w:type="spellEnd"/>
                            <w:r w:rsidRPr="007401CC">
                              <w:rPr>
                                <w:sz w:val="20"/>
                                <w:szCs w:val="20"/>
                              </w:rPr>
                              <w:t xml:space="preserve"> (COX-1 e COX-2) e 5- LO (5-lipoxigenase) em mon</w:t>
                            </w:r>
                            <w:r w:rsidRPr="007401CC">
                              <w:rPr>
                                <w:rFonts w:cs="Swis721 Th BT"/>
                                <w:sz w:val="20"/>
                                <w:szCs w:val="20"/>
                              </w:rPr>
                              <w:t>ó</w:t>
                            </w:r>
                            <w:r w:rsidRPr="007401CC">
                              <w:rPr>
                                <w:sz w:val="20"/>
                                <w:szCs w:val="20"/>
                              </w:rPr>
                              <w:t>citos, bem como em macr</w:t>
                            </w:r>
                            <w:r w:rsidRPr="007401CC">
                              <w:rPr>
                                <w:rFonts w:cs="Swis721 Th BT"/>
                                <w:sz w:val="20"/>
                                <w:szCs w:val="20"/>
                              </w:rPr>
                              <w:t>ó</w:t>
                            </w:r>
                            <w:r w:rsidRPr="007401CC">
                              <w:rPr>
                                <w:sz w:val="20"/>
                                <w:szCs w:val="20"/>
                              </w:rPr>
                              <w:t>fagos, estimula</w:t>
                            </w:r>
                            <w:r w:rsidRPr="007401CC">
                              <w:rPr>
                                <w:rFonts w:cs="Swis721 Th BT"/>
                                <w:sz w:val="20"/>
                                <w:szCs w:val="20"/>
                              </w:rPr>
                              <w:t>çã</w:t>
                            </w:r>
                            <w:r w:rsidRPr="007401CC">
                              <w:rPr>
                                <w:sz w:val="20"/>
                                <w:szCs w:val="20"/>
                              </w:rPr>
                              <w:t>o da produ</w:t>
                            </w:r>
                            <w:r w:rsidRPr="007401CC">
                              <w:rPr>
                                <w:rFonts w:cs="Swis721 Th BT"/>
                                <w:sz w:val="20"/>
                                <w:szCs w:val="20"/>
                              </w:rPr>
                              <w:t>çã</w:t>
                            </w:r>
                            <w:r w:rsidRPr="007401CC">
                              <w:rPr>
                                <w:sz w:val="20"/>
                                <w:szCs w:val="20"/>
                              </w:rPr>
                              <w:t>o de interferon gama (</w:t>
                            </w:r>
                            <w:proofErr w:type="spellStart"/>
                            <w:r w:rsidRPr="007401CC">
                              <w:rPr>
                                <w:sz w:val="20"/>
                                <w:szCs w:val="20"/>
                              </w:rPr>
                              <w:t>Manayi</w:t>
                            </w:r>
                            <w:proofErr w:type="spellEnd"/>
                            <w:r w:rsidRPr="007401CC">
                              <w:rPr>
                                <w:sz w:val="20"/>
                                <w:szCs w:val="20"/>
                              </w:rPr>
                              <w:t xml:space="preserve"> A, </w:t>
                            </w:r>
                            <w:r w:rsidRPr="007401CC">
                              <w:rPr>
                                <w:i/>
                                <w:sz w:val="20"/>
                                <w:szCs w:val="20"/>
                              </w:rPr>
                              <w:t>et al.</w:t>
                            </w:r>
                            <w:r w:rsidRPr="007401CC">
                              <w:rPr>
                                <w:sz w:val="20"/>
                                <w:szCs w:val="20"/>
                              </w:rPr>
                              <w:t xml:space="preserve"> 2015; </w:t>
                            </w:r>
                            <w:proofErr w:type="spellStart"/>
                            <w:r w:rsidRPr="007401CC">
                              <w:rPr>
                                <w:sz w:val="20"/>
                                <w:szCs w:val="20"/>
                              </w:rPr>
                              <w:t>Shah</w:t>
                            </w:r>
                            <w:proofErr w:type="spellEnd"/>
                            <w:r w:rsidRPr="007401CC">
                              <w:rPr>
                                <w:sz w:val="20"/>
                                <w:szCs w:val="20"/>
                              </w:rPr>
                              <w:t xml:space="preserve"> SA, </w:t>
                            </w:r>
                            <w:r w:rsidRPr="007401CC">
                              <w:rPr>
                                <w:i/>
                                <w:sz w:val="20"/>
                                <w:szCs w:val="20"/>
                              </w:rPr>
                              <w:t>et al.</w:t>
                            </w:r>
                            <w:r w:rsidRPr="007401CC">
                              <w:rPr>
                                <w:sz w:val="20"/>
                                <w:szCs w:val="20"/>
                              </w:rPr>
                              <w:t xml:space="preserve"> 2007)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615D86EC" id="_x0000_s1054" type="#_x0000_t202" style="width:425.2pt;height:70.1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" fillcolor="#e7e6e6" stroked="f">
                <v:textbox>
                  <w:txbxContent>
                    <w:p w14:paraId="6FCEE27D" w14:textId="77777777" w:rsidR="00D651CA" w:rsidRPr="007401CC" w:rsidRDefault="00D651CA" w:rsidP="000B59C6">
                      <w:pPr>
                        <w:pStyle w:val="Corpo"/>
                        <w:spacing w:line="276" w:lineRule="auto"/>
                        <w:rPr>
                          <w:sz w:val="20"/>
                          <w:szCs w:val="20"/>
                        </w:rPr>
                      </w:pPr>
                      <w:r w:rsidRPr="007401CC">
                        <w:rPr>
                          <w:sz w:val="20"/>
                          <w:szCs w:val="20"/>
                        </w:rPr>
                        <w:t xml:space="preserve">Agonista do receptor </w:t>
                      </w:r>
                      <w:proofErr w:type="spellStart"/>
                      <w:r w:rsidRPr="007401CC">
                        <w:rPr>
                          <w:sz w:val="20"/>
                          <w:szCs w:val="20"/>
                        </w:rPr>
                        <w:t>canabinóide</w:t>
                      </w:r>
                      <w:proofErr w:type="spellEnd"/>
                      <w:r w:rsidRPr="007401CC">
                        <w:rPr>
                          <w:sz w:val="20"/>
                          <w:szCs w:val="20"/>
                        </w:rPr>
                        <w:t xml:space="preserve"> 2 (CB2), amplificação do sinal </w:t>
                      </w:r>
                      <w:proofErr w:type="spellStart"/>
                      <w:r w:rsidRPr="007401CC">
                        <w:rPr>
                          <w:sz w:val="20"/>
                          <w:szCs w:val="20"/>
                        </w:rPr>
                        <w:t>cAMP</w:t>
                      </w:r>
                      <w:proofErr w:type="spellEnd"/>
                      <w:r w:rsidRPr="007401CC">
                        <w:rPr>
                          <w:sz w:val="20"/>
                          <w:szCs w:val="20"/>
                        </w:rPr>
                        <w:t>, vias JNK, NF-</w:t>
                      </w:r>
                      <w:proofErr w:type="spellStart"/>
                      <w:r w:rsidRPr="007401CC">
                        <w:rPr>
                          <w:sz w:val="20"/>
                          <w:szCs w:val="20"/>
                        </w:rPr>
                        <w:t>kB</w:t>
                      </w:r>
                      <w:proofErr w:type="spellEnd"/>
                      <w:r w:rsidRPr="007401CC">
                        <w:rPr>
                          <w:sz w:val="20"/>
                          <w:szCs w:val="20"/>
                        </w:rPr>
                        <w:t>, p38 / MAPK e inibição de (fator de necrose tumoral alfa) TNF-</w:t>
                      </w:r>
                      <w:r w:rsidRPr="007401CC">
                        <w:rPr>
                          <w:rFonts w:ascii="Calibri" w:hAnsi="Calibri" w:cs="Calibri"/>
                          <w:sz w:val="20"/>
                          <w:szCs w:val="20"/>
                        </w:rPr>
                        <w:t>α</w:t>
                      </w:r>
                      <w:r w:rsidRPr="007401CC">
                        <w:rPr>
                          <w:sz w:val="20"/>
                          <w:szCs w:val="20"/>
                        </w:rPr>
                        <w:t>, ciclo-</w:t>
                      </w:r>
                      <w:proofErr w:type="spellStart"/>
                      <w:r w:rsidRPr="007401CC">
                        <w:rPr>
                          <w:sz w:val="20"/>
                          <w:szCs w:val="20"/>
                        </w:rPr>
                        <w:t>oxigenases</w:t>
                      </w:r>
                      <w:proofErr w:type="spellEnd"/>
                      <w:r w:rsidRPr="007401CC">
                        <w:rPr>
                          <w:sz w:val="20"/>
                          <w:szCs w:val="20"/>
                        </w:rPr>
                        <w:t xml:space="preserve"> (COX-1 e COX-2) e 5- LO (5-lipoxigenase) em mon</w:t>
                      </w:r>
                      <w:r w:rsidRPr="007401CC">
                        <w:rPr>
                          <w:rFonts w:cs="Swis721 Th BT"/>
                          <w:sz w:val="20"/>
                          <w:szCs w:val="20"/>
                        </w:rPr>
                        <w:t>ó</w:t>
                      </w:r>
                      <w:r w:rsidRPr="007401CC">
                        <w:rPr>
                          <w:sz w:val="20"/>
                          <w:szCs w:val="20"/>
                        </w:rPr>
                        <w:t>citos, bem como em macr</w:t>
                      </w:r>
                      <w:r w:rsidRPr="007401CC">
                        <w:rPr>
                          <w:rFonts w:cs="Swis721 Th BT"/>
                          <w:sz w:val="20"/>
                          <w:szCs w:val="20"/>
                        </w:rPr>
                        <w:t>ó</w:t>
                      </w:r>
                      <w:r w:rsidRPr="007401CC">
                        <w:rPr>
                          <w:sz w:val="20"/>
                          <w:szCs w:val="20"/>
                        </w:rPr>
                        <w:t>fagos, estimula</w:t>
                      </w:r>
                      <w:r w:rsidRPr="007401CC">
                        <w:rPr>
                          <w:rFonts w:cs="Swis721 Th BT"/>
                          <w:sz w:val="20"/>
                          <w:szCs w:val="20"/>
                        </w:rPr>
                        <w:t>çã</w:t>
                      </w:r>
                      <w:r w:rsidRPr="007401CC">
                        <w:rPr>
                          <w:sz w:val="20"/>
                          <w:szCs w:val="20"/>
                        </w:rPr>
                        <w:t>o da produ</w:t>
                      </w:r>
                      <w:r w:rsidRPr="007401CC">
                        <w:rPr>
                          <w:rFonts w:cs="Swis721 Th BT"/>
                          <w:sz w:val="20"/>
                          <w:szCs w:val="20"/>
                        </w:rPr>
                        <w:t>çã</w:t>
                      </w:r>
                      <w:r w:rsidRPr="007401CC">
                        <w:rPr>
                          <w:sz w:val="20"/>
                          <w:szCs w:val="20"/>
                        </w:rPr>
                        <w:t>o de interferon gama (</w:t>
                      </w:r>
                      <w:proofErr w:type="spellStart"/>
                      <w:r w:rsidRPr="007401CC">
                        <w:rPr>
                          <w:sz w:val="20"/>
                          <w:szCs w:val="20"/>
                        </w:rPr>
                        <w:t>Manayi</w:t>
                      </w:r>
                      <w:proofErr w:type="spellEnd"/>
                      <w:r w:rsidRPr="007401CC">
                        <w:rPr>
                          <w:sz w:val="20"/>
                          <w:szCs w:val="20"/>
                        </w:rPr>
                        <w:t xml:space="preserve"> A, </w:t>
                      </w:r>
                      <w:r w:rsidRPr="007401CC">
                        <w:rPr>
                          <w:i/>
                          <w:sz w:val="20"/>
                          <w:szCs w:val="20"/>
                        </w:rPr>
                        <w:t>et al.</w:t>
                      </w:r>
                      <w:r w:rsidRPr="007401CC">
                        <w:rPr>
                          <w:sz w:val="20"/>
                          <w:szCs w:val="20"/>
                        </w:rPr>
                        <w:t xml:space="preserve"> 2015; </w:t>
                      </w:r>
                      <w:proofErr w:type="spellStart"/>
                      <w:r w:rsidRPr="007401CC">
                        <w:rPr>
                          <w:sz w:val="20"/>
                          <w:szCs w:val="20"/>
                        </w:rPr>
                        <w:t>Shah</w:t>
                      </w:r>
                      <w:proofErr w:type="spellEnd"/>
                      <w:r w:rsidRPr="007401CC">
                        <w:rPr>
                          <w:sz w:val="20"/>
                          <w:szCs w:val="20"/>
                        </w:rPr>
                        <w:t xml:space="preserve"> SA, </w:t>
                      </w:r>
                      <w:r w:rsidRPr="007401CC">
                        <w:rPr>
                          <w:i/>
                          <w:sz w:val="20"/>
                          <w:szCs w:val="20"/>
                        </w:rPr>
                        <w:t>et al.</w:t>
                      </w:r>
                      <w:r w:rsidRPr="007401CC">
                        <w:rPr>
                          <w:sz w:val="20"/>
                          <w:szCs w:val="20"/>
                        </w:rPr>
                        <w:t xml:space="preserve"> 2007).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40994221" w14:textId="242BA1F7" w:rsidR="000B59C6" w:rsidRDefault="000B59C6" w:rsidP="000B59C6">
      <w:pPr>
        <w:jc w:val="both"/>
        <w:rPr>
          <w:rFonts w:ascii="Swis721 Th BT" w:hAnsi="Swis721 Th BT"/>
          <w:b/>
          <w:sz w:val="23"/>
          <w:szCs w:val="23"/>
        </w:rPr>
      </w:pPr>
    </w:p>
    <w:p w14:paraId="38F13C99" w14:textId="19AE9872" w:rsidR="00C24F62" w:rsidRDefault="00C24F62" w:rsidP="000B59C6">
      <w:pPr>
        <w:jc w:val="both"/>
        <w:rPr>
          <w:rFonts w:ascii="Swis721 Th BT" w:hAnsi="Swis721 Th BT"/>
          <w:b/>
          <w:sz w:val="23"/>
          <w:szCs w:val="23"/>
        </w:rPr>
      </w:pPr>
    </w:p>
    <w:p w14:paraId="5A1AFF3D" w14:textId="77777777" w:rsidR="00C24F62" w:rsidRDefault="00C24F62" w:rsidP="000B59C6">
      <w:pPr>
        <w:jc w:val="both"/>
        <w:rPr>
          <w:rFonts w:ascii="Swis721 Th BT" w:hAnsi="Swis721 Th BT"/>
          <w:b/>
          <w:sz w:val="23"/>
          <w:szCs w:val="23"/>
        </w:rPr>
      </w:pPr>
    </w:p>
    <w:p w14:paraId="7409529B" w14:textId="77777777" w:rsidR="000B59C6" w:rsidRPr="008428E8" w:rsidRDefault="000B59C6" w:rsidP="000B59C6">
      <w:pPr>
        <w:jc w:val="both"/>
        <w:rPr>
          <w:rFonts w:ascii="Swis721 Th BT" w:hAnsi="Swis721 Th BT"/>
          <w:b/>
          <w:i/>
          <w:iCs/>
          <w:color w:val="404040" w:themeColor="text1" w:themeTint="BF"/>
          <w:sz w:val="23"/>
          <w:szCs w:val="23"/>
        </w:rPr>
      </w:pPr>
      <w:r w:rsidRPr="008428E8">
        <w:rPr>
          <w:rFonts w:ascii="Swis721 Th BT" w:hAnsi="Swis721 Th BT"/>
          <w:b/>
          <w:i/>
          <w:iCs/>
          <w:color w:val="404040" w:themeColor="text1" w:themeTint="BF"/>
          <w:sz w:val="23"/>
          <w:szCs w:val="23"/>
        </w:rPr>
        <w:t>Resveratrol nos Distúrbios Imunológicos Associados a Componentes Inflamatórios</w:t>
      </w: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0B59C6" w:rsidRPr="009537E7" w14:paraId="00AA3F65" w14:textId="77777777" w:rsidTr="000B59C6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24B2F694" w14:textId="77777777" w:rsidR="000B59C6" w:rsidRPr="008428E8" w:rsidRDefault="000B59C6" w:rsidP="002336B7">
            <w:pPr>
              <w:pStyle w:val="Corpo"/>
              <w:jc w:val="center"/>
              <w:rPr>
                <w:b/>
                <w:color w:val="FFFFFF" w:themeColor="background1"/>
                <w:szCs w:val="23"/>
              </w:rPr>
            </w:pPr>
            <w:r w:rsidRPr="008428E8">
              <w:rPr>
                <w:b/>
                <w:color w:val="FFFFFF" w:themeColor="background1"/>
                <w:szCs w:val="23"/>
              </w:rPr>
              <w:t>Cápsulas de Resveratrol</w:t>
            </w:r>
          </w:p>
        </w:tc>
      </w:tr>
      <w:tr w:rsidR="000B59C6" w:rsidRPr="009537E7" w14:paraId="4DFFCE56" w14:textId="77777777" w:rsidTr="002336B7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1E4EBEF0" w14:textId="0D0D92F5" w:rsidR="000B59C6" w:rsidRPr="008428E8" w:rsidRDefault="000B59C6" w:rsidP="002336B7">
            <w:pPr>
              <w:jc w:val="center"/>
              <w:rPr>
                <w:rFonts w:ascii="Swis721 Th BT" w:hAnsi="Swis721 Th BT"/>
                <w:sz w:val="23"/>
                <w:szCs w:val="23"/>
              </w:rPr>
            </w:pPr>
            <w:r w:rsidRPr="008428E8">
              <w:rPr>
                <w:rFonts w:ascii="Swis721 Th BT" w:hAnsi="Swis721 Th BT"/>
                <w:sz w:val="23"/>
                <w:szCs w:val="23"/>
              </w:rPr>
              <w:t>Resveratrol....................................150 mg</w:t>
            </w:r>
          </w:p>
        </w:tc>
      </w:tr>
      <w:tr w:rsidR="000B59C6" w:rsidRPr="009537E7" w14:paraId="107ECD2B" w14:textId="77777777" w:rsidTr="002336B7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99B93B7" w14:textId="13AB6B30" w:rsidR="000B59C6" w:rsidRPr="008428E8" w:rsidRDefault="000B59C6" w:rsidP="002336B7">
            <w:pPr>
              <w:pStyle w:val="formulas"/>
              <w:jc w:val="center"/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</w:pPr>
            <w:r w:rsidRPr="008428E8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Excipiente qsp.........................1 Cápsula</w:t>
            </w:r>
          </w:p>
        </w:tc>
      </w:tr>
    </w:tbl>
    <w:p w14:paraId="4C53F7CA" w14:textId="2F45484B" w:rsidR="000B59C6" w:rsidRPr="00E30B25" w:rsidRDefault="000B59C6" w:rsidP="00E30B25">
      <w:pPr>
        <w:pStyle w:val="Corpo"/>
        <w:ind w:right="3969"/>
        <w:jc w:val="left"/>
        <w:rPr>
          <w:sz w:val="16"/>
          <w:szCs w:val="16"/>
        </w:rPr>
      </w:pPr>
      <w:r>
        <w:rPr>
          <w:sz w:val="16"/>
          <w:szCs w:val="16"/>
        </w:rPr>
        <w:t>Administrar 1 cápsula ao dia ou conforme orientação médica.</w:t>
      </w:r>
    </w:p>
    <w:p w14:paraId="4C55D487" w14:textId="0D268D13" w:rsidR="000B59C6" w:rsidRPr="00380F32" w:rsidRDefault="000B59C6" w:rsidP="000B59C6">
      <w:pPr>
        <w:jc w:val="both"/>
        <w:rPr>
          <w:rFonts w:ascii="Swis721 Th BT" w:hAnsi="Swis721 Th BT"/>
          <w:b/>
          <w:sz w:val="23"/>
          <w:szCs w:val="23"/>
        </w:rPr>
      </w:pPr>
    </w:p>
    <w:p w14:paraId="2AD11CD1" w14:textId="4BCE2E3F" w:rsidR="000B59C6" w:rsidRDefault="00C95923" w:rsidP="000B59C6">
      <w:pPr>
        <w:jc w:val="both"/>
        <w:rPr>
          <w:rFonts w:ascii="Swis721 Th BT" w:hAnsi="Swis721 Th BT"/>
          <w:b/>
          <w:sz w:val="23"/>
          <w:szCs w:val="23"/>
        </w:rPr>
      </w:pPr>
      <w:r w:rsidRPr="00F1748B">
        <w:rPr>
          <w:noProof/>
          <w:sz w:val="16"/>
          <w:szCs w:val="16"/>
          <w:lang w:eastAsia="pt-BR"/>
        </w:rPr>
        <mc:AlternateContent>
          <mc:Choice Requires="wps">
            <w:drawing>
              <wp:inline distT="0" distB="0" distL="0" distR="0" wp14:anchorId="3FD0FA0F" wp14:editId="7582560A">
                <wp:extent cx="5400040" cy="795647"/>
                <wp:effectExtent l="0" t="0" r="0" b="5080"/>
                <wp:docPr id="50" name="Caixa de Texto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400040" cy="795647"/>
                        </a:xfrm>
                        <a:prstGeom prst="rect">
                          <a:avLst/>
                        </a:prstGeom>
                        <a:solidFill>
                          <a:srgbClr val="E7E6E6">
                            <a:lumMod val="100000"/>
                            <a:lumOff val="0"/>
                          </a:srgb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5926234" w14:textId="77777777" w:rsidR="00D651CA" w:rsidRPr="007401CC" w:rsidRDefault="00D651CA" w:rsidP="00C95923">
                            <w:pPr>
                              <w:pStyle w:val="Corpo"/>
                              <w:spacing w:line="276" w:lineRule="auto"/>
                              <w:rPr>
                                <w:sz w:val="20"/>
                                <w:szCs w:val="20"/>
                              </w:rPr>
                            </w:pPr>
                            <w:r w:rsidRPr="007401CC">
                              <w:rPr>
                                <w:sz w:val="20"/>
                                <w:szCs w:val="20"/>
                              </w:rPr>
                              <w:t>Antioxidant</w:t>
                            </w:r>
                            <w:r>
                              <w:rPr>
                                <w:sz w:val="20"/>
                                <w:szCs w:val="20"/>
                              </w:rPr>
                              <w:t>e</w:t>
                            </w:r>
                            <w:r w:rsidRPr="007401CC">
                              <w:rPr>
                                <w:sz w:val="20"/>
                                <w:szCs w:val="20"/>
                              </w:rPr>
                              <w:t xml:space="preserve"> melhora os níveis plasmáticos de células interferon gama (IFN-gama</w:t>
                            </w:r>
                            <w:r>
                              <w:rPr>
                                <w:sz w:val="20"/>
                                <w:szCs w:val="20"/>
                              </w:rPr>
                              <w:t>)</w:t>
                            </w:r>
                            <w:r w:rsidRPr="007401CC">
                              <w:rPr>
                                <w:sz w:val="20"/>
                                <w:szCs w:val="20"/>
                              </w:rPr>
                              <w:t>, participa da ativação de macrófagos, células T e natural killer (NK) e está envolvido nas funções supressoras reguladoras de células T CD4 </w:t>
                            </w:r>
                            <w:r w:rsidRPr="007401CC">
                              <w:rPr>
                                <w:sz w:val="20"/>
                                <w:szCs w:val="20"/>
                                <w:vertAlign w:val="superscript"/>
                              </w:rPr>
                              <w:t>+</w:t>
                            </w:r>
                            <w:r w:rsidRPr="007401CC">
                              <w:rPr>
                                <w:sz w:val="20"/>
                                <w:szCs w:val="20"/>
                              </w:rPr>
                              <w:t> CD25 (</w:t>
                            </w:r>
                            <w:proofErr w:type="spellStart"/>
                            <w:r w:rsidRPr="007401CC">
                              <w:rPr>
                                <w:sz w:val="20"/>
                                <w:szCs w:val="20"/>
                              </w:rPr>
                              <w:t>Patel</w:t>
                            </w:r>
                            <w:proofErr w:type="spellEnd"/>
                            <w:r w:rsidRPr="007401CC">
                              <w:rPr>
                                <w:sz w:val="20"/>
                                <w:szCs w:val="20"/>
                              </w:rPr>
                              <w:t xml:space="preserve"> 2017; </w:t>
                            </w:r>
                            <w:proofErr w:type="spellStart"/>
                            <w:r w:rsidRPr="007401CC">
                              <w:rPr>
                                <w:sz w:val="20"/>
                                <w:szCs w:val="20"/>
                              </w:rPr>
                              <w:t>Magrone</w:t>
                            </w:r>
                            <w:proofErr w:type="spellEnd"/>
                            <w:r w:rsidRPr="007401CC">
                              <w:rPr>
                                <w:sz w:val="20"/>
                                <w:szCs w:val="20"/>
                              </w:rPr>
                              <w:t xml:space="preserve"> T </w:t>
                            </w:r>
                            <w:r w:rsidRPr="007401CC">
                              <w:rPr>
                                <w:i/>
                                <w:sz w:val="20"/>
                                <w:szCs w:val="20"/>
                              </w:rPr>
                              <w:t>et al.</w:t>
                            </w:r>
                            <w:r w:rsidRPr="007401CC">
                              <w:rPr>
                                <w:sz w:val="20"/>
                                <w:szCs w:val="20"/>
                              </w:rPr>
                              <w:t xml:space="preserve"> 2014)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FD0FA0F" id="_x0000_s1055" type="#_x0000_t202" style="width:425.2pt;height:62.6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" fillcolor="#e7e6e6" stroked="f">
                <v:textbox>
                  <w:txbxContent>
                    <w:p w14:paraId="35926234" w14:textId="77777777" w:rsidR="00D651CA" w:rsidRPr="007401CC" w:rsidRDefault="00D651CA" w:rsidP="00C95923">
                      <w:pPr>
                        <w:pStyle w:val="Corpo"/>
                        <w:spacing w:line="276" w:lineRule="auto"/>
                        <w:rPr>
                          <w:sz w:val="20"/>
                          <w:szCs w:val="20"/>
                        </w:rPr>
                      </w:pPr>
                      <w:r w:rsidRPr="007401CC">
                        <w:rPr>
                          <w:sz w:val="20"/>
                          <w:szCs w:val="20"/>
                        </w:rPr>
                        <w:t>Antioxidant</w:t>
                      </w:r>
                      <w:r>
                        <w:rPr>
                          <w:sz w:val="20"/>
                          <w:szCs w:val="20"/>
                        </w:rPr>
                        <w:t>e</w:t>
                      </w:r>
                      <w:r w:rsidRPr="007401CC">
                        <w:rPr>
                          <w:sz w:val="20"/>
                          <w:szCs w:val="20"/>
                        </w:rPr>
                        <w:t xml:space="preserve"> melhora os níveis plasmáticos de células interferon gama (IFN-gama</w:t>
                      </w:r>
                      <w:r>
                        <w:rPr>
                          <w:sz w:val="20"/>
                          <w:szCs w:val="20"/>
                        </w:rPr>
                        <w:t>)</w:t>
                      </w:r>
                      <w:r w:rsidRPr="007401CC">
                        <w:rPr>
                          <w:sz w:val="20"/>
                          <w:szCs w:val="20"/>
                        </w:rPr>
                        <w:t>, participa da ativação de macrófagos, células T e natural killer (NK) e está envolvido nas funções supressoras reguladoras de células T CD4 </w:t>
                      </w:r>
                      <w:r w:rsidRPr="007401CC">
                        <w:rPr>
                          <w:sz w:val="20"/>
                          <w:szCs w:val="20"/>
                          <w:vertAlign w:val="superscript"/>
                        </w:rPr>
                        <w:t>+</w:t>
                      </w:r>
                      <w:r w:rsidRPr="007401CC">
                        <w:rPr>
                          <w:sz w:val="20"/>
                          <w:szCs w:val="20"/>
                        </w:rPr>
                        <w:t> CD25 (</w:t>
                      </w:r>
                      <w:proofErr w:type="spellStart"/>
                      <w:r w:rsidRPr="007401CC">
                        <w:rPr>
                          <w:sz w:val="20"/>
                          <w:szCs w:val="20"/>
                        </w:rPr>
                        <w:t>Patel</w:t>
                      </w:r>
                      <w:proofErr w:type="spellEnd"/>
                      <w:r w:rsidRPr="007401CC">
                        <w:rPr>
                          <w:sz w:val="20"/>
                          <w:szCs w:val="20"/>
                        </w:rPr>
                        <w:t xml:space="preserve"> 2017; </w:t>
                      </w:r>
                      <w:proofErr w:type="spellStart"/>
                      <w:r w:rsidRPr="007401CC">
                        <w:rPr>
                          <w:sz w:val="20"/>
                          <w:szCs w:val="20"/>
                        </w:rPr>
                        <w:t>Magrone</w:t>
                      </w:r>
                      <w:proofErr w:type="spellEnd"/>
                      <w:r w:rsidRPr="007401CC">
                        <w:rPr>
                          <w:sz w:val="20"/>
                          <w:szCs w:val="20"/>
                        </w:rPr>
                        <w:t xml:space="preserve"> T </w:t>
                      </w:r>
                      <w:r w:rsidRPr="007401CC">
                        <w:rPr>
                          <w:i/>
                          <w:sz w:val="20"/>
                          <w:szCs w:val="20"/>
                        </w:rPr>
                        <w:t>et al.</w:t>
                      </w:r>
                      <w:r w:rsidRPr="007401CC">
                        <w:rPr>
                          <w:sz w:val="20"/>
                          <w:szCs w:val="20"/>
                        </w:rPr>
                        <w:t xml:space="preserve"> 2014).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063E6CAB" w14:textId="77777777" w:rsidR="00C95923" w:rsidRDefault="00C95923" w:rsidP="000B59C6">
      <w:pPr>
        <w:jc w:val="both"/>
        <w:rPr>
          <w:rFonts w:ascii="Swis721 Th BT" w:hAnsi="Swis721 Th BT"/>
          <w:b/>
          <w:i/>
          <w:iCs/>
          <w:color w:val="404040" w:themeColor="text1" w:themeTint="BF"/>
          <w:sz w:val="23"/>
          <w:szCs w:val="23"/>
        </w:rPr>
      </w:pPr>
    </w:p>
    <w:p w14:paraId="37774565" w14:textId="77777777" w:rsidR="00C95923" w:rsidRDefault="00C95923" w:rsidP="000B59C6">
      <w:pPr>
        <w:jc w:val="both"/>
        <w:rPr>
          <w:rFonts w:ascii="Swis721 Th BT" w:hAnsi="Swis721 Th BT"/>
          <w:b/>
          <w:i/>
          <w:iCs/>
          <w:color w:val="404040" w:themeColor="text1" w:themeTint="BF"/>
          <w:sz w:val="23"/>
          <w:szCs w:val="23"/>
        </w:rPr>
      </w:pPr>
    </w:p>
    <w:p w14:paraId="30A33395" w14:textId="77777777" w:rsidR="00C95923" w:rsidRDefault="00C95923" w:rsidP="000B59C6">
      <w:pPr>
        <w:jc w:val="both"/>
        <w:rPr>
          <w:rFonts w:ascii="Swis721 Th BT" w:hAnsi="Swis721 Th BT"/>
          <w:b/>
          <w:i/>
          <w:iCs/>
          <w:color w:val="404040" w:themeColor="text1" w:themeTint="BF"/>
          <w:sz w:val="23"/>
          <w:szCs w:val="23"/>
        </w:rPr>
      </w:pPr>
    </w:p>
    <w:p w14:paraId="64F3937E" w14:textId="77777777" w:rsidR="00C95923" w:rsidRDefault="00C95923" w:rsidP="000B59C6">
      <w:pPr>
        <w:jc w:val="both"/>
        <w:rPr>
          <w:rFonts w:ascii="Swis721 Th BT" w:hAnsi="Swis721 Th BT"/>
          <w:b/>
          <w:i/>
          <w:iCs/>
          <w:color w:val="404040" w:themeColor="text1" w:themeTint="BF"/>
          <w:sz w:val="23"/>
          <w:szCs w:val="23"/>
        </w:rPr>
      </w:pPr>
    </w:p>
    <w:p w14:paraId="74B8F313" w14:textId="77777777" w:rsidR="00C95923" w:rsidRDefault="00C95923" w:rsidP="000B59C6">
      <w:pPr>
        <w:jc w:val="both"/>
        <w:rPr>
          <w:rFonts w:ascii="Swis721 Th BT" w:hAnsi="Swis721 Th BT"/>
          <w:b/>
          <w:i/>
          <w:iCs/>
          <w:color w:val="404040" w:themeColor="text1" w:themeTint="BF"/>
          <w:sz w:val="23"/>
          <w:szCs w:val="23"/>
        </w:rPr>
      </w:pPr>
    </w:p>
    <w:p w14:paraId="4875743E" w14:textId="77777777" w:rsidR="00C95923" w:rsidRDefault="00C95923" w:rsidP="000B59C6">
      <w:pPr>
        <w:jc w:val="both"/>
        <w:rPr>
          <w:rFonts w:ascii="Swis721 Th BT" w:hAnsi="Swis721 Th BT"/>
          <w:b/>
          <w:i/>
          <w:iCs/>
          <w:color w:val="404040" w:themeColor="text1" w:themeTint="BF"/>
          <w:sz w:val="23"/>
          <w:szCs w:val="23"/>
        </w:rPr>
      </w:pPr>
    </w:p>
    <w:p w14:paraId="13C71836" w14:textId="7652257F" w:rsidR="000B59C6" w:rsidRPr="008428E8" w:rsidRDefault="000B59C6" w:rsidP="000B59C6">
      <w:pPr>
        <w:jc w:val="both"/>
        <w:rPr>
          <w:rFonts w:ascii="Swis721 Th BT" w:hAnsi="Swis721 Th BT"/>
          <w:b/>
          <w:i/>
          <w:iCs/>
          <w:color w:val="404040" w:themeColor="text1" w:themeTint="BF"/>
          <w:sz w:val="23"/>
          <w:szCs w:val="23"/>
        </w:rPr>
      </w:pPr>
      <w:r w:rsidRPr="008428E8">
        <w:rPr>
          <w:rFonts w:ascii="Swis721 Th BT" w:hAnsi="Swis721 Th BT"/>
          <w:b/>
          <w:i/>
          <w:iCs/>
          <w:color w:val="404040" w:themeColor="text1" w:themeTint="BF"/>
          <w:sz w:val="23"/>
          <w:szCs w:val="23"/>
        </w:rPr>
        <w:lastRenderedPageBreak/>
        <w:t xml:space="preserve">Selênio na Disfunção do Sistema Imune </w:t>
      </w: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0B59C6" w:rsidRPr="009537E7" w14:paraId="74AA374D" w14:textId="77777777" w:rsidTr="000B59C6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57F888F0" w14:textId="77777777" w:rsidR="000B59C6" w:rsidRPr="008428E8" w:rsidRDefault="000B59C6" w:rsidP="002336B7">
            <w:pPr>
              <w:pStyle w:val="Corpo"/>
              <w:jc w:val="center"/>
              <w:rPr>
                <w:b/>
                <w:color w:val="FFFFFF" w:themeColor="background1"/>
                <w:szCs w:val="23"/>
              </w:rPr>
            </w:pPr>
            <w:r w:rsidRPr="008428E8">
              <w:rPr>
                <w:b/>
                <w:color w:val="FFFFFF" w:themeColor="background1"/>
                <w:szCs w:val="23"/>
              </w:rPr>
              <w:t xml:space="preserve">Cápsulas de Selênio </w:t>
            </w:r>
          </w:p>
        </w:tc>
      </w:tr>
      <w:tr w:rsidR="000B59C6" w:rsidRPr="009537E7" w14:paraId="627AFAF5" w14:textId="77777777" w:rsidTr="002336B7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1187631" w14:textId="54C37B97" w:rsidR="000B59C6" w:rsidRPr="008428E8" w:rsidRDefault="000B59C6" w:rsidP="002336B7">
            <w:pPr>
              <w:jc w:val="center"/>
              <w:rPr>
                <w:rFonts w:ascii="Swis721 Th BT" w:hAnsi="Swis721 Th BT"/>
                <w:sz w:val="23"/>
                <w:szCs w:val="23"/>
              </w:rPr>
            </w:pPr>
            <w:r w:rsidRPr="008428E8">
              <w:rPr>
                <w:rFonts w:ascii="Swis721 Th BT" w:hAnsi="Swis721 Th BT"/>
                <w:sz w:val="23"/>
                <w:szCs w:val="23"/>
              </w:rPr>
              <w:t>Selênio........................</w:t>
            </w:r>
            <w:r w:rsidR="00E30B25">
              <w:rPr>
                <w:rFonts w:ascii="Swis721 Th BT" w:hAnsi="Swis721 Th BT"/>
                <w:sz w:val="23"/>
                <w:szCs w:val="23"/>
              </w:rPr>
              <w:t>.</w:t>
            </w:r>
            <w:r w:rsidRPr="008428E8">
              <w:rPr>
                <w:rFonts w:ascii="Swis721 Th BT" w:hAnsi="Swis721 Th BT"/>
                <w:sz w:val="23"/>
                <w:szCs w:val="23"/>
              </w:rPr>
              <w:t>.</w:t>
            </w:r>
            <w:r w:rsidR="00C24F62">
              <w:rPr>
                <w:rFonts w:ascii="Swis721 Th BT" w:hAnsi="Swis721 Th BT"/>
                <w:sz w:val="23"/>
                <w:szCs w:val="23"/>
              </w:rPr>
              <w:t>.</w:t>
            </w:r>
            <w:r w:rsidRPr="008428E8">
              <w:rPr>
                <w:rFonts w:ascii="Swis721 Th BT" w:hAnsi="Swis721 Th BT"/>
                <w:sz w:val="23"/>
                <w:szCs w:val="23"/>
              </w:rPr>
              <w:t xml:space="preserve">......80 – 500 mcg </w:t>
            </w:r>
          </w:p>
        </w:tc>
      </w:tr>
      <w:tr w:rsidR="000B59C6" w:rsidRPr="009537E7" w14:paraId="7E71BED0" w14:textId="77777777" w:rsidTr="002336B7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2FA7BF2" w14:textId="28BF7A4C" w:rsidR="000B59C6" w:rsidRPr="008428E8" w:rsidRDefault="000B59C6" w:rsidP="002336B7">
            <w:pPr>
              <w:pStyle w:val="formulas"/>
              <w:jc w:val="center"/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</w:pPr>
            <w:r w:rsidRPr="008428E8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Excipiente qsp................</w:t>
            </w:r>
            <w:r w:rsidR="00C24F62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..</w:t>
            </w:r>
            <w:r w:rsidRPr="008428E8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.........1 Cápsula</w:t>
            </w:r>
          </w:p>
        </w:tc>
      </w:tr>
    </w:tbl>
    <w:p w14:paraId="6CB231D6" w14:textId="77777777" w:rsidR="000B59C6" w:rsidRPr="00B12A58" w:rsidRDefault="000B59C6" w:rsidP="000B59C6">
      <w:pPr>
        <w:pStyle w:val="Corpo"/>
        <w:ind w:right="3969"/>
        <w:jc w:val="left"/>
        <w:rPr>
          <w:sz w:val="16"/>
          <w:szCs w:val="16"/>
        </w:rPr>
      </w:pPr>
      <w:r>
        <w:rPr>
          <w:sz w:val="16"/>
          <w:szCs w:val="16"/>
        </w:rPr>
        <w:t>Administrar 1 cápsula ao dia ou conforme orientação médica.</w:t>
      </w:r>
    </w:p>
    <w:p w14:paraId="0B2EDDC0" w14:textId="77777777" w:rsidR="000B59C6" w:rsidRPr="00380F32" w:rsidRDefault="000B59C6" w:rsidP="000B59C6">
      <w:pPr>
        <w:jc w:val="both"/>
        <w:rPr>
          <w:rFonts w:ascii="Swis721 Th BT" w:hAnsi="Swis721 Th BT"/>
          <w:b/>
          <w:sz w:val="23"/>
          <w:szCs w:val="23"/>
        </w:rPr>
      </w:pPr>
    </w:p>
    <w:p w14:paraId="3DCA8A91" w14:textId="3C768715" w:rsidR="000B59C6" w:rsidRDefault="000B59C6" w:rsidP="00E30B25">
      <w:pPr>
        <w:jc w:val="both"/>
        <w:rPr>
          <w:rFonts w:ascii="Swis721 Th BT" w:hAnsi="Swis721 Th BT"/>
          <w:b/>
          <w:sz w:val="23"/>
          <w:szCs w:val="23"/>
        </w:rPr>
      </w:pPr>
      <w:r w:rsidRPr="00F1748B">
        <w:rPr>
          <w:noProof/>
          <w:sz w:val="16"/>
          <w:szCs w:val="16"/>
          <w:lang w:eastAsia="pt-BR"/>
        </w:rPr>
        <mc:AlternateContent>
          <mc:Choice Requires="wps">
            <w:drawing>
              <wp:inline distT="0" distB="0" distL="0" distR="0" wp14:anchorId="0978FE76" wp14:editId="1A800618">
                <wp:extent cx="5400040" cy="619125"/>
                <wp:effectExtent l="0" t="0" r="0" b="9525"/>
                <wp:docPr id="51" name="Caixa de Texto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400040" cy="619125"/>
                        </a:xfrm>
                        <a:prstGeom prst="rect">
                          <a:avLst/>
                        </a:prstGeom>
                        <a:solidFill>
                          <a:srgbClr val="E7E6E6">
                            <a:lumMod val="100000"/>
                            <a:lumOff val="0"/>
                          </a:srgb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37186F7" w14:textId="77777777" w:rsidR="00D651CA" w:rsidRPr="007401CC" w:rsidRDefault="00D651CA" w:rsidP="000B59C6">
                            <w:pPr>
                              <w:pStyle w:val="Corpo"/>
                              <w:spacing w:line="276" w:lineRule="auto"/>
                              <w:rPr>
                                <w:sz w:val="20"/>
                                <w:szCs w:val="20"/>
                              </w:rPr>
                            </w:pPr>
                            <w:r w:rsidRPr="007401CC">
                              <w:rPr>
                                <w:sz w:val="20"/>
                                <w:szCs w:val="20"/>
                              </w:rPr>
                              <w:t>Estimulação de linfócitos T auxiliares, células T citotóxicas e natural killer (NK), fagocitose de macrófagos (</w:t>
                            </w:r>
                            <w:proofErr w:type="spellStart"/>
                            <w:r w:rsidRPr="007401CC">
                              <w:rPr>
                                <w:sz w:val="20"/>
                                <w:szCs w:val="20"/>
                              </w:rPr>
                              <w:t>Steinbrenner</w:t>
                            </w:r>
                            <w:proofErr w:type="spellEnd"/>
                            <w:r w:rsidRPr="007401CC">
                              <w:rPr>
                                <w:sz w:val="20"/>
                                <w:szCs w:val="20"/>
                              </w:rPr>
                              <w:t xml:space="preserve"> H, </w:t>
                            </w:r>
                            <w:r w:rsidRPr="007401CC">
                              <w:rPr>
                                <w:i/>
                                <w:sz w:val="20"/>
                                <w:szCs w:val="20"/>
                              </w:rPr>
                              <w:t xml:space="preserve">et al. </w:t>
                            </w:r>
                            <w:r w:rsidRPr="007401CC">
                              <w:rPr>
                                <w:sz w:val="20"/>
                                <w:szCs w:val="20"/>
                              </w:rPr>
                              <w:t xml:space="preserve">2015; </w:t>
                            </w:r>
                            <w:proofErr w:type="spellStart"/>
                            <w:r w:rsidRPr="007401CC">
                              <w:rPr>
                                <w:sz w:val="20"/>
                                <w:szCs w:val="20"/>
                              </w:rPr>
                              <w:t>Maggini</w:t>
                            </w:r>
                            <w:proofErr w:type="spellEnd"/>
                            <w:r w:rsidRPr="007401CC">
                              <w:rPr>
                                <w:sz w:val="20"/>
                                <w:szCs w:val="20"/>
                              </w:rPr>
                              <w:t xml:space="preserve"> S, </w:t>
                            </w:r>
                            <w:r w:rsidRPr="007401CC">
                              <w:rPr>
                                <w:i/>
                                <w:sz w:val="20"/>
                                <w:szCs w:val="20"/>
                              </w:rPr>
                              <w:t>et a</w:t>
                            </w:r>
                            <w:r w:rsidRPr="007401CC">
                              <w:rPr>
                                <w:sz w:val="20"/>
                                <w:szCs w:val="20"/>
                              </w:rPr>
                              <w:t>l 2007)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0978FE76" id="_x0000_s1056" type="#_x0000_t202" style="width:425.2pt;height:48.7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" fillcolor="#e7e6e6" stroked="f">
                <v:textbox>
                  <w:txbxContent>
                    <w:p w14:paraId="537186F7" w14:textId="77777777" w:rsidR="00D651CA" w:rsidRPr="007401CC" w:rsidRDefault="00D651CA" w:rsidP="000B59C6">
                      <w:pPr>
                        <w:pStyle w:val="Corpo"/>
                        <w:spacing w:line="276" w:lineRule="auto"/>
                        <w:rPr>
                          <w:sz w:val="20"/>
                          <w:szCs w:val="20"/>
                        </w:rPr>
                      </w:pPr>
                      <w:r w:rsidRPr="007401CC">
                        <w:rPr>
                          <w:sz w:val="20"/>
                          <w:szCs w:val="20"/>
                        </w:rPr>
                        <w:t>Estimulação de linfócitos T auxiliares, células T citotóxicas e natural killer (NK), fagocitose de macrófagos (</w:t>
                      </w:r>
                      <w:proofErr w:type="spellStart"/>
                      <w:r w:rsidRPr="007401CC">
                        <w:rPr>
                          <w:sz w:val="20"/>
                          <w:szCs w:val="20"/>
                        </w:rPr>
                        <w:t>Steinbrenner</w:t>
                      </w:r>
                      <w:proofErr w:type="spellEnd"/>
                      <w:r w:rsidRPr="007401CC">
                        <w:rPr>
                          <w:sz w:val="20"/>
                          <w:szCs w:val="20"/>
                        </w:rPr>
                        <w:t xml:space="preserve"> H, </w:t>
                      </w:r>
                      <w:r w:rsidRPr="007401CC">
                        <w:rPr>
                          <w:i/>
                          <w:sz w:val="20"/>
                          <w:szCs w:val="20"/>
                        </w:rPr>
                        <w:t xml:space="preserve">et al. </w:t>
                      </w:r>
                      <w:r w:rsidRPr="007401CC">
                        <w:rPr>
                          <w:sz w:val="20"/>
                          <w:szCs w:val="20"/>
                        </w:rPr>
                        <w:t xml:space="preserve">2015; </w:t>
                      </w:r>
                      <w:proofErr w:type="spellStart"/>
                      <w:r w:rsidRPr="007401CC">
                        <w:rPr>
                          <w:sz w:val="20"/>
                          <w:szCs w:val="20"/>
                        </w:rPr>
                        <w:t>Maggini</w:t>
                      </w:r>
                      <w:proofErr w:type="spellEnd"/>
                      <w:r w:rsidRPr="007401CC">
                        <w:rPr>
                          <w:sz w:val="20"/>
                          <w:szCs w:val="20"/>
                        </w:rPr>
                        <w:t xml:space="preserve"> S, </w:t>
                      </w:r>
                      <w:r w:rsidRPr="007401CC">
                        <w:rPr>
                          <w:i/>
                          <w:sz w:val="20"/>
                          <w:szCs w:val="20"/>
                        </w:rPr>
                        <w:t>et a</w:t>
                      </w:r>
                      <w:r w:rsidRPr="007401CC">
                        <w:rPr>
                          <w:sz w:val="20"/>
                          <w:szCs w:val="20"/>
                        </w:rPr>
                        <w:t>l 2007).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346483EC" w14:textId="6A6942B8" w:rsidR="00A35B3E" w:rsidRDefault="00A35B3E" w:rsidP="00A35B3E">
      <w:pPr>
        <w:jc w:val="both"/>
        <w:rPr>
          <w:rFonts w:ascii="Swis721 Th BT" w:hAnsi="Swis721 Th BT"/>
          <w:b/>
          <w:sz w:val="23"/>
          <w:szCs w:val="23"/>
        </w:rPr>
      </w:pPr>
    </w:p>
    <w:p w14:paraId="63317824" w14:textId="77777777" w:rsidR="00C24F62" w:rsidRDefault="00C24F62" w:rsidP="00A35B3E">
      <w:pPr>
        <w:jc w:val="both"/>
        <w:rPr>
          <w:rFonts w:ascii="Swis721 Th BT" w:hAnsi="Swis721 Th BT"/>
          <w:b/>
          <w:sz w:val="23"/>
          <w:szCs w:val="23"/>
        </w:rPr>
      </w:pPr>
    </w:p>
    <w:p w14:paraId="2AA6E2FD" w14:textId="5C02C112" w:rsidR="00A35B3E" w:rsidRPr="003E2AD7" w:rsidRDefault="00A35B3E" w:rsidP="00A35B3E">
      <w:pPr>
        <w:jc w:val="both"/>
        <w:rPr>
          <w:rFonts w:ascii="Swis721 Th BT" w:hAnsi="Swis721 Th BT"/>
          <w:b/>
          <w:i/>
          <w:iCs/>
          <w:color w:val="404040" w:themeColor="text1" w:themeTint="BF"/>
          <w:sz w:val="23"/>
          <w:szCs w:val="23"/>
        </w:rPr>
      </w:pPr>
      <w:r w:rsidRPr="003E2AD7">
        <w:rPr>
          <w:rFonts w:ascii="Swis721 Th BT" w:hAnsi="Swis721 Th BT"/>
          <w:b/>
          <w:i/>
          <w:iCs/>
          <w:color w:val="404040" w:themeColor="text1" w:themeTint="BF"/>
          <w:sz w:val="23"/>
          <w:szCs w:val="23"/>
        </w:rPr>
        <w:t>Papel da Vitamina C e do Zinco no Aumento do Sistema Imune e Efeito nas Condições Clínicas.</w:t>
      </w:r>
    </w:p>
    <w:p w14:paraId="5F5EDBA6" w14:textId="77777777" w:rsidR="00A35B3E" w:rsidRDefault="00A35B3E" w:rsidP="00A35B3E">
      <w:pPr>
        <w:pStyle w:val="Corpo"/>
        <w:rPr>
          <w:b/>
          <w:i/>
          <w:sz w:val="24"/>
        </w:rPr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A35B3E" w:rsidRPr="009537E7" w14:paraId="6393D3AF" w14:textId="77777777" w:rsidTr="00A35B3E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551D640B" w14:textId="77777777" w:rsidR="00A35B3E" w:rsidRPr="00C87A84" w:rsidRDefault="00A35B3E" w:rsidP="00A07C2F">
            <w:pPr>
              <w:pStyle w:val="Corpo"/>
              <w:jc w:val="center"/>
              <w:rPr>
                <w:b/>
                <w:color w:val="FFFFFF" w:themeColor="background1"/>
              </w:rPr>
            </w:pPr>
            <w:r>
              <w:rPr>
                <w:b/>
                <w:color w:val="FFFFFF" w:themeColor="background1"/>
                <w:sz w:val="22"/>
              </w:rPr>
              <w:t xml:space="preserve">Vitamina C e Zinco </w:t>
            </w:r>
          </w:p>
        </w:tc>
      </w:tr>
      <w:tr w:rsidR="00A35B3E" w:rsidRPr="009537E7" w14:paraId="06680A1F" w14:textId="77777777" w:rsidTr="00A07C2F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392CCAAC" w14:textId="03AE8D54" w:rsidR="00A35B3E" w:rsidRPr="003A6682" w:rsidRDefault="00A35B3E" w:rsidP="00A07C2F">
            <w:pPr>
              <w:pStyle w:val="Corpo"/>
            </w:pPr>
            <w:r>
              <w:t>Vitamina C.....................................250 mg</w:t>
            </w:r>
          </w:p>
        </w:tc>
      </w:tr>
      <w:tr w:rsidR="00A35B3E" w:rsidRPr="009537E7" w14:paraId="4EBDABAC" w14:textId="77777777" w:rsidTr="00A07C2F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058EE5F" w14:textId="3D78C134" w:rsidR="00A35B3E" w:rsidRPr="003A6682" w:rsidRDefault="00A35B3E" w:rsidP="00A07C2F">
            <w:pPr>
              <w:pStyle w:val="Corpo"/>
            </w:pPr>
            <w:r>
              <w:t>Zinco Quelato.............</w:t>
            </w:r>
            <w:r w:rsidR="00E30B25">
              <w:t>.</w:t>
            </w:r>
            <w:r>
              <w:t>..................7,5 mg</w:t>
            </w:r>
          </w:p>
        </w:tc>
      </w:tr>
      <w:tr w:rsidR="00A35B3E" w:rsidRPr="009537E7" w14:paraId="216517D6" w14:textId="77777777" w:rsidTr="00A07C2F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5D6FB44F" w14:textId="68E5D047" w:rsidR="00A35B3E" w:rsidRPr="003A6682" w:rsidRDefault="00A35B3E" w:rsidP="00A07C2F">
            <w:pPr>
              <w:pStyle w:val="Corpo"/>
            </w:pPr>
            <w:r>
              <w:t>Excipiente qsp..........................1 Cápsula</w:t>
            </w:r>
          </w:p>
        </w:tc>
      </w:tr>
    </w:tbl>
    <w:p w14:paraId="276BC26B" w14:textId="389A90C3" w:rsidR="00A35B3E" w:rsidRPr="00E30B25" w:rsidRDefault="00A35B3E" w:rsidP="00E30B25">
      <w:pPr>
        <w:pStyle w:val="Corpo"/>
        <w:ind w:right="3969"/>
        <w:jc w:val="left"/>
        <w:rPr>
          <w:sz w:val="16"/>
          <w:szCs w:val="16"/>
        </w:rPr>
      </w:pPr>
      <w:r>
        <w:rPr>
          <w:sz w:val="16"/>
          <w:szCs w:val="16"/>
        </w:rPr>
        <w:t>Administrar 4 cápsulas ao dia ou conforme orientação médica.</w:t>
      </w:r>
    </w:p>
    <w:p w14:paraId="6C0E3B37" w14:textId="34327AE5" w:rsidR="00A35B3E" w:rsidRPr="00A7625D" w:rsidRDefault="00A35B3E" w:rsidP="00A35B3E">
      <w:pPr>
        <w:jc w:val="both"/>
        <w:rPr>
          <w:rFonts w:ascii="Swis721 Th BT" w:hAnsi="Swis721 Th BT"/>
          <w:b/>
          <w:sz w:val="23"/>
          <w:szCs w:val="23"/>
        </w:rPr>
      </w:pPr>
    </w:p>
    <w:p w14:paraId="79029D98" w14:textId="0FA1746B" w:rsidR="00A35B3E" w:rsidRDefault="00C95923" w:rsidP="00A35B3E">
      <w:pPr>
        <w:jc w:val="both"/>
        <w:rPr>
          <w:rFonts w:ascii="Swis721 Th BT" w:hAnsi="Swis721 Th BT"/>
          <w:b/>
          <w:sz w:val="23"/>
          <w:szCs w:val="23"/>
        </w:rPr>
      </w:pPr>
      <w:r w:rsidRPr="00F1748B">
        <w:rPr>
          <w:noProof/>
          <w:sz w:val="16"/>
          <w:szCs w:val="16"/>
          <w:lang w:eastAsia="pt-BR"/>
        </w:rPr>
        <mc:AlternateContent>
          <mc:Choice Requires="wps">
            <w:drawing>
              <wp:anchor distT="0" distB="0" distL="114300" distR="114300" simplePos="0" relativeHeight="252816384" behindDoc="0" locked="0" layoutInCell="1" allowOverlap="1" wp14:anchorId="7C8C752D" wp14:editId="4BDC5665">
                <wp:simplePos x="0" y="0"/>
                <wp:positionH relativeFrom="margin">
                  <wp:posOffset>2780665</wp:posOffset>
                </wp:positionH>
                <wp:positionV relativeFrom="paragraph">
                  <wp:posOffset>201295</wp:posOffset>
                </wp:positionV>
                <wp:extent cx="2543175" cy="2076450"/>
                <wp:effectExtent l="0" t="0" r="9525" b="0"/>
                <wp:wrapNone/>
                <wp:docPr id="613" name="Caixa de Texto 6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543175" cy="2076450"/>
                        </a:xfrm>
                        <a:prstGeom prst="rect">
                          <a:avLst/>
                        </a:prstGeom>
                        <a:solidFill>
                          <a:srgbClr val="E7E6E6">
                            <a:lumMod val="100000"/>
                            <a:lumOff val="0"/>
                          </a:srgb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F6072D7" w14:textId="77777777" w:rsidR="00D651CA" w:rsidRPr="007323F9" w:rsidRDefault="00D651CA" w:rsidP="00A35B3E">
                            <w:pPr>
                              <w:pStyle w:val="Corpo"/>
                              <w:spacing w:line="276" w:lineRule="auto"/>
                              <w:rPr>
                                <w:sz w:val="20"/>
                                <w:szCs w:val="20"/>
                              </w:rPr>
                            </w:pPr>
                            <w:r w:rsidRPr="0086694E">
                              <w:rPr>
                                <w:b/>
                                <w:sz w:val="20"/>
                                <w:szCs w:val="20"/>
                              </w:rPr>
                              <w:t>Zinco -</w:t>
                            </w:r>
                            <w:r w:rsidRPr="0086694E">
                              <w:rPr>
                                <w:sz w:val="20"/>
                                <w:szCs w:val="20"/>
                              </w:rPr>
                              <w:t xml:space="preserve"> De forma parecida, a desnutrição ou a deficiência de zinco afeta de forma desfavorável os mediadores celulares da imunidade inata, como a fagocitose, a atividade das células </w:t>
                            </w:r>
                            <w:r w:rsidRPr="0086694E">
                              <w:rPr>
                                <w:i/>
                                <w:sz w:val="20"/>
                                <w:szCs w:val="20"/>
                              </w:rPr>
                              <w:t>natural killer</w:t>
                            </w:r>
                            <w:r w:rsidRPr="0086694E">
                              <w:rPr>
                                <w:sz w:val="20"/>
                                <w:szCs w:val="20"/>
                              </w:rPr>
                              <w:t xml:space="preserve"> e a g</w:t>
                            </w:r>
                            <w:r>
                              <w:rPr>
                                <w:sz w:val="20"/>
                                <w:szCs w:val="20"/>
                              </w:rPr>
                              <w:t xml:space="preserve">eração dos produtos de oxidação </w:t>
                            </w:r>
                            <w:proofErr w:type="spellStart"/>
                            <w:r w:rsidRPr="007323F9">
                              <w:rPr>
                                <w:sz w:val="20"/>
                                <w:szCs w:val="20"/>
                              </w:rPr>
                              <w:t>Wintergerst</w:t>
                            </w:r>
                            <w:proofErr w:type="spellEnd"/>
                            <w:r w:rsidRPr="007323F9">
                              <w:rPr>
                                <w:sz w:val="20"/>
                                <w:szCs w:val="20"/>
                              </w:rPr>
                              <w:t xml:space="preserve"> ES1, </w:t>
                            </w:r>
                            <w:proofErr w:type="spellStart"/>
                            <w:r w:rsidRPr="007323F9">
                              <w:rPr>
                                <w:sz w:val="20"/>
                                <w:szCs w:val="20"/>
                              </w:rPr>
                              <w:t>Maggini</w:t>
                            </w:r>
                            <w:proofErr w:type="spellEnd"/>
                            <w:r w:rsidRPr="007323F9">
                              <w:rPr>
                                <w:sz w:val="20"/>
                                <w:szCs w:val="20"/>
                              </w:rPr>
                              <w:t xml:space="preserve"> S, </w:t>
                            </w:r>
                            <w:proofErr w:type="spellStart"/>
                            <w:r w:rsidRPr="007323F9">
                              <w:rPr>
                                <w:sz w:val="20"/>
                                <w:szCs w:val="20"/>
                              </w:rPr>
                              <w:t>Hornig</w:t>
                            </w:r>
                            <w:proofErr w:type="spellEnd"/>
                            <w:r w:rsidRPr="007323F9">
                              <w:rPr>
                                <w:sz w:val="20"/>
                                <w:szCs w:val="20"/>
                              </w:rPr>
                              <w:t xml:space="preserve"> DH. (2006)</w:t>
                            </w:r>
                            <w:r>
                              <w:rPr>
                                <w:sz w:val="20"/>
                                <w:szCs w:val="20"/>
                              </w:rPr>
                              <w:t>.</w:t>
                            </w:r>
                          </w:p>
                          <w:p w14:paraId="62229D5C" w14:textId="77777777" w:rsidR="00D651CA" w:rsidRPr="0086694E" w:rsidRDefault="00D651CA" w:rsidP="00A35B3E">
                            <w:pPr>
                              <w:pStyle w:val="Corpo"/>
                              <w:spacing w:line="276" w:lineRule="auto"/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C8C752D" id="Caixa de Texto 613" o:spid="_x0000_s1057" type="#_x0000_t202" style="position:absolute;left:0;text-align:left;margin-left:218.95pt;margin-top:15.85pt;width:200.25pt;height:163.5pt;z-index:25281638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" fillcolor="#e7e6e6" stroked="f">
                <v:textbox>
                  <w:txbxContent>
                    <w:p w14:paraId="6F6072D7" w14:textId="77777777" w:rsidR="00D651CA" w:rsidRPr="007323F9" w:rsidRDefault="00D651CA" w:rsidP="00A35B3E">
                      <w:pPr>
                        <w:pStyle w:val="Corpo"/>
                        <w:spacing w:line="276" w:lineRule="auto"/>
                        <w:rPr>
                          <w:sz w:val="20"/>
                          <w:szCs w:val="20"/>
                        </w:rPr>
                      </w:pPr>
                      <w:r w:rsidRPr="0086694E">
                        <w:rPr>
                          <w:b/>
                          <w:sz w:val="20"/>
                          <w:szCs w:val="20"/>
                        </w:rPr>
                        <w:t>Zinco -</w:t>
                      </w:r>
                      <w:r w:rsidRPr="0086694E">
                        <w:rPr>
                          <w:sz w:val="20"/>
                          <w:szCs w:val="20"/>
                        </w:rPr>
                        <w:t xml:space="preserve"> De forma parecida, a desnutrição ou a deficiência de zinco afeta de forma desfavorável os mediadores celulares da imunidade inata, como a fagocitose, a atividade das células </w:t>
                      </w:r>
                      <w:r w:rsidRPr="0086694E">
                        <w:rPr>
                          <w:i/>
                          <w:sz w:val="20"/>
                          <w:szCs w:val="20"/>
                        </w:rPr>
                        <w:t>natural killer</w:t>
                      </w:r>
                      <w:r w:rsidRPr="0086694E">
                        <w:rPr>
                          <w:sz w:val="20"/>
                          <w:szCs w:val="20"/>
                        </w:rPr>
                        <w:t xml:space="preserve"> e a g</w:t>
                      </w:r>
                      <w:r>
                        <w:rPr>
                          <w:sz w:val="20"/>
                          <w:szCs w:val="20"/>
                        </w:rPr>
                        <w:t xml:space="preserve">eração dos produtos de oxidação </w:t>
                      </w:r>
                      <w:proofErr w:type="spellStart"/>
                      <w:r w:rsidRPr="007323F9">
                        <w:rPr>
                          <w:sz w:val="20"/>
                          <w:szCs w:val="20"/>
                        </w:rPr>
                        <w:t>Wintergerst</w:t>
                      </w:r>
                      <w:proofErr w:type="spellEnd"/>
                      <w:r w:rsidRPr="007323F9">
                        <w:rPr>
                          <w:sz w:val="20"/>
                          <w:szCs w:val="20"/>
                        </w:rPr>
                        <w:t xml:space="preserve"> ES1, </w:t>
                      </w:r>
                      <w:proofErr w:type="spellStart"/>
                      <w:r w:rsidRPr="007323F9">
                        <w:rPr>
                          <w:sz w:val="20"/>
                          <w:szCs w:val="20"/>
                        </w:rPr>
                        <w:t>Maggini</w:t>
                      </w:r>
                      <w:proofErr w:type="spellEnd"/>
                      <w:r w:rsidRPr="007323F9">
                        <w:rPr>
                          <w:sz w:val="20"/>
                          <w:szCs w:val="20"/>
                        </w:rPr>
                        <w:t xml:space="preserve"> S, </w:t>
                      </w:r>
                      <w:proofErr w:type="spellStart"/>
                      <w:r w:rsidRPr="007323F9">
                        <w:rPr>
                          <w:sz w:val="20"/>
                          <w:szCs w:val="20"/>
                        </w:rPr>
                        <w:t>Hornig</w:t>
                      </w:r>
                      <w:proofErr w:type="spellEnd"/>
                      <w:r w:rsidRPr="007323F9">
                        <w:rPr>
                          <w:sz w:val="20"/>
                          <w:szCs w:val="20"/>
                        </w:rPr>
                        <w:t xml:space="preserve"> DH. (2006)</w:t>
                      </w:r>
                      <w:r>
                        <w:rPr>
                          <w:sz w:val="20"/>
                          <w:szCs w:val="20"/>
                        </w:rPr>
                        <w:t>.</w:t>
                      </w:r>
                    </w:p>
                    <w:p w14:paraId="62229D5C" w14:textId="77777777" w:rsidR="00D651CA" w:rsidRPr="0086694E" w:rsidRDefault="00D651CA" w:rsidP="00A35B3E">
                      <w:pPr>
                        <w:pStyle w:val="Corpo"/>
                        <w:spacing w:line="276" w:lineRule="auto"/>
                        <w:rPr>
                          <w:sz w:val="20"/>
                          <w:szCs w:val="20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 w:rsidRPr="00F1748B">
        <w:rPr>
          <w:noProof/>
          <w:sz w:val="16"/>
          <w:szCs w:val="16"/>
          <w:lang w:eastAsia="pt-BR"/>
        </w:rPr>
        <mc:AlternateContent>
          <mc:Choice Requires="wps">
            <w:drawing>
              <wp:anchor distT="0" distB="0" distL="114300" distR="114300" simplePos="0" relativeHeight="252815360" behindDoc="0" locked="0" layoutInCell="1" allowOverlap="1" wp14:anchorId="26140297" wp14:editId="619BAA73">
                <wp:simplePos x="0" y="0"/>
                <wp:positionH relativeFrom="margin">
                  <wp:posOffset>-3810</wp:posOffset>
                </wp:positionH>
                <wp:positionV relativeFrom="paragraph">
                  <wp:posOffset>198755</wp:posOffset>
                </wp:positionV>
                <wp:extent cx="2562225" cy="2076450"/>
                <wp:effectExtent l="0" t="0" r="9525" b="0"/>
                <wp:wrapNone/>
                <wp:docPr id="614" name="Caixa de Texto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562225" cy="2076450"/>
                        </a:xfrm>
                        <a:prstGeom prst="rect">
                          <a:avLst/>
                        </a:prstGeom>
                        <a:solidFill>
                          <a:srgbClr val="E7E6E6">
                            <a:lumMod val="100000"/>
                            <a:lumOff val="0"/>
                          </a:srgb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4FBCAFB" w14:textId="2785C4EC" w:rsidR="00D651CA" w:rsidRPr="0086694E" w:rsidRDefault="00D651CA" w:rsidP="00A35B3E">
                            <w:pPr>
                              <w:pStyle w:val="Corpo"/>
                              <w:spacing w:line="276" w:lineRule="auto"/>
                              <w:rPr>
                                <w:sz w:val="20"/>
                                <w:szCs w:val="20"/>
                              </w:rPr>
                            </w:pPr>
                            <w:r w:rsidRPr="0086694E">
                              <w:rPr>
                                <w:b/>
                                <w:sz w:val="20"/>
                                <w:szCs w:val="20"/>
                              </w:rPr>
                              <w:t xml:space="preserve">Vitamina C - </w:t>
                            </w:r>
                            <w:r w:rsidRPr="0086694E">
                              <w:rPr>
                                <w:sz w:val="20"/>
                                <w:szCs w:val="20"/>
                              </w:rPr>
                              <w:t xml:space="preserve">A suplementação da vitamina C melhora os componentes do sistema imune humano, tais como a atividade antimicrobiana e das células </w:t>
                            </w:r>
                            <w:r w:rsidRPr="0086694E">
                              <w:rPr>
                                <w:i/>
                                <w:sz w:val="20"/>
                                <w:szCs w:val="20"/>
                              </w:rPr>
                              <w:t>natural killer</w:t>
                            </w:r>
                            <w:r w:rsidRPr="0086694E">
                              <w:rPr>
                                <w:sz w:val="20"/>
                                <w:szCs w:val="20"/>
                              </w:rPr>
                              <w:t>, a proliferação dos linfócitos, a quimiotaxia e a hipersensibilidade tardia. A vitamina C contribui na manutenção da integridade redox das células, protegendo-as contra as ROS durante a respiração e a resposta inflamatória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6140297" id="_x0000_s1058" type="#_x0000_t202" style="position:absolute;left:0;text-align:left;margin-left:-.3pt;margin-top:15.65pt;width:201.75pt;height:163.5pt;z-index:2528153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" fillcolor="#e7e6e6" stroked="f">
                <v:textbox>
                  <w:txbxContent>
                    <w:p w14:paraId="64FBCAFB" w14:textId="2785C4EC" w:rsidR="00D651CA" w:rsidRPr="0086694E" w:rsidRDefault="00D651CA" w:rsidP="00A35B3E">
                      <w:pPr>
                        <w:pStyle w:val="Corpo"/>
                        <w:spacing w:line="276" w:lineRule="auto"/>
                        <w:rPr>
                          <w:sz w:val="20"/>
                          <w:szCs w:val="20"/>
                        </w:rPr>
                      </w:pPr>
                      <w:r w:rsidRPr="0086694E">
                        <w:rPr>
                          <w:b/>
                          <w:sz w:val="20"/>
                          <w:szCs w:val="20"/>
                        </w:rPr>
                        <w:t xml:space="preserve">Vitamina C - </w:t>
                      </w:r>
                      <w:r w:rsidRPr="0086694E">
                        <w:rPr>
                          <w:sz w:val="20"/>
                          <w:szCs w:val="20"/>
                        </w:rPr>
                        <w:t xml:space="preserve">A suplementação da vitamina C melhora os componentes do sistema imune humano, tais como a atividade antimicrobiana e das células </w:t>
                      </w:r>
                      <w:r w:rsidRPr="0086694E">
                        <w:rPr>
                          <w:i/>
                          <w:sz w:val="20"/>
                          <w:szCs w:val="20"/>
                        </w:rPr>
                        <w:t>natural killer</w:t>
                      </w:r>
                      <w:r w:rsidRPr="0086694E">
                        <w:rPr>
                          <w:sz w:val="20"/>
                          <w:szCs w:val="20"/>
                        </w:rPr>
                        <w:t>, a proliferação dos linfócitos, a quimiotaxia e a hipersensibilidade tardia. A vitamina C contribui na manutenção da integridade redox das células, protegendo-as contra as ROS durante a respiração e a resposta inflamatória.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464D0B8" w14:textId="77777777" w:rsidR="00A35B3E" w:rsidRDefault="00A35B3E" w:rsidP="00A35B3E">
      <w:pPr>
        <w:jc w:val="both"/>
        <w:rPr>
          <w:rFonts w:ascii="Swis721 Th BT" w:hAnsi="Swis721 Th BT"/>
          <w:b/>
          <w:sz w:val="23"/>
          <w:szCs w:val="23"/>
        </w:rPr>
      </w:pPr>
    </w:p>
    <w:p w14:paraId="5AA81076" w14:textId="77777777" w:rsidR="00A35B3E" w:rsidRDefault="00A35B3E" w:rsidP="00A35B3E">
      <w:pPr>
        <w:jc w:val="both"/>
        <w:rPr>
          <w:rFonts w:ascii="Swis721 Th BT" w:hAnsi="Swis721 Th BT"/>
          <w:b/>
          <w:sz w:val="23"/>
          <w:szCs w:val="23"/>
        </w:rPr>
      </w:pPr>
    </w:p>
    <w:p w14:paraId="6C9B0A10" w14:textId="77777777" w:rsidR="000B59C6" w:rsidRDefault="000B59C6" w:rsidP="00A35B3E">
      <w:pPr>
        <w:rPr>
          <w:rFonts w:ascii="Swis721 Th BT" w:hAnsi="Swis721 Th BT"/>
          <w:b/>
          <w:sz w:val="23"/>
          <w:szCs w:val="23"/>
        </w:rPr>
      </w:pPr>
    </w:p>
    <w:p w14:paraId="67EF7557" w14:textId="77777777" w:rsidR="000B59C6" w:rsidRDefault="000B59C6" w:rsidP="000B59C6">
      <w:pPr>
        <w:jc w:val="center"/>
        <w:rPr>
          <w:rFonts w:ascii="Swis721 Th BT" w:hAnsi="Swis721 Th BT"/>
          <w:b/>
          <w:sz w:val="23"/>
          <w:szCs w:val="23"/>
        </w:rPr>
      </w:pPr>
    </w:p>
    <w:p w14:paraId="7DA63809" w14:textId="77777777" w:rsidR="000B59C6" w:rsidRDefault="000B59C6" w:rsidP="000B59C6">
      <w:pPr>
        <w:jc w:val="center"/>
        <w:rPr>
          <w:rFonts w:ascii="Swis721 Th BT" w:hAnsi="Swis721 Th BT"/>
          <w:b/>
          <w:sz w:val="23"/>
          <w:szCs w:val="23"/>
        </w:rPr>
      </w:pPr>
    </w:p>
    <w:p w14:paraId="36B028C7" w14:textId="5CF95925" w:rsidR="000B59C6" w:rsidRDefault="000B59C6" w:rsidP="000B59C6">
      <w:pPr>
        <w:jc w:val="center"/>
        <w:rPr>
          <w:rFonts w:ascii="Swis721 Th BT" w:hAnsi="Swis721 Th BT"/>
          <w:b/>
          <w:sz w:val="23"/>
          <w:szCs w:val="23"/>
        </w:rPr>
      </w:pPr>
    </w:p>
    <w:p w14:paraId="64DDCC7C" w14:textId="2BFAAE67" w:rsidR="00C95923" w:rsidRDefault="00C95923" w:rsidP="000B59C6">
      <w:pPr>
        <w:jc w:val="center"/>
        <w:rPr>
          <w:rFonts w:ascii="Swis721 Th BT" w:hAnsi="Swis721 Th BT"/>
          <w:b/>
          <w:sz w:val="23"/>
          <w:szCs w:val="23"/>
        </w:rPr>
      </w:pPr>
    </w:p>
    <w:p w14:paraId="1614BFCE" w14:textId="77777777" w:rsidR="00C24F62" w:rsidRDefault="00C24F62" w:rsidP="000B59C6">
      <w:pPr>
        <w:jc w:val="center"/>
        <w:rPr>
          <w:rFonts w:ascii="Swis721 Th BT" w:hAnsi="Swis721 Th BT"/>
          <w:b/>
          <w:sz w:val="23"/>
          <w:szCs w:val="23"/>
        </w:rPr>
      </w:pPr>
    </w:p>
    <w:p w14:paraId="4FF5D009" w14:textId="229BB686" w:rsidR="00A35B3E" w:rsidRDefault="00A35B3E" w:rsidP="00A35B3E">
      <w:pPr>
        <w:jc w:val="both"/>
        <w:rPr>
          <w:rFonts w:ascii="Swis721 Th BT" w:hAnsi="Swis721 Th BT"/>
          <w:b/>
          <w:i/>
          <w:iCs/>
          <w:color w:val="404040" w:themeColor="text1" w:themeTint="BF"/>
          <w:sz w:val="23"/>
          <w:szCs w:val="23"/>
        </w:rPr>
      </w:pPr>
      <w:proofErr w:type="spellStart"/>
      <w:r w:rsidRPr="003E2AD7">
        <w:rPr>
          <w:rFonts w:ascii="Swis721 Th BT" w:hAnsi="Swis721 Th BT"/>
          <w:b/>
          <w:i/>
          <w:iCs/>
          <w:color w:val="404040" w:themeColor="text1" w:themeTint="BF"/>
          <w:sz w:val="23"/>
          <w:szCs w:val="23"/>
        </w:rPr>
        <w:lastRenderedPageBreak/>
        <w:t>Betaglucanas</w:t>
      </w:r>
      <w:proofErr w:type="spellEnd"/>
      <w:r w:rsidRPr="003E2AD7">
        <w:rPr>
          <w:rFonts w:ascii="Swis721 Th BT" w:hAnsi="Swis721 Th BT"/>
          <w:b/>
          <w:i/>
          <w:iCs/>
          <w:color w:val="404040" w:themeColor="text1" w:themeTint="BF"/>
          <w:sz w:val="23"/>
          <w:szCs w:val="23"/>
        </w:rPr>
        <w:t xml:space="preserve"> Afeta a Imunidade de Crianças com Problemas Respiratórios Crônicos</w:t>
      </w:r>
    </w:p>
    <w:p w14:paraId="4AB60553" w14:textId="5B0F674E" w:rsidR="00E30B25" w:rsidRPr="003E2AD7" w:rsidRDefault="00E30B25" w:rsidP="00A35B3E">
      <w:pPr>
        <w:jc w:val="both"/>
        <w:rPr>
          <w:rFonts w:ascii="Swis721 Th BT" w:hAnsi="Swis721 Th BT"/>
          <w:b/>
          <w:i/>
          <w:iCs/>
          <w:color w:val="404040" w:themeColor="text1" w:themeTint="BF"/>
          <w:sz w:val="23"/>
          <w:szCs w:val="23"/>
        </w:rPr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A35B3E" w:rsidRPr="009537E7" w14:paraId="7DE014E4" w14:textId="77777777" w:rsidTr="00A35B3E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243AC68F" w14:textId="77777777" w:rsidR="00A35B3E" w:rsidRPr="00C87A84" w:rsidRDefault="00A35B3E" w:rsidP="00A07C2F">
            <w:pPr>
              <w:pStyle w:val="Corpo"/>
              <w:jc w:val="center"/>
              <w:rPr>
                <w:b/>
                <w:color w:val="FFFFFF" w:themeColor="background1"/>
              </w:rPr>
            </w:pPr>
            <w:proofErr w:type="spellStart"/>
            <w:r w:rsidRPr="00693A3D">
              <w:rPr>
                <w:b/>
                <w:color w:val="FFFFFF" w:themeColor="background1"/>
                <w:sz w:val="22"/>
              </w:rPr>
              <w:t>Betaglucanas</w:t>
            </w:r>
            <w:proofErr w:type="spellEnd"/>
            <w:r w:rsidRPr="00693A3D">
              <w:rPr>
                <w:b/>
                <w:color w:val="FFFFFF" w:themeColor="background1"/>
                <w:sz w:val="22"/>
              </w:rPr>
              <w:t xml:space="preserve"> como Estimulante da IgA</w:t>
            </w:r>
          </w:p>
        </w:tc>
      </w:tr>
      <w:tr w:rsidR="00A35B3E" w:rsidRPr="009537E7" w14:paraId="2B8B548D" w14:textId="77777777" w:rsidTr="00A07C2F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188E70D5" w14:textId="19C3514A" w:rsidR="00A35B3E" w:rsidRPr="003A6682" w:rsidRDefault="00A35B3E" w:rsidP="00A07C2F">
            <w:pPr>
              <w:pStyle w:val="Corpo"/>
            </w:pPr>
            <w:proofErr w:type="spellStart"/>
            <w:r w:rsidRPr="00693A3D">
              <w:t>Betaglucanas</w:t>
            </w:r>
            <w:proofErr w:type="spellEnd"/>
            <w:r>
              <w:t>.............................</w:t>
            </w:r>
            <w:r w:rsidR="00C24F62">
              <w:t>..</w:t>
            </w:r>
            <w:r>
              <w:t>...100 mg</w:t>
            </w:r>
          </w:p>
        </w:tc>
      </w:tr>
      <w:tr w:rsidR="00A35B3E" w:rsidRPr="009537E7" w14:paraId="38B99584" w14:textId="77777777" w:rsidTr="00A07C2F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1B376F67" w14:textId="587AC3BA" w:rsidR="00A35B3E" w:rsidRPr="003A6682" w:rsidRDefault="00A35B3E" w:rsidP="00A07C2F">
            <w:pPr>
              <w:pStyle w:val="Corpo"/>
            </w:pPr>
            <w:r>
              <w:t>Excipiente qsp...................</w:t>
            </w:r>
            <w:r w:rsidR="00C24F62">
              <w:t>..</w:t>
            </w:r>
            <w:r>
              <w:t>.......1 Cápsula</w:t>
            </w:r>
          </w:p>
        </w:tc>
      </w:tr>
    </w:tbl>
    <w:p w14:paraId="0269BC8A" w14:textId="5D777C49" w:rsidR="00A35B3E" w:rsidRDefault="00A35B3E" w:rsidP="00E30B25">
      <w:pPr>
        <w:pStyle w:val="Corpo"/>
        <w:ind w:right="3969"/>
        <w:jc w:val="left"/>
        <w:rPr>
          <w:sz w:val="16"/>
          <w:szCs w:val="16"/>
        </w:rPr>
      </w:pPr>
      <w:r>
        <w:rPr>
          <w:sz w:val="16"/>
          <w:szCs w:val="16"/>
        </w:rPr>
        <w:t>Administrar 1 cápsula ao dia ou conforme orientação médica.</w:t>
      </w:r>
    </w:p>
    <w:p w14:paraId="58DFEAB0" w14:textId="4D8178FE" w:rsidR="00E30B25" w:rsidRPr="00E30B25" w:rsidRDefault="00E30B25" w:rsidP="00E30B25">
      <w:pPr>
        <w:pStyle w:val="Corpo"/>
        <w:ind w:right="3969"/>
        <w:jc w:val="left"/>
        <w:rPr>
          <w:sz w:val="16"/>
          <w:szCs w:val="16"/>
        </w:rPr>
      </w:pPr>
    </w:p>
    <w:p w14:paraId="048805F3" w14:textId="78FB050E" w:rsidR="008314D8" w:rsidRDefault="00C95923" w:rsidP="00A35B3E">
      <w:pPr>
        <w:jc w:val="both"/>
        <w:rPr>
          <w:rFonts w:ascii="Swis721 Th BT" w:hAnsi="Swis721 Th BT"/>
          <w:b/>
          <w:sz w:val="23"/>
          <w:szCs w:val="23"/>
        </w:rPr>
      </w:pPr>
      <w:r w:rsidRPr="00F1748B">
        <w:rPr>
          <w:noProof/>
          <w:sz w:val="16"/>
          <w:szCs w:val="16"/>
          <w:lang w:eastAsia="pt-BR"/>
        </w:rPr>
        <mc:AlternateContent>
          <mc:Choice Requires="wps">
            <w:drawing>
              <wp:anchor distT="0" distB="0" distL="114300" distR="114300" simplePos="0" relativeHeight="252819456" behindDoc="0" locked="0" layoutInCell="1" allowOverlap="1" wp14:anchorId="5CB02A10" wp14:editId="7053FFE7">
                <wp:simplePos x="0" y="0"/>
                <wp:positionH relativeFrom="column">
                  <wp:posOffset>-3175</wp:posOffset>
                </wp:positionH>
                <wp:positionV relativeFrom="paragraph">
                  <wp:posOffset>169545</wp:posOffset>
                </wp:positionV>
                <wp:extent cx="5400040" cy="1209675"/>
                <wp:effectExtent l="0" t="0" r="0" b="9525"/>
                <wp:wrapNone/>
                <wp:docPr id="615" name="Caixa de Texto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400040" cy="1209675"/>
                        </a:xfrm>
                        <a:prstGeom prst="rect">
                          <a:avLst/>
                        </a:prstGeom>
                        <a:solidFill>
                          <a:srgbClr val="E7E6E6">
                            <a:lumMod val="100000"/>
                            <a:lumOff val="0"/>
                          </a:srgb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769FAA1" w14:textId="3642097D" w:rsidR="00D651CA" w:rsidRPr="0086694E" w:rsidRDefault="00D651CA" w:rsidP="008314D8">
                            <w:pPr>
                              <w:pStyle w:val="Corpo"/>
                              <w:spacing w:line="276" w:lineRule="auto"/>
                              <w:rPr>
                                <w:sz w:val="20"/>
                                <w:szCs w:val="20"/>
                              </w:rPr>
                            </w:pPr>
                            <w:r w:rsidRPr="0086694E">
                              <w:rPr>
                                <w:sz w:val="20"/>
                                <w:szCs w:val="20"/>
                              </w:rPr>
                              <w:t xml:space="preserve">Estudo conduzido por </w:t>
                            </w:r>
                            <w:bookmarkStart w:id="25" w:name="_Hlk36028682"/>
                            <w:r w:rsidRPr="0086694E">
                              <w:rPr>
                                <w:sz w:val="20"/>
                                <w:szCs w:val="20"/>
                              </w:rPr>
                              <w:t xml:space="preserve">Richter </w:t>
                            </w:r>
                            <w:bookmarkEnd w:id="25"/>
                            <w:r w:rsidRPr="0086694E">
                              <w:rPr>
                                <w:sz w:val="20"/>
                                <w:szCs w:val="20"/>
                              </w:rPr>
                              <w:t xml:space="preserve">et al., (2015) avaliou os efeitos das </w:t>
                            </w:r>
                            <w:proofErr w:type="spellStart"/>
                            <w:r w:rsidRPr="0086694E">
                              <w:rPr>
                                <w:sz w:val="20"/>
                                <w:szCs w:val="20"/>
                              </w:rPr>
                              <w:t>betaglucanas</w:t>
                            </w:r>
                            <w:proofErr w:type="spellEnd"/>
                            <w:r w:rsidRPr="0086694E">
                              <w:rPr>
                                <w:sz w:val="20"/>
                                <w:szCs w:val="20"/>
                              </w:rPr>
                              <w:t xml:space="preserve"> no status imune de crianças com problemas respiratórios. O grupo suplementado com </w:t>
                            </w:r>
                            <w:proofErr w:type="spellStart"/>
                            <w:r w:rsidRPr="0086694E">
                              <w:rPr>
                                <w:sz w:val="20"/>
                                <w:szCs w:val="20"/>
                              </w:rPr>
                              <w:t>betaglucanas</w:t>
                            </w:r>
                            <w:proofErr w:type="spellEnd"/>
                            <w:r w:rsidRPr="0086694E">
                              <w:rPr>
                                <w:sz w:val="20"/>
                                <w:szCs w:val="20"/>
                              </w:rPr>
                              <w:t xml:space="preserve"> apresentou efeitos positivos em todos os parâmetros avaliados</w:t>
                            </w:r>
                            <w:r>
                              <w:rPr>
                                <w:sz w:val="20"/>
                                <w:szCs w:val="20"/>
                              </w:rPr>
                              <w:t>.</w:t>
                            </w:r>
                            <w:r w:rsidRPr="0086694E">
                              <w:rPr>
                                <w:sz w:val="20"/>
                                <w:szCs w:val="20"/>
                              </w:rPr>
                              <w:t xml:space="preserve"> O grupo suplementado apresentou redução significativa dos níveis de </w:t>
                            </w:r>
                            <w:proofErr w:type="spellStart"/>
                            <w:r w:rsidRPr="0086694E">
                              <w:rPr>
                                <w:sz w:val="20"/>
                                <w:szCs w:val="20"/>
                              </w:rPr>
                              <w:t>eNO</w:t>
                            </w:r>
                            <w:proofErr w:type="spellEnd"/>
                            <w:r w:rsidRPr="0086694E">
                              <w:rPr>
                                <w:sz w:val="20"/>
                                <w:szCs w:val="20"/>
                              </w:rPr>
                              <w:t xml:space="preserve"> e estabilização dos níveis de IgA. A suplementação oral de </w:t>
                            </w:r>
                            <w:proofErr w:type="spellStart"/>
                            <w:r w:rsidRPr="0086694E">
                              <w:rPr>
                                <w:sz w:val="20"/>
                                <w:szCs w:val="20"/>
                              </w:rPr>
                              <w:t>betaglucanas</w:t>
                            </w:r>
                            <w:proofErr w:type="spellEnd"/>
                            <w:r w:rsidRPr="0086694E">
                              <w:rPr>
                                <w:sz w:val="20"/>
                                <w:szCs w:val="20"/>
                              </w:rPr>
                              <w:t>, um imunomodulador natural, estimula o sistema imune e</w:t>
                            </w:r>
                            <w:r>
                              <w:rPr>
                                <w:sz w:val="20"/>
                                <w:szCs w:val="20"/>
                              </w:rPr>
                              <w:t>m</w:t>
                            </w:r>
                            <w:r w:rsidRPr="0086694E">
                              <w:rPr>
                                <w:sz w:val="20"/>
                                <w:szCs w:val="20"/>
                              </w:rPr>
                              <w:t xml:space="preserve"> crianças com problemas respiratórios via estabilização dos níveis de IgA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CB02A10" id="_x0000_s1059" type="#_x0000_t202" style="position:absolute;left:0;text-align:left;margin-left:-.25pt;margin-top:13.35pt;width:425.2pt;height:95.25pt;z-index:252819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" fillcolor="#e7e6e6" stroked="f">
                <v:textbox>
                  <w:txbxContent>
                    <w:p w14:paraId="5769FAA1" w14:textId="3642097D" w:rsidR="00D651CA" w:rsidRPr="0086694E" w:rsidRDefault="00D651CA" w:rsidP="008314D8">
                      <w:pPr>
                        <w:pStyle w:val="Corpo"/>
                        <w:spacing w:line="276" w:lineRule="auto"/>
                        <w:rPr>
                          <w:sz w:val="20"/>
                          <w:szCs w:val="20"/>
                        </w:rPr>
                      </w:pPr>
                      <w:r w:rsidRPr="0086694E">
                        <w:rPr>
                          <w:sz w:val="20"/>
                          <w:szCs w:val="20"/>
                        </w:rPr>
                        <w:t xml:space="preserve">Estudo conduzido por </w:t>
                      </w:r>
                      <w:bookmarkStart w:id="26" w:name="_Hlk36028682"/>
                      <w:r w:rsidRPr="0086694E">
                        <w:rPr>
                          <w:sz w:val="20"/>
                          <w:szCs w:val="20"/>
                        </w:rPr>
                        <w:t xml:space="preserve">Richter </w:t>
                      </w:r>
                      <w:bookmarkEnd w:id="26"/>
                      <w:r w:rsidRPr="0086694E">
                        <w:rPr>
                          <w:sz w:val="20"/>
                          <w:szCs w:val="20"/>
                        </w:rPr>
                        <w:t xml:space="preserve">et al., (2015) avaliou os efeitos das </w:t>
                      </w:r>
                      <w:proofErr w:type="spellStart"/>
                      <w:r w:rsidRPr="0086694E">
                        <w:rPr>
                          <w:sz w:val="20"/>
                          <w:szCs w:val="20"/>
                        </w:rPr>
                        <w:t>betaglucanas</w:t>
                      </w:r>
                      <w:proofErr w:type="spellEnd"/>
                      <w:r w:rsidRPr="0086694E">
                        <w:rPr>
                          <w:sz w:val="20"/>
                          <w:szCs w:val="20"/>
                        </w:rPr>
                        <w:t xml:space="preserve"> no status imune de crianças com problemas respiratórios. O grupo suplementado com </w:t>
                      </w:r>
                      <w:proofErr w:type="spellStart"/>
                      <w:r w:rsidRPr="0086694E">
                        <w:rPr>
                          <w:sz w:val="20"/>
                          <w:szCs w:val="20"/>
                        </w:rPr>
                        <w:t>betaglucanas</w:t>
                      </w:r>
                      <w:proofErr w:type="spellEnd"/>
                      <w:r w:rsidRPr="0086694E">
                        <w:rPr>
                          <w:sz w:val="20"/>
                          <w:szCs w:val="20"/>
                        </w:rPr>
                        <w:t xml:space="preserve"> apresentou efeitos positivos em todos os parâmetros avaliados</w:t>
                      </w:r>
                      <w:r>
                        <w:rPr>
                          <w:sz w:val="20"/>
                          <w:szCs w:val="20"/>
                        </w:rPr>
                        <w:t>.</w:t>
                      </w:r>
                      <w:r w:rsidRPr="0086694E">
                        <w:rPr>
                          <w:sz w:val="20"/>
                          <w:szCs w:val="20"/>
                        </w:rPr>
                        <w:t xml:space="preserve"> O grupo suplementado apresentou redução significativa dos níveis de </w:t>
                      </w:r>
                      <w:proofErr w:type="spellStart"/>
                      <w:r w:rsidRPr="0086694E">
                        <w:rPr>
                          <w:sz w:val="20"/>
                          <w:szCs w:val="20"/>
                        </w:rPr>
                        <w:t>eNO</w:t>
                      </w:r>
                      <w:proofErr w:type="spellEnd"/>
                      <w:r w:rsidRPr="0086694E">
                        <w:rPr>
                          <w:sz w:val="20"/>
                          <w:szCs w:val="20"/>
                        </w:rPr>
                        <w:t xml:space="preserve"> e estabilização dos níveis de IgA. A suplementação oral de </w:t>
                      </w:r>
                      <w:proofErr w:type="spellStart"/>
                      <w:r w:rsidRPr="0086694E">
                        <w:rPr>
                          <w:sz w:val="20"/>
                          <w:szCs w:val="20"/>
                        </w:rPr>
                        <w:t>betaglucanas</w:t>
                      </w:r>
                      <w:proofErr w:type="spellEnd"/>
                      <w:r w:rsidRPr="0086694E">
                        <w:rPr>
                          <w:sz w:val="20"/>
                          <w:szCs w:val="20"/>
                        </w:rPr>
                        <w:t>, um imunomodulador natural, estimula o sistema imune e</w:t>
                      </w:r>
                      <w:r>
                        <w:rPr>
                          <w:sz w:val="20"/>
                          <w:szCs w:val="20"/>
                        </w:rPr>
                        <w:t>m</w:t>
                      </w:r>
                      <w:r w:rsidRPr="0086694E">
                        <w:rPr>
                          <w:sz w:val="20"/>
                          <w:szCs w:val="20"/>
                        </w:rPr>
                        <w:t xml:space="preserve"> crianças com problemas respiratórios via estabilização dos níveis de IgA.</w:t>
                      </w:r>
                    </w:p>
                  </w:txbxContent>
                </v:textbox>
              </v:shape>
            </w:pict>
          </mc:Fallback>
        </mc:AlternateContent>
      </w:r>
    </w:p>
    <w:p w14:paraId="5B0BB49B" w14:textId="3CE74824" w:rsidR="00C95923" w:rsidRDefault="00C95923" w:rsidP="00A35B3E">
      <w:pPr>
        <w:jc w:val="both"/>
        <w:rPr>
          <w:rFonts w:ascii="Swis721 Th BT" w:hAnsi="Swis721 Th BT"/>
          <w:b/>
          <w:sz w:val="23"/>
          <w:szCs w:val="23"/>
        </w:rPr>
      </w:pPr>
    </w:p>
    <w:p w14:paraId="0FC75709" w14:textId="6D62B275" w:rsidR="00C95923" w:rsidRDefault="00C95923" w:rsidP="00A35B3E">
      <w:pPr>
        <w:jc w:val="both"/>
        <w:rPr>
          <w:rFonts w:ascii="Swis721 Th BT" w:hAnsi="Swis721 Th BT"/>
          <w:b/>
          <w:sz w:val="23"/>
          <w:szCs w:val="23"/>
        </w:rPr>
      </w:pPr>
    </w:p>
    <w:p w14:paraId="7E652990" w14:textId="09F86B48" w:rsidR="00C95923" w:rsidRDefault="00C95923" w:rsidP="00A35B3E">
      <w:pPr>
        <w:jc w:val="both"/>
        <w:rPr>
          <w:rFonts w:ascii="Swis721 Th BT" w:hAnsi="Swis721 Th BT"/>
          <w:b/>
          <w:sz w:val="23"/>
          <w:szCs w:val="23"/>
        </w:rPr>
      </w:pPr>
    </w:p>
    <w:p w14:paraId="1A386746" w14:textId="00DEB22A" w:rsidR="00C95923" w:rsidRDefault="00C95923" w:rsidP="00A35B3E">
      <w:pPr>
        <w:jc w:val="both"/>
        <w:rPr>
          <w:rFonts w:ascii="Swis721 Th BT" w:hAnsi="Swis721 Th BT"/>
          <w:b/>
          <w:sz w:val="23"/>
          <w:szCs w:val="23"/>
        </w:rPr>
      </w:pPr>
    </w:p>
    <w:p w14:paraId="23DB3442" w14:textId="0E216A6E" w:rsidR="00C95923" w:rsidRDefault="00C95923" w:rsidP="00A35B3E">
      <w:pPr>
        <w:jc w:val="both"/>
        <w:rPr>
          <w:rFonts w:ascii="Swis721 Th BT" w:hAnsi="Swis721 Th BT"/>
          <w:b/>
          <w:sz w:val="23"/>
          <w:szCs w:val="23"/>
        </w:rPr>
      </w:pPr>
    </w:p>
    <w:p w14:paraId="32FCBCC1" w14:textId="24E1F3D5" w:rsidR="00C95923" w:rsidRDefault="00C95923" w:rsidP="00A35B3E">
      <w:pPr>
        <w:jc w:val="both"/>
        <w:rPr>
          <w:rFonts w:ascii="Swis721 Th BT" w:hAnsi="Swis721 Th BT"/>
          <w:b/>
          <w:sz w:val="23"/>
          <w:szCs w:val="23"/>
        </w:rPr>
      </w:pPr>
    </w:p>
    <w:p w14:paraId="0B54034E" w14:textId="310F8168" w:rsidR="00C95923" w:rsidRDefault="00C95923" w:rsidP="00A35B3E">
      <w:pPr>
        <w:jc w:val="both"/>
        <w:rPr>
          <w:rFonts w:ascii="Swis721 Th BT" w:hAnsi="Swis721 Th BT"/>
          <w:b/>
          <w:sz w:val="23"/>
          <w:szCs w:val="23"/>
        </w:rPr>
      </w:pPr>
    </w:p>
    <w:p w14:paraId="3AE443DB" w14:textId="620BF090" w:rsidR="00C95923" w:rsidRDefault="00C95923" w:rsidP="00A35B3E">
      <w:pPr>
        <w:jc w:val="both"/>
        <w:rPr>
          <w:rFonts w:ascii="Swis721 Th BT" w:hAnsi="Swis721 Th BT"/>
          <w:b/>
          <w:sz w:val="23"/>
          <w:szCs w:val="23"/>
        </w:rPr>
      </w:pPr>
    </w:p>
    <w:p w14:paraId="7F18B381" w14:textId="71AB4AFB" w:rsidR="00C95923" w:rsidRDefault="00C95923" w:rsidP="00A35B3E">
      <w:pPr>
        <w:jc w:val="both"/>
        <w:rPr>
          <w:rFonts w:ascii="Swis721 Th BT" w:hAnsi="Swis721 Th BT"/>
          <w:b/>
          <w:sz w:val="23"/>
          <w:szCs w:val="23"/>
        </w:rPr>
      </w:pPr>
    </w:p>
    <w:p w14:paraId="53686768" w14:textId="6753F418" w:rsidR="00C95923" w:rsidRDefault="00C95923" w:rsidP="00A35B3E">
      <w:pPr>
        <w:jc w:val="both"/>
        <w:rPr>
          <w:rFonts w:ascii="Swis721 Th BT" w:hAnsi="Swis721 Th BT"/>
          <w:b/>
          <w:sz w:val="23"/>
          <w:szCs w:val="23"/>
        </w:rPr>
      </w:pPr>
    </w:p>
    <w:p w14:paraId="1AC82B77" w14:textId="0C38398B" w:rsidR="00C95923" w:rsidRDefault="00C95923" w:rsidP="00A35B3E">
      <w:pPr>
        <w:jc w:val="both"/>
        <w:rPr>
          <w:rFonts w:ascii="Swis721 Th BT" w:hAnsi="Swis721 Th BT"/>
          <w:b/>
          <w:sz w:val="23"/>
          <w:szCs w:val="23"/>
        </w:rPr>
      </w:pPr>
    </w:p>
    <w:p w14:paraId="64043DA5" w14:textId="11BDCCF8" w:rsidR="00C95923" w:rsidRDefault="00C95923" w:rsidP="00A35B3E">
      <w:pPr>
        <w:jc w:val="both"/>
        <w:rPr>
          <w:rFonts w:ascii="Swis721 Th BT" w:hAnsi="Swis721 Th BT"/>
          <w:b/>
          <w:sz w:val="23"/>
          <w:szCs w:val="23"/>
        </w:rPr>
      </w:pPr>
    </w:p>
    <w:p w14:paraId="396CFA65" w14:textId="24CEC64A" w:rsidR="00C95923" w:rsidRDefault="00C95923" w:rsidP="00A35B3E">
      <w:pPr>
        <w:jc w:val="both"/>
        <w:rPr>
          <w:rFonts w:ascii="Swis721 Th BT" w:hAnsi="Swis721 Th BT"/>
          <w:b/>
          <w:sz w:val="23"/>
          <w:szCs w:val="23"/>
        </w:rPr>
      </w:pPr>
    </w:p>
    <w:p w14:paraId="2B99D74E" w14:textId="47E59DAF" w:rsidR="00C95923" w:rsidRDefault="00C95923" w:rsidP="00A35B3E">
      <w:pPr>
        <w:jc w:val="both"/>
        <w:rPr>
          <w:rFonts w:ascii="Swis721 Th BT" w:hAnsi="Swis721 Th BT"/>
          <w:b/>
          <w:sz w:val="23"/>
          <w:szCs w:val="23"/>
        </w:rPr>
      </w:pPr>
    </w:p>
    <w:p w14:paraId="4EDF0DF4" w14:textId="5E271923" w:rsidR="00C95923" w:rsidRDefault="00C95923" w:rsidP="00A35B3E">
      <w:pPr>
        <w:jc w:val="both"/>
        <w:rPr>
          <w:rFonts w:ascii="Swis721 Th BT" w:hAnsi="Swis721 Th BT"/>
          <w:b/>
          <w:sz w:val="23"/>
          <w:szCs w:val="23"/>
        </w:rPr>
      </w:pPr>
    </w:p>
    <w:p w14:paraId="1CFC4934" w14:textId="77777777" w:rsidR="00C95923" w:rsidRDefault="00C95923" w:rsidP="00A35B3E">
      <w:pPr>
        <w:jc w:val="both"/>
        <w:rPr>
          <w:rFonts w:ascii="Swis721 Th BT" w:hAnsi="Swis721 Th BT"/>
          <w:b/>
          <w:sz w:val="23"/>
          <w:szCs w:val="23"/>
        </w:rPr>
      </w:pPr>
    </w:p>
    <w:tbl>
      <w:tblPr>
        <w:tblW w:w="5370" w:type="pct"/>
        <w:jc w:val="center"/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883"/>
        <w:gridCol w:w="1944"/>
        <w:gridCol w:w="5306"/>
      </w:tblGrid>
      <w:tr w:rsidR="00513A0A" w:rsidRPr="00DF42EB" w14:paraId="5EACAABE" w14:textId="77777777" w:rsidTr="00047029">
        <w:trPr>
          <w:cantSplit/>
          <w:trHeight w:val="335"/>
          <w:jc w:val="center"/>
        </w:trPr>
        <w:tc>
          <w:tcPr>
            <w:tcW w:w="1031" w:type="pct"/>
            <w:shd w:val="clear" w:color="auto" w:fill="0070C0"/>
            <w:vAlign w:val="center"/>
          </w:tcPr>
          <w:p w14:paraId="13786976" w14:textId="73A108CD" w:rsidR="00513A0A" w:rsidRPr="00047029" w:rsidRDefault="00A07C2F" w:rsidP="00A07C2F">
            <w:pPr>
              <w:pStyle w:val="Ttulo4"/>
              <w:spacing w:before="0"/>
              <w:jc w:val="center"/>
              <w:rPr>
                <w:rFonts w:ascii="Swis721 Th BT" w:hAnsi="Swis721 Th BT" w:cs="Arial"/>
                <w:b/>
                <w:bCs/>
                <w:i w:val="0"/>
                <w:iCs w:val="0"/>
                <w:color w:val="FFFFFF" w:themeColor="background1"/>
                <w:sz w:val="23"/>
                <w:szCs w:val="23"/>
              </w:rPr>
            </w:pPr>
            <w:r w:rsidRPr="00047029">
              <w:rPr>
                <w:rFonts w:ascii="Swis721 Th BT" w:hAnsi="Swis721 Th BT" w:cs="Arial"/>
                <w:b/>
                <w:bCs/>
                <w:i w:val="0"/>
                <w:iCs w:val="0"/>
                <w:color w:val="FFFFFF" w:themeColor="background1"/>
                <w:sz w:val="23"/>
                <w:szCs w:val="23"/>
              </w:rPr>
              <w:lastRenderedPageBreak/>
              <w:t>Ativo</w:t>
            </w:r>
          </w:p>
        </w:tc>
        <w:tc>
          <w:tcPr>
            <w:tcW w:w="1064" w:type="pct"/>
            <w:shd w:val="clear" w:color="auto" w:fill="0070C0"/>
            <w:vAlign w:val="center"/>
          </w:tcPr>
          <w:p w14:paraId="0D727DE8" w14:textId="77777777" w:rsidR="00513A0A" w:rsidRPr="00047029" w:rsidRDefault="00513A0A" w:rsidP="00A07C2F">
            <w:pPr>
              <w:keepNext/>
              <w:spacing w:after="0"/>
              <w:jc w:val="center"/>
              <w:rPr>
                <w:rFonts w:ascii="Swis721 Th BT" w:hAnsi="Swis721 Th BT" w:cs="Arial"/>
                <w:b/>
                <w:bCs/>
                <w:color w:val="FFFFFF" w:themeColor="background1"/>
                <w:sz w:val="23"/>
                <w:szCs w:val="23"/>
              </w:rPr>
            </w:pPr>
            <w:r w:rsidRPr="00047029">
              <w:rPr>
                <w:rFonts w:ascii="Swis721 Th BT" w:hAnsi="Swis721 Th BT"/>
                <w:b/>
                <w:bCs/>
                <w:color w:val="FFFFFF" w:themeColor="background1"/>
                <w:sz w:val="23"/>
                <w:szCs w:val="23"/>
              </w:rPr>
              <w:t>Posologia Indicada</w:t>
            </w:r>
          </w:p>
        </w:tc>
        <w:tc>
          <w:tcPr>
            <w:tcW w:w="2905" w:type="pct"/>
            <w:shd w:val="clear" w:color="auto" w:fill="0070C0"/>
            <w:vAlign w:val="center"/>
          </w:tcPr>
          <w:p w14:paraId="7C54DCEF" w14:textId="77777777" w:rsidR="00513A0A" w:rsidRPr="00047029" w:rsidRDefault="00513A0A" w:rsidP="00A07C2F">
            <w:pPr>
              <w:keepNext/>
              <w:spacing w:after="0"/>
              <w:jc w:val="center"/>
              <w:rPr>
                <w:rFonts w:ascii="Swis721 Th BT" w:hAnsi="Swis721 Th BT" w:cs="Arial"/>
                <w:b/>
                <w:bCs/>
                <w:color w:val="FFFFFF" w:themeColor="background1"/>
                <w:sz w:val="23"/>
                <w:szCs w:val="23"/>
              </w:rPr>
            </w:pPr>
            <w:r w:rsidRPr="00047029">
              <w:rPr>
                <w:rFonts w:ascii="Swis721 Th BT" w:hAnsi="Swis721 Th BT" w:cs="Arial"/>
                <w:b/>
                <w:bCs/>
                <w:color w:val="FFFFFF" w:themeColor="background1"/>
                <w:sz w:val="23"/>
                <w:szCs w:val="23"/>
              </w:rPr>
              <w:t>Descrição, Propriedades e Mecanismos de Ação</w:t>
            </w:r>
          </w:p>
        </w:tc>
      </w:tr>
      <w:tr w:rsidR="00513A0A" w:rsidRPr="00F6100A" w14:paraId="05894B27" w14:textId="77777777" w:rsidTr="00047029">
        <w:trPr>
          <w:cantSplit/>
          <w:trHeight w:val="335"/>
          <w:jc w:val="center"/>
        </w:trPr>
        <w:tc>
          <w:tcPr>
            <w:tcW w:w="1031" w:type="pct"/>
            <w:shd w:val="clear" w:color="auto" w:fill="F2F2F2" w:themeFill="background1" w:themeFillShade="F2"/>
            <w:vAlign w:val="center"/>
          </w:tcPr>
          <w:p w14:paraId="211F26D9" w14:textId="77777777" w:rsidR="00513A0A" w:rsidRPr="00A07C2F" w:rsidRDefault="00513A0A" w:rsidP="00A07C2F">
            <w:pPr>
              <w:pStyle w:val="formulas"/>
              <w:jc w:val="center"/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</w:pPr>
            <w:r w:rsidRPr="00A07C2F"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>N-</w:t>
            </w:r>
            <w:proofErr w:type="spellStart"/>
            <w:r w:rsidRPr="00A07C2F"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>acetilcisteína</w:t>
            </w:r>
            <w:proofErr w:type="spellEnd"/>
          </w:p>
          <w:p w14:paraId="432214EB" w14:textId="77777777" w:rsidR="00513A0A" w:rsidRPr="00A07C2F" w:rsidRDefault="00513A0A" w:rsidP="00A07C2F">
            <w:pPr>
              <w:pStyle w:val="formulas"/>
              <w:jc w:val="center"/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</w:pPr>
            <w:r w:rsidRPr="00A07C2F"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>(NAC)</w:t>
            </w:r>
          </w:p>
        </w:tc>
        <w:tc>
          <w:tcPr>
            <w:tcW w:w="1064" w:type="pct"/>
            <w:shd w:val="clear" w:color="auto" w:fill="F2F2F2" w:themeFill="background1" w:themeFillShade="F2"/>
            <w:vAlign w:val="center"/>
          </w:tcPr>
          <w:p w14:paraId="0D895D28" w14:textId="77777777" w:rsidR="00513A0A" w:rsidRPr="00A07C2F" w:rsidRDefault="00513A0A" w:rsidP="00A07C2F">
            <w:pPr>
              <w:pStyle w:val="formulas"/>
              <w:spacing w:after="0"/>
              <w:jc w:val="center"/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</w:pPr>
            <w:r w:rsidRPr="00A07C2F"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>Adultos:</w:t>
            </w:r>
          </w:p>
          <w:p w14:paraId="69C77C94" w14:textId="77777777" w:rsidR="00513A0A" w:rsidRPr="00A07C2F" w:rsidRDefault="00513A0A" w:rsidP="00A07C2F">
            <w:pPr>
              <w:pStyle w:val="formulas"/>
              <w:spacing w:after="0"/>
              <w:jc w:val="center"/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</w:pPr>
            <w:r w:rsidRPr="00A07C2F"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>1.200 mg ao dia.</w:t>
            </w:r>
          </w:p>
        </w:tc>
        <w:tc>
          <w:tcPr>
            <w:tcW w:w="2905" w:type="pct"/>
            <w:shd w:val="clear" w:color="auto" w:fill="F2F2F2" w:themeFill="background1" w:themeFillShade="F2"/>
            <w:vAlign w:val="center"/>
          </w:tcPr>
          <w:p w14:paraId="25032AAF" w14:textId="4E0008D8" w:rsidR="00513A0A" w:rsidRPr="00A07C2F" w:rsidRDefault="00513A0A" w:rsidP="00A07C2F">
            <w:pPr>
              <w:pStyle w:val="formulas"/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</w:pPr>
            <w:proofErr w:type="spellStart"/>
            <w:r w:rsidRPr="00A07C2F"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>Imunoestimulante</w:t>
            </w:r>
            <w:proofErr w:type="spellEnd"/>
            <w:r w:rsidRPr="00A07C2F"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>. Segundo estudo, os 29% dos voluntários que receberam NAC 600 mg 2 vezes ao dia apresentaram episódios influenza-</w:t>
            </w:r>
            <w:r w:rsidRPr="00A07C2F">
              <w:rPr>
                <w:rFonts w:ascii="Swis721 Th BT" w:hAnsi="Swis721 Th BT"/>
                <w:b w:val="0"/>
                <w:i/>
                <w:color w:val="262626" w:themeColor="text1" w:themeTint="D9"/>
                <w:szCs w:val="23"/>
              </w:rPr>
              <w:t>like vs.</w:t>
            </w:r>
            <w:r w:rsidRPr="00A07C2F"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 xml:space="preserve"> 51% tratado com placebo. A gravidade dos episódios também foi menor no grupo suplementado com NAC. Somente 25% dos voluntários com sintomas e suplementados com NAC se tornaram infectados pelo vírus de influenza A </w:t>
            </w:r>
            <w:r w:rsidRPr="00A07C2F">
              <w:rPr>
                <w:rFonts w:ascii="Swis721 Th BT" w:hAnsi="Swis721 Th BT"/>
                <w:b w:val="0"/>
                <w:i/>
                <w:color w:val="262626" w:themeColor="text1" w:themeTint="D9"/>
                <w:szCs w:val="23"/>
              </w:rPr>
              <w:t>vs</w:t>
            </w:r>
            <w:r w:rsidRPr="00A07C2F"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 xml:space="preserve">. 79 % do grupo placebo (De Flora </w:t>
            </w:r>
            <w:r w:rsidRPr="00A07C2F">
              <w:rPr>
                <w:rFonts w:ascii="Swis721 Th BT" w:hAnsi="Swis721 Th BT"/>
                <w:b w:val="0"/>
                <w:i/>
                <w:iCs/>
                <w:color w:val="262626" w:themeColor="text1" w:themeTint="D9"/>
                <w:szCs w:val="23"/>
              </w:rPr>
              <w:t xml:space="preserve">et al. </w:t>
            </w:r>
            <w:r w:rsidRPr="00A07C2F"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>1997).</w:t>
            </w:r>
          </w:p>
        </w:tc>
      </w:tr>
      <w:tr w:rsidR="00513A0A" w:rsidRPr="00F6100A" w14:paraId="4FB822E7" w14:textId="77777777" w:rsidTr="00047029">
        <w:trPr>
          <w:cantSplit/>
          <w:trHeight w:val="3978"/>
          <w:jc w:val="center"/>
        </w:trPr>
        <w:tc>
          <w:tcPr>
            <w:tcW w:w="1031" w:type="pct"/>
            <w:shd w:val="clear" w:color="auto" w:fill="auto"/>
            <w:vAlign w:val="center"/>
          </w:tcPr>
          <w:p w14:paraId="7B4CB10D" w14:textId="77777777" w:rsidR="00513A0A" w:rsidRPr="00A07C2F" w:rsidRDefault="00513A0A" w:rsidP="00A07C2F">
            <w:pPr>
              <w:pStyle w:val="formulas"/>
              <w:jc w:val="center"/>
              <w:rPr>
                <w:rFonts w:ascii="Swis721 Th BT" w:hAnsi="Swis721 Th BT"/>
                <w:b w:val="0"/>
                <w:iCs/>
                <w:color w:val="262626" w:themeColor="text1" w:themeTint="D9"/>
                <w:szCs w:val="23"/>
              </w:rPr>
            </w:pPr>
            <w:r w:rsidRPr="00A07C2F">
              <w:rPr>
                <w:rFonts w:ascii="Swis721 Th BT" w:hAnsi="Swis721 Th BT"/>
                <w:b w:val="0"/>
                <w:iCs/>
                <w:color w:val="262626" w:themeColor="text1" w:themeTint="D9"/>
                <w:szCs w:val="23"/>
              </w:rPr>
              <w:t>Vitamina D3</w:t>
            </w:r>
          </w:p>
        </w:tc>
        <w:tc>
          <w:tcPr>
            <w:tcW w:w="1064" w:type="pct"/>
            <w:shd w:val="clear" w:color="auto" w:fill="auto"/>
            <w:vAlign w:val="center"/>
          </w:tcPr>
          <w:p w14:paraId="48314C37" w14:textId="77777777" w:rsidR="00513A0A" w:rsidRPr="00A07C2F" w:rsidRDefault="00513A0A" w:rsidP="00A07C2F">
            <w:pPr>
              <w:pStyle w:val="formulas"/>
              <w:spacing w:after="0"/>
              <w:jc w:val="center"/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</w:pPr>
            <w:r w:rsidRPr="00A07C2F"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>Adultos:</w:t>
            </w:r>
          </w:p>
          <w:p w14:paraId="2645A3A3" w14:textId="77777777" w:rsidR="00513A0A" w:rsidRPr="00A07C2F" w:rsidRDefault="00513A0A" w:rsidP="00513A0A">
            <w:pPr>
              <w:pStyle w:val="formulas"/>
              <w:spacing w:after="0"/>
              <w:jc w:val="center"/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</w:pPr>
            <w:r w:rsidRPr="00A07C2F"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>1.200 UI ao dia.</w:t>
            </w:r>
          </w:p>
        </w:tc>
        <w:tc>
          <w:tcPr>
            <w:tcW w:w="2905" w:type="pct"/>
            <w:shd w:val="clear" w:color="auto" w:fill="auto"/>
            <w:vAlign w:val="center"/>
          </w:tcPr>
          <w:p w14:paraId="10956E60" w14:textId="3008C714" w:rsidR="00513A0A" w:rsidRPr="00A07C2F" w:rsidRDefault="00513A0A" w:rsidP="00A07C2F">
            <w:pPr>
              <w:pStyle w:val="formulas"/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</w:pPr>
            <w:r w:rsidRPr="00513A0A"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 xml:space="preserve">Pesquisadores japoneses avaliaram o efeito da suplementação de vitamina D na incidência das infecções pelo vírus de influenza A em crianças escolares. Durante os meses de inverno, as crianças foram suplementadas com a vitamina </w:t>
            </w:r>
            <w:proofErr w:type="gramStart"/>
            <w:r w:rsidRPr="00513A0A"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>D(</w:t>
            </w:r>
            <w:proofErr w:type="gramEnd"/>
            <w:r w:rsidRPr="00513A0A"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 xml:space="preserve">3) a 1.200 UI/dia. A incidência da infecção nas crianças suplementadas foi de 10,8% </w:t>
            </w:r>
            <w:r w:rsidRPr="00513A0A">
              <w:rPr>
                <w:rFonts w:ascii="Swis721 Th BT" w:hAnsi="Swis721 Th BT"/>
                <w:b w:val="0"/>
                <w:i/>
                <w:color w:val="262626" w:themeColor="text1" w:themeTint="D9"/>
                <w:szCs w:val="23"/>
              </w:rPr>
              <w:t xml:space="preserve">versus </w:t>
            </w:r>
            <w:r w:rsidRPr="00513A0A"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>18,6% no grupo tratado com o placebo. Em crianças com asma, os ataques ocorreram em 2 suplementadas com a vitamina D e em 12 que receberam placebo. Os resultados sugerem que a suplementação pode reduzir a incidência de infecção pelo vírus de influenza A</w:t>
            </w:r>
            <w:r w:rsidRPr="00A07C2F"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 xml:space="preserve"> (</w:t>
            </w:r>
            <w:proofErr w:type="spellStart"/>
            <w:r w:rsidRPr="00A07C2F"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>Urashima</w:t>
            </w:r>
            <w:proofErr w:type="spellEnd"/>
            <w:r w:rsidRPr="00A07C2F"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 xml:space="preserve"> </w:t>
            </w:r>
            <w:r w:rsidRPr="00A07C2F">
              <w:rPr>
                <w:rFonts w:ascii="Swis721 Th BT" w:hAnsi="Swis721 Th BT"/>
                <w:b w:val="0"/>
                <w:i/>
                <w:iCs/>
                <w:color w:val="262626" w:themeColor="text1" w:themeTint="D9"/>
                <w:szCs w:val="23"/>
              </w:rPr>
              <w:t xml:space="preserve">et al. </w:t>
            </w:r>
            <w:r w:rsidRPr="00A07C2F"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>2010).</w:t>
            </w:r>
          </w:p>
        </w:tc>
      </w:tr>
      <w:tr w:rsidR="00A07C2F" w:rsidRPr="00F6100A" w14:paraId="77E97927" w14:textId="77777777" w:rsidTr="00047029">
        <w:trPr>
          <w:cantSplit/>
          <w:trHeight w:val="335"/>
          <w:jc w:val="center"/>
        </w:trPr>
        <w:tc>
          <w:tcPr>
            <w:tcW w:w="1031" w:type="pct"/>
            <w:shd w:val="clear" w:color="auto" w:fill="F2F2F2" w:themeFill="background1" w:themeFillShade="F2"/>
            <w:vAlign w:val="center"/>
          </w:tcPr>
          <w:p w14:paraId="718D7C05" w14:textId="5AB47105" w:rsidR="00A07C2F" w:rsidRPr="00A07C2F" w:rsidRDefault="00A07C2F" w:rsidP="00A07C2F">
            <w:pPr>
              <w:pStyle w:val="formulas"/>
              <w:jc w:val="center"/>
              <w:rPr>
                <w:rFonts w:ascii="Swis721 Th BT" w:hAnsi="Swis721 Th BT"/>
                <w:b w:val="0"/>
                <w:i/>
                <w:color w:val="262626" w:themeColor="text1" w:themeTint="D9"/>
                <w:szCs w:val="23"/>
              </w:rPr>
            </w:pPr>
            <w:r w:rsidRPr="00A07C2F"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>Vitamina C</w:t>
            </w:r>
          </w:p>
        </w:tc>
        <w:tc>
          <w:tcPr>
            <w:tcW w:w="1064" w:type="pct"/>
            <w:shd w:val="clear" w:color="auto" w:fill="F2F2F2" w:themeFill="background1" w:themeFillShade="F2"/>
            <w:vAlign w:val="center"/>
          </w:tcPr>
          <w:p w14:paraId="5760C394" w14:textId="77777777" w:rsidR="00A07C2F" w:rsidRPr="00A07C2F" w:rsidRDefault="00A07C2F" w:rsidP="00A07C2F">
            <w:pPr>
              <w:pStyle w:val="formulas"/>
              <w:spacing w:after="0"/>
              <w:jc w:val="center"/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</w:pPr>
            <w:r w:rsidRPr="00A07C2F"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>Adultos:</w:t>
            </w:r>
          </w:p>
          <w:p w14:paraId="5BDBD323" w14:textId="363BDAC9" w:rsidR="00A07C2F" w:rsidRPr="00A07C2F" w:rsidRDefault="00A07C2F" w:rsidP="00A07C2F">
            <w:pPr>
              <w:pStyle w:val="formulas"/>
              <w:spacing w:after="0"/>
              <w:jc w:val="center"/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</w:pPr>
            <w:r w:rsidRPr="00A07C2F"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>1.000 mg ao dia.</w:t>
            </w:r>
          </w:p>
        </w:tc>
        <w:tc>
          <w:tcPr>
            <w:tcW w:w="2905" w:type="pct"/>
            <w:shd w:val="clear" w:color="auto" w:fill="F2F2F2" w:themeFill="background1" w:themeFillShade="F2"/>
            <w:vAlign w:val="center"/>
          </w:tcPr>
          <w:p w14:paraId="31451894" w14:textId="77777777" w:rsidR="00A07C2F" w:rsidRPr="00A07C2F" w:rsidRDefault="00A07C2F" w:rsidP="00A07C2F">
            <w:pPr>
              <w:pStyle w:val="formulas"/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</w:pPr>
            <w:r w:rsidRPr="00A07C2F"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 xml:space="preserve">As concentrações da vitamina C no plasma e nos leucócitos rapidamente diminuem durante as infecções e o estresse. A suplementação de vitamina C melhora os componentes do sistema imune, aumentando a atividade antimicrobiana e a função das células </w:t>
            </w:r>
            <w:r w:rsidRPr="00A07C2F">
              <w:rPr>
                <w:rFonts w:ascii="Swis721 Th BT" w:hAnsi="Swis721 Th BT"/>
                <w:b w:val="0"/>
                <w:i/>
                <w:color w:val="262626" w:themeColor="text1" w:themeTint="D9"/>
                <w:szCs w:val="23"/>
              </w:rPr>
              <w:t>natural killers</w:t>
            </w:r>
            <w:r w:rsidRPr="00A07C2F"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 xml:space="preserve"> (NK), além da proliferação dos linfócitos, a quimiotaxia e a hipersensibilidade tardia. </w:t>
            </w:r>
          </w:p>
          <w:p w14:paraId="42CCAB26" w14:textId="77777777" w:rsidR="00A07C2F" w:rsidRPr="00A07C2F" w:rsidRDefault="00A07C2F" w:rsidP="00A07C2F">
            <w:pPr>
              <w:pStyle w:val="formulas"/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</w:pPr>
          </w:p>
          <w:p w14:paraId="1B3FC15B" w14:textId="26112945" w:rsidR="00A07C2F" w:rsidRPr="00A07C2F" w:rsidRDefault="00A07C2F" w:rsidP="00A07C2F">
            <w:pPr>
              <w:pStyle w:val="formulas"/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</w:pPr>
            <w:r w:rsidRPr="00A07C2F"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 xml:space="preserve">A vitamina C contribui para a manutenção da integridade </w:t>
            </w:r>
            <w:r w:rsidRPr="00A07C2F">
              <w:rPr>
                <w:rFonts w:ascii="Swis721 Th BT" w:hAnsi="Swis721 Th BT"/>
                <w:b w:val="0"/>
                <w:i/>
                <w:color w:val="262626" w:themeColor="text1" w:themeTint="D9"/>
                <w:szCs w:val="23"/>
              </w:rPr>
              <w:t xml:space="preserve">redox </w:t>
            </w:r>
            <w:r w:rsidRPr="00A07C2F"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>celular, protegendo assim as células frente às espécies reativas de oxigênio (</w:t>
            </w:r>
            <w:proofErr w:type="spellStart"/>
            <w:r w:rsidRPr="00A07C2F"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>EROs</w:t>
            </w:r>
            <w:proofErr w:type="spellEnd"/>
            <w:r w:rsidRPr="00A07C2F"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>) geradas durante a respiração e a resposta inflamatória</w:t>
            </w:r>
            <w:r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 xml:space="preserve"> (</w:t>
            </w:r>
            <w:proofErr w:type="spellStart"/>
            <w:r w:rsidRPr="00781D55"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>Wintergerst</w:t>
            </w:r>
            <w:proofErr w:type="spellEnd"/>
            <w:r w:rsidRPr="00781D55"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 xml:space="preserve"> </w:t>
            </w:r>
            <w:r w:rsidRPr="00781D55">
              <w:rPr>
                <w:rFonts w:ascii="Swis721 Th BT" w:hAnsi="Swis721 Th BT"/>
                <w:b w:val="0"/>
                <w:i/>
                <w:iCs/>
                <w:color w:val="262626" w:themeColor="text1" w:themeTint="D9"/>
                <w:szCs w:val="23"/>
              </w:rPr>
              <w:t xml:space="preserve">et al., </w:t>
            </w:r>
            <w:r w:rsidRPr="00781D55">
              <w:rPr>
                <w:rFonts w:ascii="Swis721 Th BT" w:hAnsi="Swis721 Th BT"/>
                <w:b w:val="0"/>
                <w:color w:val="262626" w:themeColor="text1" w:themeTint="D9"/>
                <w:szCs w:val="23"/>
              </w:rPr>
              <w:t>2005).</w:t>
            </w:r>
          </w:p>
        </w:tc>
      </w:tr>
    </w:tbl>
    <w:p w14:paraId="35E5B149" w14:textId="1591228A" w:rsidR="00513A0A" w:rsidRDefault="00513A0A" w:rsidP="00A35B3E">
      <w:pPr>
        <w:jc w:val="both"/>
        <w:rPr>
          <w:rFonts w:ascii="Swis721 Th BT" w:hAnsi="Swis721 Th BT"/>
          <w:b/>
          <w:sz w:val="23"/>
          <w:szCs w:val="23"/>
        </w:rPr>
      </w:pPr>
    </w:p>
    <w:p w14:paraId="7BE6C904" w14:textId="5FBAAA31" w:rsidR="00C95923" w:rsidRDefault="00C95923" w:rsidP="00A35B3E">
      <w:pPr>
        <w:jc w:val="both"/>
        <w:rPr>
          <w:rFonts w:ascii="Swis721 Th BT" w:hAnsi="Swis721 Th BT"/>
          <w:b/>
          <w:sz w:val="23"/>
          <w:szCs w:val="23"/>
        </w:rPr>
      </w:pPr>
    </w:p>
    <w:p w14:paraId="172010DD" w14:textId="77777777" w:rsidR="00C95923" w:rsidRDefault="00C95923" w:rsidP="00A35B3E">
      <w:pPr>
        <w:jc w:val="both"/>
        <w:rPr>
          <w:rFonts w:ascii="Swis721 Th BT" w:hAnsi="Swis721 Th BT"/>
          <w:b/>
          <w:sz w:val="23"/>
          <w:szCs w:val="23"/>
        </w:rPr>
      </w:pPr>
    </w:p>
    <w:p w14:paraId="010A2D3C" w14:textId="77777777" w:rsidR="009D5C31" w:rsidRDefault="009D5C31" w:rsidP="00A35B3E">
      <w:pPr>
        <w:jc w:val="both"/>
        <w:rPr>
          <w:rFonts w:ascii="Swis721 Th BT" w:hAnsi="Swis721 Th BT"/>
          <w:b/>
          <w:sz w:val="23"/>
          <w:szCs w:val="23"/>
        </w:rPr>
      </w:pPr>
    </w:p>
    <w:p w14:paraId="1E32BBE9" w14:textId="37393AB4" w:rsidR="000B59C6" w:rsidRPr="00A7625D" w:rsidRDefault="000B59C6" w:rsidP="000B59C6">
      <w:pPr>
        <w:jc w:val="center"/>
        <w:rPr>
          <w:rFonts w:ascii="Swis721 Th BT" w:hAnsi="Swis721 Th BT"/>
          <w:b/>
          <w:sz w:val="23"/>
          <w:szCs w:val="23"/>
        </w:rPr>
      </w:pPr>
      <w:r w:rsidRPr="00A7625D">
        <w:rPr>
          <w:rFonts w:ascii="Swis721 Th BT" w:hAnsi="Swis721 Th BT"/>
          <w:b/>
          <w:sz w:val="23"/>
          <w:szCs w:val="23"/>
        </w:rPr>
        <w:lastRenderedPageBreak/>
        <w:t>SUGESTÃO DE DOSAGENS DIÁRIAS PROVISÓRIAS PARA O CONTROLE DO VÍRUS RNA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47"/>
        <w:gridCol w:w="4247"/>
      </w:tblGrid>
      <w:tr w:rsidR="000B59C6" w:rsidRPr="00A7625D" w14:paraId="18047AC8" w14:textId="77777777" w:rsidTr="000B59C6">
        <w:trPr>
          <w:trHeight w:val="442"/>
        </w:trPr>
        <w:tc>
          <w:tcPr>
            <w:tcW w:w="4247" w:type="dxa"/>
            <w:shd w:val="clear" w:color="auto" w:fill="0070C0"/>
            <w:vAlign w:val="center"/>
          </w:tcPr>
          <w:p w14:paraId="1B5FAE51" w14:textId="77777777" w:rsidR="000B59C6" w:rsidRPr="007401CC" w:rsidRDefault="000B59C6" w:rsidP="002336B7">
            <w:pPr>
              <w:tabs>
                <w:tab w:val="left" w:pos="1080"/>
              </w:tabs>
              <w:jc w:val="center"/>
              <w:rPr>
                <w:rFonts w:ascii="Swis721 Th BT" w:hAnsi="Swis721 Th BT"/>
                <w:b/>
                <w:color w:val="FFFFFF" w:themeColor="background1"/>
                <w:sz w:val="23"/>
                <w:szCs w:val="23"/>
              </w:rPr>
            </w:pPr>
            <w:r w:rsidRPr="007401CC">
              <w:rPr>
                <w:rFonts w:ascii="Swis721 Th BT" w:hAnsi="Swis721 Th BT"/>
                <w:b/>
                <w:color w:val="FFFFFF" w:themeColor="background1"/>
                <w:sz w:val="23"/>
                <w:szCs w:val="23"/>
              </w:rPr>
              <w:t>Ativos</w:t>
            </w:r>
          </w:p>
        </w:tc>
        <w:tc>
          <w:tcPr>
            <w:tcW w:w="4247" w:type="dxa"/>
            <w:shd w:val="clear" w:color="auto" w:fill="0070C0"/>
            <w:vAlign w:val="center"/>
          </w:tcPr>
          <w:p w14:paraId="40AF16A4" w14:textId="77777777" w:rsidR="000B59C6" w:rsidRPr="007401CC" w:rsidRDefault="000B59C6" w:rsidP="002336B7">
            <w:pPr>
              <w:jc w:val="center"/>
              <w:rPr>
                <w:rFonts w:ascii="Swis721 Th BT" w:hAnsi="Swis721 Th BT"/>
                <w:b/>
                <w:color w:val="FFFFFF" w:themeColor="background1"/>
                <w:sz w:val="23"/>
                <w:szCs w:val="23"/>
              </w:rPr>
            </w:pPr>
            <w:r w:rsidRPr="007401CC">
              <w:rPr>
                <w:rFonts w:ascii="Swis721 Th BT" w:hAnsi="Swis721 Th BT"/>
                <w:b/>
                <w:color w:val="FFFFFF" w:themeColor="background1"/>
                <w:sz w:val="23"/>
                <w:szCs w:val="23"/>
              </w:rPr>
              <w:t>Dosagem diária</w:t>
            </w:r>
          </w:p>
        </w:tc>
      </w:tr>
      <w:tr w:rsidR="000B59C6" w:rsidRPr="00A7625D" w14:paraId="737C2667" w14:textId="77777777" w:rsidTr="002336B7">
        <w:trPr>
          <w:trHeight w:val="432"/>
        </w:trPr>
        <w:tc>
          <w:tcPr>
            <w:tcW w:w="4247" w:type="dxa"/>
            <w:vAlign w:val="center"/>
          </w:tcPr>
          <w:p w14:paraId="7EE6FF07" w14:textId="77777777" w:rsidR="000B59C6" w:rsidRPr="00A7625D" w:rsidRDefault="000B59C6" w:rsidP="002336B7">
            <w:pPr>
              <w:tabs>
                <w:tab w:val="left" w:pos="1080"/>
              </w:tabs>
              <w:jc w:val="center"/>
              <w:rPr>
                <w:rFonts w:ascii="Swis721 Th BT" w:hAnsi="Swis721 Th BT"/>
                <w:sz w:val="23"/>
                <w:szCs w:val="23"/>
              </w:rPr>
            </w:pPr>
            <w:r w:rsidRPr="00A7625D">
              <w:rPr>
                <w:rFonts w:ascii="Swis721 Th BT" w:hAnsi="Swis721 Th BT"/>
                <w:sz w:val="23"/>
                <w:szCs w:val="23"/>
              </w:rPr>
              <w:t xml:space="preserve">Ácido </w:t>
            </w:r>
            <w:proofErr w:type="spellStart"/>
            <w:r w:rsidRPr="00A7625D">
              <w:rPr>
                <w:rFonts w:ascii="Swis721 Th BT" w:hAnsi="Swis721 Th BT"/>
                <w:sz w:val="23"/>
                <w:szCs w:val="23"/>
              </w:rPr>
              <w:t>Ferúlico</w:t>
            </w:r>
            <w:proofErr w:type="spellEnd"/>
          </w:p>
        </w:tc>
        <w:tc>
          <w:tcPr>
            <w:tcW w:w="4247" w:type="dxa"/>
            <w:vAlign w:val="center"/>
          </w:tcPr>
          <w:p w14:paraId="7ED2AE78" w14:textId="77777777" w:rsidR="000B59C6" w:rsidRPr="00A7625D" w:rsidRDefault="000B59C6" w:rsidP="002336B7">
            <w:pPr>
              <w:jc w:val="center"/>
              <w:rPr>
                <w:rFonts w:ascii="Swis721 Th BT" w:hAnsi="Swis721 Th BT"/>
                <w:sz w:val="23"/>
                <w:szCs w:val="23"/>
              </w:rPr>
            </w:pPr>
            <w:r w:rsidRPr="00A7625D">
              <w:rPr>
                <w:rFonts w:ascii="Swis721 Th BT" w:hAnsi="Swis721 Th BT"/>
                <w:sz w:val="23"/>
                <w:szCs w:val="23"/>
              </w:rPr>
              <w:t>500 – 1000 mg</w:t>
            </w:r>
          </w:p>
        </w:tc>
      </w:tr>
      <w:tr w:rsidR="000B59C6" w:rsidRPr="00A7625D" w14:paraId="0866F82C" w14:textId="77777777" w:rsidTr="004643DA">
        <w:trPr>
          <w:trHeight w:val="416"/>
        </w:trPr>
        <w:tc>
          <w:tcPr>
            <w:tcW w:w="4247" w:type="dxa"/>
            <w:shd w:val="clear" w:color="auto" w:fill="D9E2F3" w:themeFill="accent5" w:themeFillTint="33"/>
            <w:vAlign w:val="center"/>
          </w:tcPr>
          <w:p w14:paraId="2257C420" w14:textId="77777777" w:rsidR="000B59C6" w:rsidRPr="00A7625D" w:rsidRDefault="000B59C6" w:rsidP="002336B7">
            <w:pPr>
              <w:jc w:val="center"/>
              <w:rPr>
                <w:rFonts w:ascii="Swis721 Th BT" w:hAnsi="Swis721 Th BT"/>
                <w:sz w:val="23"/>
                <w:szCs w:val="23"/>
              </w:rPr>
            </w:pPr>
            <w:r w:rsidRPr="00A7625D">
              <w:rPr>
                <w:rFonts w:ascii="Swis721 Th BT" w:hAnsi="Swis721 Th BT"/>
                <w:sz w:val="23"/>
                <w:szCs w:val="23"/>
              </w:rPr>
              <w:t>Spirulina</w:t>
            </w:r>
          </w:p>
        </w:tc>
        <w:tc>
          <w:tcPr>
            <w:tcW w:w="4247" w:type="dxa"/>
            <w:shd w:val="clear" w:color="auto" w:fill="D9E2F3" w:themeFill="accent5" w:themeFillTint="33"/>
            <w:vAlign w:val="center"/>
          </w:tcPr>
          <w:p w14:paraId="1C0BB68D" w14:textId="77777777" w:rsidR="000B59C6" w:rsidRPr="00A7625D" w:rsidRDefault="000B59C6" w:rsidP="002336B7">
            <w:pPr>
              <w:jc w:val="center"/>
              <w:rPr>
                <w:rFonts w:ascii="Swis721 Th BT" w:hAnsi="Swis721 Th BT"/>
                <w:sz w:val="23"/>
                <w:szCs w:val="23"/>
              </w:rPr>
            </w:pPr>
            <w:r w:rsidRPr="00A7625D">
              <w:rPr>
                <w:rFonts w:ascii="Swis721 Th BT" w:hAnsi="Swis721 Th BT"/>
                <w:sz w:val="23"/>
                <w:szCs w:val="23"/>
              </w:rPr>
              <w:t>15 g</w:t>
            </w:r>
          </w:p>
        </w:tc>
      </w:tr>
      <w:tr w:rsidR="000B59C6" w:rsidRPr="00A7625D" w14:paraId="6BDB014C" w14:textId="77777777" w:rsidTr="002336B7">
        <w:trPr>
          <w:trHeight w:val="414"/>
        </w:trPr>
        <w:tc>
          <w:tcPr>
            <w:tcW w:w="4247" w:type="dxa"/>
            <w:vAlign w:val="center"/>
          </w:tcPr>
          <w:p w14:paraId="43C9A196" w14:textId="77777777" w:rsidR="000B59C6" w:rsidRPr="00A7625D" w:rsidRDefault="000B59C6" w:rsidP="002336B7">
            <w:pPr>
              <w:jc w:val="center"/>
              <w:rPr>
                <w:rFonts w:ascii="Swis721 Th BT" w:hAnsi="Swis721 Th BT"/>
                <w:sz w:val="23"/>
                <w:szCs w:val="23"/>
              </w:rPr>
            </w:pPr>
            <w:r w:rsidRPr="00A7625D">
              <w:rPr>
                <w:rFonts w:ascii="Swis721 Th BT" w:hAnsi="Swis721 Th BT"/>
                <w:sz w:val="23"/>
                <w:szCs w:val="23"/>
              </w:rPr>
              <w:t>Selênio</w:t>
            </w:r>
          </w:p>
        </w:tc>
        <w:tc>
          <w:tcPr>
            <w:tcW w:w="4247" w:type="dxa"/>
            <w:vAlign w:val="center"/>
          </w:tcPr>
          <w:p w14:paraId="2948E08B" w14:textId="77777777" w:rsidR="000B59C6" w:rsidRPr="00A7625D" w:rsidRDefault="000B59C6" w:rsidP="002336B7">
            <w:pPr>
              <w:jc w:val="center"/>
              <w:rPr>
                <w:rFonts w:ascii="Swis721 Th BT" w:hAnsi="Swis721 Th BT"/>
                <w:sz w:val="23"/>
                <w:szCs w:val="23"/>
              </w:rPr>
            </w:pPr>
            <w:r w:rsidRPr="00A7625D">
              <w:rPr>
                <w:rFonts w:ascii="Swis721 Th BT" w:hAnsi="Swis721 Th BT"/>
                <w:sz w:val="23"/>
                <w:szCs w:val="23"/>
              </w:rPr>
              <w:t>50 – 100 mcg</w:t>
            </w:r>
          </w:p>
        </w:tc>
      </w:tr>
      <w:tr w:rsidR="000B59C6" w:rsidRPr="00A7625D" w14:paraId="2FAB3000" w14:textId="77777777" w:rsidTr="002336B7">
        <w:trPr>
          <w:trHeight w:val="420"/>
        </w:trPr>
        <w:tc>
          <w:tcPr>
            <w:tcW w:w="4247" w:type="dxa"/>
            <w:shd w:val="clear" w:color="auto" w:fill="D9E2F3" w:themeFill="accent5" w:themeFillTint="33"/>
            <w:vAlign w:val="center"/>
          </w:tcPr>
          <w:p w14:paraId="4BCDA16B" w14:textId="77777777" w:rsidR="000B59C6" w:rsidRPr="00A7625D" w:rsidRDefault="000B59C6" w:rsidP="002336B7">
            <w:pPr>
              <w:jc w:val="center"/>
              <w:rPr>
                <w:rFonts w:ascii="Swis721 Th BT" w:hAnsi="Swis721 Th BT"/>
                <w:sz w:val="23"/>
                <w:szCs w:val="23"/>
              </w:rPr>
            </w:pPr>
            <w:proofErr w:type="spellStart"/>
            <w:r w:rsidRPr="00A7625D">
              <w:rPr>
                <w:rFonts w:ascii="Swis721 Th BT" w:hAnsi="Swis721 Th BT"/>
                <w:sz w:val="23"/>
                <w:szCs w:val="23"/>
              </w:rPr>
              <w:t>Glucosamina</w:t>
            </w:r>
            <w:proofErr w:type="spellEnd"/>
          </w:p>
        </w:tc>
        <w:tc>
          <w:tcPr>
            <w:tcW w:w="4247" w:type="dxa"/>
            <w:shd w:val="clear" w:color="auto" w:fill="D9E2F3" w:themeFill="accent5" w:themeFillTint="33"/>
            <w:vAlign w:val="center"/>
          </w:tcPr>
          <w:p w14:paraId="2AB6536C" w14:textId="77777777" w:rsidR="000B59C6" w:rsidRPr="00A7625D" w:rsidRDefault="000B59C6" w:rsidP="002336B7">
            <w:pPr>
              <w:jc w:val="center"/>
              <w:rPr>
                <w:rFonts w:ascii="Swis721 Th BT" w:hAnsi="Swis721 Th BT"/>
                <w:sz w:val="23"/>
                <w:szCs w:val="23"/>
              </w:rPr>
            </w:pPr>
            <w:r w:rsidRPr="00A7625D">
              <w:rPr>
                <w:rFonts w:ascii="Swis721 Th BT" w:hAnsi="Swis721 Th BT"/>
                <w:sz w:val="23"/>
                <w:szCs w:val="23"/>
              </w:rPr>
              <w:t>3000 mg ou mais</w:t>
            </w:r>
          </w:p>
        </w:tc>
      </w:tr>
    </w:tbl>
    <w:p w14:paraId="38AD5BEB" w14:textId="77777777" w:rsidR="000B59C6" w:rsidRDefault="000B59C6" w:rsidP="000B59C6">
      <w:pPr>
        <w:jc w:val="both"/>
        <w:rPr>
          <w:rFonts w:ascii="Swis721 Th BT" w:hAnsi="Swis721 Th BT"/>
          <w:sz w:val="18"/>
          <w:szCs w:val="18"/>
        </w:rPr>
      </w:pPr>
    </w:p>
    <w:p w14:paraId="6DAC078F" w14:textId="2D6333BA" w:rsidR="000B59C6" w:rsidRPr="00F416BD" w:rsidRDefault="000B59C6" w:rsidP="000B59C6">
      <w:pPr>
        <w:jc w:val="both"/>
        <w:rPr>
          <w:rFonts w:ascii="Swis721 Th BT" w:hAnsi="Swis721 Th BT"/>
          <w:sz w:val="18"/>
          <w:szCs w:val="18"/>
        </w:rPr>
      </w:pPr>
      <w:proofErr w:type="spellStart"/>
      <w:r w:rsidRPr="00F416BD">
        <w:rPr>
          <w:rFonts w:ascii="Swis721 Th BT" w:hAnsi="Swis721 Th BT"/>
          <w:sz w:val="18"/>
          <w:szCs w:val="18"/>
        </w:rPr>
        <w:t>McCarty</w:t>
      </w:r>
      <w:proofErr w:type="spellEnd"/>
      <w:r w:rsidRPr="00F416BD">
        <w:rPr>
          <w:rFonts w:ascii="Swis721 Th BT" w:hAnsi="Swis721 Th BT"/>
          <w:sz w:val="18"/>
          <w:szCs w:val="18"/>
        </w:rPr>
        <w:t xml:space="preserve"> e </w:t>
      </w:r>
      <w:proofErr w:type="spellStart"/>
      <w:r w:rsidRPr="00F416BD">
        <w:rPr>
          <w:rFonts w:ascii="Swis721 Th BT" w:hAnsi="Swis721 Th BT"/>
          <w:sz w:val="18"/>
          <w:szCs w:val="18"/>
        </w:rPr>
        <w:t>DiNicolantonio</w:t>
      </w:r>
      <w:proofErr w:type="spellEnd"/>
      <w:r w:rsidRPr="00F416BD">
        <w:rPr>
          <w:rFonts w:ascii="Swis721 Th BT" w:hAnsi="Swis721 Th BT"/>
          <w:sz w:val="18"/>
          <w:szCs w:val="18"/>
        </w:rPr>
        <w:t xml:space="preserve"> (2020)</w:t>
      </w:r>
    </w:p>
    <w:p w14:paraId="05D05AFA" w14:textId="4937FB67" w:rsidR="000B59C6" w:rsidRDefault="000B59C6" w:rsidP="00B35640">
      <w:pPr>
        <w:pStyle w:val="Corpo"/>
        <w:ind w:right="3969"/>
        <w:jc w:val="left"/>
        <w:rPr>
          <w:sz w:val="16"/>
          <w:szCs w:val="16"/>
        </w:rPr>
      </w:pPr>
    </w:p>
    <w:p w14:paraId="03B47663" w14:textId="3D2E70E2" w:rsidR="00D1236E" w:rsidRDefault="00D1236E" w:rsidP="00B35640">
      <w:pPr>
        <w:pStyle w:val="Corpo"/>
        <w:ind w:right="3969"/>
        <w:jc w:val="left"/>
        <w:rPr>
          <w:sz w:val="16"/>
          <w:szCs w:val="16"/>
        </w:rPr>
      </w:pPr>
    </w:p>
    <w:p w14:paraId="4C786413" w14:textId="41A404F1" w:rsidR="002336B7" w:rsidRDefault="002336B7" w:rsidP="00B35640">
      <w:pPr>
        <w:pStyle w:val="Corpo"/>
        <w:ind w:right="3969"/>
        <w:jc w:val="left"/>
        <w:rPr>
          <w:sz w:val="16"/>
          <w:szCs w:val="16"/>
        </w:rPr>
      </w:pPr>
    </w:p>
    <w:p w14:paraId="6FE61B68" w14:textId="2B91981A" w:rsidR="002336B7" w:rsidRDefault="002336B7" w:rsidP="00B35640">
      <w:pPr>
        <w:pStyle w:val="Corpo"/>
        <w:ind w:right="3969"/>
        <w:jc w:val="left"/>
        <w:rPr>
          <w:sz w:val="16"/>
          <w:szCs w:val="16"/>
        </w:rPr>
      </w:pPr>
    </w:p>
    <w:p w14:paraId="12AF2781" w14:textId="648B41F3" w:rsidR="002336B7" w:rsidRDefault="002336B7" w:rsidP="00B35640">
      <w:pPr>
        <w:pStyle w:val="Corpo"/>
        <w:ind w:right="3969"/>
        <w:jc w:val="left"/>
        <w:rPr>
          <w:sz w:val="16"/>
          <w:szCs w:val="16"/>
        </w:rPr>
      </w:pPr>
    </w:p>
    <w:p w14:paraId="4D6DE90F" w14:textId="0C92BFDD" w:rsidR="002336B7" w:rsidRDefault="002336B7" w:rsidP="00B35640">
      <w:pPr>
        <w:pStyle w:val="Corpo"/>
        <w:ind w:right="3969"/>
        <w:jc w:val="left"/>
        <w:rPr>
          <w:sz w:val="16"/>
          <w:szCs w:val="16"/>
        </w:rPr>
      </w:pPr>
    </w:p>
    <w:p w14:paraId="74D74BD6" w14:textId="028546AF" w:rsidR="002336B7" w:rsidRDefault="002336B7" w:rsidP="00B35640">
      <w:pPr>
        <w:pStyle w:val="Corpo"/>
        <w:ind w:right="3969"/>
        <w:jc w:val="left"/>
        <w:rPr>
          <w:sz w:val="16"/>
          <w:szCs w:val="16"/>
        </w:rPr>
      </w:pPr>
    </w:p>
    <w:p w14:paraId="1DAE7A09" w14:textId="498C6EC8" w:rsidR="002336B7" w:rsidRDefault="002336B7" w:rsidP="00B35640">
      <w:pPr>
        <w:pStyle w:val="Corpo"/>
        <w:ind w:right="3969"/>
        <w:jc w:val="left"/>
        <w:rPr>
          <w:sz w:val="16"/>
          <w:szCs w:val="16"/>
        </w:rPr>
      </w:pPr>
    </w:p>
    <w:p w14:paraId="515B7871" w14:textId="35A05604" w:rsidR="002336B7" w:rsidRDefault="002336B7" w:rsidP="002336B7"/>
    <w:p w14:paraId="168D0D98" w14:textId="4433B9D0" w:rsidR="002336B7" w:rsidRDefault="002336B7" w:rsidP="002336B7"/>
    <w:p w14:paraId="0F6C3E00" w14:textId="46934CE2" w:rsidR="00C95923" w:rsidRDefault="00C95923" w:rsidP="002336B7"/>
    <w:p w14:paraId="1BF94D80" w14:textId="461EE158" w:rsidR="00C95923" w:rsidRDefault="00C95923" w:rsidP="002336B7"/>
    <w:p w14:paraId="29B7CF80" w14:textId="0BA035DF" w:rsidR="00C95923" w:rsidRDefault="00C95923" w:rsidP="002336B7"/>
    <w:p w14:paraId="1C3F73B8" w14:textId="49472D2A" w:rsidR="00C95923" w:rsidRDefault="00C95923" w:rsidP="002336B7"/>
    <w:p w14:paraId="4A9C7D7F" w14:textId="708757C9" w:rsidR="00C95923" w:rsidRDefault="00C95923" w:rsidP="002336B7"/>
    <w:p w14:paraId="133FB461" w14:textId="0DF7B88B" w:rsidR="00C95923" w:rsidRDefault="00C95923" w:rsidP="002336B7"/>
    <w:p w14:paraId="736F7506" w14:textId="15E960CB" w:rsidR="00C95923" w:rsidRDefault="00C95923" w:rsidP="002336B7"/>
    <w:p w14:paraId="3532F7BB" w14:textId="7F568C4F" w:rsidR="00C95923" w:rsidRDefault="00C95923" w:rsidP="002336B7"/>
    <w:p w14:paraId="3651A890" w14:textId="75BC6B82" w:rsidR="00C95923" w:rsidRDefault="00C95923" w:rsidP="002336B7"/>
    <w:p w14:paraId="58755A34" w14:textId="77777777" w:rsidR="00C95923" w:rsidRDefault="00C95923" w:rsidP="002336B7"/>
    <w:p w14:paraId="4559A704" w14:textId="1B692D0E" w:rsidR="002336B7" w:rsidRDefault="002336B7" w:rsidP="002336B7"/>
    <w:p w14:paraId="2CF23B71" w14:textId="63DF3138" w:rsidR="002336B7" w:rsidRDefault="002336B7" w:rsidP="002336B7"/>
    <w:p w14:paraId="04702304" w14:textId="5CFBF29E" w:rsidR="002336B7" w:rsidRDefault="002336B7" w:rsidP="002336B7"/>
    <w:p w14:paraId="48979102" w14:textId="79A2CBFF" w:rsidR="002336B7" w:rsidRDefault="002336B7" w:rsidP="002336B7"/>
    <w:p w14:paraId="7578E068" w14:textId="0B84F32B" w:rsidR="002336B7" w:rsidRDefault="00C95923" w:rsidP="002336B7">
      <w:r>
        <w:rPr>
          <w:noProof/>
          <w:lang w:eastAsia="pt-BR"/>
        </w:rPr>
        <w:lastRenderedPageBreak/>
        <w:drawing>
          <wp:anchor distT="0" distB="0" distL="114300" distR="114300" simplePos="0" relativeHeight="252691456" behindDoc="0" locked="0" layoutInCell="1" allowOverlap="1" wp14:anchorId="2C75AC5C" wp14:editId="358AD38F">
            <wp:simplePos x="0" y="0"/>
            <wp:positionH relativeFrom="page">
              <wp:posOffset>-323850</wp:posOffset>
            </wp:positionH>
            <wp:positionV relativeFrom="paragraph">
              <wp:posOffset>-876935</wp:posOffset>
            </wp:positionV>
            <wp:extent cx="9562255" cy="7191375"/>
            <wp:effectExtent l="0" t="0" r="1270" b="0"/>
            <wp:wrapNone/>
            <wp:docPr id="28" name="Imagem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3d illustration of mast cells activated by allergens 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562255" cy="7191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B0EE0E6" w14:textId="14D6B093" w:rsidR="002336B7" w:rsidRDefault="002336B7" w:rsidP="002336B7"/>
    <w:p w14:paraId="0B40A2CA" w14:textId="49B1D961" w:rsidR="002336B7" w:rsidRDefault="002336B7" w:rsidP="002336B7"/>
    <w:p w14:paraId="46ED2858" w14:textId="13318419" w:rsidR="002336B7" w:rsidRDefault="002336B7" w:rsidP="002336B7"/>
    <w:p w14:paraId="6DA57B89" w14:textId="50FDF59A" w:rsidR="002336B7" w:rsidRDefault="002336B7" w:rsidP="002336B7"/>
    <w:p w14:paraId="39C3F72D" w14:textId="2DEE5835" w:rsidR="00C95923" w:rsidRDefault="00C95923" w:rsidP="002336B7"/>
    <w:p w14:paraId="2BBAC172" w14:textId="369C043D" w:rsidR="00C95923" w:rsidRDefault="00C95923" w:rsidP="002336B7"/>
    <w:p w14:paraId="1A5B5920" w14:textId="3D76E69C" w:rsidR="00C95923" w:rsidRDefault="00C95923" w:rsidP="002336B7"/>
    <w:p w14:paraId="1579BB2D" w14:textId="7A0E7247" w:rsidR="00C95923" w:rsidRDefault="00C95923" w:rsidP="002336B7"/>
    <w:p w14:paraId="17431232" w14:textId="031DBA25" w:rsidR="00C95923" w:rsidRDefault="00C95923" w:rsidP="002336B7"/>
    <w:p w14:paraId="267AD6D7" w14:textId="5190AED4" w:rsidR="00C95923" w:rsidRDefault="00C95923" w:rsidP="002336B7"/>
    <w:p w14:paraId="368FD8C0" w14:textId="477B2081" w:rsidR="00C95923" w:rsidRDefault="00C95923" w:rsidP="002336B7"/>
    <w:p w14:paraId="599ADE23" w14:textId="2548C66C" w:rsidR="00C95923" w:rsidRDefault="00C95923" w:rsidP="002336B7"/>
    <w:p w14:paraId="73F0F1AD" w14:textId="7D746EE2" w:rsidR="00C95923" w:rsidRDefault="00C95923" w:rsidP="002336B7"/>
    <w:p w14:paraId="76CEC9D0" w14:textId="7621182F" w:rsidR="00C95923" w:rsidRDefault="00C95923" w:rsidP="002336B7"/>
    <w:p w14:paraId="28FAD6C2" w14:textId="77777777" w:rsidR="00C95923" w:rsidRDefault="00C95923" w:rsidP="002336B7"/>
    <w:p w14:paraId="761E77AF" w14:textId="09E26CEA" w:rsidR="002336B7" w:rsidRDefault="002336B7" w:rsidP="002336B7"/>
    <w:p w14:paraId="4E790115" w14:textId="132B65B0" w:rsidR="002336B7" w:rsidRDefault="002336B7" w:rsidP="002336B7"/>
    <w:p w14:paraId="02E8C95D" w14:textId="37819FA5" w:rsidR="002336B7" w:rsidRDefault="002336B7" w:rsidP="002336B7"/>
    <w:p w14:paraId="02D652E4" w14:textId="7336A60E" w:rsidR="002336B7" w:rsidRDefault="002336B7" w:rsidP="002336B7"/>
    <w:p w14:paraId="128D4DE5" w14:textId="51F1F679" w:rsidR="002336B7" w:rsidRDefault="002336B7" w:rsidP="002336B7"/>
    <w:p w14:paraId="4A896735" w14:textId="144941A3" w:rsidR="002336B7" w:rsidRDefault="002336B7" w:rsidP="002336B7"/>
    <w:p w14:paraId="5967B479" w14:textId="7A8370E0" w:rsidR="002336B7" w:rsidRDefault="002336B7" w:rsidP="002336B7"/>
    <w:p w14:paraId="1F8E494C" w14:textId="309EAF45" w:rsidR="002336B7" w:rsidRDefault="002336B7" w:rsidP="002336B7"/>
    <w:p w14:paraId="52B6A88E" w14:textId="446D3C28" w:rsidR="002336B7" w:rsidRDefault="002336B7" w:rsidP="002336B7"/>
    <w:p w14:paraId="4FE08A99" w14:textId="6F1AA4E8" w:rsidR="002336B7" w:rsidRPr="00F62D86" w:rsidRDefault="002336B7" w:rsidP="00AC6193">
      <w:pPr>
        <w:pStyle w:val="Ttulo1"/>
        <w:jc w:val="center"/>
      </w:pPr>
      <w:bookmarkStart w:id="27" w:name="_Toc36632334"/>
      <w:r>
        <w:t>Rinite</w:t>
      </w:r>
      <w:bookmarkEnd w:id="27"/>
    </w:p>
    <w:p w14:paraId="7431DDCE" w14:textId="77777777" w:rsidR="002336B7" w:rsidRDefault="002336B7" w:rsidP="002336B7">
      <w:pPr>
        <w:pStyle w:val="SemEspaamento"/>
      </w:pPr>
    </w:p>
    <w:p w14:paraId="381719F4" w14:textId="08333E7B" w:rsidR="002336B7" w:rsidRPr="00F62D86" w:rsidRDefault="002336B7" w:rsidP="002336B7">
      <w:pPr>
        <w:pStyle w:val="Ttulo1"/>
        <w:jc w:val="center"/>
      </w:pPr>
      <w:bookmarkStart w:id="28" w:name="_Toc36632335"/>
      <w:r w:rsidRPr="00F62D86">
        <w:lastRenderedPageBreak/>
        <w:t xml:space="preserve">Introdução à </w:t>
      </w:r>
      <w:r w:rsidR="004D4E6C">
        <w:t>Rinite</w:t>
      </w:r>
      <w:bookmarkEnd w:id="28"/>
      <w:r w:rsidR="004D4E6C">
        <w:t xml:space="preserve"> </w:t>
      </w:r>
      <w:r>
        <w:t xml:space="preserve"> </w:t>
      </w:r>
    </w:p>
    <w:p w14:paraId="694B71B1" w14:textId="77777777" w:rsidR="002336B7" w:rsidRPr="00CF3E2F" w:rsidRDefault="002336B7" w:rsidP="002336B7">
      <w:pPr>
        <w:pStyle w:val="Subtitulocorpo"/>
        <w:rPr>
          <w:sz w:val="24"/>
          <w:szCs w:val="24"/>
        </w:rPr>
      </w:pPr>
    </w:p>
    <w:p w14:paraId="0078F66F" w14:textId="38C772D2" w:rsidR="00946302" w:rsidRDefault="00946302" w:rsidP="00946302">
      <w:pPr>
        <w:spacing w:after="0"/>
        <w:jc w:val="both"/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</w:pPr>
      <w:r w:rsidRPr="00946302"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  <w:lang w:val="pt-PT"/>
        </w:rPr>
        <w:t xml:space="preserve">A rinite alérgica (RA) é caracterizada </w:t>
      </w:r>
      <w:r w:rsidRPr="00946302">
        <w:rPr>
          <w:rFonts w:ascii="Arial" w:eastAsia="MS Mincho" w:hAnsi="Arial" w:cs="Arial"/>
          <w:bCs/>
          <w:iCs/>
          <w:color w:val="404040" w:themeColor="text1" w:themeTint="BF"/>
          <w:sz w:val="23"/>
          <w:szCs w:val="24"/>
          <w:lang w:val="pt-PT"/>
        </w:rPr>
        <w:t>​​</w:t>
      </w:r>
      <w:r w:rsidRPr="00946302"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  <w:lang w:val="pt-PT"/>
        </w:rPr>
        <w:t>por reações mediadas pela IgE</w:t>
      </w:r>
      <w:r w:rsidR="005D0B1D"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  <w:lang w:val="pt-PT"/>
        </w:rPr>
        <w:t>,</w:t>
      </w:r>
      <w:r w:rsidRPr="00946302"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  <w:lang w:val="pt-PT"/>
        </w:rPr>
        <w:t xml:space="preserve"> que </w:t>
      </w:r>
      <w:r w:rsidRPr="00946302"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  <w:t>provoca várias alterações, como liberação de aminas vasoativas e outros mediadores de mastócitos, recrutamento de células inflamatórias etc.</w:t>
      </w:r>
    </w:p>
    <w:p w14:paraId="30C5428A" w14:textId="77777777" w:rsidR="00946302" w:rsidRPr="00946302" w:rsidRDefault="00946302" w:rsidP="00946302">
      <w:pPr>
        <w:spacing w:after="0"/>
        <w:jc w:val="both"/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</w:pPr>
    </w:p>
    <w:p w14:paraId="3B92BA8B" w14:textId="5D3823A1" w:rsidR="00946302" w:rsidRDefault="00946302" w:rsidP="00946302">
      <w:pPr>
        <w:spacing w:after="0"/>
        <w:jc w:val="both"/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</w:pPr>
      <w:r w:rsidRPr="00946302"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  <w:t xml:space="preserve">A resposta inflamatória alérgica que ocorre na via aérea é caracterizada pela sensibilização ao </w:t>
      </w:r>
      <w:r w:rsidR="005D0B1D" w:rsidRPr="00946302"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  <w:t>alergênico</w:t>
      </w:r>
      <w:r w:rsidRPr="00946302"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  <w:t xml:space="preserve"> e posteriormente a resposta de hipersensibilidade imediata (minutos após a exposição ao alerg</w:t>
      </w:r>
      <w:r w:rsidR="005D0B1D"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  <w:t>ê</w:t>
      </w:r>
      <w:r w:rsidRPr="00946302"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  <w:t>ni</w:t>
      </w:r>
      <w:r w:rsidR="005D0B1D"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  <w:t>c</w:t>
      </w:r>
      <w:r w:rsidRPr="00946302"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  <w:t>o) e tardia (4 a 12 horas após a exposição ao alerg</w:t>
      </w:r>
      <w:r w:rsidR="005D0B1D"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  <w:t>ê</w:t>
      </w:r>
      <w:r w:rsidRPr="00946302"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  <w:t>ni</w:t>
      </w:r>
      <w:r w:rsidR="005D0B1D"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  <w:t>c</w:t>
      </w:r>
      <w:r w:rsidRPr="00946302"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  <w:t>o).</w:t>
      </w:r>
    </w:p>
    <w:p w14:paraId="1B107E9D" w14:textId="77777777" w:rsidR="00946302" w:rsidRPr="00946302" w:rsidRDefault="00946302" w:rsidP="00946302">
      <w:pPr>
        <w:spacing w:after="0"/>
        <w:jc w:val="both"/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</w:pPr>
    </w:p>
    <w:p w14:paraId="070B4583" w14:textId="646E65C7" w:rsidR="00946302" w:rsidRDefault="00946302" w:rsidP="00946302">
      <w:pPr>
        <w:spacing w:after="0"/>
        <w:jc w:val="both"/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</w:pPr>
      <w:r w:rsidRPr="00946302"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  <w:t xml:space="preserve">Na primeira exposição ao </w:t>
      </w:r>
      <w:r w:rsidR="005D0B1D" w:rsidRPr="00946302"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  <w:t>alérgeno</w:t>
      </w:r>
      <w:r w:rsidRPr="00946302"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  <w:t xml:space="preserve"> (sensibilização)</w:t>
      </w:r>
      <w:r w:rsidR="005D0B1D"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  <w:t>,</w:t>
      </w:r>
      <w:r w:rsidRPr="00946302"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  <w:t xml:space="preserve"> este é apresentado pelas células dendríticas da mucosa nasal aos linfócitos T (</w:t>
      </w:r>
      <w:proofErr w:type="spellStart"/>
      <w:r w:rsidRPr="00946302"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  <w:t>Th</w:t>
      </w:r>
      <w:proofErr w:type="spellEnd"/>
      <w:r w:rsidRPr="00946302"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  <w:t xml:space="preserve"> 2)</w:t>
      </w:r>
      <w:r w:rsidR="005D0B1D"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  <w:t>,</w:t>
      </w:r>
      <w:r w:rsidRPr="00946302"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  <w:t xml:space="preserve"> que, por sua vez, vão estimular os linfócitos B a produzir IgE.</w:t>
      </w:r>
    </w:p>
    <w:p w14:paraId="4A148E46" w14:textId="77777777" w:rsidR="00946302" w:rsidRPr="00946302" w:rsidRDefault="00946302" w:rsidP="00946302">
      <w:pPr>
        <w:spacing w:after="0"/>
        <w:jc w:val="both"/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</w:pPr>
    </w:p>
    <w:p w14:paraId="56765774" w14:textId="0A047D3A" w:rsidR="00946302" w:rsidRPr="00946302" w:rsidRDefault="00946302" w:rsidP="00946302">
      <w:pPr>
        <w:spacing w:after="0"/>
        <w:jc w:val="both"/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</w:pPr>
      <w:r w:rsidRPr="00946302"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  <w:t>A IgE circulante vai ligar-se aos receptores de alta afinidade existentes nos mastócitos e basófilos. Nas exposições seguintes, o alergênico vai ligar-se diretamente à IgE espec</w:t>
      </w:r>
      <w:r w:rsidR="005D0B1D"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  <w:t>í</w:t>
      </w:r>
      <w:r w:rsidRPr="00946302"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  <w:t xml:space="preserve">fica da superfície dos mastócitos, com consequente ativação e </w:t>
      </w:r>
      <w:proofErr w:type="spellStart"/>
      <w:r w:rsidRPr="00946302"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  <w:t>desgranulação</w:t>
      </w:r>
      <w:proofErr w:type="spellEnd"/>
      <w:r w:rsidRPr="00946302"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  <w:t xml:space="preserve">. Na resposta imediata, os mastócitos vão libertar mediadores pré-formados, como a histamina e outros, que vão ser sintetizados a partir do ácido araquidônico (leucotrienos, prostaglandinas, </w:t>
      </w:r>
      <w:proofErr w:type="spellStart"/>
      <w:r w:rsidRPr="00946302"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  <w:t>etc</w:t>
      </w:r>
      <w:proofErr w:type="spellEnd"/>
      <w:r w:rsidRPr="00946302">
        <w:rPr>
          <w:rFonts w:ascii="Swis721 Th BT" w:eastAsia="MS Mincho" w:hAnsi="Swis721 Th BT"/>
          <w:bCs/>
          <w:iCs/>
          <w:color w:val="404040" w:themeColor="text1" w:themeTint="BF"/>
          <w:sz w:val="23"/>
          <w:szCs w:val="24"/>
        </w:rPr>
        <w:t>).</w:t>
      </w:r>
    </w:p>
    <w:p w14:paraId="21FF7EF8" w14:textId="61B6AF8E" w:rsidR="005D0B1D" w:rsidRDefault="005D0B1D" w:rsidP="002336B7">
      <w:pPr>
        <w:spacing w:after="0"/>
      </w:pPr>
    </w:p>
    <w:p w14:paraId="3879D505" w14:textId="77777777" w:rsidR="005D0B1D" w:rsidRDefault="005D0B1D" w:rsidP="002336B7">
      <w:pPr>
        <w:spacing w:after="0"/>
      </w:pPr>
    </w:p>
    <w:p w14:paraId="3BA53F88" w14:textId="339F8CA4" w:rsidR="004D4E6C" w:rsidRPr="004D4E6C" w:rsidRDefault="004D4E6C" w:rsidP="004D4E6C">
      <w:pPr>
        <w:pStyle w:val="Subtitulocorpo"/>
        <w:jc w:val="left"/>
        <w:rPr>
          <w:bCs/>
          <w:color w:val="auto"/>
          <w:sz w:val="23"/>
          <w:szCs w:val="23"/>
        </w:rPr>
      </w:pPr>
      <w:r>
        <w:rPr>
          <w:bCs/>
          <w:color w:val="339966"/>
          <w:sz w:val="23"/>
          <w:szCs w:val="23"/>
        </w:rPr>
        <w:t xml:space="preserve">Alérgeno </w:t>
      </w:r>
    </w:p>
    <w:p w14:paraId="0B878B5B" w14:textId="77777777" w:rsidR="004D4E6C" w:rsidRDefault="004D4E6C" w:rsidP="004D4E6C">
      <w:pPr>
        <w:pStyle w:val="Subttulo"/>
        <w:spacing w:after="0" w:line="240" w:lineRule="auto"/>
        <w:jc w:val="both"/>
        <w:rPr>
          <w:rFonts w:ascii="Swis721 Th BT" w:eastAsiaTheme="minorHAnsi" w:hAnsi="Swis721 Th BT" w:cstheme="minorBidi"/>
          <w:b w:val="0"/>
          <w:iCs w:val="0"/>
          <w:noProof/>
          <w:color w:val="auto"/>
          <w:spacing w:val="0"/>
          <w:sz w:val="23"/>
          <w:szCs w:val="23"/>
        </w:rPr>
      </w:pPr>
    </w:p>
    <w:p w14:paraId="4D832177" w14:textId="7E292544" w:rsidR="004D4E6C" w:rsidRPr="00FC54EF" w:rsidRDefault="004D4E6C" w:rsidP="004D4E6C">
      <w:pPr>
        <w:pStyle w:val="Subttulo"/>
        <w:spacing w:after="0" w:line="240" w:lineRule="auto"/>
        <w:jc w:val="both"/>
        <w:rPr>
          <w:rFonts w:ascii="Swis721 Th BT" w:eastAsiaTheme="minorHAnsi" w:hAnsi="Swis721 Th BT" w:cstheme="minorBidi"/>
          <w:b w:val="0"/>
          <w:iCs w:val="0"/>
          <w:noProof/>
          <w:color w:val="auto"/>
          <w:spacing w:val="0"/>
          <w:sz w:val="23"/>
          <w:szCs w:val="23"/>
        </w:rPr>
      </w:pPr>
      <w:r w:rsidRPr="00FC54EF">
        <w:rPr>
          <w:rFonts w:ascii="Swis721 Th BT" w:eastAsiaTheme="minorHAnsi" w:hAnsi="Swis721 Th BT" w:cstheme="minorBidi"/>
          <w:b w:val="0"/>
          <w:iCs w:val="0"/>
          <w:noProof/>
          <w:color w:val="auto"/>
          <w:spacing w:val="0"/>
          <w:sz w:val="23"/>
          <w:szCs w:val="23"/>
        </w:rPr>
        <w:t xml:space="preserve">O alérgeno mais frequente na rinite alérgica persistente é o ácaro, e seu mecanismo patogênico primário é a reação alérgica tipo I promovida pela interação entre o alérgeno e os anticorpos IgE específicos nas células mastocitárias </w:t>
      </w:r>
      <w:r w:rsidRPr="00FC54EF">
        <w:rPr>
          <w:rFonts w:ascii="Swis721 Th BT" w:hAnsi="Swis721 Th BT"/>
          <w:b w:val="0"/>
          <w:color w:val="auto"/>
          <w:sz w:val="23"/>
          <w:szCs w:val="23"/>
        </w:rPr>
        <w:t>(</w:t>
      </w:r>
      <w:proofErr w:type="spellStart"/>
      <w:r w:rsidRPr="00FC54EF">
        <w:rPr>
          <w:rFonts w:ascii="Swis721 Th BT" w:hAnsi="Swis721 Th BT"/>
          <w:b w:val="0"/>
          <w:color w:val="auto"/>
          <w:sz w:val="23"/>
          <w:szCs w:val="23"/>
        </w:rPr>
        <w:t>Caimmi</w:t>
      </w:r>
      <w:proofErr w:type="spellEnd"/>
      <w:r w:rsidRPr="00FC54EF">
        <w:rPr>
          <w:rFonts w:ascii="Swis721 Th BT" w:hAnsi="Swis721 Th BT"/>
          <w:b w:val="0"/>
          <w:color w:val="auto"/>
          <w:sz w:val="23"/>
          <w:szCs w:val="23"/>
        </w:rPr>
        <w:t xml:space="preserve"> </w:t>
      </w:r>
      <w:r w:rsidRPr="00FC54EF">
        <w:rPr>
          <w:rFonts w:ascii="Swis721 Th BT" w:hAnsi="Swis721 Th BT"/>
          <w:b w:val="0"/>
          <w:i/>
          <w:color w:val="auto"/>
          <w:sz w:val="23"/>
          <w:szCs w:val="23"/>
        </w:rPr>
        <w:t>et al</w:t>
      </w:r>
      <w:r w:rsidRPr="00FC54EF">
        <w:rPr>
          <w:rFonts w:ascii="Swis721 Th BT" w:hAnsi="Swis721 Th BT"/>
          <w:b w:val="0"/>
          <w:color w:val="auto"/>
          <w:sz w:val="23"/>
          <w:szCs w:val="23"/>
        </w:rPr>
        <w:t>., 2016).</w:t>
      </w:r>
    </w:p>
    <w:p w14:paraId="3AA7C300" w14:textId="77777777" w:rsidR="004D4E6C" w:rsidRPr="00FC54EF" w:rsidRDefault="004D4E6C" w:rsidP="004D4E6C">
      <w:pPr>
        <w:pStyle w:val="Subttulo"/>
        <w:spacing w:after="0" w:line="240" w:lineRule="auto"/>
        <w:jc w:val="both"/>
        <w:rPr>
          <w:rFonts w:ascii="Swis721 Th BT" w:eastAsiaTheme="minorHAnsi" w:hAnsi="Swis721 Th BT" w:cstheme="minorBidi"/>
          <w:b w:val="0"/>
          <w:iCs w:val="0"/>
          <w:noProof/>
          <w:color w:val="auto"/>
          <w:spacing w:val="0"/>
          <w:sz w:val="23"/>
          <w:szCs w:val="23"/>
        </w:rPr>
      </w:pPr>
    </w:p>
    <w:p w14:paraId="50F098A3" w14:textId="72B66C32" w:rsidR="004D4E6C" w:rsidRPr="00FC54EF" w:rsidRDefault="004D4E6C" w:rsidP="004D4E6C">
      <w:pPr>
        <w:pStyle w:val="Subttulo"/>
        <w:spacing w:after="0" w:line="240" w:lineRule="auto"/>
        <w:jc w:val="both"/>
        <w:rPr>
          <w:rFonts w:ascii="Swis721 Th BT" w:eastAsiaTheme="minorHAnsi" w:hAnsi="Swis721 Th BT" w:cstheme="minorBidi"/>
          <w:b w:val="0"/>
          <w:iCs w:val="0"/>
          <w:noProof/>
          <w:color w:val="auto"/>
          <w:spacing w:val="0"/>
          <w:sz w:val="23"/>
          <w:szCs w:val="23"/>
        </w:rPr>
      </w:pPr>
      <w:r w:rsidRPr="00FC54EF">
        <w:rPr>
          <w:rFonts w:ascii="Swis721 Th BT" w:eastAsiaTheme="minorHAnsi" w:hAnsi="Swis721 Th BT" w:cstheme="minorBidi"/>
          <w:b w:val="0"/>
          <w:iCs w:val="0"/>
          <w:noProof/>
          <w:color w:val="auto"/>
          <w:spacing w:val="0"/>
          <w:sz w:val="23"/>
          <w:szCs w:val="23"/>
        </w:rPr>
        <w:t>A rinite alérgica é geralmente tratada com anti-histamínicos e corticosteroides locais</w:t>
      </w:r>
      <w:r w:rsidR="005D0B1D">
        <w:rPr>
          <w:rFonts w:ascii="Swis721 Th BT" w:eastAsiaTheme="minorHAnsi" w:hAnsi="Swis721 Th BT" w:cstheme="minorBidi"/>
          <w:b w:val="0"/>
          <w:iCs w:val="0"/>
          <w:noProof/>
          <w:color w:val="auto"/>
          <w:spacing w:val="0"/>
          <w:sz w:val="23"/>
          <w:szCs w:val="23"/>
        </w:rPr>
        <w:t>,</w:t>
      </w:r>
      <w:r w:rsidRPr="00FC54EF">
        <w:rPr>
          <w:rFonts w:ascii="Swis721 Th BT" w:eastAsiaTheme="minorHAnsi" w:hAnsi="Swis721 Th BT" w:cstheme="minorBidi"/>
          <w:b w:val="0"/>
          <w:iCs w:val="0"/>
          <w:noProof/>
          <w:color w:val="auto"/>
          <w:spacing w:val="0"/>
          <w:sz w:val="23"/>
          <w:szCs w:val="23"/>
        </w:rPr>
        <w:t xml:space="preserve"> no entanto, a administração por longo período promove efeitos adversos importantes </w:t>
      </w:r>
      <w:r w:rsidRPr="00FC54EF">
        <w:rPr>
          <w:rFonts w:ascii="Swis721 Th BT" w:hAnsi="Swis721 Th BT"/>
          <w:b w:val="0"/>
          <w:color w:val="auto"/>
          <w:sz w:val="23"/>
          <w:szCs w:val="23"/>
        </w:rPr>
        <w:t>(</w:t>
      </w:r>
      <w:proofErr w:type="spellStart"/>
      <w:r w:rsidRPr="00FC54EF">
        <w:rPr>
          <w:rFonts w:ascii="Swis721 Th BT" w:hAnsi="Swis721 Th BT"/>
          <w:b w:val="0"/>
          <w:color w:val="auto"/>
          <w:sz w:val="23"/>
          <w:szCs w:val="23"/>
        </w:rPr>
        <w:t>Caimmi</w:t>
      </w:r>
      <w:proofErr w:type="spellEnd"/>
      <w:r w:rsidRPr="00FC54EF">
        <w:rPr>
          <w:rFonts w:ascii="Swis721 Th BT" w:hAnsi="Swis721 Th BT"/>
          <w:b w:val="0"/>
          <w:color w:val="auto"/>
          <w:sz w:val="23"/>
          <w:szCs w:val="23"/>
        </w:rPr>
        <w:t xml:space="preserve"> </w:t>
      </w:r>
      <w:r w:rsidRPr="00FC54EF">
        <w:rPr>
          <w:rFonts w:ascii="Swis721 Th BT" w:hAnsi="Swis721 Th BT"/>
          <w:b w:val="0"/>
          <w:i/>
          <w:color w:val="auto"/>
          <w:sz w:val="23"/>
          <w:szCs w:val="23"/>
        </w:rPr>
        <w:t>et al</w:t>
      </w:r>
      <w:r w:rsidRPr="00FC54EF">
        <w:rPr>
          <w:rFonts w:ascii="Swis721 Th BT" w:hAnsi="Swis721 Th BT"/>
          <w:b w:val="0"/>
          <w:color w:val="auto"/>
          <w:sz w:val="23"/>
          <w:szCs w:val="23"/>
        </w:rPr>
        <w:t>., 2016).</w:t>
      </w:r>
    </w:p>
    <w:p w14:paraId="391C838D" w14:textId="77777777" w:rsidR="004D4E6C" w:rsidRPr="00FC54EF" w:rsidRDefault="004D4E6C" w:rsidP="004D4E6C">
      <w:pPr>
        <w:rPr>
          <w:sz w:val="2"/>
          <w:szCs w:val="2"/>
        </w:rPr>
      </w:pPr>
    </w:p>
    <w:p w14:paraId="52073FFE" w14:textId="5B2597A4" w:rsidR="00946302" w:rsidRPr="005D0B1D" w:rsidRDefault="004D4E6C" w:rsidP="005D0B1D">
      <w:pPr>
        <w:pStyle w:val="Corpo"/>
        <w:contextualSpacing/>
        <w:rPr>
          <w:color w:val="auto"/>
          <w:szCs w:val="23"/>
        </w:rPr>
      </w:pPr>
      <w:r w:rsidRPr="00FC54EF">
        <w:rPr>
          <w:color w:val="auto"/>
          <w:szCs w:val="23"/>
        </w:rPr>
        <w:t>Segundo estudos realizados em animais</w:t>
      </w:r>
      <w:r w:rsidR="005D0B1D">
        <w:rPr>
          <w:color w:val="auto"/>
          <w:szCs w:val="23"/>
        </w:rPr>
        <w:t>,</w:t>
      </w:r>
      <w:r w:rsidRPr="00FC54EF">
        <w:rPr>
          <w:color w:val="auto"/>
          <w:szCs w:val="23"/>
        </w:rPr>
        <w:t xml:space="preserve"> os polifen</w:t>
      </w:r>
      <w:r w:rsidR="005D0B1D">
        <w:rPr>
          <w:color w:val="auto"/>
          <w:szCs w:val="23"/>
        </w:rPr>
        <w:t>ó</w:t>
      </w:r>
      <w:r w:rsidRPr="00FC54EF">
        <w:rPr>
          <w:color w:val="auto"/>
          <w:szCs w:val="23"/>
        </w:rPr>
        <w:t>is inibem a liberação de histamina</w:t>
      </w:r>
      <w:r w:rsidR="005D0B1D">
        <w:rPr>
          <w:color w:val="auto"/>
          <w:szCs w:val="23"/>
        </w:rPr>
        <w:t>s</w:t>
      </w:r>
      <w:r w:rsidRPr="00FC54EF">
        <w:rPr>
          <w:color w:val="auto"/>
          <w:szCs w:val="23"/>
        </w:rPr>
        <w:t>, suprimem o edema auricular em camundongos alérgicos e aliviam a inflamação cutânea em pacientes com dermatite atópica (</w:t>
      </w:r>
      <w:proofErr w:type="spellStart"/>
      <w:r w:rsidRPr="00FC54EF">
        <w:rPr>
          <w:color w:val="auto"/>
          <w:szCs w:val="23"/>
        </w:rPr>
        <w:t>Caimmi</w:t>
      </w:r>
      <w:proofErr w:type="spellEnd"/>
      <w:r w:rsidRPr="00FC54EF">
        <w:rPr>
          <w:color w:val="auto"/>
          <w:szCs w:val="23"/>
        </w:rPr>
        <w:t xml:space="preserve"> </w:t>
      </w:r>
      <w:r w:rsidRPr="00FC54EF">
        <w:rPr>
          <w:i/>
          <w:color w:val="auto"/>
          <w:szCs w:val="23"/>
        </w:rPr>
        <w:t>et al</w:t>
      </w:r>
      <w:r w:rsidRPr="00FC54EF">
        <w:rPr>
          <w:color w:val="auto"/>
          <w:szCs w:val="23"/>
        </w:rPr>
        <w:t>., 2016).</w:t>
      </w:r>
    </w:p>
    <w:p w14:paraId="4D37C671" w14:textId="77777777" w:rsidR="00946302" w:rsidRDefault="00946302" w:rsidP="004D4E6C">
      <w:pPr>
        <w:pStyle w:val="Subtitulocorpo"/>
        <w:jc w:val="left"/>
        <w:rPr>
          <w:bCs/>
          <w:color w:val="339966"/>
          <w:sz w:val="23"/>
          <w:szCs w:val="23"/>
        </w:rPr>
      </w:pPr>
    </w:p>
    <w:p w14:paraId="7A2838B9" w14:textId="77777777" w:rsidR="00C95923" w:rsidRDefault="00C95923" w:rsidP="004D4E6C">
      <w:pPr>
        <w:pStyle w:val="Subtitulocorpo"/>
        <w:jc w:val="left"/>
        <w:rPr>
          <w:bCs/>
          <w:color w:val="339966"/>
          <w:sz w:val="23"/>
          <w:szCs w:val="23"/>
        </w:rPr>
      </w:pPr>
    </w:p>
    <w:p w14:paraId="644D1D4A" w14:textId="77777777" w:rsidR="00C95923" w:rsidRDefault="00C95923" w:rsidP="004D4E6C">
      <w:pPr>
        <w:pStyle w:val="Subtitulocorpo"/>
        <w:jc w:val="left"/>
        <w:rPr>
          <w:bCs/>
          <w:color w:val="339966"/>
          <w:sz w:val="23"/>
          <w:szCs w:val="23"/>
        </w:rPr>
      </w:pPr>
    </w:p>
    <w:p w14:paraId="56B98E7A" w14:textId="77777777" w:rsidR="00C95923" w:rsidRDefault="00C95923" w:rsidP="004D4E6C">
      <w:pPr>
        <w:pStyle w:val="Subtitulocorpo"/>
        <w:jc w:val="left"/>
        <w:rPr>
          <w:bCs/>
          <w:color w:val="339966"/>
          <w:sz w:val="23"/>
          <w:szCs w:val="23"/>
        </w:rPr>
      </w:pPr>
    </w:p>
    <w:p w14:paraId="1BAFD1AC" w14:textId="77777777" w:rsidR="00C95923" w:rsidRDefault="00C95923" w:rsidP="004D4E6C">
      <w:pPr>
        <w:pStyle w:val="Subtitulocorpo"/>
        <w:jc w:val="left"/>
        <w:rPr>
          <w:bCs/>
          <w:color w:val="339966"/>
          <w:sz w:val="23"/>
          <w:szCs w:val="23"/>
        </w:rPr>
      </w:pPr>
    </w:p>
    <w:p w14:paraId="2ABB5789" w14:textId="77777777" w:rsidR="00C95923" w:rsidRDefault="00C95923" w:rsidP="004D4E6C">
      <w:pPr>
        <w:pStyle w:val="Subtitulocorpo"/>
        <w:jc w:val="left"/>
        <w:rPr>
          <w:bCs/>
          <w:color w:val="339966"/>
          <w:sz w:val="23"/>
          <w:szCs w:val="23"/>
        </w:rPr>
      </w:pPr>
    </w:p>
    <w:p w14:paraId="2F0B4935" w14:textId="77777777" w:rsidR="00C95923" w:rsidRDefault="00C95923" w:rsidP="004D4E6C">
      <w:pPr>
        <w:pStyle w:val="Subtitulocorpo"/>
        <w:jc w:val="left"/>
        <w:rPr>
          <w:bCs/>
          <w:color w:val="339966"/>
          <w:sz w:val="23"/>
          <w:szCs w:val="23"/>
        </w:rPr>
      </w:pPr>
    </w:p>
    <w:p w14:paraId="4398795B" w14:textId="77777777" w:rsidR="00C95923" w:rsidRDefault="00C95923" w:rsidP="004D4E6C">
      <w:pPr>
        <w:pStyle w:val="Subtitulocorpo"/>
        <w:jc w:val="left"/>
        <w:rPr>
          <w:bCs/>
          <w:color w:val="339966"/>
          <w:sz w:val="23"/>
          <w:szCs w:val="23"/>
        </w:rPr>
      </w:pPr>
    </w:p>
    <w:p w14:paraId="1295793E" w14:textId="5F0450B1" w:rsidR="004D4E6C" w:rsidRPr="004D4E6C" w:rsidRDefault="004D4E6C" w:rsidP="004D4E6C">
      <w:pPr>
        <w:pStyle w:val="Subtitulocorpo"/>
        <w:jc w:val="left"/>
        <w:rPr>
          <w:bCs/>
          <w:color w:val="339966"/>
          <w:sz w:val="23"/>
          <w:szCs w:val="23"/>
        </w:rPr>
      </w:pPr>
      <w:r w:rsidRPr="004D4E6C">
        <w:rPr>
          <w:bCs/>
          <w:color w:val="339966"/>
          <w:sz w:val="23"/>
          <w:szCs w:val="23"/>
        </w:rPr>
        <w:lastRenderedPageBreak/>
        <w:t>Reações Imediata, Tardia e Rinite Alérgica</w:t>
      </w:r>
    </w:p>
    <w:p w14:paraId="34333ACF" w14:textId="373F4DB9" w:rsidR="004D4E6C" w:rsidRPr="004D4E6C" w:rsidRDefault="004D4E6C" w:rsidP="004D4E6C">
      <w:pPr>
        <w:pStyle w:val="Subtitulocorpo"/>
        <w:jc w:val="left"/>
        <w:rPr>
          <w:bCs/>
          <w:color w:val="auto"/>
          <w:sz w:val="23"/>
          <w:szCs w:val="23"/>
        </w:rPr>
      </w:pPr>
    </w:p>
    <w:p w14:paraId="1A94C240" w14:textId="775AFD1F" w:rsidR="004D4E6C" w:rsidRDefault="004D4E6C" w:rsidP="004D4E6C">
      <w:pPr>
        <w:pStyle w:val="Corpo"/>
        <w:contextualSpacing/>
        <w:rPr>
          <w:szCs w:val="23"/>
        </w:rPr>
      </w:pPr>
      <w:r w:rsidRPr="004D4E6C">
        <w:rPr>
          <w:szCs w:val="23"/>
        </w:rPr>
        <w:t>Embora as reações do tipo I sejam geralmente descritas como sendo agudas e de curta duração, clinicamente, muitas vezes podem ser também de fase tardia e mais prolongada, afetando a pele e os brônquios. Exemplos de reações de hipersensibilidade do tipo I incluem conjuntivite alérgica, rinite alérgica, urticária e choque anafilático (</w:t>
      </w:r>
      <w:proofErr w:type="spellStart"/>
      <w:r w:rsidRPr="004D4E6C">
        <w:rPr>
          <w:szCs w:val="23"/>
        </w:rPr>
        <w:t>Caimmi</w:t>
      </w:r>
      <w:proofErr w:type="spellEnd"/>
      <w:r w:rsidRPr="004D4E6C">
        <w:rPr>
          <w:szCs w:val="23"/>
        </w:rPr>
        <w:t xml:space="preserve"> </w:t>
      </w:r>
      <w:r w:rsidRPr="004D4E6C">
        <w:rPr>
          <w:i/>
          <w:szCs w:val="23"/>
        </w:rPr>
        <w:t>et al</w:t>
      </w:r>
      <w:r w:rsidRPr="004D4E6C">
        <w:rPr>
          <w:szCs w:val="23"/>
        </w:rPr>
        <w:t>., 2016).</w:t>
      </w:r>
    </w:p>
    <w:p w14:paraId="419CA9AF" w14:textId="77777777" w:rsidR="00C95923" w:rsidRDefault="00C95923" w:rsidP="004D4E6C">
      <w:pPr>
        <w:pStyle w:val="Subtitulocorpo"/>
        <w:jc w:val="left"/>
        <w:rPr>
          <w:color w:val="339966"/>
          <w:sz w:val="23"/>
          <w:szCs w:val="23"/>
        </w:rPr>
      </w:pPr>
    </w:p>
    <w:p w14:paraId="0850D2E9" w14:textId="77777777" w:rsidR="00C95923" w:rsidRDefault="00C95923" w:rsidP="004D4E6C">
      <w:pPr>
        <w:pStyle w:val="Subtitulocorpo"/>
        <w:jc w:val="left"/>
        <w:rPr>
          <w:color w:val="339966"/>
          <w:sz w:val="23"/>
          <w:szCs w:val="23"/>
        </w:rPr>
      </w:pPr>
    </w:p>
    <w:p w14:paraId="71C9BAF4" w14:textId="32267485" w:rsidR="004D4E6C" w:rsidRPr="004D4E6C" w:rsidRDefault="004D4E6C" w:rsidP="004D4E6C">
      <w:pPr>
        <w:pStyle w:val="Subtitulocorpo"/>
        <w:jc w:val="left"/>
        <w:rPr>
          <w:color w:val="339966"/>
          <w:sz w:val="23"/>
          <w:szCs w:val="23"/>
        </w:rPr>
      </w:pPr>
      <w:r w:rsidRPr="004D4E6C">
        <w:rPr>
          <w:color w:val="339966"/>
          <w:sz w:val="23"/>
          <w:szCs w:val="23"/>
        </w:rPr>
        <w:t>Tipos de Hipersensibilidade</w:t>
      </w:r>
    </w:p>
    <w:p w14:paraId="63162730" w14:textId="77777777" w:rsidR="004D4E6C" w:rsidRPr="004D4E6C" w:rsidRDefault="004D4E6C" w:rsidP="004D4E6C">
      <w:pPr>
        <w:pStyle w:val="Titulo"/>
        <w:rPr>
          <w:b/>
          <w:bCs/>
          <w:color w:val="auto"/>
          <w:sz w:val="23"/>
          <w:szCs w:val="23"/>
        </w:rPr>
      </w:pPr>
    </w:p>
    <w:p w14:paraId="63EA42B6" w14:textId="6574D6A3" w:rsidR="004D4E6C" w:rsidRPr="004D4E6C" w:rsidRDefault="004D4E6C" w:rsidP="005156CF">
      <w:pPr>
        <w:pStyle w:val="Titulo"/>
        <w:numPr>
          <w:ilvl w:val="0"/>
          <w:numId w:val="5"/>
        </w:numPr>
        <w:rPr>
          <w:bCs/>
          <w:color w:val="auto"/>
          <w:sz w:val="23"/>
          <w:szCs w:val="23"/>
        </w:rPr>
      </w:pPr>
      <w:r w:rsidRPr="004D4E6C">
        <w:rPr>
          <w:bCs/>
          <w:color w:val="auto"/>
          <w:sz w:val="23"/>
          <w:szCs w:val="23"/>
        </w:rPr>
        <w:t>Tipo I – mediada pelas IgE, ativando mastócitos (anafilática);</w:t>
      </w:r>
    </w:p>
    <w:p w14:paraId="2D0E3E00" w14:textId="5664A271" w:rsidR="004D4E6C" w:rsidRPr="004D4E6C" w:rsidRDefault="004D4E6C" w:rsidP="005156CF">
      <w:pPr>
        <w:pStyle w:val="Titulo"/>
        <w:numPr>
          <w:ilvl w:val="0"/>
          <w:numId w:val="5"/>
        </w:numPr>
        <w:rPr>
          <w:bCs/>
          <w:color w:val="auto"/>
          <w:sz w:val="23"/>
          <w:szCs w:val="23"/>
        </w:rPr>
      </w:pPr>
      <w:r w:rsidRPr="004D4E6C">
        <w:rPr>
          <w:bCs/>
          <w:color w:val="auto"/>
          <w:sz w:val="23"/>
          <w:szCs w:val="23"/>
        </w:rPr>
        <w:t>Tipo II – mediada pela IgG, fagócitos e complemento (citotóxica);</w:t>
      </w:r>
    </w:p>
    <w:p w14:paraId="166D3F79" w14:textId="45D129D0" w:rsidR="004D4E6C" w:rsidRPr="004D4E6C" w:rsidRDefault="004D4E6C" w:rsidP="005156CF">
      <w:pPr>
        <w:pStyle w:val="Titulo"/>
        <w:numPr>
          <w:ilvl w:val="0"/>
          <w:numId w:val="5"/>
        </w:numPr>
        <w:rPr>
          <w:bCs/>
          <w:color w:val="auto"/>
          <w:sz w:val="23"/>
          <w:szCs w:val="23"/>
        </w:rPr>
      </w:pPr>
      <w:r w:rsidRPr="004D4E6C">
        <w:rPr>
          <w:bCs/>
          <w:color w:val="auto"/>
          <w:sz w:val="23"/>
          <w:szCs w:val="23"/>
        </w:rPr>
        <w:t>Tipo III – mediada por IgG, complexos imunes e fagócitos (mediada por complexos imunes);</w:t>
      </w:r>
    </w:p>
    <w:p w14:paraId="7828C4A5" w14:textId="0DABD756" w:rsidR="004D4E6C" w:rsidRPr="004D4E6C" w:rsidRDefault="004D4E6C" w:rsidP="005156CF">
      <w:pPr>
        <w:pStyle w:val="Titulo"/>
        <w:numPr>
          <w:ilvl w:val="0"/>
          <w:numId w:val="5"/>
        </w:numPr>
        <w:rPr>
          <w:bCs/>
          <w:color w:val="auto"/>
          <w:sz w:val="23"/>
          <w:szCs w:val="23"/>
        </w:rPr>
      </w:pPr>
      <w:r w:rsidRPr="004D4E6C">
        <w:rPr>
          <w:bCs/>
          <w:color w:val="auto"/>
          <w:sz w:val="23"/>
          <w:szCs w:val="23"/>
        </w:rPr>
        <w:t xml:space="preserve">Tipo IV – mediada por linfócitos T (Ta1, Ta2 ou </w:t>
      </w:r>
      <w:proofErr w:type="spellStart"/>
      <w:r w:rsidRPr="004D4E6C">
        <w:rPr>
          <w:bCs/>
          <w:color w:val="auto"/>
          <w:sz w:val="23"/>
          <w:szCs w:val="23"/>
        </w:rPr>
        <w:t>Tc</w:t>
      </w:r>
      <w:proofErr w:type="spellEnd"/>
      <w:r w:rsidRPr="004D4E6C">
        <w:rPr>
          <w:bCs/>
          <w:color w:val="auto"/>
          <w:sz w:val="23"/>
          <w:szCs w:val="23"/>
        </w:rPr>
        <w:t>) (celular ou tardia).</w:t>
      </w:r>
    </w:p>
    <w:p w14:paraId="4F0CD6EA" w14:textId="77777777" w:rsidR="004D4E6C" w:rsidRPr="004D4E6C" w:rsidRDefault="004D4E6C" w:rsidP="004D4E6C">
      <w:pPr>
        <w:pStyle w:val="Titulo"/>
        <w:rPr>
          <w:b/>
          <w:bCs/>
          <w:color w:val="auto"/>
          <w:sz w:val="23"/>
          <w:szCs w:val="23"/>
        </w:rPr>
      </w:pPr>
    </w:p>
    <w:p w14:paraId="3A9DBB48" w14:textId="77777777" w:rsidR="004D4E6C" w:rsidRPr="004D4E6C" w:rsidRDefault="004D4E6C" w:rsidP="004D4E6C">
      <w:pPr>
        <w:pStyle w:val="Subtitulocorpo"/>
        <w:jc w:val="left"/>
        <w:rPr>
          <w:color w:val="339966"/>
          <w:sz w:val="23"/>
          <w:szCs w:val="23"/>
        </w:rPr>
      </w:pPr>
      <w:r w:rsidRPr="004D4E6C">
        <w:rPr>
          <w:color w:val="339966"/>
          <w:sz w:val="23"/>
          <w:szCs w:val="23"/>
        </w:rPr>
        <w:t>Tipos de Rinite</w:t>
      </w:r>
    </w:p>
    <w:p w14:paraId="50267EB0" w14:textId="77777777" w:rsidR="004D4E6C" w:rsidRPr="004D4E6C" w:rsidRDefault="004D4E6C" w:rsidP="004D4E6C">
      <w:pPr>
        <w:pStyle w:val="Titulo"/>
        <w:rPr>
          <w:color w:val="auto"/>
          <w:sz w:val="23"/>
          <w:szCs w:val="23"/>
        </w:rPr>
      </w:pPr>
    </w:p>
    <w:p w14:paraId="6FD7155A" w14:textId="733967D8" w:rsidR="004D4E6C" w:rsidRPr="004D4E6C" w:rsidRDefault="004D4E6C" w:rsidP="005156CF">
      <w:pPr>
        <w:pStyle w:val="Titulo"/>
        <w:numPr>
          <w:ilvl w:val="0"/>
          <w:numId w:val="6"/>
        </w:numPr>
        <w:rPr>
          <w:color w:val="auto"/>
          <w:sz w:val="23"/>
          <w:szCs w:val="23"/>
        </w:rPr>
      </w:pPr>
      <w:r w:rsidRPr="004D4E6C">
        <w:rPr>
          <w:color w:val="auto"/>
          <w:sz w:val="23"/>
          <w:szCs w:val="23"/>
        </w:rPr>
        <w:t xml:space="preserve">Rinite Alérgica Sazonal (como a </w:t>
      </w:r>
      <w:proofErr w:type="spellStart"/>
      <w:r w:rsidRPr="004D4E6C">
        <w:rPr>
          <w:color w:val="auto"/>
          <w:sz w:val="23"/>
          <w:szCs w:val="23"/>
        </w:rPr>
        <w:t>polinose</w:t>
      </w:r>
      <w:proofErr w:type="spellEnd"/>
      <w:r w:rsidRPr="004D4E6C">
        <w:rPr>
          <w:color w:val="auto"/>
          <w:sz w:val="23"/>
          <w:szCs w:val="23"/>
        </w:rPr>
        <w:t xml:space="preserve"> do cedro);</w:t>
      </w:r>
    </w:p>
    <w:p w14:paraId="295B21B8" w14:textId="7C51AFF8" w:rsidR="004D4E6C" w:rsidRPr="004D4E6C" w:rsidRDefault="004D4E6C" w:rsidP="005156CF">
      <w:pPr>
        <w:pStyle w:val="Titulo"/>
        <w:numPr>
          <w:ilvl w:val="0"/>
          <w:numId w:val="6"/>
        </w:numPr>
        <w:rPr>
          <w:color w:val="auto"/>
          <w:sz w:val="23"/>
          <w:szCs w:val="23"/>
        </w:rPr>
      </w:pPr>
      <w:r w:rsidRPr="004D4E6C">
        <w:rPr>
          <w:color w:val="auto"/>
          <w:sz w:val="23"/>
          <w:szCs w:val="23"/>
        </w:rPr>
        <w:t>Rinite Alérgica Perene.</w:t>
      </w:r>
    </w:p>
    <w:p w14:paraId="28296BC8" w14:textId="77777777" w:rsidR="004D4E6C" w:rsidRPr="004D4E6C" w:rsidRDefault="004D4E6C" w:rsidP="004D4E6C">
      <w:pPr>
        <w:pStyle w:val="Subtitulocorpo"/>
        <w:rPr>
          <w:sz w:val="23"/>
          <w:szCs w:val="23"/>
        </w:rPr>
      </w:pPr>
    </w:p>
    <w:p w14:paraId="5818ACA0" w14:textId="77777777" w:rsidR="004D4E6C" w:rsidRPr="004D4E6C" w:rsidRDefault="004D4E6C" w:rsidP="004D4E6C">
      <w:pPr>
        <w:pStyle w:val="Subtitulocorpo"/>
        <w:jc w:val="left"/>
        <w:rPr>
          <w:bCs/>
          <w:color w:val="339966"/>
          <w:sz w:val="23"/>
          <w:szCs w:val="23"/>
        </w:rPr>
      </w:pPr>
      <w:r w:rsidRPr="004D4E6C">
        <w:rPr>
          <w:bCs/>
          <w:color w:val="339966"/>
          <w:sz w:val="23"/>
          <w:szCs w:val="23"/>
        </w:rPr>
        <w:t xml:space="preserve">Sintomas </w:t>
      </w:r>
    </w:p>
    <w:p w14:paraId="45A34F37" w14:textId="77777777" w:rsidR="004D4E6C" w:rsidRPr="004D4E6C" w:rsidRDefault="004D4E6C" w:rsidP="004D4E6C">
      <w:pPr>
        <w:pStyle w:val="Subtitulocorpo"/>
        <w:rPr>
          <w:sz w:val="23"/>
          <w:szCs w:val="23"/>
        </w:rPr>
      </w:pPr>
    </w:p>
    <w:p w14:paraId="2522C9B3" w14:textId="66939095" w:rsidR="004D4E6C" w:rsidRPr="004D4E6C" w:rsidRDefault="004D4E6C" w:rsidP="005156CF">
      <w:pPr>
        <w:pStyle w:val="Titulo"/>
        <w:numPr>
          <w:ilvl w:val="0"/>
          <w:numId w:val="7"/>
        </w:numPr>
        <w:rPr>
          <w:color w:val="auto"/>
          <w:sz w:val="23"/>
          <w:szCs w:val="23"/>
        </w:rPr>
      </w:pPr>
      <w:r w:rsidRPr="004D4E6C">
        <w:rPr>
          <w:color w:val="auto"/>
          <w:sz w:val="23"/>
          <w:szCs w:val="23"/>
        </w:rPr>
        <w:t>Prurido nasal;</w:t>
      </w:r>
    </w:p>
    <w:p w14:paraId="42A08DE7" w14:textId="414DEB13" w:rsidR="004D4E6C" w:rsidRPr="004D4E6C" w:rsidRDefault="004D4E6C" w:rsidP="005156CF">
      <w:pPr>
        <w:pStyle w:val="Titulo"/>
        <w:numPr>
          <w:ilvl w:val="0"/>
          <w:numId w:val="7"/>
        </w:numPr>
        <w:rPr>
          <w:color w:val="auto"/>
          <w:sz w:val="23"/>
          <w:szCs w:val="23"/>
        </w:rPr>
      </w:pPr>
      <w:r w:rsidRPr="004D4E6C">
        <w:rPr>
          <w:color w:val="auto"/>
          <w:sz w:val="23"/>
          <w:szCs w:val="23"/>
        </w:rPr>
        <w:t>Irritação ocular;</w:t>
      </w:r>
    </w:p>
    <w:p w14:paraId="2470A166" w14:textId="670C9518" w:rsidR="004D4E6C" w:rsidRPr="004D4E6C" w:rsidRDefault="004D4E6C" w:rsidP="005156CF">
      <w:pPr>
        <w:pStyle w:val="Titulo"/>
        <w:numPr>
          <w:ilvl w:val="0"/>
          <w:numId w:val="7"/>
        </w:numPr>
        <w:rPr>
          <w:color w:val="auto"/>
          <w:sz w:val="23"/>
          <w:szCs w:val="23"/>
        </w:rPr>
      </w:pPr>
      <w:r w:rsidRPr="004D4E6C">
        <w:rPr>
          <w:color w:val="auto"/>
          <w:sz w:val="23"/>
          <w:szCs w:val="23"/>
        </w:rPr>
        <w:t>Prurido auricular;</w:t>
      </w:r>
    </w:p>
    <w:p w14:paraId="0FEC8EAA" w14:textId="37DADC6F" w:rsidR="004D4E6C" w:rsidRPr="004D4E6C" w:rsidRDefault="004D4E6C" w:rsidP="005156CF">
      <w:pPr>
        <w:pStyle w:val="Titulo"/>
        <w:numPr>
          <w:ilvl w:val="0"/>
          <w:numId w:val="7"/>
        </w:numPr>
        <w:rPr>
          <w:color w:val="auto"/>
          <w:sz w:val="23"/>
          <w:szCs w:val="23"/>
        </w:rPr>
      </w:pPr>
      <w:proofErr w:type="spellStart"/>
      <w:r w:rsidRPr="004D4E6C">
        <w:rPr>
          <w:color w:val="auto"/>
          <w:sz w:val="23"/>
          <w:szCs w:val="23"/>
        </w:rPr>
        <w:t>Rinorreia</w:t>
      </w:r>
      <w:proofErr w:type="spellEnd"/>
      <w:r w:rsidRPr="004D4E6C">
        <w:rPr>
          <w:color w:val="auto"/>
          <w:sz w:val="23"/>
          <w:szCs w:val="23"/>
        </w:rPr>
        <w:t xml:space="preserve"> aquosa;</w:t>
      </w:r>
    </w:p>
    <w:p w14:paraId="0129C39D" w14:textId="3F840272" w:rsidR="004D4E6C" w:rsidRPr="004D4E6C" w:rsidRDefault="004D4E6C" w:rsidP="005156CF">
      <w:pPr>
        <w:pStyle w:val="Titulo"/>
        <w:numPr>
          <w:ilvl w:val="0"/>
          <w:numId w:val="7"/>
        </w:numPr>
        <w:rPr>
          <w:color w:val="auto"/>
          <w:sz w:val="23"/>
          <w:szCs w:val="23"/>
        </w:rPr>
      </w:pPr>
      <w:r w:rsidRPr="004D4E6C">
        <w:rPr>
          <w:color w:val="auto"/>
          <w:sz w:val="23"/>
          <w:szCs w:val="23"/>
        </w:rPr>
        <w:t>Espirros;</w:t>
      </w:r>
    </w:p>
    <w:p w14:paraId="3A4205D3" w14:textId="66EC007F" w:rsidR="004D4E6C" w:rsidRPr="004D4E6C" w:rsidRDefault="004D4E6C" w:rsidP="005156CF">
      <w:pPr>
        <w:pStyle w:val="Titulo"/>
        <w:numPr>
          <w:ilvl w:val="0"/>
          <w:numId w:val="7"/>
        </w:numPr>
        <w:rPr>
          <w:color w:val="auto"/>
          <w:sz w:val="23"/>
          <w:szCs w:val="23"/>
        </w:rPr>
      </w:pPr>
      <w:r w:rsidRPr="004D4E6C">
        <w:rPr>
          <w:color w:val="auto"/>
          <w:sz w:val="23"/>
          <w:szCs w:val="23"/>
        </w:rPr>
        <w:t>Obstrução nasal.</w:t>
      </w:r>
    </w:p>
    <w:p w14:paraId="11E63471" w14:textId="77777777" w:rsidR="004D4E6C" w:rsidRPr="004D4E6C" w:rsidRDefault="004D4E6C" w:rsidP="004D4E6C">
      <w:pPr>
        <w:pStyle w:val="Titulo"/>
        <w:rPr>
          <w:sz w:val="23"/>
          <w:szCs w:val="23"/>
        </w:rPr>
      </w:pPr>
    </w:p>
    <w:p w14:paraId="47768840" w14:textId="537DF677" w:rsidR="004D4E6C" w:rsidRPr="004D4E6C" w:rsidRDefault="004D4E6C" w:rsidP="004D4E6C">
      <w:pPr>
        <w:pStyle w:val="Titulo"/>
        <w:jc w:val="both"/>
        <w:rPr>
          <w:color w:val="auto"/>
          <w:sz w:val="23"/>
          <w:szCs w:val="23"/>
        </w:rPr>
      </w:pPr>
      <w:r w:rsidRPr="004D4E6C">
        <w:rPr>
          <w:color w:val="auto"/>
          <w:sz w:val="23"/>
          <w:szCs w:val="23"/>
        </w:rPr>
        <w:t>Na rinite alérgica típica há o aparecimento dos sintomas quando existe o contato com al</w:t>
      </w:r>
      <w:r w:rsidR="005D0B1D">
        <w:rPr>
          <w:color w:val="auto"/>
          <w:sz w:val="23"/>
          <w:szCs w:val="23"/>
        </w:rPr>
        <w:t>é</w:t>
      </w:r>
      <w:r w:rsidRPr="004D4E6C">
        <w:rPr>
          <w:color w:val="auto"/>
          <w:sz w:val="23"/>
          <w:szCs w:val="23"/>
        </w:rPr>
        <w:t>rg</w:t>
      </w:r>
      <w:r w:rsidR="005D0B1D">
        <w:rPr>
          <w:color w:val="auto"/>
          <w:sz w:val="23"/>
          <w:szCs w:val="23"/>
        </w:rPr>
        <w:t>e</w:t>
      </w:r>
      <w:r w:rsidRPr="004D4E6C">
        <w:rPr>
          <w:color w:val="auto"/>
          <w:sz w:val="23"/>
          <w:szCs w:val="23"/>
        </w:rPr>
        <w:t>nos, mas os sintomas também podem surgir após o contato com irritantes (</w:t>
      </w:r>
      <w:proofErr w:type="spellStart"/>
      <w:r w:rsidRPr="004D4E6C">
        <w:rPr>
          <w:color w:val="auto"/>
          <w:sz w:val="23"/>
          <w:szCs w:val="23"/>
        </w:rPr>
        <w:t>Caimmi</w:t>
      </w:r>
      <w:proofErr w:type="spellEnd"/>
      <w:r w:rsidRPr="004D4E6C">
        <w:rPr>
          <w:color w:val="auto"/>
          <w:sz w:val="23"/>
          <w:szCs w:val="23"/>
        </w:rPr>
        <w:t xml:space="preserve"> </w:t>
      </w:r>
      <w:r w:rsidRPr="004D4E6C">
        <w:rPr>
          <w:i/>
          <w:color w:val="auto"/>
          <w:sz w:val="23"/>
          <w:szCs w:val="23"/>
        </w:rPr>
        <w:t>et al</w:t>
      </w:r>
      <w:r w:rsidRPr="004D4E6C">
        <w:rPr>
          <w:color w:val="auto"/>
          <w:sz w:val="23"/>
          <w:szCs w:val="23"/>
        </w:rPr>
        <w:t>., 2016).</w:t>
      </w:r>
    </w:p>
    <w:p w14:paraId="2955D7BE" w14:textId="77777777" w:rsidR="004D4E6C" w:rsidRPr="004D4E6C" w:rsidRDefault="004D4E6C" w:rsidP="004D4E6C">
      <w:pPr>
        <w:pStyle w:val="Titulo"/>
        <w:jc w:val="both"/>
        <w:rPr>
          <w:color w:val="auto"/>
          <w:sz w:val="23"/>
          <w:szCs w:val="23"/>
        </w:rPr>
      </w:pPr>
    </w:p>
    <w:p w14:paraId="636C3AF3" w14:textId="29126006" w:rsidR="004D4E6C" w:rsidRDefault="004D4E6C" w:rsidP="005D0B1D">
      <w:pPr>
        <w:pStyle w:val="Subtitulocorpo"/>
        <w:jc w:val="left"/>
        <w:rPr>
          <w:color w:val="339966"/>
          <w:sz w:val="23"/>
          <w:szCs w:val="23"/>
        </w:rPr>
      </w:pPr>
      <w:r w:rsidRPr="004D4E6C">
        <w:rPr>
          <w:color w:val="339966"/>
          <w:sz w:val="23"/>
          <w:szCs w:val="23"/>
        </w:rPr>
        <w:t>Possíveis Complicações:</w:t>
      </w:r>
    </w:p>
    <w:p w14:paraId="40FA8592" w14:textId="77777777" w:rsidR="00C95923" w:rsidRPr="005D0B1D" w:rsidRDefault="00C95923" w:rsidP="005D0B1D">
      <w:pPr>
        <w:pStyle w:val="Subtitulocorpo"/>
        <w:jc w:val="left"/>
        <w:rPr>
          <w:color w:val="339966"/>
          <w:sz w:val="23"/>
          <w:szCs w:val="23"/>
        </w:rPr>
      </w:pPr>
    </w:p>
    <w:p w14:paraId="404534E5" w14:textId="7F2256E3" w:rsidR="004D4E6C" w:rsidRDefault="004D4E6C" w:rsidP="005156CF">
      <w:pPr>
        <w:pStyle w:val="Titulo"/>
        <w:numPr>
          <w:ilvl w:val="0"/>
          <w:numId w:val="8"/>
        </w:numPr>
        <w:rPr>
          <w:color w:val="auto"/>
          <w:sz w:val="23"/>
          <w:szCs w:val="23"/>
        </w:rPr>
      </w:pPr>
      <w:r w:rsidRPr="004D4E6C">
        <w:rPr>
          <w:color w:val="auto"/>
          <w:sz w:val="23"/>
          <w:szCs w:val="23"/>
        </w:rPr>
        <w:t>Asma;</w:t>
      </w:r>
    </w:p>
    <w:p w14:paraId="7D0BCD65" w14:textId="3A0B078A" w:rsidR="004D4E6C" w:rsidRPr="004D4E6C" w:rsidRDefault="004D4E6C" w:rsidP="005156CF">
      <w:pPr>
        <w:pStyle w:val="Titulo"/>
        <w:numPr>
          <w:ilvl w:val="0"/>
          <w:numId w:val="8"/>
        </w:numPr>
        <w:rPr>
          <w:color w:val="auto"/>
          <w:sz w:val="23"/>
          <w:szCs w:val="23"/>
        </w:rPr>
      </w:pPr>
      <w:r w:rsidRPr="004D4E6C">
        <w:rPr>
          <w:color w:val="auto"/>
          <w:sz w:val="23"/>
          <w:szCs w:val="23"/>
        </w:rPr>
        <w:t>Otites;</w:t>
      </w:r>
    </w:p>
    <w:p w14:paraId="48D3A6D5" w14:textId="542D0483" w:rsidR="004D4E6C" w:rsidRPr="004D4E6C" w:rsidRDefault="004D4E6C" w:rsidP="005156CF">
      <w:pPr>
        <w:pStyle w:val="Titulo"/>
        <w:numPr>
          <w:ilvl w:val="0"/>
          <w:numId w:val="8"/>
        </w:numPr>
        <w:rPr>
          <w:color w:val="auto"/>
          <w:sz w:val="23"/>
          <w:szCs w:val="23"/>
        </w:rPr>
      </w:pPr>
      <w:r w:rsidRPr="004D4E6C">
        <w:rPr>
          <w:color w:val="auto"/>
          <w:sz w:val="23"/>
          <w:szCs w:val="23"/>
        </w:rPr>
        <w:t>Sinusites;</w:t>
      </w:r>
    </w:p>
    <w:p w14:paraId="7AB41F0E" w14:textId="5E12E516" w:rsidR="004D4E6C" w:rsidRPr="004D4E6C" w:rsidRDefault="004D4E6C" w:rsidP="005156CF">
      <w:pPr>
        <w:pStyle w:val="Titulo"/>
        <w:numPr>
          <w:ilvl w:val="0"/>
          <w:numId w:val="8"/>
        </w:numPr>
        <w:rPr>
          <w:color w:val="auto"/>
          <w:sz w:val="23"/>
          <w:szCs w:val="23"/>
        </w:rPr>
      </w:pPr>
      <w:r w:rsidRPr="004D4E6C">
        <w:rPr>
          <w:color w:val="auto"/>
          <w:sz w:val="23"/>
          <w:szCs w:val="23"/>
        </w:rPr>
        <w:t>Ronco;</w:t>
      </w:r>
    </w:p>
    <w:p w14:paraId="6B184894" w14:textId="005C54C2" w:rsidR="004D4E6C" w:rsidRPr="004D4E6C" w:rsidRDefault="004D4E6C" w:rsidP="005156CF">
      <w:pPr>
        <w:pStyle w:val="Titulo"/>
        <w:numPr>
          <w:ilvl w:val="0"/>
          <w:numId w:val="8"/>
        </w:numPr>
        <w:rPr>
          <w:color w:val="auto"/>
          <w:sz w:val="23"/>
          <w:szCs w:val="23"/>
        </w:rPr>
      </w:pPr>
      <w:r w:rsidRPr="004D4E6C">
        <w:rPr>
          <w:color w:val="auto"/>
          <w:sz w:val="23"/>
          <w:szCs w:val="23"/>
        </w:rPr>
        <w:t>Conjuntivite.</w:t>
      </w:r>
    </w:p>
    <w:p w14:paraId="6B205CB8" w14:textId="77777777" w:rsidR="00C95923" w:rsidRDefault="00C95923" w:rsidP="00B5783D">
      <w:pPr>
        <w:pStyle w:val="Subtitulocorpo"/>
        <w:jc w:val="left"/>
        <w:rPr>
          <w:color w:val="339966"/>
          <w:sz w:val="24"/>
          <w:szCs w:val="24"/>
        </w:rPr>
      </w:pPr>
    </w:p>
    <w:p w14:paraId="015EEE8D" w14:textId="37211E2C" w:rsidR="00B5783D" w:rsidRPr="00B5783D" w:rsidRDefault="00B5783D" w:rsidP="00B5783D">
      <w:pPr>
        <w:pStyle w:val="Subtitulocorpo"/>
        <w:jc w:val="left"/>
        <w:rPr>
          <w:color w:val="339966"/>
          <w:sz w:val="24"/>
          <w:szCs w:val="24"/>
        </w:rPr>
      </w:pPr>
      <w:r w:rsidRPr="00B5783D">
        <w:rPr>
          <w:color w:val="339966"/>
          <w:sz w:val="24"/>
          <w:szCs w:val="24"/>
        </w:rPr>
        <w:lastRenderedPageBreak/>
        <w:t xml:space="preserve">Como Diferenciar Rinite Alérgica </w:t>
      </w:r>
      <w:r>
        <w:rPr>
          <w:color w:val="339966"/>
          <w:sz w:val="24"/>
          <w:szCs w:val="24"/>
        </w:rPr>
        <w:t>d</w:t>
      </w:r>
      <w:r w:rsidRPr="00B5783D">
        <w:rPr>
          <w:color w:val="339966"/>
          <w:sz w:val="24"/>
          <w:szCs w:val="24"/>
        </w:rPr>
        <w:t xml:space="preserve">e Gripes </w:t>
      </w:r>
      <w:r>
        <w:rPr>
          <w:color w:val="339966"/>
          <w:sz w:val="24"/>
          <w:szCs w:val="24"/>
        </w:rPr>
        <w:t>e</w:t>
      </w:r>
      <w:r w:rsidRPr="00B5783D">
        <w:rPr>
          <w:color w:val="339966"/>
          <w:sz w:val="24"/>
          <w:szCs w:val="24"/>
        </w:rPr>
        <w:t xml:space="preserve"> Resfriados</w:t>
      </w:r>
    </w:p>
    <w:p w14:paraId="31F244C8" w14:textId="77777777" w:rsidR="00B5783D" w:rsidRPr="0073241B" w:rsidRDefault="00B5783D" w:rsidP="00B5783D">
      <w:pPr>
        <w:pStyle w:val="Titulo"/>
        <w:rPr>
          <w:sz w:val="25"/>
          <w:szCs w:val="25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2816"/>
        <w:gridCol w:w="2847"/>
        <w:gridCol w:w="2831"/>
      </w:tblGrid>
      <w:tr w:rsidR="00B5783D" w14:paraId="6EA5E7F6" w14:textId="77777777" w:rsidTr="00E75102">
        <w:tc>
          <w:tcPr>
            <w:tcW w:w="2881" w:type="dxa"/>
          </w:tcPr>
          <w:p w14:paraId="364570EB" w14:textId="77777777" w:rsidR="00B5783D" w:rsidRPr="00B5783D" w:rsidRDefault="00B5783D" w:rsidP="00E75102">
            <w:pPr>
              <w:pStyle w:val="NormalWeb"/>
              <w:kinsoku w:val="0"/>
              <w:overflowPunct w:val="0"/>
              <w:spacing w:before="0" w:beforeAutospacing="0" w:after="0" w:afterAutospacing="0"/>
              <w:jc w:val="center"/>
              <w:textAlignment w:val="baseline"/>
              <w:rPr>
                <w:rFonts w:ascii="Swis721 Th BT" w:hAnsi="Swis721 Th BT" w:cs="Arial"/>
                <w:sz w:val="23"/>
                <w:szCs w:val="23"/>
              </w:rPr>
            </w:pPr>
            <w:r w:rsidRPr="00B5783D">
              <w:rPr>
                <w:rFonts w:ascii="Swis721 Th BT" w:hAnsi="Swis721 Th BT" w:cs="Arial"/>
                <w:color w:val="000000"/>
                <w:kern w:val="24"/>
                <w:sz w:val="23"/>
                <w:szCs w:val="23"/>
              </w:rPr>
              <w:t xml:space="preserve">  </w:t>
            </w:r>
          </w:p>
        </w:tc>
        <w:tc>
          <w:tcPr>
            <w:tcW w:w="2881" w:type="dxa"/>
          </w:tcPr>
          <w:p w14:paraId="2109B88F" w14:textId="77777777" w:rsidR="00B5783D" w:rsidRPr="00B5783D" w:rsidRDefault="00B5783D" w:rsidP="00E75102">
            <w:pPr>
              <w:pStyle w:val="NormalWeb"/>
              <w:kinsoku w:val="0"/>
              <w:overflowPunct w:val="0"/>
              <w:spacing w:before="0" w:beforeAutospacing="0" w:after="0" w:afterAutospacing="0"/>
              <w:jc w:val="center"/>
              <w:textAlignment w:val="baseline"/>
              <w:rPr>
                <w:rFonts w:ascii="Swis721 Th BT" w:hAnsi="Swis721 Th BT" w:cs="Arial"/>
                <w:sz w:val="23"/>
                <w:szCs w:val="23"/>
              </w:rPr>
            </w:pPr>
            <w:r w:rsidRPr="00B5783D">
              <w:rPr>
                <w:rFonts w:ascii="Swis721 Th BT" w:hAnsi="Swis721 Th BT" w:cs="Arial"/>
                <w:b/>
                <w:bCs/>
                <w:color w:val="000000"/>
                <w:kern w:val="24"/>
                <w:sz w:val="23"/>
                <w:szCs w:val="23"/>
              </w:rPr>
              <w:t xml:space="preserve">RINITE ALÉRGICA </w:t>
            </w:r>
          </w:p>
        </w:tc>
        <w:tc>
          <w:tcPr>
            <w:tcW w:w="2882" w:type="dxa"/>
          </w:tcPr>
          <w:p w14:paraId="0CFA0531" w14:textId="77777777" w:rsidR="00B5783D" w:rsidRPr="00B5783D" w:rsidRDefault="00B5783D" w:rsidP="00E75102">
            <w:pPr>
              <w:pStyle w:val="NormalWeb"/>
              <w:kinsoku w:val="0"/>
              <w:overflowPunct w:val="0"/>
              <w:spacing w:before="0" w:beforeAutospacing="0" w:after="0" w:afterAutospacing="0"/>
              <w:jc w:val="center"/>
              <w:textAlignment w:val="baseline"/>
              <w:rPr>
                <w:rFonts w:ascii="Swis721 Th BT" w:hAnsi="Swis721 Th BT" w:cs="Arial"/>
                <w:sz w:val="23"/>
                <w:szCs w:val="23"/>
              </w:rPr>
            </w:pPr>
            <w:r w:rsidRPr="00B5783D">
              <w:rPr>
                <w:rFonts w:ascii="Swis721 Th BT" w:hAnsi="Swis721 Th BT" w:cs="Arial"/>
                <w:b/>
                <w:bCs/>
                <w:color w:val="000000"/>
                <w:kern w:val="24"/>
                <w:sz w:val="23"/>
                <w:szCs w:val="23"/>
              </w:rPr>
              <w:t xml:space="preserve">RESFRIADO / GRIPE </w:t>
            </w:r>
          </w:p>
        </w:tc>
      </w:tr>
      <w:tr w:rsidR="00B5783D" w14:paraId="6C50A6E0" w14:textId="77777777" w:rsidTr="00B5783D">
        <w:tc>
          <w:tcPr>
            <w:tcW w:w="2881" w:type="dxa"/>
          </w:tcPr>
          <w:p w14:paraId="6DC0CD4A" w14:textId="77777777" w:rsidR="00B5783D" w:rsidRPr="00B5783D" w:rsidRDefault="00B5783D" w:rsidP="00E75102">
            <w:pPr>
              <w:pStyle w:val="NormalWeb"/>
              <w:kinsoku w:val="0"/>
              <w:overflowPunct w:val="0"/>
              <w:spacing w:before="0" w:beforeAutospacing="0" w:after="0" w:afterAutospacing="0"/>
              <w:jc w:val="center"/>
              <w:textAlignment w:val="baseline"/>
              <w:rPr>
                <w:rFonts w:ascii="Swis721 Th BT" w:hAnsi="Swis721 Th BT" w:cs="Arial"/>
                <w:sz w:val="23"/>
                <w:szCs w:val="23"/>
              </w:rPr>
            </w:pPr>
            <w:r w:rsidRPr="00B5783D">
              <w:rPr>
                <w:rFonts w:ascii="Swis721 Th BT" w:hAnsi="Swis721 Th BT" w:cs="Arial"/>
                <w:b/>
                <w:bCs/>
                <w:color w:val="000000"/>
                <w:kern w:val="24"/>
                <w:sz w:val="23"/>
                <w:szCs w:val="23"/>
              </w:rPr>
              <w:t xml:space="preserve">Sintomas </w:t>
            </w:r>
          </w:p>
        </w:tc>
        <w:tc>
          <w:tcPr>
            <w:tcW w:w="2881" w:type="dxa"/>
            <w:vAlign w:val="center"/>
          </w:tcPr>
          <w:p w14:paraId="189072B7" w14:textId="7ABFAE51" w:rsidR="00B5783D" w:rsidRPr="00B5783D" w:rsidRDefault="00B5783D" w:rsidP="00B5783D">
            <w:pPr>
              <w:pStyle w:val="NormalWeb"/>
              <w:kinsoku w:val="0"/>
              <w:overflowPunct w:val="0"/>
              <w:spacing w:before="0" w:beforeAutospacing="0" w:after="0" w:afterAutospacing="0"/>
              <w:jc w:val="center"/>
              <w:textAlignment w:val="baseline"/>
              <w:rPr>
                <w:rFonts w:ascii="Swis721 Th BT" w:hAnsi="Swis721 Th BT" w:cs="Arial"/>
                <w:sz w:val="23"/>
                <w:szCs w:val="23"/>
              </w:rPr>
            </w:pPr>
            <w:r w:rsidRPr="00B5783D">
              <w:rPr>
                <w:rFonts w:ascii="Swis721 Th BT" w:hAnsi="Swis721 Th BT" w:cs="Arial"/>
                <w:color w:val="000000"/>
                <w:kern w:val="24"/>
                <w:sz w:val="23"/>
                <w:szCs w:val="23"/>
              </w:rPr>
              <w:t>Coriza aquosa/transparente, espirros, coceira e obstrução nasal, pode haver coceira ocular e lacrimejamento</w:t>
            </w:r>
          </w:p>
        </w:tc>
        <w:tc>
          <w:tcPr>
            <w:tcW w:w="2882" w:type="dxa"/>
            <w:vAlign w:val="center"/>
          </w:tcPr>
          <w:p w14:paraId="788DA06E" w14:textId="268F5103" w:rsidR="00B5783D" w:rsidRPr="00B5783D" w:rsidRDefault="00B5783D" w:rsidP="00B5783D">
            <w:pPr>
              <w:pStyle w:val="NormalWeb"/>
              <w:kinsoku w:val="0"/>
              <w:overflowPunct w:val="0"/>
              <w:spacing w:before="0" w:beforeAutospacing="0" w:after="0" w:afterAutospacing="0"/>
              <w:jc w:val="center"/>
              <w:textAlignment w:val="baseline"/>
              <w:rPr>
                <w:rFonts w:ascii="Swis721 Th BT" w:hAnsi="Swis721 Th BT" w:cs="Arial"/>
                <w:sz w:val="23"/>
                <w:szCs w:val="23"/>
              </w:rPr>
            </w:pPr>
            <w:r w:rsidRPr="00B5783D">
              <w:rPr>
                <w:rFonts w:ascii="Swis721 Th BT" w:hAnsi="Swis721 Th BT" w:cs="Arial"/>
                <w:color w:val="000000"/>
                <w:kern w:val="24"/>
                <w:sz w:val="23"/>
                <w:szCs w:val="23"/>
              </w:rPr>
              <w:t>Semelhante à rinite alérgica, mas pode haver mal-estar, dores musculares e febre</w:t>
            </w:r>
          </w:p>
        </w:tc>
      </w:tr>
      <w:tr w:rsidR="00B5783D" w14:paraId="2FF2EAEC" w14:textId="77777777" w:rsidTr="00B5783D">
        <w:tc>
          <w:tcPr>
            <w:tcW w:w="2881" w:type="dxa"/>
          </w:tcPr>
          <w:p w14:paraId="6D1ED695" w14:textId="77777777" w:rsidR="00B5783D" w:rsidRPr="00B5783D" w:rsidRDefault="00B5783D" w:rsidP="00E75102">
            <w:pPr>
              <w:pStyle w:val="NormalWeb"/>
              <w:kinsoku w:val="0"/>
              <w:overflowPunct w:val="0"/>
              <w:spacing w:before="0" w:beforeAutospacing="0" w:after="0" w:afterAutospacing="0"/>
              <w:jc w:val="center"/>
              <w:textAlignment w:val="baseline"/>
              <w:rPr>
                <w:rFonts w:ascii="Swis721 Th BT" w:hAnsi="Swis721 Th BT" w:cs="Arial"/>
                <w:sz w:val="23"/>
                <w:szCs w:val="23"/>
              </w:rPr>
            </w:pPr>
            <w:r w:rsidRPr="00B5783D">
              <w:rPr>
                <w:rFonts w:ascii="Swis721 Th BT" w:hAnsi="Swis721 Th BT" w:cs="Arial"/>
                <w:b/>
                <w:bCs/>
                <w:color w:val="000000"/>
                <w:kern w:val="24"/>
                <w:sz w:val="23"/>
                <w:szCs w:val="23"/>
              </w:rPr>
              <w:t xml:space="preserve">Início/evolução </w:t>
            </w:r>
          </w:p>
        </w:tc>
        <w:tc>
          <w:tcPr>
            <w:tcW w:w="2881" w:type="dxa"/>
            <w:vAlign w:val="center"/>
          </w:tcPr>
          <w:p w14:paraId="531B1208" w14:textId="6323B608" w:rsidR="00B5783D" w:rsidRPr="00B5783D" w:rsidRDefault="00B5783D" w:rsidP="00B5783D">
            <w:pPr>
              <w:pStyle w:val="NormalWeb"/>
              <w:kinsoku w:val="0"/>
              <w:overflowPunct w:val="0"/>
              <w:spacing w:before="0" w:beforeAutospacing="0" w:after="0" w:afterAutospacing="0"/>
              <w:jc w:val="center"/>
              <w:textAlignment w:val="baseline"/>
              <w:rPr>
                <w:rFonts w:ascii="Swis721 Th BT" w:hAnsi="Swis721 Th BT" w:cs="Arial"/>
                <w:sz w:val="23"/>
                <w:szCs w:val="23"/>
              </w:rPr>
            </w:pPr>
            <w:r w:rsidRPr="00B5783D">
              <w:rPr>
                <w:rFonts w:ascii="Swis721 Th BT" w:hAnsi="Swis721 Th BT" w:cs="Arial"/>
                <w:color w:val="000000"/>
                <w:kern w:val="24"/>
                <w:sz w:val="23"/>
                <w:szCs w:val="23"/>
              </w:rPr>
              <w:t>Imediatamente após a exposição aos agentes desencadeantes (poeira, animais, mofo) - crises</w:t>
            </w:r>
          </w:p>
        </w:tc>
        <w:tc>
          <w:tcPr>
            <w:tcW w:w="2882" w:type="dxa"/>
            <w:vAlign w:val="center"/>
          </w:tcPr>
          <w:p w14:paraId="508F9924" w14:textId="6C0B37DB" w:rsidR="00B5783D" w:rsidRPr="00B5783D" w:rsidRDefault="00B5783D" w:rsidP="00B5783D">
            <w:pPr>
              <w:pStyle w:val="NormalWeb"/>
              <w:kinsoku w:val="0"/>
              <w:overflowPunct w:val="0"/>
              <w:spacing w:before="0" w:beforeAutospacing="0" w:after="0" w:afterAutospacing="0"/>
              <w:jc w:val="center"/>
              <w:textAlignment w:val="baseline"/>
              <w:rPr>
                <w:rFonts w:ascii="Swis721 Th BT" w:hAnsi="Swis721 Th BT" w:cs="Arial"/>
                <w:sz w:val="23"/>
                <w:szCs w:val="23"/>
              </w:rPr>
            </w:pPr>
            <w:r w:rsidRPr="00B5783D">
              <w:rPr>
                <w:rFonts w:ascii="Swis721 Th BT" w:hAnsi="Swis721 Th BT" w:cs="Arial"/>
                <w:color w:val="000000"/>
                <w:kern w:val="24"/>
                <w:sz w:val="23"/>
                <w:szCs w:val="23"/>
              </w:rPr>
              <w:t>Se intensificam progressivamente em alguns dias após o contágio</w:t>
            </w:r>
          </w:p>
        </w:tc>
      </w:tr>
      <w:tr w:rsidR="00B5783D" w14:paraId="669924D5" w14:textId="77777777" w:rsidTr="00B5783D">
        <w:tc>
          <w:tcPr>
            <w:tcW w:w="2881" w:type="dxa"/>
          </w:tcPr>
          <w:p w14:paraId="152B2858" w14:textId="77777777" w:rsidR="00B5783D" w:rsidRPr="00B5783D" w:rsidRDefault="00B5783D" w:rsidP="00E75102">
            <w:pPr>
              <w:pStyle w:val="NormalWeb"/>
              <w:kinsoku w:val="0"/>
              <w:overflowPunct w:val="0"/>
              <w:spacing w:before="0" w:beforeAutospacing="0" w:after="0" w:afterAutospacing="0"/>
              <w:jc w:val="center"/>
              <w:textAlignment w:val="baseline"/>
              <w:rPr>
                <w:rFonts w:ascii="Swis721 Th BT" w:hAnsi="Swis721 Th BT" w:cs="Arial"/>
                <w:sz w:val="23"/>
                <w:szCs w:val="23"/>
              </w:rPr>
            </w:pPr>
            <w:r w:rsidRPr="00B5783D">
              <w:rPr>
                <w:rFonts w:ascii="Swis721 Th BT" w:hAnsi="Swis721 Th BT" w:cs="Arial"/>
                <w:b/>
                <w:bCs/>
                <w:color w:val="000000"/>
                <w:kern w:val="24"/>
                <w:sz w:val="23"/>
                <w:szCs w:val="23"/>
              </w:rPr>
              <w:t xml:space="preserve">Duração </w:t>
            </w:r>
          </w:p>
        </w:tc>
        <w:tc>
          <w:tcPr>
            <w:tcW w:w="2881" w:type="dxa"/>
            <w:vAlign w:val="center"/>
          </w:tcPr>
          <w:p w14:paraId="33B76BD2" w14:textId="056ABC6E" w:rsidR="00B5783D" w:rsidRPr="00B5783D" w:rsidRDefault="00B5783D" w:rsidP="00B5783D">
            <w:pPr>
              <w:pStyle w:val="NormalWeb"/>
              <w:kinsoku w:val="0"/>
              <w:overflowPunct w:val="0"/>
              <w:spacing w:before="0" w:beforeAutospacing="0" w:after="0" w:afterAutospacing="0"/>
              <w:jc w:val="center"/>
              <w:textAlignment w:val="baseline"/>
              <w:rPr>
                <w:rFonts w:ascii="Swis721 Th BT" w:hAnsi="Swis721 Th BT" w:cs="Arial"/>
                <w:sz w:val="23"/>
                <w:szCs w:val="23"/>
              </w:rPr>
            </w:pPr>
            <w:r w:rsidRPr="00B5783D">
              <w:rPr>
                <w:rFonts w:ascii="Swis721 Th BT" w:hAnsi="Swis721 Th BT" w:cs="Arial"/>
                <w:color w:val="000000"/>
                <w:kern w:val="24"/>
                <w:sz w:val="23"/>
                <w:szCs w:val="23"/>
              </w:rPr>
              <w:t>Persiste enquanto houver exposição (como os agentes estão no domicílio, os sintomas tendem a ser contínuos ou muito frequentes)</w:t>
            </w:r>
          </w:p>
        </w:tc>
        <w:tc>
          <w:tcPr>
            <w:tcW w:w="2882" w:type="dxa"/>
            <w:vAlign w:val="center"/>
          </w:tcPr>
          <w:p w14:paraId="1EB02571" w14:textId="6ACB82C7" w:rsidR="00B5783D" w:rsidRPr="00B5783D" w:rsidRDefault="00B5783D" w:rsidP="00B5783D">
            <w:pPr>
              <w:pStyle w:val="NormalWeb"/>
              <w:kinsoku w:val="0"/>
              <w:overflowPunct w:val="0"/>
              <w:spacing w:before="0" w:beforeAutospacing="0" w:after="0" w:afterAutospacing="0"/>
              <w:jc w:val="center"/>
              <w:textAlignment w:val="baseline"/>
              <w:rPr>
                <w:rFonts w:ascii="Swis721 Th BT" w:hAnsi="Swis721 Th BT" w:cs="Arial"/>
                <w:sz w:val="23"/>
                <w:szCs w:val="23"/>
              </w:rPr>
            </w:pPr>
            <w:r w:rsidRPr="00B5783D">
              <w:rPr>
                <w:rFonts w:ascii="Swis721 Th BT" w:hAnsi="Swis721 Th BT" w:cs="Arial"/>
                <w:color w:val="000000"/>
                <w:kern w:val="24"/>
                <w:sz w:val="23"/>
                <w:szCs w:val="23"/>
              </w:rPr>
              <w:t>Alguns dias até uma semana</w:t>
            </w:r>
          </w:p>
        </w:tc>
      </w:tr>
      <w:tr w:rsidR="00B5783D" w14:paraId="51AAE726" w14:textId="77777777" w:rsidTr="00B5783D">
        <w:tc>
          <w:tcPr>
            <w:tcW w:w="2881" w:type="dxa"/>
          </w:tcPr>
          <w:p w14:paraId="1C26F5D8" w14:textId="77777777" w:rsidR="00B5783D" w:rsidRPr="00B5783D" w:rsidRDefault="00B5783D" w:rsidP="00E75102">
            <w:pPr>
              <w:pStyle w:val="NormalWeb"/>
              <w:kinsoku w:val="0"/>
              <w:overflowPunct w:val="0"/>
              <w:spacing w:before="0" w:beforeAutospacing="0" w:after="0" w:afterAutospacing="0"/>
              <w:jc w:val="center"/>
              <w:textAlignment w:val="baseline"/>
              <w:rPr>
                <w:rFonts w:ascii="Swis721 Th BT" w:hAnsi="Swis721 Th BT" w:cs="Arial"/>
                <w:sz w:val="23"/>
                <w:szCs w:val="23"/>
              </w:rPr>
            </w:pPr>
            <w:r w:rsidRPr="00B5783D">
              <w:rPr>
                <w:rFonts w:ascii="Swis721 Th BT" w:hAnsi="Swis721 Th BT" w:cs="Arial"/>
                <w:b/>
                <w:bCs/>
                <w:color w:val="000000"/>
                <w:kern w:val="24"/>
                <w:sz w:val="23"/>
                <w:szCs w:val="23"/>
              </w:rPr>
              <w:t xml:space="preserve">Relação com épocas do ano </w:t>
            </w:r>
          </w:p>
        </w:tc>
        <w:tc>
          <w:tcPr>
            <w:tcW w:w="2881" w:type="dxa"/>
            <w:vAlign w:val="center"/>
          </w:tcPr>
          <w:p w14:paraId="1DB2199E" w14:textId="1C64FCB0" w:rsidR="00B5783D" w:rsidRPr="00B5783D" w:rsidRDefault="00B5783D" w:rsidP="00B5783D">
            <w:pPr>
              <w:pStyle w:val="NormalWeb"/>
              <w:kinsoku w:val="0"/>
              <w:overflowPunct w:val="0"/>
              <w:spacing w:before="0" w:beforeAutospacing="0" w:after="0" w:afterAutospacing="0"/>
              <w:jc w:val="center"/>
              <w:textAlignment w:val="baseline"/>
              <w:rPr>
                <w:rFonts w:ascii="Swis721 Th BT" w:hAnsi="Swis721 Th BT" w:cs="Arial"/>
                <w:sz w:val="23"/>
                <w:szCs w:val="23"/>
              </w:rPr>
            </w:pPr>
            <w:r w:rsidRPr="00B5783D">
              <w:rPr>
                <w:rFonts w:ascii="Swis721 Th BT" w:hAnsi="Swis721 Th BT" w:cs="Arial"/>
                <w:color w:val="000000"/>
                <w:kern w:val="24"/>
                <w:sz w:val="23"/>
                <w:szCs w:val="23"/>
              </w:rPr>
              <w:t>Na maior parte do Brasil, persiste todo ano, com agravamento no outono / inverno</w:t>
            </w:r>
          </w:p>
        </w:tc>
        <w:tc>
          <w:tcPr>
            <w:tcW w:w="2882" w:type="dxa"/>
            <w:vAlign w:val="center"/>
          </w:tcPr>
          <w:p w14:paraId="548D7413" w14:textId="693EB118" w:rsidR="00B5783D" w:rsidRPr="00B5783D" w:rsidRDefault="00B5783D" w:rsidP="00B5783D">
            <w:pPr>
              <w:pStyle w:val="NormalWeb"/>
              <w:kinsoku w:val="0"/>
              <w:overflowPunct w:val="0"/>
              <w:spacing w:before="0" w:beforeAutospacing="0" w:after="0" w:afterAutospacing="0"/>
              <w:jc w:val="center"/>
              <w:textAlignment w:val="baseline"/>
              <w:rPr>
                <w:rFonts w:ascii="Swis721 Th BT" w:hAnsi="Swis721 Th BT" w:cs="Arial"/>
                <w:sz w:val="23"/>
                <w:szCs w:val="23"/>
              </w:rPr>
            </w:pPr>
            <w:r w:rsidRPr="00B5783D">
              <w:rPr>
                <w:rFonts w:ascii="Swis721 Th BT" w:hAnsi="Swis721 Th BT" w:cs="Arial"/>
                <w:color w:val="000000"/>
                <w:kern w:val="24"/>
                <w:sz w:val="23"/>
                <w:szCs w:val="23"/>
              </w:rPr>
              <w:t>Mais comuns no outono e primavera (resfriados) e no inverno (gripe)</w:t>
            </w:r>
          </w:p>
        </w:tc>
      </w:tr>
    </w:tbl>
    <w:p w14:paraId="24728C60" w14:textId="77777777" w:rsidR="00B5783D" w:rsidRDefault="00B5783D" w:rsidP="00B5783D">
      <w:pPr>
        <w:pStyle w:val="Titulo"/>
        <w:rPr>
          <w:sz w:val="28"/>
        </w:rPr>
      </w:pPr>
    </w:p>
    <w:p w14:paraId="496D4E3A" w14:textId="251CD8A9" w:rsidR="00B5783D" w:rsidRDefault="00B5783D" w:rsidP="00B35640">
      <w:pPr>
        <w:pStyle w:val="Corpo"/>
        <w:ind w:right="3969"/>
        <w:jc w:val="left"/>
        <w:rPr>
          <w:sz w:val="16"/>
          <w:szCs w:val="16"/>
        </w:rPr>
      </w:pPr>
    </w:p>
    <w:p w14:paraId="5EB0974C" w14:textId="37A91886" w:rsidR="00B5783D" w:rsidRDefault="00B5783D" w:rsidP="00B35640">
      <w:pPr>
        <w:pStyle w:val="Corpo"/>
        <w:ind w:right="3969"/>
        <w:jc w:val="left"/>
        <w:rPr>
          <w:sz w:val="16"/>
          <w:szCs w:val="16"/>
        </w:rPr>
      </w:pPr>
    </w:p>
    <w:p w14:paraId="6D1EA551" w14:textId="4BB9100F" w:rsidR="00B5783D" w:rsidRDefault="00B5783D" w:rsidP="00B35640">
      <w:pPr>
        <w:pStyle w:val="Corpo"/>
        <w:ind w:right="3969"/>
        <w:jc w:val="left"/>
        <w:rPr>
          <w:sz w:val="16"/>
          <w:szCs w:val="16"/>
        </w:rPr>
      </w:pPr>
    </w:p>
    <w:p w14:paraId="15A9DE34" w14:textId="30BE20B2" w:rsidR="00B5783D" w:rsidRDefault="00B5783D" w:rsidP="00B35640">
      <w:pPr>
        <w:pStyle w:val="Corpo"/>
        <w:ind w:right="3969"/>
        <w:jc w:val="left"/>
        <w:rPr>
          <w:sz w:val="16"/>
          <w:szCs w:val="16"/>
        </w:rPr>
      </w:pPr>
    </w:p>
    <w:p w14:paraId="162C0781" w14:textId="3228985C" w:rsidR="00B5783D" w:rsidRDefault="00B5783D" w:rsidP="00B35640">
      <w:pPr>
        <w:pStyle w:val="Corpo"/>
        <w:ind w:right="3969"/>
        <w:jc w:val="left"/>
        <w:rPr>
          <w:sz w:val="16"/>
          <w:szCs w:val="16"/>
        </w:rPr>
      </w:pPr>
    </w:p>
    <w:p w14:paraId="6ADE1B20" w14:textId="77777777" w:rsidR="00C95923" w:rsidRDefault="00C95923" w:rsidP="00B5783D">
      <w:pPr>
        <w:pStyle w:val="Subtitulocorpo"/>
        <w:rPr>
          <w:color w:val="339966"/>
          <w:sz w:val="24"/>
          <w:szCs w:val="24"/>
        </w:rPr>
      </w:pPr>
    </w:p>
    <w:p w14:paraId="18ADB015" w14:textId="77777777" w:rsidR="00C95923" w:rsidRDefault="00C95923" w:rsidP="00B5783D">
      <w:pPr>
        <w:pStyle w:val="Subtitulocorpo"/>
        <w:rPr>
          <w:color w:val="339966"/>
          <w:sz w:val="24"/>
          <w:szCs w:val="24"/>
        </w:rPr>
      </w:pPr>
    </w:p>
    <w:p w14:paraId="34580DFE" w14:textId="77777777" w:rsidR="00C95923" w:rsidRDefault="00C95923" w:rsidP="00B5783D">
      <w:pPr>
        <w:pStyle w:val="Subtitulocorpo"/>
        <w:rPr>
          <w:color w:val="339966"/>
          <w:sz w:val="24"/>
          <w:szCs w:val="24"/>
        </w:rPr>
      </w:pPr>
    </w:p>
    <w:p w14:paraId="566F5F15" w14:textId="77777777" w:rsidR="00C95923" w:rsidRDefault="00C95923" w:rsidP="00B5783D">
      <w:pPr>
        <w:pStyle w:val="Subtitulocorpo"/>
        <w:rPr>
          <w:color w:val="339966"/>
          <w:sz w:val="24"/>
          <w:szCs w:val="24"/>
        </w:rPr>
      </w:pPr>
    </w:p>
    <w:p w14:paraId="463AB454" w14:textId="77777777" w:rsidR="00C95923" w:rsidRDefault="00C95923" w:rsidP="00B5783D">
      <w:pPr>
        <w:pStyle w:val="Subtitulocorpo"/>
        <w:rPr>
          <w:color w:val="339966"/>
          <w:sz w:val="24"/>
          <w:szCs w:val="24"/>
        </w:rPr>
      </w:pPr>
    </w:p>
    <w:p w14:paraId="0004E378" w14:textId="77777777" w:rsidR="00C95923" w:rsidRDefault="00C95923" w:rsidP="00B5783D">
      <w:pPr>
        <w:pStyle w:val="Subtitulocorpo"/>
        <w:rPr>
          <w:color w:val="339966"/>
          <w:sz w:val="24"/>
          <w:szCs w:val="24"/>
        </w:rPr>
      </w:pPr>
    </w:p>
    <w:p w14:paraId="7F0F788C" w14:textId="77777777" w:rsidR="00C95923" w:rsidRDefault="00C95923" w:rsidP="00B5783D">
      <w:pPr>
        <w:pStyle w:val="Subtitulocorpo"/>
        <w:rPr>
          <w:color w:val="339966"/>
          <w:sz w:val="24"/>
          <w:szCs w:val="24"/>
        </w:rPr>
      </w:pPr>
    </w:p>
    <w:p w14:paraId="362D782B" w14:textId="77777777" w:rsidR="00C95923" w:rsidRDefault="00C95923" w:rsidP="00B5783D">
      <w:pPr>
        <w:pStyle w:val="Subtitulocorpo"/>
        <w:rPr>
          <w:color w:val="339966"/>
          <w:sz w:val="24"/>
          <w:szCs w:val="24"/>
        </w:rPr>
      </w:pPr>
    </w:p>
    <w:p w14:paraId="6E54FCA7" w14:textId="77777777" w:rsidR="00C95923" w:rsidRDefault="00C95923" w:rsidP="00B5783D">
      <w:pPr>
        <w:pStyle w:val="Subtitulocorpo"/>
        <w:rPr>
          <w:color w:val="339966"/>
          <w:sz w:val="24"/>
          <w:szCs w:val="24"/>
        </w:rPr>
      </w:pPr>
    </w:p>
    <w:p w14:paraId="7E9CF2DB" w14:textId="77777777" w:rsidR="00C95923" w:rsidRDefault="00C95923" w:rsidP="00B5783D">
      <w:pPr>
        <w:pStyle w:val="Subtitulocorpo"/>
        <w:rPr>
          <w:color w:val="339966"/>
          <w:sz w:val="24"/>
          <w:szCs w:val="24"/>
        </w:rPr>
      </w:pPr>
    </w:p>
    <w:p w14:paraId="1FB00308" w14:textId="77777777" w:rsidR="00C95923" w:rsidRDefault="00C95923" w:rsidP="00B5783D">
      <w:pPr>
        <w:pStyle w:val="Subtitulocorpo"/>
        <w:rPr>
          <w:color w:val="339966"/>
          <w:sz w:val="24"/>
          <w:szCs w:val="24"/>
        </w:rPr>
      </w:pPr>
    </w:p>
    <w:p w14:paraId="12E2E5AD" w14:textId="77777777" w:rsidR="00C95923" w:rsidRDefault="00C95923" w:rsidP="00B5783D">
      <w:pPr>
        <w:pStyle w:val="Subtitulocorpo"/>
        <w:rPr>
          <w:color w:val="339966"/>
          <w:sz w:val="24"/>
          <w:szCs w:val="24"/>
        </w:rPr>
      </w:pPr>
    </w:p>
    <w:p w14:paraId="697967E5" w14:textId="77777777" w:rsidR="00C95923" w:rsidRDefault="00C95923" w:rsidP="00B5783D">
      <w:pPr>
        <w:pStyle w:val="Subtitulocorpo"/>
        <w:rPr>
          <w:color w:val="339966"/>
          <w:sz w:val="24"/>
          <w:szCs w:val="24"/>
        </w:rPr>
      </w:pPr>
    </w:p>
    <w:p w14:paraId="49B27741" w14:textId="77777777" w:rsidR="00C95923" w:rsidRDefault="00C95923" w:rsidP="00B5783D">
      <w:pPr>
        <w:pStyle w:val="Subtitulocorpo"/>
        <w:rPr>
          <w:color w:val="339966"/>
          <w:sz w:val="24"/>
          <w:szCs w:val="24"/>
        </w:rPr>
      </w:pPr>
    </w:p>
    <w:p w14:paraId="34BD3D8E" w14:textId="77777777" w:rsidR="00C95923" w:rsidRDefault="00C95923" w:rsidP="00B5783D">
      <w:pPr>
        <w:pStyle w:val="Subtitulocorpo"/>
        <w:rPr>
          <w:color w:val="339966"/>
          <w:sz w:val="24"/>
          <w:szCs w:val="24"/>
        </w:rPr>
      </w:pPr>
    </w:p>
    <w:p w14:paraId="27B99846" w14:textId="77777777" w:rsidR="00C95923" w:rsidRDefault="00C95923" w:rsidP="00B5783D">
      <w:pPr>
        <w:pStyle w:val="Subtitulocorpo"/>
        <w:rPr>
          <w:color w:val="339966"/>
          <w:sz w:val="24"/>
          <w:szCs w:val="24"/>
        </w:rPr>
      </w:pPr>
    </w:p>
    <w:p w14:paraId="4FEE9044" w14:textId="77777777" w:rsidR="00C95923" w:rsidRDefault="00C95923" w:rsidP="00B5783D">
      <w:pPr>
        <w:pStyle w:val="Subtitulocorpo"/>
        <w:rPr>
          <w:color w:val="339966"/>
          <w:sz w:val="24"/>
          <w:szCs w:val="24"/>
        </w:rPr>
      </w:pPr>
    </w:p>
    <w:p w14:paraId="2D493AAE" w14:textId="3AE3CAF9" w:rsidR="00B5783D" w:rsidRPr="00946302" w:rsidRDefault="00B5783D" w:rsidP="00B5783D">
      <w:pPr>
        <w:pStyle w:val="Subtitulocorpo"/>
        <w:rPr>
          <w:color w:val="339966"/>
          <w:sz w:val="24"/>
          <w:szCs w:val="24"/>
        </w:rPr>
      </w:pPr>
      <w:proofErr w:type="spellStart"/>
      <w:r w:rsidRPr="00946302">
        <w:rPr>
          <w:color w:val="339966"/>
          <w:sz w:val="24"/>
          <w:szCs w:val="24"/>
        </w:rPr>
        <w:lastRenderedPageBreak/>
        <w:t>Nutracêuticos</w:t>
      </w:r>
      <w:proofErr w:type="spellEnd"/>
      <w:r w:rsidRPr="00946302">
        <w:rPr>
          <w:color w:val="339966"/>
          <w:sz w:val="24"/>
          <w:szCs w:val="24"/>
        </w:rPr>
        <w:t>, Minerais, Vitaminas Reguladores da Imunidade com a Ação na Rinite</w:t>
      </w:r>
    </w:p>
    <w:p w14:paraId="6D5CFF7F" w14:textId="77777777" w:rsidR="00B5783D" w:rsidRDefault="00B5783D" w:rsidP="00B5783D">
      <w:pPr>
        <w:pStyle w:val="Titulo"/>
        <w:jc w:val="both"/>
        <w:rPr>
          <w:color w:val="auto"/>
          <w:sz w:val="23"/>
          <w:szCs w:val="23"/>
        </w:rPr>
      </w:pPr>
    </w:p>
    <w:p w14:paraId="23C2A69F" w14:textId="3EC86041" w:rsidR="00B5783D" w:rsidRPr="0056798F" w:rsidRDefault="00B5783D" w:rsidP="00B5783D">
      <w:pPr>
        <w:spacing w:after="0"/>
        <w:jc w:val="both"/>
        <w:rPr>
          <w:rFonts w:ascii="Swis721 Th BT" w:hAnsi="Swis721 Th BT"/>
          <w:sz w:val="23"/>
          <w:szCs w:val="23"/>
        </w:rPr>
      </w:pPr>
      <w:r w:rsidRPr="0056798F">
        <w:rPr>
          <w:rFonts w:ascii="Swis721 Th BT" w:hAnsi="Swis721 Th BT"/>
          <w:sz w:val="23"/>
          <w:szCs w:val="23"/>
        </w:rPr>
        <w:t>A maioria dos tratamentos para alergia tem o objetivo de controlar e inibir os mediadores da resposta inflamatória. Os medicamentos utilizados são normalmente antagonistas de histamina para alívio dos sintomas e corticosteroides para suprimir a resposta alérgica. Porém, o tratamento em longo prazo com esses medicamentos induz a diversos efeitos colaterais</w:t>
      </w:r>
      <w:r>
        <w:rPr>
          <w:rFonts w:ascii="Swis721 Th BT" w:hAnsi="Swis721 Th BT"/>
          <w:sz w:val="23"/>
          <w:szCs w:val="23"/>
        </w:rPr>
        <w:t>,</w:t>
      </w:r>
      <w:r w:rsidRPr="0056798F">
        <w:rPr>
          <w:rFonts w:ascii="Swis721 Th BT" w:hAnsi="Swis721 Th BT"/>
          <w:sz w:val="23"/>
          <w:szCs w:val="23"/>
        </w:rPr>
        <w:t xml:space="preserve"> como sedação, dano psicomotor, toxicidade cardíaca e efeitos anticolinérgicos periféricos (boca seca, retenção urinária) para os anti-histamínicos</w:t>
      </w:r>
      <w:r w:rsidR="00452532">
        <w:rPr>
          <w:rFonts w:ascii="Swis721 Th BT" w:hAnsi="Swis721 Th BT"/>
          <w:sz w:val="23"/>
          <w:szCs w:val="23"/>
        </w:rPr>
        <w:t>. J</w:t>
      </w:r>
      <w:r w:rsidRPr="0056798F">
        <w:rPr>
          <w:rFonts w:ascii="Swis721 Th BT" w:hAnsi="Swis721 Th BT"/>
          <w:sz w:val="23"/>
          <w:szCs w:val="23"/>
        </w:rPr>
        <w:t xml:space="preserve">á para os corticosteroides os efeitos comuns são osteoporose, desordens metabólicas e retardo no crescimento infantil (Caruso </w:t>
      </w:r>
      <w:r w:rsidRPr="0056798F">
        <w:rPr>
          <w:rFonts w:ascii="Swis721 Th BT" w:hAnsi="Swis721 Th BT"/>
          <w:i/>
          <w:sz w:val="23"/>
          <w:szCs w:val="23"/>
        </w:rPr>
        <w:t xml:space="preserve">et al., </w:t>
      </w:r>
      <w:r w:rsidRPr="0056798F">
        <w:rPr>
          <w:rFonts w:ascii="Swis721 Th BT" w:hAnsi="Swis721 Th BT"/>
          <w:sz w:val="23"/>
          <w:szCs w:val="23"/>
        </w:rPr>
        <w:t>2008).</w:t>
      </w:r>
    </w:p>
    <w:p w14:paraId="7D7EE26C" w14:textId="77777777" w:rsidR="00B5783D" w:rsidRPr="0056798F" w:rsidRDefault="00B5783D" w:rsidP="00B5783D">
      <w:pPr>
        <w:spacing w:after="0"/>
        <w:jc w:val="both"/>
        <w:rPr>
          <w:rFonts w:ascii="Swis721 Th BT" w:hAnsi="Swis721 Th BT"/>
          <w:sz w:val="23"/>
          <w:szCs w:val="23"/>
        </w:rPr>
      </w:pPr>
    </w:p>
    <w:p w14:paraId="07C14013" w14:textId="69672957" w:rsidR="00B5783D" w:rsidRPr="0056798F" w:rsidRDefault="00B5783D" w:rsidP="00B5783D">
      <w:pPr>
        <w:spacing w:after="0"/>
        <w:jc w:val="both"/>
        <w:rPr>
          <w:rFonts w:ascii="Swis721 Th BT" w:hAnsi="Swis721 Th BT"/>
          <w:sz w:val="23"/>
          <w:szCs w:val="23"/>
        </w:rPr>
      </w:pPr>
      <w:r w:rsidRPr="0056798F">
        <w:rPr>
          <w:rFonts w:ascii="Swis721 Th BT" w:hAnsi="Swis721 Th BT"/>
          <w:sz w:val="23"/>
          <w:szCs w:val="23"/>
        </w:rPr>
        <w:t>Os mastócitos t</w:t>
      </w:r>
      <w:r w:rsidR="00452532">
        <w:rPr>
          <w:rFonts w:ascii="Swis721 Th BT" w:hAnsi="Swis721 Th BT"/>
          <w:sz w:val="23"/>
          <w:szCs w:val="23"/>
        </w:rPr>
        <w:t>ê</w:t>
      </w:r>
      <w:r w:rsidRPr="0056798F">
        <w:rPr>
          <w:rFonts w:ascii="Swis721 Th BT" w:hAnsi="Swis721 Th BT"/>
          <w:sz w:val="23"/>
          <w:szCs w:val="23"/>
        </w:rPr>
        <w:t>m um papel importante na reação alérgica, assim</w:t>
      </w:r>
      <w:r w:rsidR="00452532">
        <w:rPr>
          <w:rFonts w:ascii="Swis721 Th BT" w:hAnsi="Swis721 Th BT"/>
          <w:sz w:val="23"/>
          <w:szCs w:val="23"/>
        </w:rPr>
        <w:t>,</w:t>
      </w:r>
      <w:r w:rsidRPr="0056798F">
        <w:rPr>
          <w:rFonts w:ascii="Swis721 Th BT" w:hAnsi="Swis721 Th BT"/>
          <w:sz w:val="23"/>
          <w:szCs w:val="23"/>
        </w:rPr>
        <w:t xml:space="preserve"> a busca por um tratamento que tenha como alvo a estabilização dessas células, preservando a integridade fisiológica da membrana, evitando a degranulação e a liberação de histamina e outros mediadores inflamatórios pelos mastócitos e basófilos está cada vez mais evidenciada</w:t>
      </w:r>
      <w:r w:rsidR="00452532">
        <w:rPr>
          <w:rFonts w:ascii="Swis721 Th BT" w:hAnsi="Swis721 Th BT"/>
          <w:sz w:val="23"/>
          <w:szCs w:val="23"/>
        </w:rPr>
        <w:t xml:space="preserve"> </w:t>
      </w:r>
      <w:r w:rsidRPr="0056798F">
        <w:rPr>
          <w:rFonts w:ascii="Swis721 Th BT" w:hAnsi="Swis721 Th BT"/>
          <w:sz w:val="23"/>
          <w:szCs w:val="23"/>
        </w:rPr>
        <w:t>(</w:t>
      </w:r>
      <w:proofErr w:type="spellStart"/>
      <w:r w:rsidRPr="0056798F">
        <w:rPr>
          <w:rFonts w:ascii="Swis721 Th BT" w:hAnsi="Swis721 Th BT"/>
          <w:sz w:val="23"/>
          <w:szCs w:val="23"/>
        </w:rPr>
        <w:t>Caimmi</w:t>
      </w:r>
      <w:proofErr w:type="spellEnd"/>
      <w:r w:rsidRPr="0056798F">
        <w:rPr>
          <w:rFonts w:ascii="Swis721 Th BT" w:hAnsi="Swis721 Th BT"/>
          <w:sz w:val="23"/>
          <w:szCs w:val="23"/>
        </w:rPr>
        <w:t xml:space="preserve"> </w:t>
      </w:r>
      <w:r w:rsidRPr="0056798F">
        <w:rPr>
          <w:rFonts w:ascii="Swis721 Th BT" w:hAnsi="Swis721 Th BT"/>
          <w:i/>
          <w:sz w:val="23"/>
          <w:szCs w:val="23"/>
        </w:rPr>
        <w:t>et al</w:t>
      </w:r>
      <w:r w:rsidRPr="0056798F">
        <w:rPr>
          <w:rFonts w:ascii="Swis721 Th BT" w:hAnsi="Swis721 Th BT"/>
          <w:sz w:val="23"/>
          <w:szCs w:val="23"/>
        </w:rPr>
        <w:t>., 2016).</w:t>
      </w:r>
    </w:p>
    <w:p w14:paraId="1BC3CFAD" w14:textId="77777777" w:rsidR="00B5783D" w:rsidRDefault="00B5783D" w:rsidP="00B5783D">
      <w:pPr>
        <w:pStyle w:val="Titulo"/>
        <w:jc w:val="both"/>
        <w:rPr>
          <w:color w:val="auto"/>
          <w:sz w:val="23"/>
          <w:szCs w:val="23"/>
        </w:rPr>
      </w:pPr>
    </w:p>
    <w:p w14:paraId="4202F138" w14:textId="77777777" w:rsidR="00B5783D" w:rsidRDefault="00B5783D" w:rsidP="00B5783D">
      <w:pPr>
        <w:pStyle w:val="Titulo"/>
        <w:jc w:val="both"/>
        <w:rPr>
          <w:color w:val="auto"/>
          <w:sz w:val="23"/>
          <w:szCs w:val="23"/>
        </w:rPr>
      </w:pPr>
      <w:r w:rsidRPr="0073241B">
        <w:rPr>
          <w:color w:val="auto"/>
          <w:sz w:val="23"/>
          <w:szCs w:val="23"/>
        </w:rPr>
        <w:t>A deficiência de vitaminas e minerais promovem alterações na imunidade dos pacientes</w:t>
      </w:r>
      <w:r>
        <w:rPr>
          <w:color w:val="auto"/>
          <w:sz w:val="23"/>
          <w:szCs w:val="23"/>
        </w:rPr>
        <w:t>,</w:t>
      </w:r>
      <w:r w:rsidRPr="0073241B">
        <w:rPr>
          <w:color w:val="auto"/>
          <w:sz w:val="23"/>
          <w:szCs w:val="23"/>
        </w:rPr>
        <w:t xml:space="preserve"> o que acarreta </w:t>
      </w:r>
      <w:r>
        <w:rPr>
          <w:color w:val="auto"/>
          <w:sz w:val="23"/>
          <w:szCs w:val="23"/>
        </w:rPr>
        <w:t>em uma maior propensão para o desenvolvimento da rinite alérgica e também implica diretamente na duração dos sintomas.</w:t>
      </w:r>
    </w:p>
    <w:p w14:paraId="05ECD53A" w14:textId="77777777" w:rsidR="00B5783D" w:rsidRDefault="00B5783D" w:rsidP="00B5783D">
      <w:pPr>
        <w:pStyle w:val="Titulo"/>
        <w:jc w:val="both"/>
        <w:rPr>
          <w:color w:val="auto"/>
          <w:sz w:val="23"/>
          <w:szCs w:val="23"/>
        </w:rPr>
      </w:pPr>
    </w:p>
    <w:p w14:paraId="69BCCA6A" w14:textId="35A9EA50" w:rsidR="00B5783D" w:rsidRPr="0073241B" w:rsidRDefault="00B5783D" w:rsidP="00B5783D">
      <w:pPr>
        <w:pStyle w:val="Titulo"/>
        <w:jc w:val="both"/>
        <w:rPr>
          <w:color w:val="auto"/>
          <w:sz w:val="23"/>
          <w:szCs w:val="23"/>
        </w:rPr>
      </w:pPr>
      <w:r>
        <w:rPr>
          <w:color w:val="auto"/>
          <w:sz w:val="23"/>
          <w:szCs w:val="23"/>
        </w:rPr>
        <w:t xml:space="preserve">A terapêutica com </w:t>
      </w:r>
      <w:proofErr w:type="spellStart"/>
      <w:r>
        <w:rPr>
          <w:color w:val="auto"/>
          <w:sz w:val="23"/>
          <w:szCs w:val="23"/>
        </w:rPr>
        <w:t>nutracêuticos</w:t>
      </w:r>
      <w:proofErr w:type="spellEnd"/>
      <w:r>
        <w:rPr>
          <w:color w:val="auto"/>
          <w:sz w:val="23"/>
          <w:szCs w:val="23"/>
        </w:rPr>
        <w:t xml:space="preserve"> pode reduzir os sinais e sintomas da rinite, pois fortalece o sistema imunológico e aumenta o potencial antioxidante. Muitos pacientes sofrem com os efeitos colaterais devido ao uso dos fármacos tradicionalmente utilizados na rinite alérgica. Dessa forma, a terapia </w:t>
      </w:r>
      <w:proofErr w:type="spellStart"/>
      <w:r>
        <w:rPr>
          <w:color w:val="auto"/>
          <w:sz w:val="23"/>
          <w:szCs w:val="23"/>
        </w:rPr>
        <w:t>nutracêutica</w:t>
      </w:r>
      <w:proofErr w:type="spellEnd"/>
      <w:r>
        <w:rPr>
          <w:color w:val="auto"/>
          <w:sz w:val="23"/>
          <w:szCs w:val="23"/>
        </w:rPr>
        <w:t xml:space="preserve"> pode agir como adjuvante no manejo da rinite alérgica</w:t>
      </w:r>
      <w:r w:rsidR="00452532">
        <w:rPr>
          <w:color w:val="auto"/>
          <w:sz w:val="23"/>
          <w:szCs w:val="23"/>
        </w:rPr>
        <w:t>,</w:t>
      </w:r>
      <w:r>
        <w:rPr>
          <w:color w:val="auto"/>
          <w:sz w:val="23"/>
          <w:szCs w:val="23"/>
        </w:rPr>
        <w:t xml:space="preserve"> reduzindo os efeitos colaterais da terapia farmacológica usada na rinite alérgica.</w:t>
      </w:r>
    </w:p>
    <w:p w14:paraId="0AAE3521" w14:textId="4CD96EE4" w:rsidR="00B5783D" w:rsidRDefault="00B5783D" w:rsidP="00B5783D">
      <w:pPr>
        <w:pStyle w:val="Titulo"/>
        <w:rPr>
          <w:sz w:val="28"/>
        </w:rPr>
      </w:pPr>
    </w:p>
    <w:p w14:paraId="4C7FFD37" w14:textId="6521FF65" w:rsidR="00C95923" w:rsidRDefault="00C95923" w:rsidP="00B5783D">
      <w:pPr>
        <w:pStyle w:val="Titulo"/>
        <w:rPr>
          <w:sz w:val="28"/>
        </w:rPr>
      </w:pPr>
    </w:p>
    <w:p w14:paraId="644FAC6B" w14:textId="7795F831" w:rsidR="00C95923" w:rsidRDefault="00C95923" w:rsidP="00B5783D">
      <w:pPr>
        <w:pStyle w:val="Titulo"/>
        <w:rPr>
          <w:sz w:val="28"/>
        </w:rPr>
      </w:pPr>
    </w:p>
    <w:p w14:paraId="4F5F79D1" w14:textId="5BF811F6" w:rsidR="00C95923" w:rsidRDefault="00C95923" w:rsidP="00B5783D">
      <w:pPr>
        <w:pStyle w:val="Titulo"/>
        <w:rPr>
          <w:sz w:val="28"/>
        </w:rPr>
      </w:pPr>
    </w:p>
    <w:p w14:paraId="56D5FC42" w14:textId="5903A9B9" w:rsidR="00C95923" w:rsidRDefault="00C95923" w:rsidP="00B5783D">
      <w:pPr>
        <w:pStyle w:val="Titulo"/>
        <w:rPr>
          <w:sz w:val="28"/>
        </w:rPr>
      </w:pPr>
    </w:p>
    <w:p w14:paraId="7C92FE6A" w14:textId="17223D0B" w:rsidR="00C95923" w:rsidRDefault="00C95923" w:rsidP="00B5783D">
      <w:pPr>
        <w:pStyle w:val="Titulo"/>
        <w:rPr>
          <w:sz w:val="28"/>
        </w:rPr>
      </w:pPr>
    </w:p>
    <w:p w14:paraId="178C95A8" w14:textId="13E583E0" w:rsidR="00C95923" w:rsidRDefault="00C95923" w:rsidP="00B5783D">
      <w:pPr>
        <w:pStyle w:val="Titulo"/>
        <w:rPr>
          <w:sz w:val="28"/>
        </w:rPr>
      </w:pPr>
    </w:p>
    <w:p w14:paraId="6700E0F2" w14:textId="51E724A5" w:rsidR="00C95923" w:rsidRDefault="00C95923" w:rsidP="00B5783D">
      <w:pPr>
        <w:pStyle w:val="Titulo"/>
        <w:rPr>
          <w:sz w:val="28"/>
        </w:rPr>
      </w:pPr>
    </w:p>
    <w:p w14:paraId="2B75B6C5" w14:textId="58046B0F" w:rsidR="00C95923" w:rsidRDefault="00C95923" w:rsidP="00B5783D">
      <w:pPr>
        <w:pStyle w:val="Titulo"/>
        <w:rPr>
          <w:sz w:val="28"/>
        </w:rPr>
      </w:pPr>
    </w:p>
    <w:p w14:paraId="3C8C02C7" w14:textId="499CC16F" w:rsidR="00C95923" w:rsidRDefault="00C95923" w:rsidP="00B5783D">
      <w:pPr>
        <w:pStyle w:val="Titulo"/>
        <w:rPr>
          <w:sz w:val="28"/>
        </w:rPr>
      </w:pPr>
    </w:p>
    <w:p w14:paraId="1DB590C6" w14:textId="0E9CF2B7" w:rsidR="00C95923" w:rsidRDefault="00C95923" w:rsidP="00B5783D">
      <w:pPr>
        <w:pStyle w:val="Titulo"/>
        <w:rPr>
          <w:sz w:val="28"/>
        </w:rPr>
      </w:pPr>
    </w:p>
    <w:p w14:paraId="361806A9" w14:textId="4C3E0C77" w:rsidR="00C95923" w:rsidRDefault="00C95923" w:rsidP="00B5783D">
      <w:pPr>
        <w:pStyle w:val="Titulo"/>
        <w:rPr>
          <w:sz w:val="28"/>
        </w:rPr>
      </w:pPr>
    </w:p>
    <w:p w14:paraId="0370FE7C" w14:textId="05C9E0E4" w:rsidR="00C95923" w:rsidRDefault="00C95923" w:rsidP="00B5783D">
      <w:pPr>
        <w:pStyle w:val="Titulo"/>
        <w:rPr>
          <w:sz w:val="28"/>
        </w:rPr>
      </w:pPr>
    </w:p>
    <w:p w14:paraId="4E0904CE" w14:textId="3DFBC67D" w:rsidR="00946302" w:rsidRPr="00F14D5A" w:rsidRDefault="00946302" w:rsidP="00946302">
      <w:pPr>
        <w:pStyle w:val="Ttulo1"/>
        <w:jc w:val="center"/>
      </w:pPr>
      <w:bookmarkStart w:id="29" w:name="_Toc36632336"/>
      <w:r>
        <w:lastRenderedPageBreak/>
        <w:t>Estudo 1</w:t>
      </w:r>
      <w:bookmarkEnd w:id="29"/>
    </w:p>
    <w:p w14:paraId="379DBE3E" w14:textId="77777777" w:rsidR="00946302" w:rsidRPr="00946302" w:rsidRDefault="00946302" w:rsidP="00946302">
      <w:pPr>
        <w:pStyle w:val="Corpo"/>
        <w:jc w:val="center"/>
        <w:rPr>
          <w:b/>
          <w:color w:val="0070C0"/>
          <w:sz w:val="40"/>
        </w:rPr>
      </w:pPr>
      <w:proofErr w:type="spellStart"/>
      <w:r w:rsidRPr="00946302">
        <w:rPr>
          <w:b/>
          <w:color w:val="0070C0"/>
          <w:sz w:val="40"/>
        </w:rPr>
        <w:t>Pantescal</w:t>
      </w:r>
      <w:proofErr w:type="spellEnd"/>
      <w:r w:rsidRPr="00946302">
        <w:rPr>
          <w:b/>
          <w:color w:val="0070C0"/>
          <w:sz w:val="40"/>
          <w:vertAlign w:val="superscript"/>
        </w:rPr>
        <w:t xml:space="preserve">® </w:t>
      </w:r>
      <w:r w:rsidRPr="00946302">
        <w:rPr>
          <w:b/>
          <w:color w:val="0070C0"/>
          <w:sz w:val="40"/>
        </w:rPr>
        <w:t>É Eficaz em Pacientes com Histórico de Rinite Alérgica e Asma</w:t>
      </w:r>
    </w:p>
    <w:p w14:paraId="5FEADFD2" w14:textId="77777777" w:rsidR="00946302" w:rsidRDefault="00946302" w:rsidP="00946302">
      <w:pPr>
        <w:pStyle w:val="Corpo"/>
        <w:rPr>
          <w:sz w:val="24"/>
        </w:rPr>
      </w:pPr>
    </w:p>
    <w:p w14:paraId="7D01C63A" w14:textId="296DE1AD" w:rsidR="00946302" w:rsidRDefault="00946302" w:rsidP="00946302">
      <w:pPr>
        <w:pStyle w:val="Corpo"/>
        <w:rPr>
          <w:sz w:val="24"/>
        </w:rPr>
      </w:pPr>
      <w:r w:rsidRPr="00946302">
        <w:rPr>
          <w:sz w:val="24"/>
        </w:rPr>
        <w:t xml:space="preserve">Uma pesquisa realizada pelo Instituto </w:t>
      </w:r>
      <w:proofErr w:type="spellStart"/>
      <w:r w:rsidRPr="00946302">
        <w:rPr>
          <w:i/>
          <w:sz w:val="24"/>
        </w:rPr>
        <w:t>Ricera</w:t>
      </w:r>
      <w:proofErr w:type="spellEnd"/>
      <w:r w:rsidRPr="00946302">
        <w:rPr>
          <w:i/>
          <w:sz w:val="24"/>
        </w:rPr>
        <w:t xml:space="preserve"> Medica e </w:t>
      </w:r>
      <w:proofErr w:type="spellStart"/>
      <w:r w:rsidRPr="00946302">
        <w:rPr>
          <w:i/>
          <w:sz w:val="24"/>
        </w:rPr>
        <w:t>Ambientale</w:t>
      </w:r>
      <w:proofErr w:type="spellEnd"/>
      <w:r w:rsidRPr="00946302">
        <w:rPr>
          <w:i/>
          <w:sz w:val="24"/>
        </w:rPr>
        <w:t xml:space="preserve"> Via Paolo Vasta</w:t>
      </w:r>
      <w:r w:rsidRPr="00946302">
        <w:rPr>
          <w:sz w:val="24"/>
        </w:rPr>
        <w:t xml:space="preserve"> em parceria com o departamento de ciências farmacêuticas da Universidade de Catania avaliou a eficácia e segurança de </w:t>
      </w:r>
      <w:proofErr w:type="spellStart"/>
      <w:r w:rsidRPr="00946302">
        <w:rPr>
          <w:sz w:val="24"/>
        </w:rPr>
        <w:t>Pantescal</w:t>
      </w:r>
      <w:proofErr w:type="spellEnd"/>
      <w:r w:rsidRPr="00946302">
        <w:rPr>
          <w:sz w:val="24"/>
          <w:vertAlign w:val="superscript"/>
        </w:rPr>
        <w:t>®</w:t>
      </w:r>
      <w:r w:rsidRPr="00946302">
        <w:rPr>
          <w:sz w:val="24"/>
        </w:rPr>
        <w:t xml:space="preserve"> em pacientes alérgicos (Caruso </w:t>
      </w:r>
      <w:r w:rsidRPr="00946302">
        <w:rPr>
          <w:i/>
          <w:sz w:val="24"/>
        </w:rPr>
        <w:t>et al</w:t>
      </w:r>
      <w:r w:rsidRPr="00946302">
        <w:rPr>
          <w:sz w:val="24"/>
        </w:rPr>
        <w:t>., 2008).</w:t>
      </w:r>
    </w:p>
    <w:p w14:paraId="77776FD4" w14:textId="77777777" w:rsidR="00946302" w:rsidRPr="00946302" w:rsidRDefault="00946302" w:rsidP="00946302">
      <w:pPr>
        <w:pStyle w:val="Corpo"/>
        <w:rPr>
          <w:sz w:val="24"/>
        </w:rPr>
      </w:pPr>
    </w:p>
    <w:p w14:paraId="27A56AAB" w14:textId="77777777" w:rsidR="00946302" w:rsidRDefault="00946302" w:rsidP="00946302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94528" behindDoc="0" locked="0" layoutInCell="1" allowOverlap="1" wp14:anchorId="255EA84C" wp14:editId="71A5C405">
                <wp:simplePos x="0" y="0"/>
                <wp:positionH relativeFrom="margin">
                  <wp:posOffset>15240</wp:posOffset>
                </wp:positionH>
                <wp:positionV relativeFrom="paragraph">
                  <wp:posOffset>15875</wp:posOffset>
                </wp:positionV>
                <wp:extent cx="5372100" cy="904875"/>
                <wp:effectExtent l="0" t="0" r="19050" b="28575"/>
                <wp:wrapNone/>
                <wp:docPr id="29" name="Caixa de texto 46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90487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850451C" w14:textId="7F5DE1E2" w:rsidR="00D651CA" w:rsidRPr="009D65A4" w:rsidRDefault="00D651CA" w:rsidP="00946302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 w:rsidRPr="00556487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Sessenta pacientes com idades entre 14 e 73 anos com histórico de rinite alérgica e asma foram selecionados para participar deste estudo e randomizados para receber durante 10 dias:</w:t>
                            </w:r>
                          </w:p>
                          <w:p w14:paraId="7BDCC071" w14:textId="77777777" w:rsidR="00D651CA" w:rsidRPr="009D65A4" w:rsidRDefault="00D651CA" w:rsidP="00946302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55EA84C" id="_x0000_s1060" type="#_x0000_t202" style="position:absolute;left:0;text-align:left;margin-left:1.2pt;margin-top:1.25pt;width:423pt;height:71.25pt;z-index:25269452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" fillcolor="white [3212]" strokecolor="#0070c0">
                <v:textbox>
                  <w:txbxContent>
                    <w:p w14:paraId="6850451C" w14:textId="7F5DE1E2" w:rsidR="00D651CA" w:rsidRPr="009D65A4" w:rsidRDefault="00D651CA" w:rsidP="00946302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 w:rsidRPr="00556487">
                        <w:rPr>
                          <w:rFonts w:ascii="Swis721 Th BT" w:hAnsi="Swis721 Th BT"/>
                          <w:sz w:val="23"/>
                          <w:szCs w:val="23"/>
                        </w:rPr>
                        <w:t>Sessenta pacientes com idades entre 14 e 73 anos com histórico de rinite alérgica e asma foram selecionados para participar deste estudo e randomizados para receber durante 10 dias:</w:t>
                      </w:r>
                    </w:p>
                    <w:p w14:paraId="7BDCC071" w14:textId="77777777" w:rsidR="00D651CA" w:rsidRPr="009D65A4" w:rsidRDefault="00D651CA" w:rsidP="00946302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0FF9E4CF" w14:textId="77777777" w:rsidR="00946302" w:rsidRDefault="00946302" w:rsidP="00946302">
      <w:pPr>
        <w:pStyle w:val="Corpo"/>
      </w:pPr>
    </w:p>
    <w:p w14:paraId="00CBA601" w14:textId="77777777" w:rsidR="00946302" w:rsidRDefault="00946302" w:rsidP="00946302">
      <w:pPr>
        <w:pStyle w:val="Corpo"/>
      </w:pPr>
    </w:p>
    <w:p w14:paraId="1FAC2ECF" w14:textId="6CA34DD0" w:rsidR="00946302" w:rsidRDefault="00946302" w:rsidP="00946302">
      <w:pPr>
        <w:pStyle w:val="Corpo"/>
      </w:pPr>
    </w:p>
    <w:p w14:paraId="2B8C88C1" w14:textId="0E03B75F" w:rsidR="00946302" w:rsidRDefault="00C95923" w:rsidP="00946302">
      <w:pPr>
        <w:pStyle w:val="Corpo"/>
      </w:pP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96576" behindDoc="0" locked="0" layoutInCell="1" allowOverlap="1" wp14:anchorId="298191BA" wp14:editId="6C048F2E">
                <wp:simplePos x="0" y="0"/>
                <wp:positionH relativeFrom="margin">
                  <wp:posOffset>3486150</wp:posOffset>
                </wp:positionH>
                <wp:positionV relativeFrom="paragraph">
                  <wp:posOffset>334010</wp:posOffset>
                </wp:positionV>
                <wp:extent cx="1913890" cy="962025"/>
                <wp:effectExtent l="0" t="0" r="10160" b="28575"/>
                <wp:wrapNone/>
                <wp:docPr id="33" name="Caixa de texto 4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96202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04F64B0" w14:textId="1DEE9C35" w:rsidR="00D651CA" w:rsidRDefault="00D651CA" w:rsidP="0094630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</w:p>
                          <w:p w14:paraId="4527A1A2" w14:textId="77777777" w:rsidR="00D651CA" w:rsidRDefault="00D651CA" w:rsidP="0094630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60D691BF" w14:textId="6F30FB5A" w:rsidR="00D651CA" w:rsidRPr="00684796" w:rsidRDefault="00D651CA" w:rsidP="0094630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  <w:p w14:paraId="22A2361D" w14:textId="77777777" w:rsidR="00D651CA" w:rsidRPr="00086CFC" w:rsidRDefault="00D651CA" w:rsidP="0094630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98191BA" id="_x0000_s1061" type="#_x0000_t202" style="position:absolute;left:0;text-align:left;margin-left:274.5pt;margin-top:26.3pt;width:150.7pt;height:75.75pt;z-index:25269657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" fillcolor="#0070c0" strokecolor="#0070c0">
                <v:textbox>
                  <w:txbxContent>
                    <w:p w14:paraId="604F64B0" w14:textId="1DEE9C35" w:rsidR="00D651CA" w:rsidRDefault="00D651CA" w:rsidP="0094630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</w:p>
                    <w:p w14:paraId="4527A1A2" w14:textId="77777777" w:rsidR="00D651CA" w:rsidRDefault="00D651CA" w:rsidP="0094630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60D691BF" w14:textId="6F30FB5A" w:rsidR="00D651CA" w:rsidRPr="00684796" w:rsidRDefault="00D651CA" w:rsidP="0094630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  <w:p w14:paraId="22A2361D" w14:textId="77777777" w:rsidR="00D651CA" w:rsidRPr="00086CFC" w:rsidRDefault="00D651CA" w:rsidP="0094630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97600" behindDoc="0" locked="0" layoutInCell="1" allowOverlap="1" wp14:anchorId="1C150CCF" wp14:editId="3F0CE045">
                <wp:simplePos x="0" y="0"/>
                <wp:positionH relativeFrom="margin">
                  <wp:posOffset>4283075</wp:posOffset>
                </wp:positionH>
                <wp:positionV relativeFrom="paragraph">
                  <wp:posOffset>126365</wp:posOffset>
                </wp:positionV>
                <wp:extent cx="226695" cy="138430"/>
                <wp:effectExtent l="0" t="0" r="1905" b="0"/>
                <wp:wrapNone/>
                <wp:docPr id="30" name="Triângulo isósceles 3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61979EC" id="Triângulo isósceles 30" o:spid="_x0000_s1026" type="#_x0000_t5" style="position:absolute;margin-left:337.25pt;margin-top:9.95pt;width:17.85pt;height:10.9pt;flip:y;z-index:25269760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95552" behindDoc="0" locked="0" layoutInCell="1" allowOverlap="1" wp14:anchorId="0139A858" wp14:editId="1A580D8F">
                <wp:simplePos x="0" y="0"/>
                <wp:positionH relativeFrom="margin">
                  <wp:posOffset>814705</wp:posOffset>
                </wp:positionH>
                <wp:positionV relativeFrom="paragraph">
                  <wp:posOffset>108585</wp:posOffset>
                </wp:positionV>
                <wp:extent cx="226695" cy="138430"/>
                <wp:effectExtent l="0" t="0" r="1905" b="0"/>
                <wp:wrapNone/>
                <wp:docPr id="31" name="Triângulo isósceles 3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F0DEE29" id="Triângulo isósceles 31" o:spid="_x0000_s1026" type="#_x0000_t5" style="position:absolute;margin-left:64.15pt;margin-top:8.55pt;width:17.85pt;height:10.9pt;flip:y;z-index:25269555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93504" behindDoc="0" locked="0" layoutInCell="1" allowOverlap="1" wp14:anchorId="71E4EEB9" wp14:editId="371777B4">
                <wp:simplePos x="0" y="0"/>
                <wp:positionH relativeFrom="margin">
                  <wp:posOffset>10160</wp:posOffset>
                </wp:positionH>
                <wp:positionV relativeFrom="paragraph">
                  <wp:posOffset>317500</wp:posOffset>
                </wp:positionV>
                <wp:extent cx="1913890" cy="981075"/>
                <wp:effectExtent l="0" t="0" r="10160" b="28575"/>
                <wp:wrapNone/>
                <wp:docPr id="39" name="Caixa de texto 46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98107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6F3133C" w14:textId="4FAF94DC" w:rsidR="00D651CA" w:rsidRDefault="00D651CA" w:rsidP="0094630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</w:p>
                          <w:p w14:paraId="1FF0AD31" w14:textId="77777777" w:rsidR="00D651CA" w:rsidRDefault="00D651CA" w:rsidP="0094630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3FF692CF" w14:textId="78B3AC94" w:rsidR="00D651CA" w:rsidRDefault="00D651CA" w:rsidP="0094630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946302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antescal</w:t>
                            </w:r>
                            <w:proofErr w:type="spellEnd"/>
                            <w:r w:rsidRPr="00946302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  <w:vertAlign w:val="superscript"/>
                              </w:rPr>
                              <w:t>®</w:t>
                            </w:r>
                            <w:r w:rsidRPr="00946302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1g </w:t>
                            </w:r>
                          </w:p>
                          <w:p w14:paraId="4D08F2AA" w14:textId="5A31B4EB" w:rsidR="00D651CA" w:rsidRPr="00946302" w:rsidRDefault="00D651CA" w:rsidP="0094630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946302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2 vezes ao dia</w:t>
                            </w:r>
                          </w:p>
                          <w:p w14:paraId="75893446" w14:textId="77777777" w:rsidR="00D651CA" w:rsidRPr="00086CFC" w:rsidRDefault="00D651CA" w:rsidP="0094630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1E4EEB9" id="_x0000_s1062" type="#_x0000_t202" style="position:absolute;left:0;text-align:left;margin-left:.8pt;margin-top:25pt;width:150.7pt;height:77.25pt;z-index:25269350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" fillcolor="#0070c0" strokecolor="#0070c0">
                <v:textbox>
                  <w:txbxContent>
                    <w:p w14:paraId="36F3133C" w14:textId="4FAF94DC" w:rsidR="00D651CA" w:rsidRDefault="00D651CA" w:rsidP="0094630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</w:p>
                    <w:p w14:paraId="1FF0AD31" w14:textId="77777777" w:rsidR="00D651CA" w:rsidRDefault="00D651CA" w:rsidP="0094630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3FF692CF" w14:textId="78B3AC94" w:rsidR="00D651CA" w:rsidRDefault="00D651CA" w:rsidP="0094630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946302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antescal</w:t>
                      </w:r>
                      <w:proofErr w:type="spellEnd"/>
                      <w:r w:rsidRPr="00946302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  <w:vertAlign w:val="superscript"/>
                        </w:rPr>
                        <w:t>®</w:t>
                      </w:r>
                      <w:r w:rsidRPr="00946302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1g </w:t>
                      </w:r>
                    </w:p>
                    <w:p w14:paraId="4D08F2AA" w14:textId="5A31B4EB" w:rsidR="00D651CA" w:rsidRPr="00946302" w:rsidRDefault="00D651CA" w:rsidP="0094630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946302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2 vezes ao dia</w:t>
                      </w:r>
                    </w:p>
                    <w:p w14:paraId="75893446" w14:textId="77777777" w:rsidR="00D651CA" w:rsidRPr="00086CFC" w:rsidRDefault="00D651CA" w:rsidP="0094630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9671304" w14:textId="77777777" w:rsidR="00946302" w:rsidRDefault="00946302" w:rsidP="00946302">
      <w:pPr>
        <w:pStyle w:val="Corpo"/>
      </w:pPr>
    </w:p>
    <w:p w14:paraId="125159CF" w14:textId="77777777" w:rsidR="00946302" w:rsidRDefault="00946302" w:rsidP="00946302">
      <w:pPr>
        <w:pStyle w:val="Corpo"/>
      </w:pPr>
    </w:p>
    <w:p w14:paraId="55EF11CC" w14:textId="77777777" w:rsidR="00946302" w:rsidRDefault="00946302" w:rsidP="00946302">
      <w:pPr>
        <w:pStyle w:val="Corpo"/>
      </w:pPr>
    </w:p>
    <w:p w14:paraId="4F8A9068" w14:textId="77777777" w:rsidR="00946302" w:rsidRDefault="00946302" w:rsidP="00946302">
      <w:pPr>
        <w:pStyle w:val="Corpo"/>
        <w:spacing w:before="120"/>
        <w:rPr>
          <w:sz w:val="20"/>
        </w:rPr>
      </w:pPr>
    </w:p>
    <w:p w14:paraId="11D2C2B2" w14:textId="65EB6063" w:rsidR="00946302" w:rsidRDefault="00946302" w:rsidP="00946302">
      <w:pPr>
        <w:pStyle w:val="Corpo"/>
        <w:spacing w:before="120" w:after="0"/>
        <w:rPr>
          <w:sz w:val="20"/>
          <w:szCs w:val="23"/>
        </w:rPr>
      </w:pPr>
    </w:p>
    <w:p w14:paraId="2A4661A2" w14:textId="691C487C" w:rsidR="00452532" w:rsidRDefault="00452532" w:rsidP="00946302">
      <w:pPr>
        <w:pStyle w:val="Corpo"/>
        <w:spacing w:before="120" w:after="0"/>
        <w:rPr>
          <w:sz w:val="20"/>
          <w:szCs w:val="23"/>
        </w:rPr>
      </w:pPr>
    </w:p>
    <w:p w14:paraId="214319D5" w14:textId="77777777" w:rsidR="00452532" w:rsidRDefault="00452532" w:rsidP="00946302">
      <w:pPr>
        <w:pStyle w:val="Corpo"/>
        <w:rPr>
          <w:sz w:val="20"/>
          <w:szCs w:val="23"/>
        </w:rPr>
      </w:pPr>
    </w:p>
    <w:p w14:paraId="5D83E321" w14:textId="44A5A1F5" w:rsidR="00946302" w:rsidRPr="00C72C0B" w:rsidRDefault="00946302" w:rsidP="00946302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27AD593C" w14:textId="77777777" w:rsidR="00946302" w:rsidRPr="00714E9A" w:rsidRDefault="00946302" w:rsidP="00946302">
      <w:pPr>
        <w:pStyle w:val="Corpo"/>
        <w:rPr>
          <w:sz w:val="16"/>
          <w:szCs w:val="16"/>
        </w:rPr>
      </w:pPr>
    </w:p>
    <w:p w14:paraId="39817631" w14:textId="2642D473" w:rsidR="00946302" w:rsidRPr="00946302" w:rsidRDefault="00946302" w:rsidP="00946302">
      <w:pPr>
        <w:pStyle w:val="Corpo"/>
        <w:numPr>
          <w:ilvl w:val="0"/>
          <w:numId w:val="1"/>
        </w:numPr>
        <w:spacing w:after="40"/>
        <w:rPr>
          <w:szCs w:val="23"/>
        </w:rPr>
      </w:pPr>
      <w:r w:rsidRPr="00946302">
        <w:rPr>
          <w:szCs w:val="23"/>
        </w:rPr>
        <w:t xml:space="preserve">Os níveis de </w:t>
      </w:r>
      <w:proofErr w:type="spellStart"/>
      <w:r w:rsidRPr="00946302">
        <w:rPr>
          <w:szCs w:val="23"/>
        </w:rPr>
        <w:t>sulfidoleucotrienos</w:t>
      </w:r>
      <w:proofErr w:type="spellEnd"/>
      <w:r w:rsidRPr="00946302">
        <w:rPr>
          <w:szCs w:val="23"/>
        </w:rPr>
        <w:t xml:space="preserve"> (SLT) não foram significativamente diferentes em um curto período de tempo, mas após 2 e 3 dias houve uma diminuição na produção de SLT de 16,1% e 21,1%, respectivamente</w:t>
      </w:r>
      <w:r w:rsidR="00452532">
        <w:rPr>
          <w:szCs w:val="23"/>
        </w:rPr>
        <w:t>,</w:t>
      </w:r>
      <w:r w:rsidRPr="00946302">
        <w:rPr>
          <w:szCs w:val="23"/>
        </w:rPr>
        <w:t xml:space="preserve"> e no dia 10 a redução foi de 43,3% comparado ao grupo placebo;</w:t>
      </w:r>
    </w:p>
    <w:p w14:paraId="369FFBDC" w14:textId="67543714" w:rsidR="00946302" w:rsidRPr="00946302" w:rsidRDefault="00946302" w:rsidP="00946302">
      <w:pPr>
        <w:pStyle w:val="Corpo"/>
        <w:numPr>
          <w:ilvl w:val="0"/>
          <w:numId w:val="1"/>
        </w:numPr>
        <w:spacing w:after="40"/>
        <w:rPr>
          <w:szCs w:val="23"/>
        </w:rPr>
      </w:pPr>
      <w:r w:rsidRPr="00946302">
        <w:rPr>
          <w:szCs w:val="23"/>
        </w:rPr>
        <w:t>A expressão de CD63 não foi estatisticamente diferente nos 2 primeiros dias após o início do tratamento, mas</w:t>
      </w:r>
      <w:r w:rsidR="00452532">
        <w:rPr>
          <w:szCs w:val="23"/>
        </w:rPr>
        <w:t>,</w:t>
      </w:r>
      <w:r w:rsidRPr="00946302">
        <w:rPr>
          <w:szCs w:val="23"/>
        </w:rPr>
        <w:t xml:space="preserve"> após ao terceiro dia</w:t>
      </w:r>
      <w:r w:rsidR="00452532">
        <w:rPr>
          <w:szCs w:val="23"/>
        </w:rPr>
        <w:t>,</w:t>
      </w:r>
      <w:r w:rsidRPr="00946302">
        <w:rPr>
          <w:szCs w:val="23"/>
        </w:rPr>
        <w:t xml:space="preserve"> p</w:t>
      </w:r>
      <w:r w:rsidR="00452532">
        <w:rPr>
          <w:szCs w:val="23"/>
        </w:rPr>
        <w:t>ô</w:t>
      </w:r>
      <w:r w:rsidRPr="00946302">
        <w:rPr>
          <w:szCs w:val="23"/>
        </w:rPr>
        <w:t>de-se observar uma redução de 33,2% e após 10 dias de tratamento o percentual de inibição foi de 64,8% quando comparado com o grupo placebo que não demonstrou variação na expressão de CD63.</w:t>
      </w:r>
    </w:p>
    <w:p w14:paraId="39221ED2" w14:textId="5F73279D" w:rsidR="00946302" w:rsidRDefault="00946302" w:rsidP="00946302">
      <w:pPr>
        <w:pStyle w:val="Corpo"/>
        <w:spacing w:after="40"/>
        <w:rPr>
          <w:sz w:val="16"/>
          <w:szCs w:val="16"/>
        </w:rPr>
      </w:pPr>
    </w:p>
    <w:p w14:paraId="6BF9809F" w14:textId="77777777" w:rsidR="00946302" w:rsidRPr="00946302" w:rsidRDefault="00946302" w:rsidP="00946302">
      <w:pPr>
        <w:pStyle w:val="Corpo"/>
        <w:rPr>
          <w:b/>
          <w:color w:val="339966"/>
        </w:rPr>
      </w:pPr>
      <w:r w:rsidRPr="00946302">
        <w:rPr>
          <w:b/>
          <w:color w:val="339966"/>
        </w:rPr>
        <w:t>Conclusão:</w:t>
      </w:r>
    </w:p>
    <w:p w14:paraId="5DC84C8B" w14:textId="77777777" w:rsidR="00946302" w:rsidRPr="0041379C" w:rsidRDefault="00946302" w:rsidP="00946302">
      <w:pPr>
        <w:pStyle w:val="Corpo"/>
        <w:rPr>
          <w:b/>
          <w:color w:val="339966"/>
          <w:sz w:val="16"/>
          <w:szCs w:val="16"/>
        </w:rPr>
      </w:pPr>
    </w:p>
    <w:p w14:paraId="682D6934" w14:textId="77777777" w:rsidR="00946302" w:rsidRPr="00B12A58" w:rsidRDefault="00946302" w:rsidP="00946302">
      <w:pPr>
        <w:pStyle w:val="Corpo"/>
        <w:jc w:val="center"/>
        <w:rPr>
          <w:b/>
          <w:i/>
        </w:rPr>
      </w:pPr>
      <w:r w:rsidRPr="00556487">
        <w:rPr>
          <w:b/>
          <w:i/>
        </w:rPr>
        <w:t xml:space="preserve">Após análise dos resultados, os pesquisadores concluíram que </w:t>
      </w:r>
      <w:proofErr w:type="spellStart"/>
      <w:r w:rsidRPr="00556487">
        <w:rPr>
          <w:b/>
          <w:i/>
        </w:rPr>
        <w:t>Pantescal</w:t>
      </w:r>
      <w:proofErr w:type="spellEnd"/>
      <w:r w:rsidRPr="00556487">
        <w:rPr>
          <w:b/>
          <w:i/>
          <w:vertAlign w:val="superscript"/>
        </w:rPr>
        <w:t>®</w:t>
      </w:r>
      <w:r w:rsidRPr="00556487">
        <w:rPr>
          <w:b/>
          <w:i/>
        </w:rPr>
        <w:t xml:space="preserve"> é efetivo na redução de biomarcadores alérgicos tais como as proteínas CD63 e SLT, aumentando a defesa fisiológica em indivíduos atópicos, sendo uma opção segura e eficaz aos antialérgicos tradicionais.</w:t>
      </w:r>
    </w:p>
    <w:p w14:paraId="5FC38CB2" w14:textId="0C5FBFE9" w:rsidR="00946302" w:rsidRDefault="00946302" w:rsidP="00946302">
      <w:pPr>
        <w:pStyle w:val="Corpo"/>
        <w:spacing w:after="40"/>
        <w:rPr>
          <w:sz w:val="16"/>
          <w:szCs w:val="16"/>
        </w:rPr>
      </w:pPr>
    </w:p>
    <w:p w14:paraId="0AE9DCBE" w14:textId="2FAA70F6" w:rsidR="00946302" w:rsidRDefault="00946302" w:rsidP="00452532">
      <w:pPr>
        <w:pStyle w:val="Ttulo1"/>
        <w:jc w:val="center"/>
      </w:pPr>
      <w:bookmarkStart w:id="30" w:name="_Toc36632337"/>
      <w:r>
        <w:lastRenderedPageBreak/>
        <w:t>Formulário</w:t>
      </w:r>
      <w:bookmarkEnd w:id="30"/>
    </w:p>
    <w:p w14:paraId="26D4672F" w14:textId="77777777" w:rsidR="00C24F62" w:rsidRDefault="00C24F62" w:rsidP="00946302">
      <w:pPr>
        <w:pStyle w:val="Corpo"/>
        <w:rPr>
          <w:b/>
          <w:i/>
          <w:sz w:val="24"/>
        </w:rPr>
      </w:pPr>
    </w:p>
    <w:p w14:paraId="0243B16C" w14:textId="1C709A19" w:rsidR="00946302" w:rsidRPr="00FF39AA" w:rsidRDefault="00946302" w:rsidP="00946302">
      <w:pPr>
        <w:pStyle w:val="Corpo"/>
        <w:rPr>
          <w:b/>
          <w:i/>
          <w:sz w:val="24"/>
        </w:rPr>
      </w:pPr>
      <w:r>
        <w:rPr>
          <w:b/>
          <w:i/>
          <w:sz w:val="24"/>
        </w:rPr>
        <w:t>Redução dos Biomarcadores Alérgicos e Aumento da Defesa Fisiológica na Rinite Alérgica</w:t>
      </w:r>
    </w:p>
    <w:p w14:paraId="73DFAE17" w14:textId="77777777" w:rsidR="00946302" w:rsidRPr="00C30C20" w:rsidRDefault="00946302" w:rsidP="00946302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946302" w:rsidRPr="009537E7" w14:paraId="4DC4AE3C" w14:textId="77777777" w:rsidTr="00E75102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6726923A" w14:textId="57A839F0" w:rsidR="00946302" w:rsidRPr="003C777D" w:rsidRDefault="00946302" w:rsidP="00946302">
            <w:pPr>
              <w:pStyle w:val="Corpo"/>
              <w:jc w:val="center"/>
              <w:rPr>
                <w:b/>
                <w:color w:val="FFFFFF" w:themeColor="background1"/>
                <w:sz w:val="22"/>
              </w:rPr>
            </w:pPr>
            <w:r>
              <w:rPr>
                <w:b/>
                <w:color w:val="FFFFFF" w:themeColor="background1"/>
                <w:sz w:val="22"/>
              </w:rPr>
              <w:t xml:space="preserve">Sachês de </w:t>
            </w:r>
            <w:proofErr w:type="spellStart"/>
            <w:r w:rsidRPr="00EA7466">
              <w:rPr>
                <w:b/>
                <w:color w:val="FFFFFF" w:themeColor="background1"/>
                <w:sz w:val="22"/>
              </w:rPr>
              <w:t>Pantescal</w:t>
            </w:r>
            <w:proofErr w:type="spellEnd"/>
            <w:r w:rsidRPr="00EA7466">
              <w:rPr>
                <w:b/>
                <w:color w:val="FFFFFF" w:themeColor="background1"/>
                <w:sz w:val="22"/>
                <w:vertAlign w:val="superscript"/>
              </w:rPr>
              <w:t>®</w:t>
            </w:r>
          </w:p>
        </w:tc>
      </w:tr>
      <w:tr w:rsidR="00946302" w:rsidRPr="009537E7" w14:paraId="46EC4BDC" w14:textId="77777777" w:rsidTr="00E75102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0D5D149C" w14:textId="4280DDF0" w:rsidR="00946302" w:rsidRPr="00484A64" w:rsidRDefault="00946302" w:rsidP="00946302">
            <w:pPr>
              <w:pStyle w:val="Corpo"/>
              <w:jc w:val="center"/>
            </w:pPr>
            <w:proofErr w:type="spellStart"/>
            <w:r w:rsidRPr="00EA7466">
              <w:t>Pantescal</w:t>
            </w:r>
            <w:proofErr w:type="spellEnd"/>
            <w:r w:rsidRPr="00EA7466">
              <w:rPr>
                <w:vertAlign w:val="superscript"/>
              </w:rPr>
              <w:t>®</w:t>
            </w:r>
            <w:r w:rsidRPr="00EA7466">
              <w:t>............................................1 g</w:t>
            </w:r>
          </w:p>
        </w:tc>
      </w:tr>
      <w:tr w:rsidR="00946302" w:rsidRPr="009537E7" w14:paraId="5FB7FAA4" w14:textId="77777777" w:rsidTr="00E75102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22710AF" w14:textId="2B211835" w:rsidR="00946302" w:rsidRPr="00484A64" w:rsidRDefault="00946302" w:rsidP="00946302">
            <w:pPr>
              <w:pStyle w:val="Corpo"/>
              <w:jc w:val="center"/>
            </w:pPr>
            <w:r>
              <w:t>Excipiente qsp.......</w:t>
            </w:r>
            <w:r w:rsidRPr="00EA7466">
              <w:t>......................1 Sachê</w:t>
            </w:r>
          </w:p>
        </w:tc>
      </w:tr>
    </w:tbl>
    <w:p w14:paraId="1356E99D" w14:textId="05F5C8EE" w:rsidR="00946302" w:rsidRDefault="00946302" w:rsidP="00946302">
      <w:pPr>
        <w:pStyle w:val="Corpo"/>
        <w:ind w:right="3969"/>
        <w:jc w:val="left"/>
        <w:rPr>
          <w:sz w:val="16"/>
          <w:szCs w:val="16"/>
        </w:rPr>
      </w:pPr>
      <w:r w:rsidRPr="00EA7466">
        <w:rPr>
          <w:sz w:val="16"/>
          <w:szCs w:val="16"/>
        </w:rPr>
        <w:t>Administrar 1 sachê 2 vezes ao dia ou conforme orientação médica</w:t>
      </w:r>
      <w:r>
        <w:rPr>
          <w:sz w:val="16"/>
          <w:szCs w:val="16"/>
        </w:rPr>
        <w:t>.</w:t>
      </w:r>
    </w:p>
    <w:p w14:paraId="412A179F" w14:textId="0E4D42B9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4505621D" w14:textId="748ED8A5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271A3B10" w14:textId="06623A3D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0160DF3A" w14:textId="7E82A322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74B95D90" w14:textId="634B02F1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4FBCC013" w14:textId="3B4C3A4C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766541A9" w14:textId="4D2EBB47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14D37879" w14:textId="15CC6ACE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5E2A1941" w14:textId="647ACE8B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56529A83" w14:textId="684BBD4C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3CA9F822" w14:textId="20AB83B4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6EE842AA" w14:textId="18F6BB70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4C8166F8" w14:textId="03599812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1F2B9553" w14:textId="74321A28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41225529" w14:textId="6F736E8B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3A64B498" w14:textId="61199D47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2EB3A1FB" w14:textId="4431C6C6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44A378A4" w14:textId="5D8FC3A0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6F50C483" w14:textId="6A903F70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3ADE8E12" w14:textId="2F18065B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47B88AFA" w14:textId="28E0CBB7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52F3FB6E" w14:textId="20560B84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200477CF" w14:textId="132498A8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7E011296" w14:textId="6DF465FD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53F99292" w14:textId="266D9DF2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56510483" w14:textId="05E198B6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3AAC21A2" w14:textId="44123861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0A09C233" w14:textId="7D534640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7EBB0214" w14:textId="22D89165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694E9D17" w14:textId="50C4C999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2876C77A" w14:textId="238AEC67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239C0064" w14:textId="41CB8525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37BFA6D9" w14:textId="2943813D" w:rsidR="00C95923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1DC1C978" w14:textId="77777777" w:rsidR="00C95923" w:rsidRPr="00B12A58" w:rsidRDefault="00C95923" w:rsidP="00946302">
      <w:pPr>
        <w:pStyle w:val="Corpo"/>
        <w:ind w:right="3969"/>
        <w:jc w:val="left"/>
        <w:rPr>
          <w:sz w:val="16"/>
          <w:szCs w:val="16"/>
        </w:rPr>
      </w:pPr>
    </w:p>
    <w:p w14:paraId="1B3955AB" w14:textId="15A77540" w:rsidR="000E5DC4" w:rsidRPr="00F14D5A" w:rsidRDefault="000E5DC4" w:rsidP="000E5DC4">
      <w:pPr>
        <w:pStyle w:val="Ttulo1"/>
        <w:jc w:val="center"/>
      </w:pPr>
      <w:bookmarkStart w:id="31" w:name="_Toc36632338"/>
      <w:r>
        <w:lastRenderedPageBreak/>
        <w:t xml:space="preserve">Estudo </w:t>
      </w:r>
      <w:r w:rsidR="00F24B7F">
        <w:t>2</w:t>
      </w:r>
      <w:bookmarkEnd w:id="31"/>
    </w:p>
    <w:p w14:paraId="4B44E991" w14:textId="697A63AF" w:rsidR="00F24B7F" w:rsidRPr="00F24B7F" w:rsidRDefault="00F24B7F" w:rsidP="00F24B7F">
      <w:pPr>
        <w:pStyle w:val="Corpo"/>
        <w:jc w:val="center"/>
        <w:rPr>
          <w:b/>
          <w:color w:val="0070C0"/>
          <w:sz w:val="40"/>
        </w:rPr>
      </w:pPr>
      <w:r w:rsidRPr="00F24B7F">
        <w:rPr>
          <w:b/>
          <w:color w:val="0070C0"/>
          <w:sz w:val="40"/>
        </w:rPr>
        <w:t xml:space="preserve">Eficácia e </w:t>
      </w:r>
      <w:r>
        <w:rPr>
          <w:b/>
          <w:color w:val="0070C0"/>
          <w:sz w:val="40"/>
        </w:rPr>
        <w:t>S</w:t>
      </w:r>
      <w:r w:rsidRPr="00F24B7F">
        <w:rPr>
          <w:b/>
          <w:color w:val="0070C0"/>
          <w:sz w:val="40"/>
        </w:rPr>
        <w:t xml:space="preserve">egurança do </w:t>
      </w:r>
      <w:proofErr w:type="spellStart"/>
      <w:r w:rsidRPr="00F24B7F">
        <w:rPr>
          <w:b/>
          <w:i/>
          <w:color w:val="0070C0"/>
          <w:sz w:val="40"/>
        </w:rPr>
        <w:t>Astragalus</w:t>
      </w:r>
      <w:proofErr w:type="spellEnd"/>
      <w:r w:rsidRPr="00F24B7F">
        <w:rPr>
          <w:b/>
          <w:i/>
          <w:color w:val="0070C0"/>
          <w:sz w:val="40"/>
        </w:rPr>
        <w:t xml:space="preserve"> </w:t>
      </w:r>
      <w:proofErr w:type="spellStart"/>
      <w:r w:rsidRPr="00F24B7F">
        <w:rPr>
          <w:b/>
          <w:i/>
          <w:color w:val="0070C0"/>
          <w:sz w:val="40"/>
        </w:rPr>
        <w:t>membranaceus</w:t>
      </w:r>
      <w:proofErr w:type="spellEnd"/>
      <w:r w:rsidRPr="00F24B7F">
        <w:rPr>
          <w:b/>
          <w:color w:val="0070C0"/>
          <w:sz w:val="40"/>
        </w:rPr>
        <w:t xml:space="preserve"> no </w:t>
      </w:r>
      <w:r>
        <w:rPr>
          <w:b/>
          <w:color w:val="0070C0"/>
          <w:sz w:val="40"/>
        </w:rPr>
        <w:t>T</w:t>
      </w:r>
      <w:r w:rsidRPr="00F24B7F">
        <w:rPr>
          <w:b/>
          <w:color w:val="0070C0"/>
          <w:sz w:val="40"/>
        </w:rPr>
        <w:t xml:space="preserve">ratamento de </w:t>
      </w:r>
      <w:r>
        <w:rPr>
          <w:b/>
          <w:color w:val="0070C0"/>
          <w:sz w:val="40"/>
        </w:rPr>
        <w:t>P</w:t>
      </w:r>
      <w:r w:rsidRPr="00F24B7F">
        <w:rPr>
          <w:b/>
          <w:color w:val="0070C0"/>
          <w:sz w:val="40"/>
        </w:rPr>
        <w:t xml:space="preserve">acientes com </w:t>
      </w:r>
      <w:r>
        <w:rPr>
          <w:b/>
          <w:color w:val="0070C0"/>
          <w:sz w:val="40"/>
        </w:rPr>
        <w:t>R</w:t>
      </w:r>
      <w:r w:rsidRPr="00F24B7F">
        <w:rPr>
          <w:b/>
          <w:color w:val="0070C0"/>
          <w:sz w:val="40"/>
        </w:rPr>
        <w:t xml:space="preserve">inite </w:t>
      </w:r>
      <w:r>
        <w:rPr>
          <w:b/>
          <w:color w:val="0070C0"/>
          <w:sz w:val="40"/>
        </w:rPr>
        <w:t>A</w:t>
      </w:r>
      <w:r w:rsidRPr="00F24B7F">
        <w:rPr>
          <w:b/>
          <w:color w:val="0070C0"/>
          <w:sz w:val="40"/>
        </w:rPr>
        <w:t xml:space="preserve">lérgica </w:t>
      </w:r>
      <w:r>
        <w:rPr>
          <w:b/>
          <w:color w:val="0070C0"/>
          <w:sz w:val="40"/>
        </w:rPr>
        <w:t>S</w:t>
      </w:r>
      <w:r w:rsidRPr="00F24B7F">
        <w:rPr>
          <w:b/>
          <w:color w:val="0070C0"/>
          <w:sz w:val="40"/>
        </w:rPr>
        <w:t>azonal (RAS)</w:t>
      </w:r>
    </w:p>
    <w:p w14:paraId="49B605C4" w14:textId="77777777" w:rsidR="000E5DC4" w:rsidRDefault="000E5DC4" w:rsidP="000E5DC4">
      <w:pPr>
        <w:pStyle w:val="Corpo"/>
        <w:rPr>
          <w:sz w:val="24"/>
        </w:rPr>
      </w:pPr>
    </w:p>
    <w:p w14:paraId="3D504449" w14:textId="1AC22A19" w:rsidR="000E5DC4" w:rsidRPr="00935432" w:rsidRDefault="00F24B7F" w:rsidP="000E5DC4">
      <w:pPr>
        <w:pStyle w:val="Corpo"/>
        <w:rPr>
          <w:sz w:val="24"/>
        </w:rPr>
      </w:pPr>
      <w:r w:rsidRPr="00F24B7F">
        <w:rPr>
          <w:sz w:val="24"/>
        </w:rPr>
        <w:t>O estudo foi desenvolvido durante seis semanas e foi realizado de forma duplo-cega e placebo-controlada</w:t>
      </w:r>
      <w:r w:rsidR="00935432">
        <w:rPr>
          <w:sz w:val="24"/>
        </w:rPr>
        <w:t xml:space="preserve"> (</w:t>
      </w:r>
      <w:proofErr w:type="spellStart"/>
      <w:r w:rsidR="00935432" w:rsidRPr="00781D55">
        <w:rPr>
          <w:szCs w:val="23"/>
        </w:rPr>
        <w:t>Matkovic</w:t>
      </w:r>
      <w:proofErr w:type="spellEnd"/>
      <w:r w:rsidR="00935432" w:rsidRPr="00781D55">
        <w:rPr>
          <w:szCs w:val="23"/>
        </w:rPr>
        <w:t xml:space="preserve"> </w:t>
      </w:r>
      <w:r w:rsidR="00935432" w:rsidRPr="00781D55">
        <w:rPr>
          <w:i/>
          <w:iCs/>
          <w:szCs w:val="23"/>
        </w:rPr>
        <w:t xml:space="preserve">et al. </w:t>
      </w:r>
      <w:r w:rsidR="00935432" w:rsidRPr="00781D55">
        <w:rPr>
          <w:szCs w:val="23"/>
        </w:rPr>
        <w:t>2010).</w:t>
      </w:r>
    </w:p>
    <w:p w14:paraId="33369AE6" w14:textId="77777777" w:rsidR="00F24B7F" w:rsidRPr="00946302" w:rsidRDefault="00F24B7F" w:rsidP="000E5DC4">
      <w:pPr>
        <w:pStyle w:val="Corpo"/>
        <w:rPr>
          <w:sz w:val="24"/>
        </w:rPr>
      </w:pPr>
    </w:p>
    <w:p w14:paraId="4B586AF4" w14:textId="77777777" w:rsidR="000E5DC4" w:rsidRDefault="000E5DC4" w:rsidP="000E5DC4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00672" behindDoc="0" locked="0" layoutInCell="1" allowOverlap="1" wp14:anchorId="075FF505" wp14:editId="2D11B9D3">
                <wp:simplePos x="0" y="0"/>
                <wp:positionH relativeFrom="margin">
                  <wp:posOffset>15240</wp:posOffset>
                </wp:positionH>
                <wp:positionV relativeFrom="paragraph">
                  <wp:posOffset>22225</wp:posOffset>
                </wp:positionV>
                <wp:extent cx="5372100" cy="895350"/>
                <wp:effectExtent l="0" t="0" r="19050" b="19050"/>
                <wp:wrapNone/>
                <wp:docPr id="45" name="Caixa de texto 46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89535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773B904" w14:textId="1C12A195" w:rsidR="00D651CA" w:rsidRPr="00F24B7F" w:rsidRDefault="00D651CA" w:rsidP="000E5DC4">
                            <w:pPr>
                              <w:jc w:val="center"/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  <w:t>Para isso,</w:t>
                            </w:r>
                            <w:r w:rsidRPr="00F24B7F"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  <w:t xml:space="preserve"> 48 pacientes adultos com rinite alérgica sazonal (RAS) moderada à grave</w:t>
                            </w:r>
                            <w:r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  <w:t xml:space="preserve"> foram selecionados e divididos em dois grupos, nos quais receberam durante 6 semanas: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75FF505" id="_x0000_s1063" type="#_x0000_t202" style="position:absolute;left:0;text-align:left;margin-left:1.2pt;margin-top:1.75pt;width:423pt;height:70.5pt;z-index:25270067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" fillcolor="white [3212]" strokecolor="#0070c0">
                <v:textbox>
                  <w:txbxContent>
                    <w:p w14:paraId="5773B904" w14:textId="1C12A195" w:rsidR="00D651CA" w:rsidRPr="00F24B7F" w:rsidRDefault="00D651CA" w:rsidP="000E5DC4">
                      <w:pPr>
                        <w:jc w:val="center"/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  <w:t>Para isso,</w:t>
                      </w:r>
                      <w:r w:rsidRPr="00F24B7F"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  <w:t xml:space="preserve"> 48 pacientes adultos com rinite alérgica sazonal (RAS) moderada à grave</w:t>
                      </w:r>
                      <w:r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  <w:t xml:space="preserve"> foram selecionados e divididos em dois grupos, nos quais receberam durante 6 semanas: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1A0BE297" w14:textId="77777777" w:rsidR="000E5DC4" w:rsidRDefault="000E5DC4" w:rsidP="000E5DC4">
      <w:pPr>
        <w:pStyle w:val="Corpo"/>
      </w:pPr>
    </w:p>
    <w:p w14:paraId="55008D6D" w14:textId="77777777" w:rsidR="000E5DC4" w:rsidRDefault="000E5DC4" w:rsidP="000E5DC4">
      <w:pPr>
        <w:pStyle w:val="Corpo"/>
      </w:pPr>
    </w:p>
    <w:p w14:paraId="113E6EE2" w14:textId="2B739D6A" w:rsidR="000E5DC4" w:rsidRDefault="000E5DC4" w:rsidP="000E5DC4">
      <w:pPr>
        <w:pStyle w:val="Corpo"/>
      </w:pPr>
    </w:p>
    <w:p w14:paraId="2330973D" w14:textId="58158A85" w:rsidR="000E5DC4" w:rsidRDefault="00C95923" w:rsidP="000E5DC4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99648" behindDoc="0" locked="0" layoutInCell="1" allowOverlap="1" wp14:anchorId="7BDC9668" wp14:editId="44C812AF">
                <wp:simplePos x="0" y="0"/>
                <wp:positionH relativeFrom="margin">
                  <wp:posOffset>0</wp:posOffset>
                </wp:positionH>
                <wp:positionV relativeFrom="paragraph">
                  <wp:posOffset>346075</wp:posOffset>
                </wp:positionV>
                <wp:extent cx="1913890" cy="1066800"/>
                <wp:effectExtent l="0" t="0" r="10160" b="19050"/>
                <wp:wrapNone/>
                <wp:docPr id="55" name="Caixa de texto 46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106680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B76B668" w14:textId="11CD8103" w:rsidR="00D651CA" w:rsidRDefault="00D651CA" w:rsidP="000E5DC4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</w:p>
                          <w:p w14:paraId="718D625B" w14:textId="77777777" w:rsidR="00D651CA" w:rsidRDefault="00D651CA" w:rsidP="000E5DC4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1D31C35F" w14:textId="102EE17E" w:rsidR="00D651CA" w:rsidRDefault="00D651CA" w:rsidP="000E5DC4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0B2267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Astragalus</w:t>
                            </w:r>
                            <w:proofErr w:type="spellEnd"/>
                            <w:r w:rsidRPr="000B2267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  <w:proofErr w:type="spellStart"/>
                            <w:r w:rsidRPr="000B2267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membranaceus</w:t>
                            </w:r>
                            <w:proofErr w:type="spellEnd"/>
                            <w:r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  <w:r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80 mg</w:t>
                            </w:r>
                          </w:p>
                          <w:p w14:paraId="1DEFF685" w14:textId="22A48061" w:rsidR="00D651CA" w:rsidRPr="000B2267" w:rsidRDefault="00D651CA" w:rsidP="000E5DC4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Duas vezes ao di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BDC9668" id="_x0000_s1064" type="#_x0000_t202" style="position:absolute;left:0;text-align:left;margin-left:0;margin-top:27.25pt;width:150.7pt;height:84pt;z-index:2526996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" fillcolor="#0070c0" strokecolor="#0070c0">
                <v:textbox>
                  <w:txbxContent>
                    <w:p w14:paraId="7B76B668" w14:textId="11CD8103" w:rsidR="00D651CA" w:rsidRDefault="00D651CA" w:rsidP="000E5DC4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</w:p>
                    <w:p w14:paraId="718D625B" w14:textId="77777777" w:rsidR="00D651CA" w:rsidRDefault="00D651CA" w:rsidP="000E5DC4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1D31C35F" w14:textId="102EE17E" w:rsidR="00D651CA" w:rsidRDefault="00D651CA" w:rsidP="000E5DC4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0B2267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>Astragalus</w:t>
                      </w:r>
                      <w:proofErr w:type="spellEnd"/>
                      <w:r w:rsidRPr="000B2267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  <w:proofErr w:type="spellStart"/>
                      <w:r w:rsidRPr="000B2267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>membranaceus</w:t>
                      </w:r>
                      <w:proofErr w:type="spellEnd"/>
                      <w:r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  <w:r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80 mg</w:t>
                      </w:r>
                    </w:p>
                    <w:p w14:paraId="1DEFF685" w14:textId="22A48061" w:rsidR="00D651CA" w:rsidRPr="000B2267" w:rsidRDefault="00D651CA" w:rsidP="000E5DC4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Duas vezes ao dia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02720" behindDoc="0" locked="0" layoutInCell="1" allowOverlap="1" wp14:anchorId="5900FDA8" wp14:editId="1ABFA275">
                <wp:simplePos x="0" y="0"/>
                <wp:positionH relativeFrom="margin">
                  <wp:posOffset>3475990</wp:posOffset>
                </wp:positionH>
                <wp:positionV relativeFrom="paragraph">
                  <wp:posOffset>362585</wp:posOffset>
                </wp:positionV>
                <wp:extent cx="1913890" cy="962025"/>
                <wp:effectExtent l="0" t="0" r="10160" b="28575"/>
                <wp:wrapNone/>
                <wp:docPr id="54" name="Caixa de texto 4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96202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E9DB580" w14:textId="13DB0631" w:rsidR="00D651CA" w:rsidRDefault="00D651CA" w:rsidP="000E5DC4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</w:p>
                          <w:p w14:paraId="06268E54" w14:textId="77777777" w:rsidR="00D651CA" w:rsidRDefault="00D651CA" w:rsidP="000E5DC4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53489B8F" w14:textId="3D872F18" w:rsidR="00D651CA" w:rsidRPr="00684796" w:rsidRDefault="00D651CA" w:rsidP="000E5DC4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  <w:p w14:paraId="23848F4C" w14:textId="77777777" w:rsidR="00D651CA" w:rsidRPr="00086CFC" w:rsidRDefault="00D651CA" w:rsidP="000E5DC4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900FDA8" id="_x0000_s1065" type="#_x0000_t202" style="position:absolute;left:0;text-align:left;margin-left:273.7pt;margin-top:28.55pt;width:150.7pt;height:75.75pt;z-index:25270272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" fillcolor="#0070c0" strokecolor="#0070c0">
                <v:textbox>
                  <w:txbxContent>
                    <w:p w14:paraId="0E9DB580" w14:textId="13DB0631" w:rsidR="00D651CA" w:rsidRDefault="00D651CA" w:rsidP="000E5DC4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</w:p>
                    <w:p w14:paraId="06268E54" w14:textId="77777777" w:rsidR="00D651CA" w:rsidRDefault="00D651CA" w:rsidP="000E5DC4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53489B8F" w14:textId="3D872F18" w:rsidR="00D651CA" w:rsidRPr="00684796" w:rsidRDefault="00D651CA" w:rsidP="000E5DC4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  <w:p w14:paraId="23848F4C" w14:textId="77777777" w:rsidR="00D651CA" w:rsidRPr="00086CFC" w:rsidRDefault="00D651CA" w:rsidP="000E5DC4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01696" behindDoc="0" locked="0" layoutInCell="1" allowOverlap="1" wp14:anchorId="3457991A" wp14:editId="6D98D210">
                <wp:simplePos x="0" y="0"/>
                <wp:positionH relativeFrom="margin">
                  <wp:posOffset>804545</wp:posOffset>
                </wp:positionH>
                <wp:positionV relativeFrom="paragraph">
                  <wp:posOffset>137160</wp:posOffset>
                </wp:positionV>
                <wp:extent cx="226695" cy="138430"/>
                <wp:effectExtent l="0" t="0" r="1905" b="0"/>
                <wp:wrapNone/>
                <wp:docPr id="53" name="Triângulo isósceles 5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CAFBA64" id="Triângulo isósceles 53" o:spid="_x0000_s1026" type="#_x0000_t5" style="position:absolute;margin-left:63.35pt;margin-top:10.8pt;width:17.85pt;height:10.9pt;flip:y;z-index:25270169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" fillcolor="#d8d8d8 [2732]" stroked="f">
                <w10:wrap anchorx="margin"/>
              </v:shape>
            </w:pict>
          </mc:Fallback>
        </mc:AlternateContent>
      </w: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03744" behindDoc="0" locked="0" layoutInCell="1" allowOverlap="1" wp14:anchorId="5D0B5E7C" wp14:editId="6A6CDE4B">
                <wp:simplePos x="0" y="0"/>
                <wp:positionH relativeFrom="margin">
                  <wp:posOffset>4272915</wp:posOffset>
                </wp:positionH>
                <wp:positionV relativeFrom="paragraph">
                  <wp:posOffset>154940</wp:posOffset>
                </wp:positionV>
                <wp:extent cx="226695" cy="138430"/>
                <wp:effectExtent l="0" t="0" r="1905" b="0"/>
                <wp:wrapNone/>
                <wp:docPr id="52" name="Triângulo isósceles 5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89B5F23" id="Triângulo isósceles 52" o:spid="_x0000_s1026" type="#_x0000_t5" style="position:absolute;margin-left:336.45pt;margin-top:12.2pt;width:17.85pt;height:10.9pt;flip:y;z-index:25270374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" fillcolor="#d8d8d8 [2732]" stroked="f">
                <w10:wrap anchorx="margin"/>
              </v:shape>
            </w:pict>
          </mc:Fallback>
        </mc:AlternateContent>
      </w:r>
    </w:p>
    <w:p w14:paraId="1A26CF69" w14:textId="77777777" w:rsidR="000E5DC4" w:rsidRDefault="000E5DC4" w:rsidP="000E5DC4">
      <w:pPr>
        <w:pStyle w:val="Corpo"/>
      </w:pPr>
    </w:p>
    <w:p w14:paraId="5DEFB739" w14:textId="77777777" w:rsidR="000E5DC4" w:rsidRDefault="000E5DC4" w:rsidP="000E5DC4">
      <w:pPr>
        <w:pStyle w:val="Corpo"/>
      </w:pPr>
    </w:p>
    <w:p w14:paraId="5054FBDE" w14:textId="77777777" w:rsidR="000E5DC4" w:rsidRDefault="000E5DC4" w:rsidP="000E5DC4">
      <w:pPr>
        <w:pStyle w:val="Corpo"/>
      </w:pPr>
    </w:p>
    <w:p w14:paraId="6AEEC877" w14:textId="377ADB05" w:rsidR="000E5DC4" w:rsidRDefault="000E5DC4" w:rsidP="000E5DC4">
      <w:pPr>
        <w:pStyle w:val="Corpo"/>
        <w:spacing w:before="120" w:after="0"/>
        <w:rPr>
          <w:sz w:val="20"/>
        </w:rPr>
      </w:pPr>
    </w:p>
    <w:p w14:paraId="7F310E0D" w14:textId="5B4D3327" w:rsidR="00452532" w:rsidRDefault="00452532" w:rsidP="000E5DC4">
      <w:pPr>
        <w:pStyle w:val="Corpo"/>
        <w:spacing w:before="120" w:after="0"/>
        <w:rPr>
          <w:sz w:val="20"/>
          <w:szCs w:val="23"/>
        </w:rPr>
      </w:pPr>
    </w:p>
    <w:p w14:paraId="3BB03D5A" w14:textId="77777777" w:rsidR="00C95923" w:rsidRDefault="00C95923" w:rsidP="000E5DC4">
      <w:pPr>
        <w:pStyle w:val="Corpo"/>
        <w:spacing w:before="120" w:after="0"/>
        <w:rPr>
          <w:sz w:val="20"/>
          <w:szCs w:val="23"/>
        </w:rPr>
      </w:pPr>
    </w:p>
    <w:p w14:paraId="794CC180" w14:textId="17F5149E" w:rsidR="000B2267" w:rsidRDefault="000B2267" w:rsidP="005156CF">
      <w:pPr>
        <w:pStyle w:val="Corpo"/>
        <w:numPr>
          <w:ilvl w:val="0"/>
          <w:numId w:val="4"/>
        </w:numPr>
        <w:spacing w:before="120" w:after="0"/>
        <w:rPr>
          <w:sz w:val="20"/>
          <w:szCs w:val="23"/>
        </w:rPr>
      </w:pPr>
      <w:r w:rsidRPr="000B2267">
        <w:rPr>
          <w:sz w:val="20"/>
          <w:szCs w:val="23"/>
        </w:rPr>
        <w:t>A eficácia do tratamento foi avaliada através das alterações médias dos escores que medem os sintomas da RAS, dos escores que medem a qualidade de vida, níveis séricos de IgE e IgG, eosinófilos nasais e avaliação global dos médicos e dos pacientes</w:t>
      </w:r>
      <w:r w:rsidR="00452532">
        <w:rPr>
          <w:sz w:val="20"/>
          <w:szCs w:val="23"/>
        </w:rPr>
        <w:t>.</w:t>
      </w:r>
    </w:p>
    <w:p w14:paraId="21874012" w14:textId="77777777" w:rsidR="000B2267" w:rsidRPr="00423361" w:rsidRDefault="000B2267" w:rsidP="000E5DC4">
      <w:pPr>
        <w:pStyle w:val="Corpo"/>
        <w:spacing w:before="120" w:after="0"/>
        <w:rPr>
          <w:sz w:val="20"/>
          <w:szCs w:val="23"/>
        </w:rPr>
      </w:pPr>
    </w:p>
    <w:p w14:paraId="658D65FA" w14:textId="77777777" w:rsidR="000E5DC4" w:rsidRPr="00C72C0B" w:rsidRDefault="000E5DC4" w:rsidP="000E5DC4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7C8E259F" w14:textId="77777777" w:rsidR="000E5DC4" w:rsidRPr="00714E9A" w:rsidRDefault="000E5DC4" w:rsidP="000E5DC4">
      <w:pPr>
        <w:pStyle w:val="Corpo"/>
        <w:rPr>
          <w:sz w:val="16"/>
          <w:szCs w:val="16"/>
        </w:rPr>
      </w:pPr>
    </w:p>
    <w:p w14:paraId="12B6DFEA" w14:textId="3C3DD19A" w:rsidR="000B2267" w:rsidRDefault="000B2267" w:rsidP="005156CF">
      <w:pPr>
        <w:pStyle w:val="Corpo"/>
        <w:numPr>
          <w:ilvl w:val="0"/>
          <w:numId w:val="9"/>
        </w:numPr>
        <w:spacing w:after="40"/>
        <w:rPr>
          <w:bCs/>
          <w:szCs w:val="23"/>
        </w:rPr>
      </w:pPr>
      <w:r w:rsidRPr="000B2267">
        <w:rPr>
          <w:bCs/>
          <w:szCs w:val="23"/>
        </w:rPr>
        <w:t xml:space="preserve">Comparado com o placebo, o </w:t>
      </w:r>
      <w:bookmarkStart w:id="32" w:name="_Hlk35951136"/>
      <w:proofErr w:type="spellStart"/>
      <w:r w:rsidRPr="000B2267">
        <w:rPr>
          <w:bCs/>
          <w:i/>
          <w:szCs w:val="23"/>
        </w:rPr>
        <w:t>Astragalus</w:t>
      </w:r>
      <w:proofErr w:type="spellEnd"/>
      <w:r w:rsidRPr="000B2267">
        <w:rPr>
          <w:bCs/>
          <w:i/>
          <w:szCs w:val="23"/>
        </w:rPr>
        <w:t xml:space="preserve"> </w:t>
      </w:r>
      <w:proofErr w:type="spellStart"/>
      <w:r w:rsidRPr="000B2267">
        <w:rPr>
          <w:bCs/>
          <w:i/>
          <w:szCs w:val="23"/>
        </w:rPr>
        <w:t>membranaceus</w:t>
      </w:r>
      <w:proofErr w:type="spellEnd"/>
      <w:r w:rsidRPr="000B2267">
        <w:rPr>
          <w:bCs/>
          <w:szCs w:val="23"/>
        </w:rPr>
        <w:t xml:space="preserve"> </w:t>
      </w:r>
      <w:bookmarkEnd w:id="32"/>
      <w:r w:rsidRPr="000B2267">
        <w:rPr>
          <w:bCs/>
          <w:szCs w:val="23"/>
        </w:rPr>
        <w:t xml:space="preserve">reduziu a intensidade da </w:t>
      </w:r>
      <w:proofErr w:type="spellStart"/>
      <w:r w:rsidRPr="000B2267">
        <w:rPr>
          <w:bCs/>
          <w:szCs w:val="23"/>
        </w:rPr>
        <w:t>rinorreia</w:t>
      </w:r>
      <w:proofErr w:type="spellEnd"/>
      <w:r w:rsidRPr="000B2267">
        <w:rPr>
          <w:bCs/>
          <w:szCs w:val="23"/>
        </w:rPr>
        <w:t xml:space="preserve"> enquanto que as outras variáveis de eficácia primária não se diferenciaram entre os grupos</w:t>
      </w:r>
      <w:r>
        <w:rPr>
          <w:bCs/>
          <w:szCs w:val="23"/>
        </w:rPr>
        <w:t>;</w:t>
      </w:r>
    </w:p>
    <w:p w14:paraId="30AF756D" w14:textId="77777777" w:rsidR="000B2267" w:rsidRDefault="000B2267" w:rsidP="005156CF">
      <w:pPr>
        <w:pStyle w:val="Corpo"/>
        <w:numPr>
          <w:ilvl w:val="0"/>
          <w:numId w:val="9"/>
        </w:numPr>
        <w:spacing w:after="40"/>
        <w:rPr>
          <w:bCs/>
          <w:szCs w:val="23"/>
        </w:rPr>
      </w:pPr>
      <w:r w:rsidRPr="000B2267">
        <w:rPr>
          <w:bCs/>
          <w:szCs w:val="23"/>
        </w:rPr>
        <w:t xml:space="preserve">Em contraste, pesquisadores e pacientes julgaram igualmente eficazes os tratamentos com </w:t>
      </w:r>
      <w:proofErr w:type="spellStart"/>
      <w:r w:rsidRPr="000B2267">
        <w:rPr>
          <w:bCs/>
          <w:i/>
          <w:szCs w:val="23"/>
        </w:rPr>
        <w:t>Astragalus</w:t>
      </w:r>
      <w:proofErr w:type="spellEnd"/>
      <w:r w:rsidRPr="000B2267">
        <w:rPr>
          <w:bCs/>
          <w:i/>
          <w:szCs w:val="23"/>
        </w:rPr>
        <w:t xml:space="preserve"> </w:t>
      </w:r>
      <w:proofErr w:type="spellStart"/>
      <w:r w:rsidRPr="000B2267">
        <w:rPr>
          <w:bCs/>
          <w:i/>
          <w:szCs w:val="23"/>
        </w:rPr>
        <w:t>membranaceus</w:t>
      </w:r>
      <w:proofErr w:type="spellEnd"/>
      <w:r>
        <w:rPr>
          <w:bCs/>
          <w:szCs w:val="23"/>
        </w:rPr>
        <w:t>;</w:t>
      </w:r>
    </w:p>
    <w:p w14:paraId="53B0DA14" w14:textId="77777777" w:rsidR="000B2267" w:rsidRDefault="000B2267" w:rsidP="005156CF">
      <w:pPr>
        <w:pStyle w:val="Corpo"/>
        <w:numPr>
          <w:ilvl w:val="0"/>
          <w:numId w:val="9"/>
        </w:numPr>
        <w:spacing w:after="40"/>
        <w:rPr>
          <w:bCs/>
          <w:szCs w:val="23"/>
        </w:rPr>
      </w:pPr>
      <w:r w:rsidRPr="000B2267">
        <w:rPr>
          <w:bCs/>
          <w:szCs w:val="23"/>
        </w:rPr>
        <w:t xml:space="preserve">As análises das alterações em relação à linha base nos grupos avaliados em relação à qualidade de vida, sintomas da RAS e em outros quatro sintomas principais da rinite foram favoráveis ao </w:t>
      </w:r>
      <w:proofErr w:type="spellStart"/>
      <w:r w:rsidRPr="000B2267">
        <w:rPr>
          <w:bCs/>
          <w:i/>
          <w:szCs w:val="23"/>
        </w:rPr>
        <w:t>Astragalus</w:t>
      </w:r>
      <w:proofErr w:type="spellEnd"/>
      <w:r w:rsidRPr="000B2267">
        <w:rPr>
          <w:bCs/>
          <w:szCs w:val="23"/>
        </w:rPr>
        <w:t xml:space="preserve">. </w:t>
      </w:r>
    </w:p>
    <w:p w14:paraId="2FA66D0C" w14:textId="77777777" w:rsidR="000E5DC4" w:rsidRDefault="000E5DC4" w:rsidP="000E5DC4">
      <w:pPr>
        <w:pStyle w:val="Corpo"/>
        <w:spacing w:after="40"/>
        <w:rPr>
          <w:sz w:val="16"/>
          <w:szCs w:val="16"/>
        </w:rPr>
      </w:pPr>
    </w:p>
    <w:p w14:paraId="1EB22D71" w14:textId="77777777" w:rsidR="000E5DC4" w:rsidRPr="00946302" w:rsidRDefault="000E5DC4" w:rsidP="000E5DC4">
      <w:pPr>
        <w:pStyle w:val="Corpo"/>
        <w:rPr>
          <w:b/>
          <w:color w:val="339966"/>
        </w:rPr>
      </w:pPr>
      <w:r w:rsidRPr="00946302">
        <w:rPr>
          <w:b/>
          <w:color w:val="339966"/>
        </w:rPr>
        <w:t>Conclusão:</w:t>
      </w:r>
    </w:p>
    <w:p w14:paraId="348617DA" w14:textId="77777777" w:rsidR="000E5DC4" w:rsidRPr="0041379C" w:rsidRDefault="000E5DC4" w:rsidP="000E5DC4">
      <w:pPr>
        <w:pStyle w:val="Corpo"/>
        <w:rPr>
          <w:b/>
          <w:color w:val="339966"/>
          <w:sz w:val="16"/>
          <w:szCs w:val="16"/>
        </w:rPr>
      </w:pPr>
    </w:p>
    <w:p w14:paraId="27FE4A31" w14:textId="77777777" w:rsidR="000B2267" w:rsidRPr="000B2267" w:rsidRDefault="000B2267" w:rsidP="000B2267">
      <w:pPr>
        <w:pStyle w:val="Corpo"/>
        <w:jc w:val="center"/>
        <w:rPr>
          <w:b/>
          <w:bCs/>
          <w:i/>
        </w:rPr>
      </w:pPr>
      <w:r w:rsidRPr="000B2267">
        <w:rPr>
          <w:b/>
          <w:bCs/>
          <w:i/>
        </w:rPr>
        <w:t xml:space="preserve">Em pacientes com RAS, devido à alergia ao pólen, o </w:t>
      </w:r>
      <w:proofErr w:type="spellStart"/>
      <w:r w:rsidRPr="000B2267">
        <w:rPr>
          <w:b/>
          <w:bCs/>
          <w:i/>
        </w:rPr>
        <w:t>Astragalus</w:t>
      </w:r>
      <w:proofErr w:type="spellEnd"/>
      <w:r w:rsidRPr="000B2267">
        <w:rPr>
          <w:b/>
          <w:bCs/>
          <w:i/>
        </w:rPr>
        <w:t xml:space="preserve"> melhorou de maneira significativa os sintomas primários da RAS, o TSS reflexivo e a qualidade de vida.</w:t>
      </w:r>
    </w:p>
    <w:p w14:paraId="1E6B0F8B" w14:textId="77777777" w:rsidR="000E5DC4" w:rsidRDefault="000E5DC4" w:rsidP="000E5DC4">
      <w:pPr>
        <w:pStyle w:val="Corpo"/>
        <w:spacing w:after="40"/>
        <w:rPr>
          <w:sz w:val="16"/>
          <w:szCs w:val="16"/>
        </w:rPr>
      </w:pPr>
    </w:p>
    <w:p w14:paraId="46A22BE8" w14:textId="098DEEC6" w:rsidR="000E5DC4" w:rsidRDefault="000E5DC4" w:rsidP="00452532">
      <w:pPr>
        <w:pStyle w:val="Ttulo1"/>
        <w:jc w:val="center"/>
      </w:pPr>
      <w:bookmarkStart w:id="33" w:name="_Toc36632339"/>
      <w:r>
        <w:lastRenderedPageBreak/>
        <w:t>Formulário</w:t>
      </w:r>
      <w:bookmarkEnd w:id="33"/>
    </w:p>
    <w:p w14:paraId="6852EAC2" w14:textId="77777777" w:rsidR="00C95923" w:rsidRDefault="00C95923" w:rsidP="000E5DC4">
      <w:pPr>
        <w:pStyle w:val="Corpo"/>
        <w:rPr>
          <w:b/>
          <w:i/>
          <w:iCs/>
        </w:rPr>
      </w:pPr>
    </w:p>
    <w:p w14:paraId="69C13961" w14:textId="77777777" w:rsidR="00C95923" w:rsidRDefault="00C95923" w:rsidP="000E5DC4">
      <w:pPr>
        <w:pStyle w:val="Corpo"/>
        <w:rPr>
          <w:b/>
          <w:i/>
          <w:iCs/>
        </w:rPr>
      </w:pPr>
    </w:p>
    <w:p w14:paraId="567B394C" w14:textId="5004F895" w:rsidR="000E5DC4" w:rsidRPr="00452532" w:rsidRDefault="006633DF" w:rsidP="000E5DC4">
      <w:pPr>
        <w:pStyle w:val="Corpo"/>
        <w:rPr>
          <w:b/>
          <w:i/>
          <w:iCs/>
        </w:rPr>
      </w:pPr>
      <w:r w:rsidRPr="006633DF">
        <w:rPr>
          <w:b/>
          <w:i/>
          <w:iCs/>
        </w:rPr>
        <w:t xml:space="preserve">Cápsulas de Extrato de </w:t>
      </w:r>
      <w:proofErr w:type="spellStart"/>
      <w:r w:rsidRPr="006633DF">
        <w:rPr>
          <w:b/>
          <w:i/>
          <w:iCs/>
        </w:rPr>
        <w:t>Astragalus</w:t>
      </w:r>
      <w:proofErr w:type="spellEnd"/>
      <w:r w:rsidRPr="006633DF">
        <w:rPr>
          <w:b/>
          <w:i/>
          <w:iCs/>
        </w:rPr>
        <w:t xml:space="preserve"> </w:t>
      </w:r>
      <w:proofErr w:type="spellStart"/>
      <w:r w:rsidRPr="006633DF">
        <w:rPr>
          <w:b/>
          <w:i/>
          <w:iCs/>
        </w:rPr>
        <w:t>membranaceus</w:t>
      </w:r>
      <w:proofErr w:type="spellEnd"/>
    </w:p>
    <w:p w14:paraId="50520687" w14:textId="77777777" w:rsidR="000E5DC4" w:rsidRPr="00C30C20" w:rsidRDefault="000E5DC4" w:rsidP="000E5DC4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0E5DC4" w:rsidRPr="009537E7" w14:paraId="7AAEAADC" w14:textId="77777777" w:rsidTr="00E75102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75D154C9" w14:textId="6B3E48BC" w:rsidR="000E5DC4" w:rsidRPr="003C777D" w:rsidRDefault="000B2267" w:rsidP="00E75102">
            <w:pPr>
              <w:pStyle w:val="Corpo"/>
              <w:jc w:val="center"/>
              <w:rPr>
                <w:b/>
                <w:color w:val="FFFFFF" w:themeColor="background1"/>
                <w:sz w:val="22"/>
              </w:rPr>
            </w:pPr>
            <w:proofErr w:type="spellStart"/>
            <w:r w:rsidRPr="000B2267">
              <w:rPr>
                <w:b/>
                <w:i/>
                <w:color w:val="FFFFFF" w:themeColor="background1"/>
                <w:sz w:val="22"/>
              </w:rPr>
              <w:t>Astragalus</w:t>
            </w:r>
            <w:proofErr w:type="spellEnd"/>
            <w:r w:rsidRPr="000B2267">
              <w:rPr>
                <w:b/>
                <w:i/>
                <w:color w:val="FFFFFF" w:themeColor="background1"/>
                <w:sz w:val="22"/>
              </w:rPr>
              <w:t xml:space="preserve"> </w:t>
            </w:r>
            <w:proofErr w:type="spellStart"/>
            <w:r w:rsidRPr="000B2267">
              <w:rPr>
                <w:b/>
                <w:i/>
                <w:color w:val="FFFFFF" w:themeColor="background1"/>
                <w:sz w:val="22"/>
              </w:rPr>
              <w:t>membranaceus</w:t>
            </w:r>
            <w:proofErr w:type="spellEnd"/>
          </w:p>
        </w:tc>
      </w:tr>
      <w:tr w:rsidR="000E5DC4" w:rsidRPr="009537E7" w14:paraId="6C0BDA6B" w14:textId="77777777" w:rsidTr="00E75102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19DDC644" w14:textId="622DD264" w:rsidR="000E5DC4" w:rsidRPr="00484A64" w:rsidRDefault="000B2267" w:rsidP="00E75102">
            <w:pPr>
              <w:pStyle w:val="Corpo"/>
              <w:jc w:val="center"/>
            </w:pPr>
            <w:r w:rsidRPr="000B2267">
              <w:t xml:space="preserve">Extrato de </w:t>
            </w:r>
            <w:proofErr w:type="spellStart"/>
            <w:r w:rsidRPr="000B2267">
              <w:rPr>
                <w:i/>
              </w:rPr>
              <w:t>Astragalus</w:t>
            </w:r>
            <w:proofErr w:type="spellEnd"/>
            <w:r w:rsidRPr="000B2267">
              <w:rPr>
                <w:i/>
              </w:rPr>
              <w:t xml:space="preserve"> </w:t>
            </w:r>
            <w:proofErr w:type="spellStart"/>
            <w:r w:rsidRPr="000B2267">
              <w:rPr>
                <w:i/>
              </w:rPr>
              <w:t>membranaceus</w:t>
            </w:r>
            <w:proofErr w:type="spellEnd"/>
            <w:r w:rsidR="000E5DC4" w:rsidRPr="00EA7466">
              <w:t>.</w:t>
            </w:r>
            <w:r>
              <w:t>...............</w:t>
            </w:r>
            <w:r w:rsidR="00452532">
              <w:t>.</w:t>
            </w:r>
            <w:r>
              <w:t>...........</w:t>
            </w:r>
            <w:r w:rsidR="000E5DC4" w:rsidRPr="00EA7466">
              <w:t>..</w:t>
            </w:r>
            <w:r>
              <w:t>80 mg</w:t>
            </w:r>
          </w:p>
        </w:tc>
      </w:tr>
      <w:tr w:rsidR="000E5DC4" w:rsidRPr="009537E7" w14:paraId="7DDC08F6" w14:textId="77777777" w:rsidTr="00E75102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1DC73229" w14:textId="294CE85D" w:rsidR="000E5DC4" w:rsidRPr="00484A64" w:rsidRDefault="000E5DC4" w:rsidP="00E75102">
            <w:pPr>
              <w:pStyle w:val="Corpo"/>
              <w:jc w:val="center"/>
            </w:pPr>
            <w:r>
              <w:t>Excipiente qsp.......</w:t>
            </w:r>
            <w:r w:rsidRPr="00EA7466">
              <w:t xml:space="preserve">..................1 </w:t>
            </w:r>
            <w:r w:rsidR="006633DF">
              <w:t>Cápsula</w:t>
            </w:r>
          </w:p>
        </w:tc>
      </w:tr>
    </w:tbl>
    <w:p w14:paraId="7D50BCCD" w14:textId="4BB15C1D" w:rsidR="000E5DC4" w:rsidRPr="00B12A58" w:rsidRDefault="006633DF" w:rsidP="000E5DC4">
      <w:pPr>
        <w:pStyle w:val="Corpo"/>
        <w:ind w:right="3969"/>
        <w:jc w:val="left"/>
        <w:rPr>
          <w:sz w:val="16"/>
          <w:szCs w:val="16"/>
        </w:rPr>
      </w:pPr>
      <w:r>
        <w:rPr>
          <w:sz w:val="16"/>
          <w:szCs w:val="16"/>
        </w:rPr>
        <w:t xml:space="preserve">Administrar 1 cápsula </w:t>
      </w:r>
      <w:r w:rsidR="003E2AD7">
        <w:rPr>
          <w:sz w:val="16"/>
          <w:szCs w:val="16"/>
        </w:rPr>
        <w:t xml:space="preserve">2 vezes </w:t>
      </w:r>
      <w:r>
        <w:rPr>
          <w:sz w:val="16"/>
          <w:szCs w:val="16"/>
        </w:rPr>
        <w:t>ao dia ou conforme orientação médica.</w:t>
      </w:r>
    </w:p>
    <w:p w14:paraId="37E1D11E" w14:textId="34C3227E" w:rsidR="000E5DC4" w:rsidRDefault="000E5DC4" w:rsidP="000E5DC4">
      <w:pPr>
        <w:pStyle w:val="Corpo"/>
        <w:ind w:right="3969"/>
        <w:jc w:val="left"/>
        <w:rPr>
          <w:sz w:val="16"/>
          <w:szCs w:val="16"/>
        </w:rPr>
      </w:pPr>
    </w:p>
    <w:p w14:paraId="3D0F16F6" w14:textId="3CC64384" w:rsidR="00C95923" w:rsidRDefault="00C95923" w:rsidP="000E5DC4">
      <w:pPr>
        <w:pStyle w:val="Corpo"/>
        <w:ind w:right="3969"/>
        <w:jc w:val="left"/>
        <w:rPr>
          <w:sz w:val="16"/>
          <w:szCs w:val="16"/>
        </w:rPr>
      </w:pPr>
    </w:p>
    <w:p w14:paraId="1D18F7AC" w14:textId="4BE0FC86" w:rsidR="00C95923" w:rsidRDefault="00C95923" w:rsidP="000E5DC4">
      <w:pPr>
        <w:pStyle w:val="Corpo"/>
        <w:ind w:right="3969"/>
        <w:jc w:val="left"/>
        <w:rPr>
          <w:sz w:val="16"/>
          <w:szCs w:val="16"/>
        </w:rPr>
      </w:pPr>
    </w:p>
    <w:p w14:paraId="11447AE6" w14:textId="74581935" w:rsidR="00C95923" w:rsidRDefault="00C95923" w:rsidP="000E5DC4">
      <w:pPr>
        <w:pStyle w:val="Corpo"/>
        <w:ind w:right="3969"/>
        <w:jc w:val="left"/>
        <w:rPr>
          <w:sz w:val="16"/>
          <w:szCs w:val="16"/>
        </w:rPr>
      </w:pPr>
    </w:p>
    <w:p w14:paraId="72CC0D1F" w14:textId="6D2E85CD" w:rsidR="00C95923" w:rsidRDefault="00C95923" w:rsidP="000E5DC4">
      <w:pPr>
        <w:pStyle w:val="Corpo"/>
        <w:ind w:right="3969"/>
        <w:jc w:val="left"/>
        <w:rPr>
          <w:sz w:val="16"/>
          <w:szCs w:val="16"/>
        </w:rPr>
      </w:pPr>
    </w:p>
    <w:p w14:paraId="2CCFF0F3" w14:textId="014A9AF6" w:rsidR="00C95923" w:rsidRDefault="00C95923" w:rsidP="000E5DC4">
      <w:pPr>
        <w:pStyle w:val="Corpo"/>
        <w:ind w:right="3969"/>
        <w:jc w:val="left"/>
        <w:rPr>
          <w:sz w:val="16"/>
          <w:szCs w:val="16"/>
        </w:rPr>
      </w:pPr>
    </w:p>
    <w:p w14:paraId="2627805F" w14:textId="00166F3E" w:rsidR="00C95923" w:rsidRDefault="00C95923" w:rsidP="000E5DC4">
      <w:pPr>
        <w:pStyle w:val="Corpo"/>
        <w:ind w:right="3969"/>
        <w:jc w:val="left"/>
        <w:rPr>
          <w:sz w:val="16"/>
          <w:szCs w:val="16"/>
        </w:rPr>
      </w:pPr>
    </w:p>
    <w:p w14:paraId="77B65425" w14:textId="6B9AE151" w:rsidR="00C95923" w:rsidRDefault="00C95923" w:rsidP="000E5DC4">
      <w:pPr>
        <w:pStyle w:val="Corpo"/>
        <w:ind w:right="3969"/>
        <w:jc w:val="left"/>
        <w:rPr>
          <w:sz w:val="16"/>
          <w:szCs w:val="16"/>
        </w:rPr>
      </w:pPr>
    </w:p>
    <w:p w14:paraId="2FC2E13B" w14:textId="3DD55242" w:rsidR="00C95923" w:rsidRDefault="00C95923" w:rsidP="000E5DC4">
      <w:pPr>
        <w:pStyle w:val="Corpo"/>
        <w:ind w:right="3969"/>
        <w:jc w:val="left"/>
        <w:rPr>
          <w:sz w:val="16"/>
          <w:szCs w:val="16"/>
        </w:rPr>
      </w:pPr>
    </w:p>
    <w:p w14:paraId="3BC1844B" w14:textId="55507127" w:rsidR="00C95923" w:rsidRDefault="00C95923" w:rsidP="000E5DC4">
      <w:pPr>
        <w:pStyle w:val="Corpo"/>
        <w:ind w:right="3969"/>
        <w:jc w:val="left"/>
        <w:rPr>
          <w:sz w:val="16"/>
          <w:szCs w:val="16"/>
        </w:rPr>
      </w:pPr>
    </w:p>
    <w:p w14:paraId="0A11BCFD" w14:textId="1359112B" w:rsidR="00C95923" w:rsidRDefault="00C95923" w:rsidP="000E5DC4">
      <w:pPr>
        <w:pStyle w:val="Corpo"/>
        <w:ind w:right="3969"/>
        <w:jc w:val="left"/>
        <w:rPr>
          <w:sz w:val="16"/>
          <w:szCs w:val="16"/>
        </w:rPr>
      </w:pPr>
    </w:p>
    <w:p w14:paraId="5AF4565E" w14:textId="0FAF39A6" w:rsidR="00C95923" w:rsidRDefault="00C95923" w:rsidP="000E5DC4">
      <w:pPr>
        <w:pStyle w:val="Corpo"/>
        <w:ind w:right="3969"/>
        <w:jc w:val="left"/>
        <w:rPr>
          <w:sz w:val="16"/>
          <w:szCs w:val="16"/>
        </w:rPr>
      </w:pPr>
    </w:p>
    <w:p w14:paraId="50435837" w14:textId="7C9A7146" w:rsidR="00C95923" w:rsidRDefault="00C95923" w:rsidP="000E5DC4">
      <w:pPr>
        <w:pStyle w:val="Corpo"/>
        <w:ind w:right="3969"/>
        <w:jc w:val="left"/>
        <w:rPr>
          <w:sz w:val="16"/>
          <w:szCs w:val="16"/>
        </w:rPr>
      </w:pPr>
    </w:p>
    <w:p w14:paraId="4BF88024" w14:textId="7A670E44" w:rsidR="00C95923" w:rsidRDefault="00C95923" w:rsidP="000E5DC4">
      <w:pPr>
        <w:pStyle w:val="Corpo"/>
        <w:ind w:right="3969"/>
        <w:jc w:val="left"/>
        <w:rPr>
          <w:sz w:val="16"/>
          <w:szCs w:val="16"/>
        </w:rPr>
      </w:pPr>
    </w:p>
    <w:p w14:paraId="5E9B337F" w14:textId="799DB99D" w:rsidR="00C95923" w:rsidRDefault="00C95923" w:rsidP="000E5DC4">
      <w:pPr>
        <w:pStyle w:val="Corpo"/>
        <w:ind w:right="3969"/>
        <w:jc w:val="left"/>
        <w:rPr>
          <w:sz w:val="16"/>
          <w:szCs w:val="16"/>
        </w:rPr>
      </w:pPr>
    </w:p>
    <w:p w14:paraId="32E6BC8A" w14:textId="157D3B7F" w:rsidR="00C95923" w:rsidRDefault="00C95923" w:rsidP="000E5DC4">
      <w:pPr>
        <w:pStyle w:val="Corpo"/>
        <w:ind w:right="3969"/>
        <w:jc w:val="left"/>
        <w:rPr>
          <w:sz w:val="16"/>
          <w:szCs w:val="16"/>
        </w:rPr>
      </w:pPr>
    </w:p>
    <w:p w14:paraId="0060352F" w14:textId="650071D8" w:rsidR="00C95923" w:rsidRDefault="00C95923" w:rsidP="000E5DC4">
      <w:pPr>
        <w:pStyle w:val="Corpo"/>
        <w:ind w:right="3969"/>
        <w:jc w:val="left"/>
        <w:rPr>
          <w:sz w:val="16"/>
          <w:szCs w:val="16"/>
        </w:rPr>
      </w:pPr>
    </w:p>
    <w:p w14:paraId="5D1C5737" w14:textId="263C2E9B" w:rsidR="00C95923" w:rsidRDefault="00C95923" w:rsidP="000E5DC4">
      <w:pPr>
        <w:pStyle w:val="Corpo"/>
        <w:ind w:right="3969"/>
        <w:jc w:val="left"/>
        <w:rPr>
          <w:sz w:val="16"/>
          <w:szCs w:val="16"/>
        </w:rPr>
      </w:pPr>
    </w:p>
    <w:p w14:paraId="6DD4BE62" w14:textId="18CA8E62" w:rsidR="00C95923" w:rsidRDefault="00C95923" w:rsidP="000E5DC4">
      <w:pPr>
        <w:pStyle w:val="Corpo"/>
        <w:ind w:right="3969"/>
        <w:jc w:val="left"/>
        <w:rPr>
          <w:sz w:val="16"/>
          <w:szCs w:val="16"/>
        </w:rPr>
      </w:pPr>
    </w:p>
    <w:p w14:paraId="2DC4F6AE" w14:textId="6F8FB293" w:rsidR="00C95923" w:rsidRDefault="00C95923" w:rsidP="000E5DC4">
      <w:pPr>
        <w:pStyle w:val="Corpo"/>
        <w:ind w:right="3969"/>
        <w:jc w:val="left"/>
        <w:rPr>
          <w:sz w:val="16"/>
          <w:szCs w:val="16"/>
        </w:rPr>
      </w:pPr>
    </w:p>
    <w:p w14:paraId="76C2A816" w14:textId="46A3E1BF" w:rsidR="00C95923" w:rsidRDefault="00C95923" w:rsidP="000E5DC4">
      <w:pPr>
        <w:pStyle w:val="Corpo"/>
        <w:ind w:right="3969"/>
        <w:jc w:val="left"/>
        <w:rPr>
          <w:sz w:val="16"/>
          <w:szCs w:val="16"/>
        </w:rPr>
      </w:pPr>
    </w:p>
    <w:p w14:paraId="18183D46" w14:textId="58D70DDE" w:rsidR="00C95923" w:rsidRDefault="00C95923" w:rsidP="000E5DC4">
      <w:pPr>
        <w:pStyle w:val="Corpo"/>
        <w:ind w:right="3969"/>
        <w:jc w:val="left"/>
        <w:rPr>
          <w:sz w:val="16"/>
          <w:szCs w:val="16"/>
        </w:rPr>
      </w:pPr>
    </w:p>
    <w:p w14:paraId="4D3BDE9B" w14:textId="4A0ADC4E" w:rsidR="00C95923" w:rsidRDefault="00C95923" w:rsidP="000E5DC4">
      <w:pPr>
        <w:pStyle w:val="Corpo"/>
        <w:ind w:right="3969"/>
        <w:jc w:val="left"/>
        <w:rPr>
          <w:sz w:val="16"/>
          <w:szCs w:val="16"/>
        </w:rPr>
      </w:pPr>
    </w:p>
    <w:p w14:paraId="1DB272CE" w14:textId="45A9995B" w:rsidR="00C95923" w:rsidRDefault="00C95923" w:rsidP="000E5DC4">
      <w:pPr>
        <w:pStyle w:val="Corpo"/>
        <w:ind w:right="3969"/>
        <w:jc w:val="left"/>
        <w:rPr>
          <w:sz w:val="16"/>
          <w:szCs w:val="16"/>
        </w:rPr>
      </w:pPr>
    </w:p>
    <w:p w14:paraId="166D08D6" w14:textId="75CA5C8E" w:rsidR="00C95923" w:rsidRDefault="00C95923" w:rsidP="000E5DC4">
      <w:pPr>
        <w:pStyle w:val="Corpo"/>
        <w:ind w:right="3969"/>
        <w:jc w:val="left"/>
        <w:rPr>
          <w:sz w:val="16"/>
          <w:szCs w:val="16"/>
        </w:rPr>
      </w:pPr>
    </w:p>
    <w:p w14:paraId="6F4DA9D2" w14:textId="048F973C" w:rsidR="00C95923" w:rsidRDefault="00C95923" w:rsidP="000E5DC4">
      <w:pPr>
        <w:pStyle w:val="Corpo"/>
        <w:ind w:right="3969"/>
        <w:jc w:val="left"/>
        <w:rPr>
          <w:sz w:val="16"/>
          <w:szCs w:val="16"/>
        </w:rPr>
      </w:pPr>
    </w:p>
    <w:p w14:paraId="13A982D6" w14:textId="74362F6A" w:rsidR="00C95923" w:rsidRDefault="00C95923" w:rsidP="000E5DC4">
      <w:pPr>
        <w:pStyle w:val="Corpo"/>
        <w:ind w:right="3969"/>
        <w:jc w:val="left"/>
        <w:rPr>
          <w:sz w:val="16"/>
          <w:szCs w:val="16"/>
        </w:rPr>
      </w:pPr>
    </w:p>
    <w:p w14:paraId="5DC5FD5A" w14:textId="1EB196BB" w:rsidR="00C95923" w:rsidRDefault="00C95923" w:rsidP="000E5DC4">
      <w:pPr>
        <w:pStyle w:val="Corpo"/>
        <w:ind w:right="3969"/>
        <w:jc w:val="left"/>
        <w:rPr>
          <w:sz w:val="16"/>
          <w:szCs w:val="16"/>
        </w:rPr>
      </w:pPr>
    </w:p>
    <w:p w14:paraId="1DF04234" w14:textId="09A075DA" w:rsidR="00C95923" w:rsidRDefault="00C95923" w:rsidP="000E5DC4">
      <w:pPr>
        <w:pStyle w:val="Corpo"/>
        <w:ind w:right="3969"/>
        <w:jc w:val="left"/>
        <w:rPr>
          <w:sz w:val="16"/>
          <w:szCs w:val="16"/>
        </w:rPr>
      </w:pPr>
    </w:p>
    <w:p w14:paraId="6BD5EF8E" w14:textId="2E1524B0" w:rsidR="00C95923" w:rsidRDefault="00C95923" w:rsidP="000E5DC4">
      <w:pPr>
        <w:pStyle w:val="Corpo"/>
        <w:ind w:right="3969"/>
        <w:jc w:val="left"/>
        <w:rPr>
          <w:sz w:val="16"/>
          <w:szCs w:val="16"/>
        </w:rPr>
      </w:pPr>
    </w:p>
    <w:p w14:paraId="7C2D4C46" w14:textId="54E7B43F" w:rsidR="00C95923" w:rsidRDefault="00C95923" w:rsidP="000E5DC4">
      <w:pPr>
        <w:pStyle w:val="Corpo"/>
        <w:ind w:right="3969"/>
        <w:jc w:val="left"/>
        <w:rPr>
          <w:sz w:val="16"/>
          <w:szCs w:val="16"/>
        </w:rPr>
      </w:pPr>
    </w:p>
    <w:p w14:paraId="57FABF6F" w14:textId="77777777" w:rsidR="00C95923" w:rsidRDefault="00C95923" w:rsidP="000E5DC4">
      <w:pPr>
        <w:pStyle w:val="Corpo"/>
        <w:ind w:right="3969"/>
        <w:jc w:val="left"/>
        <w:rPr>
          <w:sz w:val="16"/>
          <w:szCs w:val="16"/>
        </w:rPr>
      </w:pPr>
    </w:p>
    <w:p w14:paraId="567D369A" w14:textId="37DF68C3" w:rsidR="00471638" w:rsidRPr="00F14D5A" w:rsidRDefault="00471638" w:rsidP="00471638">
      <w:pPr>
        <w:pStyle w:val="Ttulo1"/>
        <w:jc w:val="center"/>
      </w:pPr>
      <w:bookmarkStart w:id="34" w:name="_Toc36632340"/>
      <w:r>
        <w:lastRenderedPageBreak/>
        <w:t>Estudo 3</w:t>
      </w:r>
      <w:bookmarkEnd w:id="34"/>
    </w:p>
    <w:p w14:paraId="6F8DAFF3" w14:textId="61FD33A6" w:rsidR="00471638" w:rsidRDefault="00F013EA" w:rsidP="00F013EA">
      <w:pPr>
        <w:pStyle w:val="Corpo"/>
        <w:jc w:val="center"/>
        <w:rPr>
          <w:sz w:val="24"/>
        </w:rPr>
      </w:pPr>
      <w:proofErr w:type="spellStart"/>
      <w:r w:rsidRPr="00F013EA">
        <w:rPr>
          <w:b/>
          <w:color w:val="0070C0"/>
          <w:sz w:val="40"/>
        </w:rPr>
        <w:t>Silimarina</w:t>
      </w:r>
      <w:proofErr w:type="spellEnd"/>
      <w:r w:rsidRPr="00F013EA">
        <w:rPr>
          <w:b/>
          <w:color w:val="0070C0"/>
          <w:sz w:val="40"/>
        </w:rPr>
        <w:t xml:space="preserve"> Associada </w:t>
      </w:r>
      <w:r>
        <w:rPr>
          <w:b/>
          <w:color w:val="0070C0"/>
          <w:sz w:val="40"/>
        </w:rPr>
        <w:t>a</w:t>
      </w:r>
      <w:r w:rsidRPr="00F013EA">
        <w:rPr>
          <w:b/>
          <w:color w:val="0070C0"/>
          <w:sz w:val="40"/>
        </w:rPr>
        <w:t xml:space="preserve">os Tratamentos Anti-Histamínicos Promove Resultados Superiores </w:t>
      </w:r>
      <w:r>
        <w:rPr>
          <w:b/>
          <w:color w:val="0070C0"/>
          <w:sz w:val="40"/>
        </w:rPr>
        <w:t>n</w:t>
      </w:r>
      <w:r w:rsidRPr="00F013EA">
        <w:rPr>
          <w:b/>
          <w:color w:val="0070C0"/>
          <w:sz w:val="40"/>
        </w:rPr>
        <w:t xml:space="preserve">o Gerenciamento </w:t>
      </w:r>
      <w:r>
        <w:rPr>
          <w:b/>
          <w:color w:val="0070C0"/>
          <w:sz w:val="40"/>
        </w:rPr>
        <w:t>d</w:t>
      </w:r>
      <w:r w:rsidRPr="00F013EA">
        <w:rPr>
          <w:b/>
          <w:color w:val="0070C0"/>
          <w:sz w:val="40"/>
        </w:rPr>
        <w:t xml:space="preserve">os Sintomas </w:t>
      </w:r>
      <w:r>
        <w:rPr>
          <w:b/>
          <w:color w:val="0070C0"/>
          <w:sz w:val="40"/>
        </w:rPr>
        <w:t>d</w:t>
      </w:r>
      <w:r w:rsidRPr="00F013EA">
        <w:rPr>
          <w:b/>
          <w:color w:val="0070C0"/>
          <w:sz w:val="40"/>
        </w:rPr>
        <w:t>a Rinite Alérgica</w:t>
      </w:r>
    </w:p>
    <w:p w14:paraId="7FD67794" w14:textId="77777777" w:rsidR="00F013EA" w:rsidRDefault="00F013EA" w:rsidP="00471638">
      <w:pPr>
        <w:pStyle w:val="Corpo"/>
        <w:rPr>
          <w:sz w:val="24"/>
        </w:rPr>
      </w:pPr>
    </w:p>
    <w:p w14:paraId="0EAB5E33" w14:textId="6FA848F2" w:rsidR="00471638" w:rsidRDefault="00F013EA" w:rsidP="00471638">
      <w:pPr>
        <w:pStyle w:val="Corpo"/>
        <w:rPr>
          <w:sz w:val="24"/>
        </w:rPr>
      </w:pPr>
      <w:bookmarkStart w:id="35" w:name="_Hlk36041311"/>
      <w:proofErr w:type="spellStart"/>
      <w:r w:rsidRPr="00F013EA">
        <w:rPr>
          <w:sz w:val="24"/>
        </w:rPr>
        <w:t>Bakhshaee</w:t>
      </w:r>
      <w:proofErr w:type="spellEnd"/>
      <w:r w:rsidRPr="00F013EA">
        <w:rPr>
          <w:sz w:val="24"/>
        </w:rPr>
        <w:t xml:space="preserve"> </w:t>
      </w:r>
      <w:bookmarkEnd w:id="35"/>
      <w:r w:rsidRPr="00F013EA">
        <w:rPr>
          <w:i/>
          <w:sz w:val="24"/>
        </w:rPr>
        <w:t>et al</w:t>
      </w:r>
      <w:r w:rsidRPr="00F013EA">
        <w:rPr>
          <w:sz w:val="24"/>
        </w:rPr>
        <w:t xml:space="preserve">. (2011) conduziram um estudo clínico randomizado </w:t>
      </w:r>
      <w:r>
        <w:rPr>
          <w:sz w:val="24"/>
        </w:rPr>
        <w:t xml:space="preserve">para avaliar os efeitos da </w:t>
      </w:r>
      <w:proofErr w:type="spellStart"/>
      <w:r>
        <w:rPr>
          <w:sz w:val="24"/>
        </w:rPr>
        <w:t>silimarina</w:t>
      </w:r>
      <w:proofErr w:type="spellEnd"/>
      <w:r>
        <w:rPr>
          <w:sz w:val="24"/>
        </w:rPr>
        <w:t xml:space="preserve"> na rinite alérgica.</w:t>
      </w:r>
    </w:p>
    <w:p w14:paraId="6F5C793C" w14:textId="77777777" w:rsidR="00F013EA" w:rsidRPr="00946302" w:rsidRDefault="00F013EA" w:rsidP="00471638">
      <w:pPr>
        <w:pStyle w:val="Corpo"/>
        <w:rPr>
          <w:sz w:val="24"/>
        </w:rPr>
      </w:pPr>
    </w:p>
    <w:p w14:paraId="5F497DED" w14:textId="77777777" w:rsidR="00471638" w:rsidRDefault="00471638" w:rsidP="00471638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06816" behindDoc="0" locked="0" layoutInCell="1" allowOverlap="1" wp14:anchorId="05650A27" wp14:editId="45A5B600">
                <wp:simplePos x="0" y="0"/>
                <wp:positionH relativeFrom="margin">
                  <wp:posOffset>15240</wp:posOffset>
                </wp:positionH>
                <wp:positionV relativeFrom="paragraph">
                  <wp:posOffset>22225</wp:posOffset>
                </wp:positionV>
                <wp:extent cx="5372100" cy="619125"/>
                <wp:effectExtent l="0" t="0" r="19050" b="28575"/>
                <wp:wrapNone/>
                <wp:docPr id="56" name="Caixa de texto 46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61912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A47AF08" w14:textId="7DEB1BBD" w:rsidR="00D651CA" w:rsidRPr="00F24B7F" w:rsidRDefault="00D651CA" w:rsidP="00471638">
                            <w:pPr>
                              <w:jc w:val="center"/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</w:pPr>
                            <w:r w:rsidRPr="00F013EA"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  <w:t>94 pacientes com sinais e sintomas de rinite alérgica e teste cutâneo positivo</w:t>
                            </w:r>
                            <w:r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  <w:t xml:space="preserve"> </w:t>
                            </w:r>
                            <w:r w:rsidRPr="00F013EA"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  <w:t>foram randomizados para receber por 1 mê</w:t>
                            </w:r>
                            <w:r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  <w:t>s: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5650A27" id="_x0000_s1066" type="#_x0000_t202" style="position:absolute;left:0;text-align:left;margin-left:1.2pt;margin-top:1.75pt;width:423pt;height:48.75pt;z-index:25270681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" fillcolor="white [3212]" strokecolor="#0070c0">
                <v:textbox>
                  <w:txbxContent>
                    <w:p w14:paraId="0A47AF08" w14:textId="7DEB1BBD" w:rsidR="00D651CA" w:rsidRPr="00F24B7F" w:rsidRDefault="00D651CA" w:rsidP="00471638">
                      <w:pPr>
                        <w:jc w:val="center"/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</w:pPr>
                      <w:r w:rsidRPr="00F013EA"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  <w:t>94 pacientes com sinais e sintomas de rinite alérgica e teste cutâneo positivo</w:t>
                      </w:r>
                      <w:r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  <w:t xml:space="preserve"> </w:t>
                      </w:r>
                      <w:r w:rsidRPr="00F013EA"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  <w:t>foram randomizados para receber por 1 mê</w:t>
                      </w:r>
                      <w:r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  <w:t>s: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0207CEC6" w14:textId="77777777" w:rsidR="00471638" w:rsidRDefault="00471638" w:rsidP="00471638">
      <w:pPr>
        <w:pStyle w:val="Corpo"/>
      </w:pPr>
    </w:p>
    <w:p w14:paraId="0094296C" w14:textId="77777777" w:rsidR="00471638" w:rsidRDefault="00471638" w:rsidP="00471638">
      <w:pPr>
        <w:pStyle w:val="Corpo"/>
      </w:pP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09888" behindDoc="0" locked="0" layoutInCell="1" allowOverlap="1" wp14:anchorId="7EA7C8AD" wp14:editId="05CA8CD0">
                <wp:simplePos x="0" y="0"/>
                <wp:positionH relativeFrom="margin">
                  <wp:posOffset>4272915</wp:posOffset>
                </wp:positionH>
                <wp:positionV relativeFrom="paragraph">
                  <wp:posOffset>114300</wp:posOffset>
                </wp:positionV>
                <wp:extent cx="226695" cy="138430"/>
                <wp:effectExtent l="0" t="0" r="1905" b="0"/>
                <wp:wrapNone/>
                <wp:docPr id="57" name="Triângulo isósceles 5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7C824AC" id="Triângulo isósceles 57" o:spid="_x0000_s1026" type="#_x0000_t5" style="position:absolute;margin-left:336.45pt;margin-top:9pt;width:17.85pt;height:10.9pt;flip:y;z-index:25270988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07840" behindDoc="0" locked="0" layoutInCell="1" allowOverlap="1" wp14:anchorId="4688B3B2" wp14:editId="05628CFC">
                <wp:simplePos x="0" y="0"/>
                <wp:positionH relativeFrom="margin">
                  <wp:posOffset>804545</wp:posOffset>
                </wp:positionH>
                <wp:positionV relativeFrom="paragraph">
                  <wp:posOffset>96520</wp:posOffset>
                </wp:positionV>
                <wp:extent cx="226695" cy="138430"/>
                <wp:effectExtent l="0" t="0" r="1905" b="0"/>
                <wp:wrapNone/>
                <wp:docPr id="58" name="Triângulo isósceles 5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8A11901" id="Triângulo isósceles 58" o:spid="_x0000_s1026" type="#_x0000_t5" style="position:absolute;margin-left:63.35pt;margin-top:7.6pt;width:17.85pt;height:10.9pt;flip:y;z-index:25270784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" fillcolor="#d8d8d8 [2732]" stroked="f">
                <w10:wrap anchorx="margin"/>
              </v:shape>
            </w:pict>
          </mc:Fallback>
        </mc:AlternateContent>
      </w:r>
    </w:p>
    <w:p w14:paraId="4F05BD26" w14:textId="77777777" w:rsidR="00471638" w:rsidRDefault="00471638" w:rsidP="00471638">
      <w:pPr>
        <w:pStyle w:val="Corpo"/>
      </w:pP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08864" behindDoc="0" locked="0" layoutInCell="1" allowOverlap="1" wp14:anchorId="30C74071" wp14:editId="66FFFEEC">
                <wp:simplePos x="0" y="0"/>
                <wp:positionH relativeFrom="margin">
                  <wp:align>right</wp:align>
                </wp:positionH>
                <wp:positionV relativeFrom="paragraph">
                  <wp:posOffset>133985</wp:posOffset>
                </wp:positionV>
                <wp:extent cx="1913890" cy="962025"/>
                <wp:effectExtent l="0" t="0" r="10160" b="28575"/>
                <wp:wrapNone/>
                <wp:docPr id="59" name="Caixa de texto 4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96202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3175D1D" w14:textId="2B65FEF7" w:rsidR="00D651CA" w:rsidRDefault="00D651CA" w:rsidP="0045253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</w:p>
                          <w:p w14:paraId="733B5922" w14:textId="77777777" w:rsidR="00D03E66" w:rsidRDefault="00D03E66" w:rsidP="0047163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17557048" w14:textId="46D75C18" w:rsidR="00D651CA" w:rsidRPr="00684796" w:rsidRDefault="00D651CA" w:rsidP="0047163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Controle</w:t>
                            </w:r>
                          </w:p>
                          <w:p w14:paraId="43C13A25" w14:textId="77777777" w:rsidR="00D651CA" w:rsidRPr="00086CFC" w:rsidRDefault="00D651CA" w:rsidP="0047163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0C74071" id="_x0000_s1067" type="#_x0000_t202" style="position:absolute;left:0;text-align:left;margin-left:99.5pt;margin-top:10.55pt;width:150.7pt;height:75.75pt;z-index:2527088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" fillcolor="#0070c0" strokecolor="#0070c0">
                <v:textbox>
                  <w:txbxContent>
                    <w:p w14:paraId="23175D1D" w14:textId="2B65FEF7" w:rsidR="00D651CA" w:rsidRDefault="00D651CA" w:rsidP="0045253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</w:p>
                    <w:p w14:paraId="733B5922" w14:textId="77777777" w:rsidR="00D03E66" w:rsidRDefault="00D03E66" w:rsidP="0047163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17557048" w14:textId="46D75C18" w:rsidR="00D651CA" w:rsidRPr="00684796" w:rsidRDefault="00D651CA" w:rsidP="0047163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Controle</w:t>
                      </w:r>
                    </w:p>
                    <w:p w14:paraId="43C13A25" w14:textId="77777777" w:rsidR="00D651CA" w:rsidRPr="00086CFC" w:rsidRDefault="00D651CA" w:rsidP="0047163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05792" behindDoc="0" locked="0" layoutInCell="1" allowOverlap="1" wp14:anchorId="05E395B4" wp14:editId="06F2D86F">
                <wp:simplePos x="0" y="0"/>
                <wp:positionH relativeFrom="margin">
                  <wp:align>left</wp:align>
                </wp:positionH>
                <wp:positionV relativeFrom="paragraph">
                  <wp:posOffset>117475</wp:posOffset>
                </wp:positionV>
                <wp:extent cx="1913890" cy="981075"/>
                <wp:effectExtent l="0" t="0" r="10160" b="28575"/>
                <wp:wrapNone/>
                <wp:docPr id="60" name="Caixa de texto 46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98107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2933C94" w14:textId="3F942981" w:rsidR="00D651CA" w:rsidRDefault="00D651CA" w:rsidP="0047163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</w:p>
                          <w:p w14:paraId="6C3344B5" w14:textId="77777777" w:rsidR="00D03E66" w:rsidRDefault="00D03E66" w:rsidP="0047163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14B5C310" w14:textId="704A4483" w:rsidR="00D651CA" w:rsidRDefault="00D651CA" w:rsidP="0047163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Silimarina</w:t>
                            </w:r>
                            <w:proofErr w:type="spellEnd"/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140 mg</w:t>
                            </w:r>
                          </w:p>
                          <w:p w14:paraId="1C475A8D" w14:textId="73830B20" w:rsidR="00D651CA" w:rsidRPr="00471638" w:rsidRDefault="00D651CA" w:rsidP="0047163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Três vezes ao di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5E395B4" id="_x0000_s1068" type="#_x0000_t202" style="position:absolute;left:0;text-align:left;margin-left:0;margin-top:9.25pt;width:150.7pt;height:77.25pt;z-index:252705792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" fillcolor="#0070c0" strokecolor="#0070c0">
                <v:textbox>
                  <w:txbxContent>
                    <w:p w14:paraId="32933C94" w14:textId="3F942981" w:rsidR="00D651CA" w:rsidRDefault="00D651CA" w:rsidP="0047163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</w:p>
                    <w:p w14:paraId="6C3344B5" w14:textId="77777777" w:rsidR="00D03E66" w:rsidRDefault="00D03E66" w:rsidP="0047163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14B5C310" w14:textId="704A4483" w:rsidR="00D651CA" w:rsidRDefault="00D651CA" w:rsidP="0047163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Silimarina</w:t>
                      </w:r>
                      <w:proofErr w:type="spellEnd"/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140 mg</w:t>
                      </w:r>
                    </w:p>
                    <w:p w14:paraId="1C475A8D" w14:textId="73830B20" w:rsidR="00D651CA" w:rsidRPr="00471638" w:rsidRDefault="00D651CA" w:rsidP="0047163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Três vezes ao dia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2A362C06" w14:textId="77777777" w:rsidR="00471638" w:rsidRDefault="00471638" w:rsidP="00471638">
      <w:pPr>
        <w:pStyle w:val="Corpo"/>
      </w:pPr>
    </w:p>
    <w:p w14:paraId="7B43A503" w14:textId="77777777" w:rsidR="00471638" w:rsidRDefault="00471638" w:rsidP="00471638">
      <w:pPr>
        <w:pStyle w:val="Corpo"/>
      </w:pPr>
    </w:p>
    <w:p w14:paraId="6D1E6530" w14:textId="77777777" w:rsidR="00471638" w:rsidRDefault="00471638" w:rsidP="00471638">
      <w:pPr>
        <w:pStyle w:val="Corpo"/>
      </w:pPr>
    </w:p>
    <w:p w14:paraId="69018164" w14:textId="015BD274" w:rsidR="00471638" w:rsidRDefault="00471638" w:rsidP="00471638">
      <w:pPr>
        <w:pStyle w:val="Corpo"/>
        <w:spacing w:before="120" w:after="0"/>
        <w:rPr>
          <w:sz w:val="20"/>
          <w:szCs w:val="23"/>
        </w:rPr>
      </w:pPr>
    </w:p>
    <w:p w14:paraId="3AA565D6" w14:textId="77777777" w:rsidR="00C95923" w:rsidRDefault="00C95923" w:rsidP="00471638">
      <w:pPr>
        <w:pStyle w:val="Corpo"/>
        <w:spacing w:before="120" w:after="0"/>
        <w:rPr>
          <w:sz w:val="20"/>
          <w:szCs w:val="23"/>
        </w:rPr>
      </w:pPr>
    </w:p>
    <w:p w14:paraId="771EA533" w14:textId="69D8BE23" w:rsidR="00F013EA" w:rsidRDefault="00F013EA" w:rsidP="00F013EA">
      <w:pPr>
        <w:pStyle w:val="Corpo"/>
        <w:numPr>
          <w:ilvl w:val="0"/>
          <w:numId w:val="10"/>
        </w:numPr>
        <w:spacing w:before="120" w:after="0"/>
        <w:rPr>
          <w:sz w:val="20"/>
          <w:szCs w:val="23"/>
        </w:rPr>
      </w:pPr>
      <w:r>
        <w:rPr>
          <w:sz w:val="20"/>
          <w:szCs w:val="23"/>
        </w:rPr>
        <w:t>A</w:t>
      </w:r>
      <w:r w:rsidRPr="00F013EA">
        <w:rPr>
          <w:sz w:val="20"/>
          <w:szCs w:val="23"/>
        </w:rPr>
        <w:t xml:space="preserve">mbos os grupos também receberam o tratamento diário de rotina para rinite alérgica, </w:t>
      </w:r>
      <w:proofErr w:type="spellStart"/>
      <w:r>
        <w:rPr>
          <w:sz w:val="20"/>
          <w:szCs w:val="23"/>
        </w:rPr>
        <w:t>cetirizina</w:t>
      </w:r>
      <w:proofErr w:type="spellEnd"/>
      <w:r w:rsidRPr="00F013EA">
        <w:rPr>
          <w:sz w:val="20"/>
          <w:szCs w:val="23"/>
        </w:rPr>
        <w:t xml:space="preserve"> 10 mg por dia</w:t>
      </w:r>
      <w:r>
        <w:rPr>
          <w:sz w:val="20"/>
          <w:szCs w:val="23"/>
        </w:rPr>
        <w:t>.</w:t>
      </w:r>
    </w:p>
    <w:p w14:paraId="4C8D40A2" w14:textId="77777777" w:rsidR="0096291D" w:rsidRPr="00452532" w:rsidRDefault="0096291D" w:rsidP="00452532">
      <w:pPr>
        <w:pStyle w:val="Corpo"/>
        <w:spacing w:before="120" w:after="0"/>
        <w:ind w:left="360"/>
        <w:rPr>
          <w:sz w:val="20"/>
          <w:szCs w:val="23"/>
        </w:rPr>
      </w:pPr>
    </w:p>
    <w:p w14:paraId="58D82CF6" w14:textId="77777777" w:rsidR="00471638" w:rsidRPr="00C72C0B" w:rsidRDefault="00471638" w:rsidP="00471638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7841BF91" w14:textId="77777777" w:rsidR="00471638" w:rsidRPr="00714E9A" w:rsidRDefault="00471638" w:rsidP="00471638">
      <w:pPr>
        <w:pStyle w:val="Corpo"/>
        <w:rPr>
          <w:sz w:val="16"/>
          <w:szCs w:val="16"/>
        </w:rPr>
      </w:pPr>
    </w:p>
    <w:p w14:paraId="0B05150E" w14:textId="321B3B4C" w:rsidR="00F013EA" w:rsidRPr="00F013EA" w:rsidRDefault="00F013EA" w:rsidP="005156CF">
      <w:pPr>
        <w:pStyle w:val="Corpo"/>
        <w:numPr>
          <w:ilvl w:val="0"/>
          <w:numId w:val="9"/>
        </w:numPr>
        <w:spacing w:after="40"/>
        <w:rPr>
          <w:szCs w:val="23"/>
        </w:rPr>
      </w:pPr>
      <w:r w:rsidRPr="00F013EA">
        <w:rPr>
          <w:bCs/>
          <w:szCs w:val="23"/>
        </w:rPr>
        <w:t xml:space="preserve">Com base no Teste de resultado sino-nasal 20 (SNOT-20), foi observada uma melhora significativa na gravidade dos sintomas clínicos em ambos os grupos (9,23 ± 5,14 </w:t>
      </w:r>
      <w:proofErr w:type="spellStart"/>
      <w:r w:rsidRPr="00F013EA">
        <w:rPr>
          <w:bCs/>
          <w:szCs w:val="23"/>
        </w:rPr>
        <w:t>vs</w:t>
      </w:r>
      <w:proofErr w:type="spellEnd"/>
      <w:r w:rsidRPr="00F013EA">
        <w:rPr>
          <w:bCs/>
          <w:szCs w:val="23"/>
        </w:rPr>
        <w:t xml:space="preserve"> 2,20 ± 2,69; P &lt;0,001), que foi estatisticamente significativamente maior no estudo grupo</w:t>
      </w:r>
      <w:r w:rsidR="0096291D">
        <w:rPr>
          <w:bCs/>
          <w:szCs w:val="23"/>
        </w:rPr>
        <w:t xml:space="preserve"> 1</w:t>
      </w:r>
      <w:r w:rsidRPr="00F013EA">
        <w:rPr>
          <w:bCs/>
          <w:szCs w:val="23"/>
        </w:rPr>
        <w:t xml:space="preserve"> (P &lt;0,001);</w:t>
      </w:r>
    </w:p>
    <w:p w14:paraId="59A57DC9" w14:textId="74AEF7D0" w:rsidR="00F013EA" w:rsidRPr="00F013EA" w:rsidRDefault="00F013EA" w:rsidP="005156CF">
      <w:pPr>
        <w:pStyle w:val="Corpo"/>
        <w:numPr>
          <w:ilvl w:val="0"/>
          <w:numId w:val="9"/>
        </w:numPr>
        <w:spacing w:after="40"/>
        <w:rPr>
          <w:szCs w:val="23"/>
        </w:rPr>
      </w:pPr>
      <w:r w:rsidRPr="00F013EA">
        <w:rPr>
          <w:szCs w:val="23"/>
        </w:rPr>
        <w:t xml:space="preserve">Aumento do nível sérico de IgE foi observado após o tratamento com </w:t>
      </w:r>
      <w:proofErr w:type="spellStart"/>
      <w:r w:rsidRPr="00F013EA">
        <w:rPr>
          <w:szCs w:val="23"/>
        </w:rPr>
        <w:t>silimarina</w:t>
      </w:r>
      <w:proofErr w:type="spellEnd"/>
      <w:r w:rsidRPr="00F013EA">
        <w:rPr>
          <w:szCs w:val="23"/>
        </w:rPr>
        <w:t xml:space="preserve"> (P = 0,003).</w:t>
      </w:r>
    </w:p>
    <w:p w14:paraId="0D7F46E5" w14:textId="77777777" w:rsidR="00F013EA" w:rsidRDefault="00F013EA" w:rsidP="00471638">
      <w:pPr>
        <w:pStyle w:val="Corpo"/>
        <w:rPr>
          <w:b/>
          <w:color w:val="339966"/>
        </w:rPr>
      </w:pPr>
    </w:p>
    <w:p w14:paraId="3EAE4475" w14:textId="77777777" w:rsidR="00F013EA" w:rsidRDefault="00F013EA" w:rsidP="00471638">
      <w:pPr>
        <w:pStyle w:val="Corpo"/>
        <w:rPr>
          <w:b/>
          <w:color w:val="339966"/>
        </w:rPr>
      </w:pPr>
    </w:p>
    <w:p w14:paraId="620538D6" w14:textId="66CF6DA5" w:rsidR="00471638" w:rsidRPr="00946302" w:rsidRDefault="00471638" w:rsidP="00471638">
      <w:pPr>
        <w:pStyle w:val="Corpo"/>
        <w:rPr>
          <w:b/>
          <w:color w:val="339966"/>
        </w:rPr>
      </w:pPr>
      <w:r w:rsidRPr="00946302">
        <w:rPr>
          <w:b/>
          <w:color w:val="339966"/>
        </w:rPr>
        <w:t>Conclusão:</w:t>
      </w:r>
    </w:p>
    <w:p w14:paraId="7D624946" w14:textId="77777777" w:rsidR="00471638" w:rsidRPr="0041379C" w:rsidRDefault="00471638" w:rsidP="00471638">
      <w:pPr>
        <w:pStyle w:val="Corpo"/>
        <w:rPr>
          <w:b/>
          <w:color w:val="339966"/>
          <w:sz w:val="16"/>
          <w:szCs w:val="16"/>
        </w:rPr>
      </w:pPr>
    </w:p>
    <w:p w14:paraId="386184AA" w14:textId="59BEAACC" w:rsidR="00471638" w:rsidRPr="0096291D" w:rsidRDefault="00471638" w:rsidP="0096291D">
      <w:pPr>
        <w:pStyle w:val="Corpo"/>
        <w:jc w:val="center"/>
        <w:rPr>
          <w:b/>
          <w:bCs/>
          <w:i/>
        </w:rPr>
      </w:pPr>
      <w:r w:rsidRPr="000B2267">
        <w:rPr>
          <w:b/>
          <w:bCs/>
          <w:i/>
        </w:rPr>
        <w:t xml:space="preserve">Em pacientes com RAS, devido à alergia ao pólen, o </w:t>
      </w:r>
      <w:proofErr w:type="spellStart"/>
      <w:r w:rsidRPr="000B2267">
        <w:rPr>
          <w:b/>
          <w:bCs/>
          <w:i/>
        </w:rPr>
        <w:t>Astragalus</w:t>
      </w:r>
      <w:proofErr w:type="spellEnd"/>
      <w:r w:rsidRPr="000B2267">
        <w:rPr>
          <w:b/>
          <w:bCs/>
          <w:i/>
        </w:rPr>
        <w:t xml:space="preserve"> melhorou de maneira significativa os sintomas primários da RAS, o TSS reflexivo e a qualidade de vida.</w:t>
      </w:r>
    </w:p>
    <w:p w14:paraId="102B322C" w14:textId="77777777" w:rsidR="00471638" w:rsidRDefault="00471638" w:rsidP="00471638">
      <w:pPr>
        <w:pStyle w:val="Corpo"/>
        <w:spacing w:after="40"/>
        <w:rPr>
          <w:sz w:val="16"/>
          <w:szCs w:val="16"/>
        </w:rPr>
      </w:pPr>
    </w:p>
    <w:p w14:paraId="76CE8F98" w14:textId="02AB4C4C" w:rsidR="00471638" w:rsidRDefault="00471638" w:rsidP="0096291D">
      <w:pPr>
        <w:pStyle w:val="Ttulo1"/>
        <w:jc w:val="center"/>
      </w:pPr>
      <w:bookmarkStart w:id="36" w:name="_Toc36632341"/>
      <w:r>
        <w:lastRenderedPageBreak/>
        <w:t>Formulário</w:t>
      </w:r>
      <w:bookmarkEnd w:id="36"/>
    </w:p>
    <w:p w14:paraId="2BCDED76" w14:textId="77777777" w:rsidR="00C95923" w:rsidRDefault="00C95923" w:rsidP="00471638">
      <w:pPr>
        <w:pStyle w:val="Corpo"/>
        <w:rPr>
          <w:b/>
          <w:i/>
          <w:iCs/>
        </w:rPr>
      </w:pPr>
    </w:p>
    <w:p w14:paraId="39E71328" w14:textId="77777777" w:rsidR="00C95923" w:rsidRDefault="00C95923" w:rsidP="00471638">
      <w:pPr>
        <w:pStyle w:val="Corpo"/>
        <w:rPr>
          <w:b/>
          <w:i/>
          <w:iCs/>
        </w:rPr>
      </w:pPr>
    </w:p>
    <w:p w14:paraId="3EC0DA7C" w14:textId="161B8C6E" w:rsidR="00471638" w:rsidRPr="0096291D" w:rsidRDefault="00412BC7" w:rsidP="00471638">
      <w:pPr>
        <w:pStyle w:val="Corpo"/>
        <w:rPr>
          <w:b/>
          <w:i/>
          <w:iCs/>
        </w:rPr>
      </w:pPr>
      <w:r w:rsidRPr="00412BC7">
        <w:rPr>
          <w:b/>
          <w:i/>
          <w:iCs/>
        </w:rPr>
        <w:t xml:space="preserve">Cápsulas de Extrato de </w:t>
      </w:r>
      <w:proofErr w:type="spellStart"/>
      <w:r w:rsidRPr="00412BC7">
        <w:rPr>
          <w:b/>
          <w:i/>
          <w:iCs/>
        </w:rPr>
        <w:t>Silimarina</w:t>
      </w:r>
      <w:proofErr w:type="spellEnd"/>
      <w:r w:rsidRPr="00412BC7">
        <w:rPr>
          <w:b/>
          <w:i/>
          <w:iCs/>
        </w:rPr>
        <w:t xml:space="preserve"> para Adultos</w:t>
      </w:r>
    </w:p>
    <w:p w14:paraId="078A89F6" w14:textId="77777777" w:rsidR="00471638" w:rsidRPr="00C30C20" w:rsidRDefault="00471638" w:rsidP="00471638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471638" w:rsidRPr="009537E7" w14:paraId="42A6E390" w14:textId="77777777" w:rsidTr="00E75102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68DB5DB5" w14:textId="264D307D" w:rsidR="00471638" w:rsidRPr="00412BC7" w:rsidRDefault="00412BC7" w:rsidP="00E75102">
            <w:pPr>
              <w:pStyle w:val="Corpo"/>
              <w:jc w:val="center"/>
              <w:rPr>
                <w:b/>
                <w:iCs/>
                <w:color w:val="FFFFFF" w:themeColor="background1"/>
                <w:sz w:val="22"/>
              </w:rPr>
            </w:pPr>
            <w:proofErr w:type="spellStart"/>
            <w:r w:rsidRPr="00412BC7">
              <w:rPr>
                <w:b/>
                <w:iCs/>
                <w:color w:val="FFFFFF" w:themeColor="background1"/>
                <w:sz w:val="22"/>
              </w:rPr>
              <w:t>Silimarina</w:t>
            </w:r>
            <w:proofErr w:type="spellEnd"/>
          </w:p>
        </w:tc>
      </w:tr>
      <w:tr w:rsidR="00412BC7" w:rsidRPr="009537E7" w14:paraId="78DB8E1B" w14:textId="77777777" w:rsidTr="00412BC7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1774D9FD" w14:textId="060C1252" w:rsidR="00412BC7" w:rsidRPr="00484A64" w:rsidRDefault="00412BC7" w:rsidP="00412BC7">
            <w:pPr>
              <w:pStyle w:val="Corpo"/>
              <w:jc w:val="center"/>
            </w:pPr>
            <w:proofErr w:type="spellStart"/>
            <w:r>
              <w:t>Silimarina</w:t>
            </w:r>
            <w:proofErr w:type="spellEnd"/>
            <w:r>
              <w:t>..........................</w:t>
            </w:r>
            <w:r w:rsidR="007F7783">
              <w:t>..</w:t>
            </w:r>
            <w:r>
              <w:t>...</w:t>
            </w:r>
            <w:r w:rsidR="00C24F62">
              <w:t>.</w:t>
            </w:r>
            <w:r>
              <w:t>........</w:t>
            </w:r>
            <w:r w:rsidRPr="00F6100A">
              <w:t>140 mg</w:t>
            </w:r>
          </w:p>
        </w:tc>
      </w:tr>
      <w:tr w:rsidR="00412BC7" w:rsidRPr="009537E7" w14:paraId="66367F26" w14:textId="77777777" w:rsidTr="00412BC7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19E7A1CA" w14:textId="35C24913" w:rsidR="00412BC7" w:rsidRPr="00484A64" w:rsidRDefault="00412BC7" w:rsidP="00412BC7">
            <w:pPr>
              <w:pStyle w:val="Corpo"/>
              <w:jc w:val="center"/>
            </w:pPr>
            <w:r>
              <w:t>Excipiente qsp.....................</w:t>
            </w:r>
            <w:r w:rsidR="00C24F62">
              <w:t>...</w:t>
            </w:r>
            <w:r>
              <w:t>....1 Cápsula</w:t>
            </w:r>
          </w:p>
        </w:tc>
      </w:tr>
    </w:tbl>
    <w:p w14:paraId="742B2ECF" w14:textId="77777777" w:rsidR="00412BC7" w:rsidRPr="00412BC7" w:rsidRDefault="00412BC7" w:rsidP="00412BC7">
      <w:pPr>
        <w:pStyle w:val="Corpo"/>
        <w:ind w:right="3969"/>
        <w:jc w:val="left"/>
        <w:rPr>
          <w:sz w:val="16"/>
          <w:szCs w:val="16"/>
        </w:rPr>
      </w:pPr>
      <w:r w:rsidRPr="00412BC7">
        <w:rPr>
          <w:sz w:val="16"/>
          <w:szCs w:val="16"/>
        </w:rPr>
        <w:t>Administrar 1 cápsula, 3 vezes ao dia, ou conforme orientação médica.</w:t>
      </w:r>
    </w:p>
    <w:p w14:paraId="70D9CD0C" w14:textId="77777777" w:rsidR="00471638" w:rsidRDefault="00471638" w:rsidP="00471638">
      <w:pPr>
        <w:pStyle w:val="Corpo"/>
        <w:ind w:right="3969"/>
        <w:jc w:val="left"/>
        <w:rPr>
          <w:sz w:val="16"/>
          <w:szCs w:val="16"/>
        </w:rPr>
      </w:pPr>
    </w:p>
    <w:p w14:paraId="6E9C420A" w14:textId="77777777" w:rsidR="00471638" w:rsidRDefault="00471638" w:rsidP="00471638">
      <w:pPr>
        <w:pStyle w:val="Corpo"/>
        <w:ind w:right="3969"/>
        <w:jc w:val="left"/>
        <w:rPr>
          <w:sz w:val="16"/>
          <w:szCs w:val="16"/>
        </w:rPr>
      </w:pPr>
    </w:p>
    <w:p w14:paraId="7B9E5D0F" w14:textId="77777777" w:rsidR="00471638" w:rsidRDefault="00471638" w:rsidP="00471638">
      <w:pPr>
        <w:pStyle w:val="Corpo"/>
        <w:ind w:right="3969"/>
        <w:jc w:val="left"/>
        <w:rPr>
          <w:sz w:val="16"/>
          <w:szCs w:val="16"/>
        </w:rPr>
      </w:pPr>
    </w:p>
    <w:p w14:paraId="4E576843" w14:textId="70D6AC09" w:rsidR="00471638" w:rsidRDefault="00471638" w:rsidP="00946302">
      <w:pPr>
        <w:pStyle w:val="Corpo"/>
        <w:spacing w:after="40"/>
        <w:rPr>
          <w:sz w:val="16"/>
          <w:szCs w:val="16"/>
        </w:rPr>
      </w:pPr>
    </w:p>
    <w:p w14:paraId="7692D28C" w14:textId="79A439AB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2C455C38" w14:textId="7BEF96FF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3180BFDB" w14:textId="334CFAEB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2B42D25A" w14:textId="3D8C9D63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567EBEDF" w14:textId="576D5E08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19BD3DC3" w14:textId="0BF7280D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23C835C5" w14:textId="52C37F23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30F140E0" w14:textId="32529F14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26AD839B" w14:textId="699E93C5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0397CAD5" w14:textId="714CEDD2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2F4C8415" w14:textId="2573D799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6822C45F" w14:textId="18D46EC5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28AA3184" w14:textId="243A6667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6F7741E6" w14:textId="4D281581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15CDE6EF" w14:textId="172115F9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6B54BF4E" w14:textId="2D3C08FA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73311930" w14:textId="3DA03362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45E014A3" w14:textId="4084897B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379B0C79" w14:textId="523A6129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24AE4E9E" w14:textId="4E0ACC61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0F4F7BEF" w14:textId="7752395E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286FB82C" w14:textId="60F92E8C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527BA466" w14:textId="6C5EBA57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091F7AEB" w14:textId="17BB3EA6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055F1F67" w14:textId="2D4475A1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366178B5" w14:textId="77777777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5259192D" w14:textId="3F27ACAA" w:rsidR="007F7783" w:rsidRDefault="007F7783" w:rsidP="00946302">
      <w:pPr>
        <w:pStyle w:val="Corpo"/>
        <w:spacing w:after="40"/>
        <w:rPr>
          <w:sz w:val="16"/>
          <w:szCs w:val="16"/>
        </w:rPr>
      </w:pPr>
    </w:p>
    <w:p w14:paraId="7A6B097F" w14:textId="4FF0CC17" w:rsidR="00F925E3" w:rsidRPr="00F14D5A" w:rsidRDefault="00F925E3" w:rsidP="00F925E3">
      <w:pPr>
        <w:pStyle w:val="Ttulo1"/>
        <w:jc w:val="center"/>
      </w:pPr>
      <w:bookmarkStart w:id="37" w:name="_Toc36632342"/>
      <w:r>
        <w:lastRenderedPageBreak/>
        <w:t>Estudo 4</w:t>
      </w:r>
      <w:bookmarkEnd w:id="37"/>
    </w:p>
    <w:p w14:paraId="77584A7D" w14:textId="77777777" w:rsidR="00F925E3" w:rsidRDefault="00F925E3" w:rsidP="00F925E3">
      <w:pPr>
        <w:pStyle w:val="Subtitulocorpo"/>
      </w:pPr>
      <w:r>
        <w:t>Associação Promove a Melhora dos Sintomas da Rinite Alérgica</w:t>
      </w:r>
    </w:p>
    <w:p w14:paraId="112E9945" w14:textId="77777777" w:rsidR="00F925E3" w:rsidRDefault="00F925E3" w:rsidP="00F925E3">
      <w:pPr>
        <w:pStyle w:val="Corpo"/>
        <w:rPr>
          <w:sz w:val="24"/>
        </w:rPr>
      </w:pPr>
    </w:p>
    <w:p w14:paraId="43BAA948" w14:textId="77777777" w:rsidR="00F925E3" w:rsidRPr="00CA161D" w:rsidRDefault="00F925E3" w:rsidP="00F925E3">
      <w:pPr>
        <w:pStyle w:val="Corpo"/>
        <w:spacing w:after="120"/>
        <w:rPr>
          <w:sz w:val="24"/>
        </w:rPr>
      </w:pPr>
      <w:r>
        <w:rPr>
          <w:sz w:val="24"/>
        </w:rPr>
        <w:t xml:space="preserve">Chen </w:t>
      </w:r>
      <w:r>
        <w:rPr>
          <w:i/>
          <w:sz w:val="24"/>
        </w:rPr>
        <w:t xml:space="preserve">et al., </w:t>
      </w:r>
      <w:r>
        <w:rPr>
          <w:sz w:val="24"/>
        </w:rPr>
        <w:t xml:space="preserve">(2018) realizaram um estudo aberto e randomizado com o objetivo de comparar a eficácia e os potenciais mecanismos da </w:t>
      </w:r>
      <w:proofErr w:type="spellStart"/>
      <w:r>
        <w:rPr>
          <w:sz w:val="24"/>
        </w:rPr>
        <w:t>budesonida</w:t>
      </w:r>
      <w:proofErr w:type="spellEnd"/>
      <w:r>
        <w:rPr>
          <w:sz w:val="24"/>
        </w:rPr>
        <w:t xml:space="preserve"> e </w:t>
      </w:r>
      <w:proofErr w:type="spellStart"/>
      <w:r>
        <w:rPr>
          <w:sz w:val="24"/>
        </w:rPr>
        <w:t>montelucaste</w:t>
      </w:r>
      <w:proofErr w:type="spellEnd"/>
      <w:r>
        <w:rPr>
          <w:sz w:val="24"/>
        </w:rPr>
        <w:t xml:space="preserve"> em monoterapias ou combinados em indivíduos com rinite alérgica sazonal.</w:t>
      </w:r>
    </w:p>
    <w:p w14:paraId="6AFD185A" w14:textId="4072EF55" w:rsidR="00F925E3" w:rsidRPr="00946302" w:rsidRDefault="0096291D" w:rsidP="00F925E3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19104" behindDoc="0" locked="0" layoutInCell="1" allowOverlap="1" wp14:anchorId="38BE4A18" wp14:editId="692B4472">
                <wp:simplePos x="0" y="0"/>
                <wp:positionH relativeFrom="margin">
                  <wp:posOffset>15240</wp:posOffset>
                </wp:positionH>
                <wp:positionV relativeFrom="paragraph">
                  <wp:posOffset>165735</wp:posOffset>
                </wp:positionV>
                <wp:extent cx="5372100" cy="600075"/>
                <wp:effectExtent l="0" t="0" r="19050" b="28575"/>
                <wp:wrapNone/>
                <wp:docPr id="450" name="Caixa de texto 46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60007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341C55F" w14:textId="47D817FE" w:rsidR="00D651CA" w:rsidRPr="009D65A4" w:rsidRDefault="00D651CA" w:rsidP="00F925E3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Para isso, 100 pacientes (18 a 60 anos) foram randomizados e divididos em três grupos, nos quais receberam durante 14 dias: </w:t>
                            </w:r>
                          </w:p>
                          <w:p w14:paraId="2D3DA3D5" w14:textId="77777777" w:rsidR="00D651CA" w:rsidRPr="00F24B7F" w:rsidRDefault="00D651CA" w:rsidP="00F925E3">
                            <w:pPr>
                              <w:jc w:val="center"/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8BE4A18" id="_x0000_s1069" type="#_x0000_t202" style="position:absolute;left:0;text-align:left;margin-left:1.2pt;margin-top:13.05pt;width:423pt;height:47.25pt;z-index:25271910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" fillcolor="white [3212]" strokecolor="#0070c0">
                <v:textbox>
                  <w:txbxContent>
                    <w:p w14:paraId="2341C55F" w14:textId="47D817FE" w:rsidR="00D651CA" w:rsidRPr="009D65A4" w:rsidRDefault="00D651CA" w:rsidP="00F925E3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Para isso, 100 pacientes (18 a 60 anos) foram randomizados e divididos em três grupos, nos quais receberam durante 14 dias: </w:t>
                      </w:r>
                    </w:p>
                    <w:p w14:paraId="2D3DA3D5" w14:textId="77777777" w:rsidR="00D651CA" w:rsidRPr="00F24B7F" w:rsidRDefault="00D651CA" w:rsidP="00F925E3">
                      <w:pPr>
                        <w:jc w:val="center"/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A9C35CD" w14:textId="47A28270" w:rsidR="00F925E3" w:rsidRDefault="00F925E3" w:rsidP="00F925E3">
      <w:pPr>
        <w:pStyle w:val="Corpo"/>
        <w:rPr>
          <w:sz w:val="24"/>
        </w:rPr>
      </w:pPr>
      <w:r>
        <w:rPr>
          <w:sz w:val="24"/>
        </w:rPr>
        <w:br/>
      </w:r>
    </w:p>
    <w:p w14:paraId="25C8ABC0" w14:textId="77777777" w:rsidR="00F925E3" w:rsidRDefault="00F925E3" w:rsidP="00F925E3">
      <w:pPr>
        <w:pStyle w:val="Corpo"/>
      </w:pPr>
    </w:p>
    <w:p w14:paraId="1E71BA05" w14:textId="77777777" w:rsidR="00F925E3" w:rsidRDefault="00F925E3" w:rsidP="00F925E3">
      <w:pPr>
        <w:pStyle w:val="Corpo"/>
      </w:pPr>
      <w:r w:rsidRPr="00251EAD">
        <w:rPr>
          <w:noProof/>
        </w:rPr>
        <mc:AlternateContent>
          <mc:Choice Requires="wps">
            <w:drawing>
              <wp:anchor distT="0" distB="0" distL="114300" distR="114300" simplePos="0" relativeHeight="252724224" behindDoc="0" locked="0" layoutInCell="1" allowOverlap="1" wp14:anchorId="1DBC2109" wp14:editId="554C22EC">
                <wp:simplePos x="0" y="0"/>
                <wp:positionH relativeFrom="margin">
                  <wp:posOffset>2666706</wp:posOffset>
                </wp:positionH>
                <wp:positionV relativeFrom="paragraph">
                  <wp:posOffset>94899</wp:posOffset>
                </wp:positionV>
                <wp:extent cx="226695" cy="138430"/>
                <wp:effectExtent l="0" t="0" r="1905" b="0"/>
                <wp:wrapNone/>
                <wp:docPr id="456" name="Triângulo isósceles 45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439B511" id="Triângulo isósceles 456" o:spid="_x0000_s1026" type="#_x0000_t5" style="position:absolute;margin-left:210pt;margin-top:7.45pt;width:17.85pt;height:10.9pt;flip:y;z-index:25272422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" fillcolor="#d8d8d8 [2732]" stroked="f">
                <w10:wrap anchorx="margin"/>
              </v:shape>
            </w:pict>
          </mc:Fallback>
        </mc:AlternateContent>
      </w: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22176" behindDoc="0" locked="0" layoutInCell="1" allowOverlap="1" wp14:anchorId="64E48A9A" wp14:editId="2EA6321A">
                <wp:simplePos x="0" y="0"/>
                <wp:positionH relativeFrom="margin">
                  <wp:posOffset>4736939</wp:posOffset>
                </wp:positionH>
                <wp:positionV relativeFrom="paragraph">
                  <wp:posOffset>100653</wp:posOffset>
                </wp:positionV>
                <wp:extent cx="226695" cy="138430"/>
                <wp:effectExtent l="0" t="0" r="1905" b="0"/>
                <wp:wrapNone/>
                <wp:docPr id="451" name="Triângulo isósceles 45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F1B612A" id="Triângulo isósceles 451" o:spid="_x0000_s1026" type="#_x0000_t5" style="position:absolute;margin-left:373pt;margin-top:7.95pt;width:17.85pt;height:10.9pt;flip:y;z-index:25272217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20128" behindDoc="0" locked="0" layoutInCell="1" allowOverlap="1" wp14:anchorId="38DCE876" wp14:editId="0DCEC89E">
                <wp:simplePos x="0" y="0"/>
                <wp:positionH relativeFrom="margin">
                  <wp:posOffset>804545</wp:posOffset>
                </wp:positionH>
                <wp:positionV relativeFrom="paragraph">
                  <wp:posOffset>96520</wp:posOffset>
                </wp:positionV>
                <wp:extent cx="226695" cy="138430"/>
                <wp:effectExtent l="0" t="0" r="1905" b="0"/>
                <wp:wrapNone/>
                <wp:docPr id="452" name="Triângulo isósceles 45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A8F2B47" id="Triângulo isósceles 452" o:spid="_x0000_s1026" type="#_x0000_t5" style="position:absolute;margin-left:63.35pt;margin-top:7.6pt;width:17.85pt;height:10.9pt;flip:y;z-index:25272012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" fillcolor="#d8d8d8 [2732]" stroked="f">
                <w10:wrap anchorx="margin"/>
              </v:shape>
            </w:pict>
          </mc:Fallback>
        </mc:AlternateContent>
      </w:r>
    </w:p>
    <w:p w14:paraId="0BFA206B" w14:textId="7619EA89" w:rsidR="00F925E3" w:rsidRDefault="0096291D" w:rsidP="00F925E3">
      <w:pPr>
        <w:pStyle w:val="Corpo"/>
      </w:pP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21152" behindDoc="0" locked="0" layoutInCell="1" allowOverlap="1" wp14:anchorId="4B41E13C" wp14:editId="2C0758EB">
                <wp:simplePos x="0" y="0"/>
                <wp:positionH relativeFrom="margin">
                  <wp:posOffset>3834765</wp:posOffset>
                </wp:positionH>
                <wp:positionV relativeFrom="paragraph">
                  <wp:posOffset>144146</wp:posOffset>
                </wp:positionV>
                <wp:extent cx="1913890" cy="1104900"/>
                <wp:effectExtent l="0" t="0" r="10160" b="19050"/>
                <wp:wrapNone/>
                <wp:docPr id="453" name="Caixa de texto 4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110490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4BBB2B9" w14:textId="77777777" w:rsidR="00D651CA" w:rsidRDefault="00D651CA" w:rsidP="00F925E3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3</w:t>
                            </w:r>
                          </w:p>
                          <w:p w14:paraId="3FC438C7" w14:textId="77777777" w:rsidR="00D651CA" w:rsidRDefault="00D651CA" w:rsidP="00F925E3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Budesonida</w:t>
                            </w:r>
                            <w:proofErr w:type="spellEnd"/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64 µg</w:t>
                            </w:r>
                          </w:p>
                          <w:p w14:paraId="65C2EE67" w14:textId="77777777" w:rsidR="00D651CA" w:rsidRDefault="00D651CA" w:rsidP="00F925E3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2 pulv. 2 vezes ao dia</w:t>
                            </w: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  <w:t xml:space="preserve"> </w:t>
                            </w:r>
                          </w:p>
                          <w:p w14:paraId="0240C388" w14:textId="77777777" w:rsidR="00D651CA" w:rsidRDefault="00D651CA" w:rsidP="00F925E3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Montelucaste</w:t>
                            </w:r>
                            <w:proofErr w:type="spellEnd"/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10 mg </w:t>
                            </w:r>
                          </w:p>
                          <w:p w14:paraId="0999F148" w14:textId="77777777" w:rsidR="00D651CA" w:rsidRPr="00684796" w:rsidRDefault="00D651CA" w:rsidP="00F925E3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uma vez ao dia</w:t>
                            </w:r>
                          </w:p>
                          <w:p w14:paraId="71CA0576" w14:textId="77777777" w:rsidR="00D651CA" w:rsidRPr="00086CFC" w:rsidRDefault="00D651CA" w:rsidP="00F925E3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B41E13C" id="_x0000_s1070" type="#_x0000_t202" style="position:absolute;left:0;text-align:left;margin-left:301.95pt;margin-top:11.35pt;width:150.7pt;height:87pt;z-index:25272115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" fillcolor="#0070c0" strokecolor="#0070c0">
                <v:textbox>
                  <w:txbxContent>
                    <w:p w14:paraId="54BBB2B9" w14:textId="77777777" w:rsidR="00D651CA" w:rsidRDefault="00D651CA" w:rsidP="00F925E3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3</w:t>
                      </w:r>
                    </w:p>
                    <w:p w14:paraId="3FC438C7" w14:textId="77777777" w:rsidR="00D651CA" w:rsidRDefault="00D651CA" w:rsidP="00F925E3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Budesonida</w:t>
                      </w:r>
                      <w:proofErr w:type="spellEnd"/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64 µg</w:t>
                      </w:r>
                    </w:p>
                    <w:p w14:paraId="65C2EE67" w14:textId="77777777" w:rsidR="00D651CA" w:rsidRDefault="00D651CA" w:rsidP="00F925E3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2 pulv. 2 vezes ao dia</w:t>
                      </w:r>
                      <w:r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  <w:t xml:space="preserve"> </w:t>
                      </w:r>
                    </w:p>
                    <w:p w14:paraId="0240C388" w14:textId="77777777" w:rsidR="00D651CA" w:rsidRDefault="00D651CA" w:rsidP="00F925E3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Montelucaste</w:t>
                      </w:r>
                      <w:proofErr w:type="spellEnd"/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10 mg </w:t>
                      </w:r>
                    </w:p>
                    <w:p w14:paraId="0999F148" w14:textId="77777777" w:rsidR="00D651CA" w:rsidRPr="00684796" w:rsidRDefault="00D651CA" w:rsidP="00F925E3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uma vez ao dia</w:t>
                      </w:r>
                    </w:p>
                    <w:p w14:paraId="71CA0576" w14:textId="77777777" w:rsidR="00D651CA" w:rsidRPr="00086CFC" w:rsidRDefault="00D651CA" w:rsidP="00F925E3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 w:rsidRPr="00251EAD">
        <w:rPr>
          <w:noProof/>
        </w:rPr>
        <mc:AlternateContent>
          <mc:Choice Requires="wps">
            <w:drawing>
              <wp:anchor distT="0" distB="0" distL="114300" distR="114300" simplePos="0" relativeHeight="252723200" behindDoc="0" locked="0" layoutInCell="1" allowOverlap="1" wp14:anchorId="50F30F64" wp14:editId="09C37677">
                <wp:simplePos x="0" y="0"/>
                <wp:positionH relativeFrom="margin">
                  <wp:posOffset>1758315</wp:posOffset>
                </wp:positionH>
                <wp:positionV relativeFrom="paragraph">
                  <wp:posOffset>144145</wp:posOffset>
                </wp:positionV>
                <wp:extent cx="1913890" cy="1104900"/>
                <wp:effectExtent l="0" t="0" r="10160" b="19050"/>
                <wp:wrapNone/>
                <wp:docPr id="455" name="Caixa de texto 4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110490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0C2DF72" w14:textId="62703FCB" w:rsidR="00D651CA" w:rsidRDefault="00D651CA" w:rsidP="00F925E3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</w:p>
                          <w:p w14:paraId="3F02F3AD" w14:textId="77777777" w:rsidR="00D651CA" w:rsidRDefault="00D651CA" w:rsidP="00F925E3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Montelucaste</w:t>
                            </w:r>
                            <w:proofErr w:type="spellEnd"/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</w:p>
                          <w:p w14:paraId="6F4B16D3" w14:textId="62FAAC02" w:rsidR="00D651CA" w:rsidRDefault="00D651CA" w:rsidP="00F925E3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10 mg uma vez ao dia</w:t>
                            </w:r>
                          </w:p>
                          <w:p w14:paraId="2EB79AD5" w14:textId="77777777" w:rsidR="00D651CA" w:rsidRPr="00086CFC" w:rsidRDefault="00D651CA" w:rsidP="00F925E3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0F30F64" id="_x0000_s1071" type="#_x0000_t202" style="position:absolute;left:0;text-align:left;margin-left:138.45pt;margin-top:11.35pt;width:150.7pt;height:87pt;z-index:25272320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" fillcolor="#0070c0" strokecolor="#0070c0">
                <v:textbox>
                  <w:txbxContent>
                    <w:p w14:paraId="30C2DF72" w14:textId="62703FCB" w:rsidR="00D651CA" w:rsidRDefault="00D651CA" w:rsidP="00F925E3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</w:p>
                    <w:p w14:paraId="3F02F3AD" w14:textId="77777777" w:rsidR="00D651CA" w:rsidRDefault="00D651CA" w:rsidP="00F925E3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Montelucaste</w:t>
                      </w:r>
                      <w:proofErr w:type="spellEnd"/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</w:p>
                    <w:p w14:paraId="6F4B16D3" w14:textId="62FAAC02" w:rsidR="00D651CA" w:rsidRDefault="00D651CA" w:rsidP="00F925E3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10 mg uma vez ao dia</w:t>
                      </w:r>
                    </w:p>
                    <w:p w14:paraId="2EB79AD5" w14:textId="77777777" w:rsidR="00D651CA" w:rsidRPr="00086CFC" w:rsidRDefault="00D651CA" w:rsidP="00F925E3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18080" behindDoc="0" locked="0" layoutInCell="1" allowOverlap="1" wp14:anchorId="4BF9DEAD" wp14:editId="4A27C999">
                <wp:simplePos x="0" y="0"/>
                <wp:positionH relativeFrom="margin">
                  <wp:posOffset>-318135</wp:posOffset>
                </wp:positionH>
                <wp:positionV relativeFrom="paragraph">
                  <wp:posOffset>134620</wp:posOffset>
                </wp:positionV>
                <wp:extent cx="1913890" cy="1114425"/>
                <wp:effectExtent l="0" t="0" r="10160" b="28575"/>
                <wp:wrapNone/>
                <wp:docPr id="454" name="Caixa de texto 46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111442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E407A70" w14:textId="77777777" w:rsidR="00D651CA" w:rsidRDefault="00D651CA" w:rsidP="00F925E3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</w:p>
                          <w:p w14:paraId="3AA6120D" w14:textId="77777777" w:rsidR="00D651CA" w:rsidRDefault="00D651CA" w:rsidP="00F925E3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Budesonida</w:t>
                            </w:r>
                            <w:proofErr w:type="spellEnd"/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64 µg</w:t>
                            </w:r>
                          </w:p>
                          <w:p w14:paraId="100F3DD7" w14:textId="77777777" w:rsidR="00D651CA" w:rsidRDefault="00D651CA" w:rsidP="00F925E3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2 pulverizações cada narina</w:t>
                            </w:r>
                          </w:p>
                          <w:p w14:paraId="33C40EAA" w14:textId="77777777" w:rsidR="00D651CA" w:rsidRPr="00086CFC" w:rsidRDefault="00D651CA" w:rsidP="00F925E3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2 vezes ao dia</w:t>
                            </w: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  <w:t xml:space="preserve"> </w:t>
                            </w:r>
                          </w:p>
                          <w:p w14:paraId="03735406" w14:textId="77777777" w:rsidR="00D651CA" w:rsidRPr="00471638" w:rsidRDefault="00D651CA" w:rsidP="00F925E3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BF9DEAD" id="_x0000_s1072" type="#_x0000_t202" style="position:absolute;left:0;text-align:left;margin-left:-25.05pt;margin-top:10.6pt;width:150.7pt;height:87.75pt;z-index:25271808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" fillcolor="#0070c0" strokecolor="#0070c0">
                <v:textbox>
                  <w:txbxContent>
                    <w:p w14:paraId="6E407A70" w14:textId="77777777" w:rsidR="00D651CA" w:rsidRDefault="00D651CA" w:rsidP="00F925E3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</w:p>
                    <w:p w14:paraId="3AA6120D" w14:textId="77777777" w:rsidR="00D651CA" w:rsidRDefault="00D651CA" w:rsidP="00F925E3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Budesonida</w:t>
                      </w:r>
                      <w:proofErr w:type="spellEnd"/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64 µg</w:t>
                      </w:r>
                    </w:p>
                    <w:p w14:paraId="100F3DD7" w14:textId="77777777" w:rsidR="00D651CA" w:rsidRDefault="00D651CA" w:rsidP="00F925E3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2 pulverizações cada narina</w:t>
                      </w:r>
                    </w:p>
                    <w:p w14:paraId="33C40EAA" w14:textId="77777777" w:rsidR="00D651CA" w:rsidRPr="00086CFC" w:rsidRDefault="00D651CA" w:rsidP="00F925E3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2 vezes ao dia</w:t>
                      </w:r>
                      <w:r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  <w:t xml:space="preserve"> </w:t>
                      </w:r>
                    </w:p>
                    <w:p w14:paraId="03735406" w14:textId="77777777" w:rsidR="00D651CA" w:rsidRPr="00471638" w:rsidRDefault="00D651CA" w:rsidP="00F925E3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15BA711B" w14:textId="77777777" w:rsidR="00F925E3" w:rsidRDefault="00F925E3" w:rsidP="00F925E3">
      <w:pPr>
        <w:pStyle w:val="Corpo"/>
      </w:pPr>
    </w:p>
    <w:p w14:paraId="2C91D02F" w14:textId="77777777" w:rsidR="00F925E3" w:rsidRDefault="00F925E3" w:rsidP="00F925E3">
      <w:pPr>
        <w:pStyle w:val="Corpo"/>
      </w:pPr>
    </w:p>
    <w:p w14:paraId="70EC5777" w14:textId="77777777" w:rsidR="00F925E3" w:rsidRDefault="00F925E3" w:rsidP="00F925E3">
      <w:pPr>
        <w:pStyle w:val="Corpo"/>
      </w:pPr>
    </w:p>
    <w:p w14:paraId="35E45981" w14:textId="77777777" w:rsidR="00F925E3" w:rsidRDefault="00F925E3" w:rsidP="00F925E3">
      <w:pPr>
        <w:pStyle w:val="Corpo"/>
        <w:spacing w:before="120"/>
        <w:rPr>
          <w:sz w:val="20"/>
        </w:rPr>
      </w:pPr>
    </w:p>
    <w:p w14:paraId="144A8BA6" w14:textId="77777777" w:rsidR="00F925E3" w:rsidRDefault="00F925E3" w:rsidP="00F925E3">
      <w:pPr>
        <w:pStyle w:val="Corpo"/>
        <w:spacing w:before="120" w:after="0"/>
        <w:rPr>
          <w:sz w:val="20"/>
          <w:szCs w:val="23"/>
        </w:rPr>
      </w:pPr>
    </w:p>
    <w:p w14:paraId="0ADC145C" w14:textId="7F7419AC" w:rsidR="00F925E3" w:rsidRDefault="00F925E3" w:rsidP="00F925E3">
      <w:pPr>
        <w:pStyle w:val="Corpo"/>
        <w:spacing w:before="120" w:after="0"/>
        <w:rPr>
          <w:sz w:val="20"/>
          <w:szCs w:val="23"/>
        </w:rPr>
      </w:pPr>
    </w:p>
    <w:p w14:paraId="3805B19D" w14:textId="77777777" w:rsidR="00F925E3" w:rsidRPr="00C72C0B" w:rsidRDefault="00F925E3" w:rsidP="00F925E3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4D7BA39C" w14:textId="77777777" w:rsidR="00F925E3" w:rsidRPr="00714E9A" w:rsidRDefault="00F925E3" w:rsidP="00F925E3">
      <w:pPr>
        <w:pStyle w:val="Corpo"/>
        <w:rPr>
          <w:sz w:val="16"/>
          <w:szCs w:val="16"/>
        </w:rPr>
      </w:pPr>
    </w:p>
    <w:p w14:paraId="1B406DC4" w14:textId="77777777" w:rsidR="00F925E3" w:rsidRPr="00D229E4" w:rsidRDefault="00F925E3" w:rsidP="00F925E3">
      <w:pPr>
        <w:pStyle w:val="Corpo"/>
        <w:numPr>
          <w:ilvl w:val="0"/>
          <w:numId w:val="1"/>
        </w:numPr>
        <w:spacing w:after="120"/>
        <w:rPr>
          <w:sz w:val="24"/>
        </w:rPr>
      </w:pPr>
      <w:r w:rsidRPr="00D229E4">
        <w:rPr>
          <w:sz w:val="24"/>
        </w:rPr>
        <w:t>Todos os tratamentos melhoraram significativamente os sintomas</w:t>
      </w:r>
      <w:r>
        <w:rPr>
          <w:sz w:val="24"/>
        </w:rPr>
        <w:t xml:space="preserve"> da rinite</w:t>
      </w:r>
      <w:r w:rsidRPr="00D229E4">
        <w:rPr>
          <w:sz w:val="24"/>
        </w:rPr>
        <w:t xml:space="preserve"> desde o início</w:t>
      </w:r>
      <w:r>
        <w:rPr>
          <w:sz w:val="24"/>
        </w:rPr>
        <w:t xml:space="preserve"> do estudo</w:t>
      </w:r>
      <w:r w:rsidRPr="00D229E4">
        <w:rPr>
          <w:sz w:val="24"/>
        </w:rPr>
        <w:t xml:space="preserve">. Contudo, o grupo 3 demonstrou </w:t>
      </w:r>
      <w:r>
        <w:rPr>
          <w:sz w:val="24"/>
        </w:rPr>
        <w:t>resultados mais significativos</w:t>
      </w:r>
      <w:r w:rsidRPr="00D229E4">
        <w:rPr>
          <w:sz w:val="24"/>
        </w:rPr>
        <w:t xml:space="preserve"> na congestão nasal em comparação com os outros </w:t>
      </w:r>
      <w:r>
        <w:rPr>
          <w:sz w:val="24"/>
        </w:rPr>
        <w:t xml:space="preserve">dois </w:t>
      </w:r>
      <w:r w:rsidRPr="00D229E4">
        <w:rPr>
          <w:sz w:val="24"/>
        </w:rPr>
        <w:t>grupos;</w:t>
      </w:r>
    </w:p>
    <w:p w14:paraId="11BFC6BB" w14:textId="77777777" w:rsidR="00F925E3" w:rsidRDefault="00F925E3" w:rsidP="00F925E3">
      <w:pPr>
        <w:pStyle w:val="Corpo"/>
        <w:numPr>
          <w:ilvl w:val="0"/>
          <w:numId w:val="1"/>
        </w:numPr>
        <w:spacing w:after="120"/>
        <w:rPr>
          <w:sz w:val="24"/>
        </w:rPr>
      </w:pPr>
      <w:r w:rsidRPr="00D229E4">
        <w:rPr>
          <w:sz w:val="24"/>
        </w:rPr>
        <w:t xml:space="preserve">Os grupos 1 e 3 tiveram menos pacientes com sintomas não controlados e melhoraram o volume de cavidade nasal para um nível </w:t>
      </w:r>
      <w:r>
        <w:rPr>
          <w:sz w:val="24"/>
        </w:rPr>
        <w:t>melhor</w:t>
      </w:r>
      <w:r w:rsidRPr="00D229E4">
        <w:rPr>
          <w:sz w:val="24"/>
        </w:rPr>
        <w:t xml:space="preserve"> do que o grupo 2;</w:t>
      </w:r>
    </w:p>
    <w:p w14:paraId="0537B533" w14:textId="478783BD" w:rsidR="00F925E3" w:rsidRDefault="00F925E3" w:rsidP="00F925E3">
      <w:pPr>
        <w:pStyle w:val="Corpo"/>
        <w:numPr>
          <w:ilvl w:val="0"/>
          <w:numId w:val="1"/>
        </w:numPr>
        <w:spacing w:after="120"/>
        <w:rPr>
          <w:sz w:val="24"/>
        </w:rPr>
      </w:pPr>
      <w:r>
        <w:rPr>
          <w:sz w:val="24"/>
        </w:rPr>
        <w:t>A fração de óxido nítrico exalada (</w:t>
      </w:r>
      <w:proofErr w:type="spellStart"/>
      <w:r>
        <w:rPr>
          <w:sz w:val="24"/>
        </w:rPr>
        <w:t>FeNO</w:t>
      </w:r>
      <w:proofErr w:type="spellEnd"/>
      <w:r>
        <w:rPr>
          <w:sz w:val="24"/>
        </w:rPr>
        <w:t xml:space="preserve">) foi reduzida em relação </w:t>
      </w:r>
      <w:r w:rsidR="0096291D">
        <w:rPr>
          <w:sz w:val="24"/>
        </w:rPr>
        <w:t>à</w:t>
      </w:r>
      <w:r>
        <w:rPr>
          <w:sz w:val="24"/>
        </w:rPr>
        <w:t xml:space="preserve"> linha base no grupo 3 quando comparada com os grupos 1 e 2;</w:t>
      </w:r>
    </w:p>
    <w:p w14:paraId="3C129F33" w14:textId="2ACD8485" w:rsidR="00F925E3" w:rsidRPr="0096291D" w:rsidRDefault="00F925E3" w:rsidP="00F925E3">
      <w:pPr>
        <w:pStyle w:val="Corpo"/>
        <w:numPr>
          <w:ilvl w:val="0"/>
          <w:numId w:val="1"/>
        </w:numPr>
        <w:spacing w:after="120"/>
        <w:rPr>
          <w:sz w:val="24"/>
        </w:rPr>
      </w:pPr>
      <w:r>
        <w:rPr>
          <w:sz w:val="24"/>
        </w:rPr>
        <w:t xml:space="preserve">Os níveis dos marcadores da rinite alérgica, como a proteína catiônica </w:t>
      </w:r>
      <w:proofErr w:type="spellStart"/>
      <w:r>
        <w:rPr>
          <w:sz w:val="24"/>
        </w:rPr>
        <w:t>eosinofílica</w:t>
      </w:r>
      <w:proofErr w:type="spellEnd"/>
      <w:r>
        <w:rPr>
          <w:sz w:val="24"/>
        </w:rPr>
        <w:t xml:space="preserve"> (ECP), de histamina e de </w:t>
      </w:r>
      <w:proofErr w:type="spellStart"/>
      <w:r>
        <w:rPr>
          <w:sz w:val="24"/>
        </w:rPr>
        <w:t>cisteinil</w:t>
      </w:r>
      <w:proofErr w:type="spellEnd"/>
      <w:r>
        <w:rPr>
          <w:sz w:val="24"/>
        </w:rPr>
        <w:t xml:space="preserve"> L- leucotrienos foram reduzidos nos grupos 2 e 3.</w:t>
      </w:r>
    </w:p>
    <w:p w14:paraId="31722DF6" w14:textId="77777777" w:rsidR="00F925E3" w:rsidRDefault="00F925E3" w:rsidP="00F925E3">
      <w:pPr>
        <w:pStyle w:val="Corpo"/>
        <w:rPr>
          <w:b/>
          <w:color w:val="339966"/>
        </w:rPr>
      </w:pPr>
    </w:p>
    <w:p w14:paraId="0CB12400" w14:textId="0FC61B55" w:rsidR="00F925E3" w:rsidRPr="0096291D" w:rsidRDefault="00F925E3" w:rsidP="00F925E3">
      <w:pPr>
        <w:pStyle w:val="Corpo"/>
        <w:rPr>
          <w:b/>
          <w:color w:val="339966"/>
        </w:rPr>
      </w:pPr>
      <w:r w:rsidRPr="00946302">
        <w:rPr>
          <w:b/>
          <w:color w:val="339966"/>
        </w:rPr>
        <w:t>Conclusão:</w:t>
      </w:r>
    </w:p>
    <w:p w14:paraId="561B23E9" w14:textId="77777777" w:rsidR="00D03E66" w:rsidRDefault="00D03E66" w:rsidP="0096291D">
      <w:pPr>
        <w:spacing w:after="0" w:line="240" w:lineRule="auto"/>
        <w:jc w:val="center"/>
        <w:rPr>
          <w:rFonts w:ascii="Swis721 Th BT" w:eastAsia="MS Mincho" w:hAnsi="Swis721 Th BT"/>
          <w:b/>
          <w:i/>
          <w:color w:val="404040" w:themeColor="text1" w:themeTint="BF"/>
          <w:sz w:val="23"/>
          <w:szCs w:val="24"/>
        </w:rPr>
      </w:pPr>
    </w:p>
    <w:p w14:paraId="1891D044" w14:textId="25BCC696" w:rsidR="00F925E3" w:rsidRDefault="00F925E3" w:rsidP="0096291D">
      <w:pPr>
        <w:spacing w:after="0" w:line="240" w:lineRule="auto"/>
        <w:jc w:val="center"/>
        <w:rPr>
          <w:rFonts w:ascii="Swis721 Th BT" w:eastAsia="MS Mincho" w:hAnsi="Swis721 Th BT"/>
          <w:b/>
          <w:i/>
          <w:color w:val="404040" w:themeColor="text1" w:themeTint="BF"/>
          <w:sz w:val="23"/>
          <w:szCs w:val="24"/>
        </w:rPr>
      </w:pPr>
      <w:r w:rsidRPr="0091401A">
        <w:rPr>
          <w:rFonts w:ascii="Swis721 Th BT" w:eastAsia="MS Mincho" w:hAnsi="Swis721 Th BT"/>
          <w:b/>
          <w:i/>
          <w:color w:val="404040" w:themeColor="text1" w:themeTint="BF"/>
          <w:sz w:val="23"/>
          <w:szCs w:val="24"/>
        </w:rPr>
        <w:t xml:space="preserve">A combinação de </w:t>
      </w:r>
      <w:proofErr w:type="spellStart"/>
      <w:r>
        <w:rPr>
          <w:rFonts w:ascii="Swis721 Th BT" w:eastAsia="MS Mincho" w:hAnsi="Swis721 Th BT"/>
          <w:b/>
          <w:i/>
          <w:color w:val="404040" w:themeColor="text1" w:themeTint="BF"/>
          <w:sz w:val="23"/>
          <w:szCs w:val="24"/>
        </w:rPr>
        <w:t>Budesonida</w:t>
      </w:r>
      <w:proofErr w:type="spellEnd"/>
      <w:r>
        <w:rPr>
          <w:rFonts w:ascii="Swis721 Th BT" w:eastAsia="MS Mincho" w:hAnsi="Swis721 Th BT"/>
          <w:b/>
          <w:i/>
          <w:color w:val="404040" w:themeColor="text1" w:themeTint="BF"/>
          <w:sz w:val="23"/>
          <w:szCs w:val="24"/>
        </w:rPr>
        <w:t xml:space="preserve"> e </w:t>
      </w:r>
      <w:proofErr w:type="spellStart"/>
      <w:r>
        <w:rPr>
          <w:rFonts w:ascii="Swis721 Th BT" w:eastAsia="MS Mincho" w:hAnsi="Swis721 Th BT"/>
          <w:b/>
          <w:i/>
          <w:color w:val="404040" w:themeColor="text1" w:themeTint="BF"/>
          <w:sz w:val="23"/>
          <w:szCs w:val="24"/>
        </w:rPr>
        <w:t>Montelucaste</w:t>
      </w:r>
      <w:proofErr w:type="spellEnd"/>
      <w:r w:rsidRPr="0091401A">
        <w:rPr>
          <w:rFonts w:ascii="Swis721 Th BT" w:eastAsia="MS Mincho" w:hAnsi="Swis721 Th BT"/>
          <w:b/>
          <w:i/>
          <w:color w:val="404040" w:themeColor="text1" w:themeTint="BF"/>
          <w:sz w:val="23"/>
          <w:szCs w:val="24"/>
        </w:rPr>
        <w:t xml:space="preserve"> pode ter um perfil de eficácia </w:t>
      </w:r>
      <w:r>
        <w:rPr>
          <w:rFonts w:ascii="Swis721 Th BT" w:eastAsia="MS Mincho" w:hAnsi="Swis721 Th BT"/>
          <w:b/>
          <w:i/>
          <w:color w:val="404040" w:themeColor="text1" w:themeTint="BF"/>
          <w:sz w:val="23"/>
          <w:szCs w:val="24"/>
        </w:rPr>
        <w:t xml:space="preserve">melhor do que a monoterapia </w:t>
      </w:r>
      <w:r w:rsidRPr="0091401A">
        <w:rPr>
          <w:rFonts w:ascii="Swis721 Th BT" w:eastAsia="MS Mincho" w:hAnsi="Swis721 Th BT"/>
          <w:b/>
          <w:i/>
          <w:color w:val="404040" w:themeColor="text1" w:themeTint="BF"/>
          <w:sz w:val="23"/>
          <w:szCs w:val="24"/>
        </w:rPr>
        <w:t xml:space="preserve">para o tratamento de </w:t>
      </w:r>
      <w:r>
        <w:rPr>
          <w:rFonts w:ascii="Swis721 Th BT" w:eastAsia="MS Mincho" w:hAnsi="Swis721 Th BT"/>
          <w:b/>
          <w:i/>
          <w:color w:val="404040" w:themeColor="text1" w:themeTint="BF"/>
          <w:sz w:val="23"/>
          <w:szCs w:val="24"/>
        </w:rPr>
        <w:t>rinite alérgica sazonal</w:t>
      </w:r>
      <w:r w:rsidRPr="0091401A">
        <w:rPr>
          <w:rFonts w:ascii="Swis721 Th BT" w:eastAsia="MS Mincho" w:hAnsi="Swis721 Th BT"/>
          <w:b/>
          <w:i/>
          <w:color w:val="404040" w:themeColor="text1" w:themeTint="BF"/>
          <w:sz w:val="23"/>
          <w:szCs w:val="24"/>
        </w:rPr>
        <w:t>.</w:t>
      </w:r>
    </w:p>
    <w:p w14:paraId="22025897" w14:textId="4F0D6728" w:rsidR="0096291D" w:rsidRDefault="0096291D" w:rsidP="0096291D">
      <w:pPr>
        <w:spacing w:after="0" w:line="240" w:lineRule="auto"/>
        <w:jc w:val="center"/>
        <w:rPr>
          <w:rFonts w:ascii="Swis721 Th BT" w:eastAsia="MS Mincho" w:hAnsi="Swis721 Th BT"/>
          <w:b/>
          <w:i/>
          <w:color w:val="404040" w:themeColor="text1" w:themeTint="BF"/>
          <w:sz w:val="23"/>
          <w:szCs w:val="24"/>
        </w:rPr>
      </w:pPr>
    </w:p>
    <w:p w14:paraId="06819C35" w14:textId="4445D981" w:rsidR="0096291D" w:rsidRDefault="0096291D" w:rsidP="0096291D">
      <w:pPr>
        <w:spacing w:after="0" w:line="240" w:lineRule="auto"/>
        <w:jc w:val="center"/>
        <w:rPr>
          <w:rFonts w:ascii="Swis721 Th BT" w:eastAsia="MS Mincho" w:hAnsi="Swis721 Th BT"/>
          <w:b/>
          <w:i/>
          <w:color w:val="404040" w:themeColor="text1" w:themeTint="BF"/>
          <w:sz w:val="23"/>
          <w:szCs w:val="24"/>
        </w:rPr>
      </w:pPr>
    </w:p>
    <w:p w14:paraId="222FAF57" w14:textId="74CDA1D3" w:rsidR="00F925E3" w:rsidRDefault="00F925E3" w:rsidP="0096291D">
      <w:pPr>
        <w:pStyle w:val="Ttulo1"/>
        <w:jc w:val="center"/>
      </w:pPr>
      <w:bookmarkStart w:id="38" w:name="_Toc36632343"/>
      <w:r>
        <w:lastRenderedPageBreak/>
        <w:t>Formulário</w:t>
      </w:r>
      <w:bookmarkEnd w:id="38"/>
    </w:p>
    <w:p w14:paraId="409CD305" w14:textId="77777777" w:rsidR="00C95923" w:rsidRDefault="00C95923" w:rsidP="00F925E3">
      <w:pPr>
        <w:pStyle w:val="Corpo"/>
        <w:rPr>
          <w:b/>
          <w:i/>
          <w:sz w:val="24"/>
        </w:rPr>
      </w:pPr>
    </w:p>
    <w:p w14:paraId="60CFA011" w14:textId="77777777" w:rsidR="00C95923" w:rsidRDefault="00C95923" w:rsidP="00F925E3">
      <w:pPr>
        <w:pStyle w:val="Corpo"/>
        <w:rPr>
          <w:b/>
          <w:i/>
          <w:sz w:val="24"/>
        </w:rPr>
      </w:pPr>
    </w:p>
    <w:p w14:paraId="644E6DF3" w14:textId="5B582D53" w:rsidR="00F925E3" w:rsidRDefault="00F925E3" w:rsidP="00F925E3">
      <w:pPr>
        <w:pStyle w:val="Corpo"/>
        <w:rPr>
          <w:b/>
          <w:i/>
          <w:sz w:val="24"/>
        </w:rPr>
      </w:pPr>
      <w:r w:rsidRPr="00251EAD">
        <w:rPr>
          <w:b/>
          <w:i/>
          <w:sz w:val="24"/>
        </w:rPr>
        <w:t>Associação Eficaz na Redução dos Sintomas da Rinite Alérgica</w:t>
      </w:r>
    </w:p>
    <w:p w14:paraId="63E01D63" w14:textId="77777777" w:rsidR="0096291D" w:rsidRPr="0096291D" w:rsidRDefault="0096291D" w:rsidP="00F925E3">
      <w:pPr>
        <w:pStyle w:val="Corpo"/>
        <w:rPr>
          <w:b/>
          <w:i/>
          <w:sz w:val="24"/>
        </w:rPr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F925E3" w:rsidRPr="009537E7" w14:paraId="4C799BC1" w14:textId="77777777" w:rsidTr="00E75102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2FDD00EF" w14:textId="77777777" w:rsidR="00F925E3" w:rsidRPr="00C87A84" w:rsidRDefault="00F925E3" w:rsidP="00E75102">
            <w:pPr>
              <w:pStyle w:val="Corpo"/>
              <w:jc w:val="center"/>
              <w:rPr>
                <w:b/>
                <w:color w:val="FFFFFF" w:themeColor="background1"/>
              </w:rPr>
            </w:pPr>
            <w:proofErr w:type="spellStart"/>
            <w:r>
              <w:rPr>
                <w:b/>
                <w:color w:val="FFFFFF" w:themeColor="background1"/>
                <w:sz w:val="22"/>
              </w:rPr>
              <w:t>Budesonida</w:t>
            </w:r>
            <w:proofErr w:type="spellEnd"/>
          </w:p>
        </w:tc>
      </w:tr>
      <w:tr w:rsidR="00F925E3" w:rsidRPr="009537E7" w14:paraId="2274BE1C" w14:textId="77777777" w:rsidTr="00E75102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059072A" w14:textId="77777777" w:rsidR="00F925E3" w:rsidRPr="003A6682" w:rsidRDefault="00F925E3" w:rsidP="00E75102">
            <w:pPr>
              <w:pStyle w:val="Corpo"/>
            </w:pPr>
            <w:proofErr w:type="spellStart"/>
            <w:r>
              <w:t>Budesonida</w:t>
            </w:r>
            <w:proofErr w:type="spellEnd"/>
            <w:r>
              <w:t xml:space="preserve">...................................... </w:t>
            </w:r>
            <w:r w:rsidRPr="00022838">
              <w:t>64 µg</w:t>
            </w:r>
          </w:p>
        </w:tc>
      </w:tr>
      <w:tr w:rsidR="00F925E3" w:rsidRPr="006F0A9C" w14:paraId="76915ECC" w14:textId="77777777" w:rsidTr="00E75102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3AE08B8" w14:textId="53F37301" w:rsidR="00F925E3" w:rsidRPr="006F0A9C" w:rsidRDefault="00F925E3" w:rsidP="00E75102">
            <w:pPr>
              <w:pStyle w:val="Corpo"/>
            </w:pPr>
            <w:r w:rsidRPr="006F0A9C">
              <w:t>Veículo Nasal qsp....................</w:t>
            </w:r>
            <w:r w:rsidR="00D03E66">
              <w:t>..</w:t>
            </w:r>
            <w:r w:rsidRPr="006F0A9C">
              <w:t>......</w:t>
            </w:r>
            <w:r>
              <w:t>.</w:t>
            </w:r>
            <w:r w:rsidRPr="006F0A9C">
              <w:t xml:space="preserve">1 </w:t>
            </w:r>
            <w:r>
              <w:t>P</w:t>
            </w:r>
            <w:r w:rsidRPr="006F0A9C">
              <w:t>uff</w:t>
            </w:r>
          </w:p>
        </w:tc>
      </w:tr>
    </w:tbl>
    <w:p w14:paraId="7A2DD454" w14:textId="4C036FA0" w:rsidR="00F925E3" w:rsidRPr="0096291D" w:rsidRDefault="00F925E3" w:rsidP="0096291D">
      <w:pPr>
        <w:pStyle w:val="Corpo"/>
        <w:ind w:right="3969"/>
        <w:jc w:val="left"/>
        <w:rPr>
          <w:sz w:val="16"/>
          <w:szCs w:val="16"/>
        </w:rPr>
      </w:pPr>
      <w:r>
        <w:rPr>
          <w:sz w:val="16"/>
          <w:szCs w:val="16"/>
        </w:rPr>
        <w:t xml:space="preserve">Aplicar 2 </w:t>
      </w:r>
      <w:proofErr w:type="spellStart"/>
      <w:r>
        <w:rPr>
          <w:sz w:val="16"/>
          <w:szCs w:val="16"/>
        </w:rPr>
        <w:t>puffs</w:t>
      </w:r>
      <w:proofErr w:type="spellEnd"/>
      <w:r>
        <w:rPr>
          <w:sz w:val="16"/>
          <w:szCs w:val="16"/>
        </w:rPr>
        <w:t xml:space="preserve"> em cada narina 2 vezes ao dia ou conforme orientação médica</w:t>
      </w:r>
      <w:r w:rsidR="0096291D">
        <w:rPr>
          <w:sz w:val="16"/>
          <w:szCs w:val="16"/>
        </w:rPr>
        <w:t>.</w:t>
      </w:r>
    </w:p>
    <w:p w14:paraId="4B379A0B" w14:textId="77777777" w:rsidR="00F925E3" w:rsidRPr="006F0A9C" w:rsidRDefault="00F925E3" w:rsidP="00F925E3">
      <w:pPr>
        <w:pStyle w:val="Corpo"/>
        <w:rPr>
          <w:sz w:val="24"/>
        </w:rPr>
      </w:pPr>
      <w:r>
        <w:rPr>
          <w:sz w:val="24"/>
        </w:rPr>
        <w:t xml:space="preserve">                                </w:t>
      </w:r>
      <w:r w:rsidRPr="006F0A9C">
        <w:rPr>
          <w:sz w:val="24"/>
        </w:rPr>
        <w:t>+</w:t>
      </w:r>
    </w:p>
    <w:p w14:paraId="2F1D77D5" w14:textId="77777777" w:rsidR="00F925E3" w:rsidRPr="001F16E6" w:rsidRDefault="00F925E3" w:rsidP="00F925E3">
      <w:pPr>
        <w:pStyle w:val="Corpo"/>
        <w:rPr>
          <w:b/>
          <w:i/>
          <w:sz w:val="24"/>
        </w:rPr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F925E3" w:rsidRPr="009537E7" w14:paraId="23A90327" w14:textId="77777777" w:rsidTr="00E75102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188AE612" w14:textId="77777777" w:rsidR="00F925E3" w:rsidRPr="00C87A84" w:rsidRDefault="00F925E3" w:rsidP="00E75102">
            <w:pPr>
              <w:pStyle w:val="Corpo"/>
              <w:jc w:val="center"/>
              <w:rPr>
                <w:b/>
                <w:color w:val="FFFFFF" w:themeColor="background1"/>
              </w:rPr>
            </w:pPr>
            <w:proofErr w:type="spellStart"/>
            <w:r>
              <w:rPr>
                <w:b/>
                <w:color w:val="FFFFFF" w:themeColor="background1"/>
                <w:sz w:val="22"/>
              </w:rPr>
              <w:t>Montelucaste</w:t>
            </w:r>
            <w:proofErr w:type="spellEnd"/>
            <w:r>
              <w:rPr>
                <w:b/>
                <w:color w:val="FFFFFF" w:themeColor="background1"/>
                <w:sz w:val="22"/>
              </w:rPr>
              <w:t xml:space="preserve"> </w:t>
            </w:r>
          </w:p>
        </w:tc>
      </w:tr>
      <w:tr w:rsidR="00F925E3" w:rsidRPr="009537E7" w14:paraId="382EA5EE" w14:textId="77777777" w:rsidTr="00E75102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5EAB501" w14:textId="4E501948" w:rsidR="00F925E3" w:rsidRPr="003A6682" w:rsidRDefault="00F925E3" w:rsidP="00E75102">
            <w:pPr>
              <w:pStyle w:val="Corpo"/>
            </w:pPr>
            <w:proofErr w:type="spellStart"/>
            <w:r>
              <w:t>Montelucaste</w:t>
            </w:r>
            <w:proofErr w:type="spellEnd"/>
            <w:r>
              <w:t>........................</w:t>
            </w:r>
            <w:r w:rsidR="00D03E66">
              <w:t>..</w:t>
            </w:r>
            <w:r>
              <w:t>..........10 mg</w:t>
            </w:r>
          </w:p>
        </w:tc>
      </w:tr>
      <w:tr w:rsidR="00F925E3" w:rsidRPr="009537E7" w14:paraId="54DB1280" w14:textId="77777777" w:rsidTr="00E75102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0A068A2" w14:textId="39A1D3D6" w:rsidR="00F925E3" w:rsidRPr="003A6682" w:rsidRDefault="00F925E3" w:rsidP="00E75102">
            <w:pPr>
              <w:pStyle w:val="Corpo"/>
            </w:pPr>
            <w:r>
              <w:t>Excipiente qsp.............</w:t>
            </w:r>
            <w:r w:rsidR="00D03E66">
              <w:t>..</w:t>
            </w:r>
            <w:r>
              <w:t>.............1 Cápsula</w:t>
            </w:r>
          </w:p>
        </w:tc>
      </w:tr>
    </w:tbl>
    <w:p w14:paraId="736197E2" w14:textId="77777777" w:rsidR="00F925E3" w:rsidRDefault="00F925E3" w:rsidP="00F925E3">
      <w:pPr>
        <w:pStyle w:val="Corpo"/>
        <w:ind w:right="3969"/>
        <w:jc w:val="left"/>
        <w:rPr>
          <w:sz w:val="16"/>
          <w:szCs w:val="16"/>
        </w:rPr>
      </w:pPr>
      <w:r>
        <w:rPr>
          <w:sz w:val="16"/>
          <w:szCs w:val="16"/>
        </w:rPr>
        <w:t>Administrar 1 cápsula ao dia ou conforme orientação médica</w:t>
      </w:r>
    </w:p>
    <w:p w14:paraId="020C9BB6" w14:textId="77777777" w:rsidR="00F925E3" w:rsidRDefault="00F925E3" w:rsidP="00F925E3">
      <w:pPr>
        <w:pStyle w:val="Corpo"/>
        <w:ind w:right="3969"/>
        <w:jc w:val="left"/>
        <w:rPr>
          <w:sz w:val="16"/>
          <w:szCs w:val="16"/>
        </w:rPr>
      </w:pPr>
    </w:p>
    <w:p w14:paraId="28AA2B09" w14:textId="63D271C9" w:rsidR="00F925E3" w:rsidRDefault="00F925E3" w:rsidP="00946302">
      <w:pPr>
        <w:pStyle w:val="Corpo"/>
        <w:spacing w:after="40"/>
        <w:rPr>
          <w:sz w:val="16"/>
          <w:szCs w:val="16"/>
        </w:rPr>
      </w:pPr>
    </w:p>
    <w:p w14:paraId="1B640749" w14:textId="67783822" w:rsidR="00F925E3" w:rsidRDefault="00F925E3" w:rsidP="00946302">
      <w:pPr>
        <w:pStyle w:val="Corpo"/>
        <w:spacing w:after="40"/>
        <w:rPr>
          <w:sz w:val="16"/>
          <w:szCs w:val="16"/>
        </w:rPr>
      </w:pPr>
    </w:p>
    <w:p w14:paraId="0A0E6E89" w14:textId="66B32CBF" w:rsidR="00F925E3" w:rsidRDefault="00F925E3" w:rsidP="00946302">
      <w:pPr>
        <w:pStyle w:val="Corpo"/>
        <w:spacing w:after="40"/>
        <w:rPr>
          <w:sz w:val="16"/>
          <w:szCs w:val="16"/>
        </w:rPr>
      </w:pPr>
    </w:p>
    <w:p w14:paraId="02C89752" w14:textId="6461E8E6" w:rsidR="00F925E3" w:rsidRDefault="00F925E3" w:rsidP="00946302">
      <w:pPr>
        <w:pStyle w:val="Corpo"/>
        <w:spacing w:after="40"/>
        <w:rPr>
          <w:sz w:val="16"/>
          <w:szCs w:val="16"/>
        </w:rPr>
      </w:pPr>
    </w:p>
    <w:p w14:paraId="1B309DAB" w14:textId="331D78FF" w:rsidR="00F925E3" w:rsidRDefault="00F925E3" w:rsidP="00946302">
      <w:pPr>
        <w:pStyle w:val="Corpo"/>
        <w:spacing w:after="40"/>
        <w:rPr>
          <w:sz w:val="16"/>
          <w:szCs w:val="16"/>
        </w:rPr>
      </w:pPr>
    </w:p>
    <w:p w14:paraId="0CB79A3E" w14:textId="7AA4FA90" w:rsidR="00F925E3" w:rsidRDefault="00F925E3" w:rsidP="00946302">
      <w:pPr>
        <w:pStyle w:val="Corpo"/>
        <w:spacing w:after="40"/>
        <w:rPr>
          <w:sz w:val="16"/>
          <w:szCs w:val="16"/>
        </w:rPr>
      </w:pPr>
    </w:p>
    <w:p w14:paraId="262D4F70" w14:textId="334D4F89" w:rsidR="00F925E3" w:rsidRDefault="00F925E3" w:rsidP="00946302">
      <w:pPr>
        <w:pStyle w:val="Corpo"/>
        <w:spacing w:after="40"/>
        <w:rPr>
          <w:sz w:val="16"/>
          <w:szCs w:val="16"/>
        </w:rPr>
      </w:pPr>
    </w:p>
    <w:p w14:paraId="37F0F810" w14:textId="3269479E" w:rsidR="00F925E3" w:rsidRDefault="00F925E3" w:rsidP="00946302">
      <w:pPr>
        <w:pStyle w:val="Corpo"/>
        <w:spacing w:after="40"/>
        <w:rPr>
          <w:sz w:val="16"/>
          <w:szCs w:val="16"/>
        </w:rPr>
      </w:pPr>
    </w:p>
    <w:p w14:paraId="0BED4F05" w14:textId="29FD2565" w:rsidR="00F925E3" w:rsidRDefault="00F925E3" w:rsidP="00946302">
      <w:pPr>
        <w:pStyle w:val="Corpo"/>
        <w:spacing w:after="40"/>
        <w:rPr>
          <w:sz w:val="16"/>
          <w:szCs w:val="16"/>
        </w:rPr>
      </w:pPr>
    </w:p>
    <w:p w14:paraId="6F905E78" w14:textId="10850613" w:rsidR="00F925E3" w:rsidRDefault="00F925E3" w:rsidP="00946302">
      <w:pPr>
        <w:pStyle w:val="Corpo"/>
        <w:spacing w:after="40"/>
        <w:rPr>
          <w:sz w:val="16"/>
          <w:szCs w:val="16"/>
        </w:rPr>
      </w:pPr>
    </w:p>
    <w:p w14:paraId="5A46D0B5" w14:textId="69C1865E" w:rsidR="00F925E3" w:rsidRDefault="00F925E3" w:rsidP="00946302">
      <w:pPr>
        <w:pStyle w:val="Corpo"/>
        <w:spacing w:after="40"/>
        <w:rPr>
          <w:sz w:val="16"/>
          <w:szCs w:val="16"/>
        </w:rPr>
      </w:pPr>
    </w:p>
    <w:p w14:paraId="404CC374" w14:textId="183CA0FE" w:rsidR="00F925E3" w:rsidRDefault="00F925E3" w:rsidP="00946302">
      <w:pPr>
        <w:pStyle w:val="Corpo"/>
        <w:spacing w:after="40"/>
        <w:rPr>
          <w:sz w:val="16"/>
          <w:szCs w:val="16"/>
        </w:rPr>
      </w:pPr>
    </w:p>
    <w:p w14:paraId="68F8EA91" w14:textId="385830CD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2A550D07" w14:textId="1BE1963E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384D940D" w14:textId="13359429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0981AFC8" w14:textId="77777777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14EA32DA" w14:textId="77AD9EEC" w:rsidR="00F925E3" w:rsidRDefault="00F925E3" w:rsidP="00946302">
      <w:pPr>
        <w:pStyle w:val="Corpo"/>
        <w:spacing w:after="40"/>
        <w:rPr>
          <w:sz w:val="16"/>
          <w:szCs w:val="16"/>
        </w:rPr>
      </w:pPr>
    </w:p>
    <w:p w14:paraId="5AB6B9BF" w14:textId="2F00B186" w:rsidR="00F925E3" w:rsidRDefault="00F925E3" w:rsidP="00946302">
      <w:pPr>
        <w:pStyle w:val="Corpo"/>
        <w:spacing w:after="40"/>
        <w:rPr>
          <w:sz w:val="16"/>
          <w:szCs w:val="16"/>
        </w:rPr>
      </w:pPr>
    </w:p>
    <w:p w14:paraId="005D59CB" w14:textId="46923212" w:rsidR="00A37A68" w:rsidRPr="00F14D5A" w:rsidRDefault="00A37A68" w:rsidP="00A37A68">
      <w:pPr>
        <w:pStyle w:val="Ttulo1"/>
        <w:jc w:val="center"/>
      </w:pPr>
      <w:bookmarkStart w:id="39" w:name="_Toc36632344"/>
      <w:r>
        <w:lastRenderedPageBreak/>
        <w:t>Estudo 5</w:t>
      </w:r>
      <w:bookmarkEnd w:id="39"/>
    </w:p>
    <w:p w14:paraId="7017739A" w14:textId="77777777" w:rsidR="00A37A68" w:rsidRDefault="00A37A68" w:rsidP="00A37A68">
      <w:pPr>
        <w:pStyle w:val="Subtitulocorpo"/>
      </w:pPr>
      <w:r>
        <w:t xml:space="preserve">Spray Nasal de </w:t>
      </w:r>
      <w:proofErr w:type="spellStart"/>
      <w:r>
        <w:t>Oximetazolina</w:t>
      </w:r>
      <w:proofErr w:type="spellEnd"/>
      <w:r>
        <w:t xml:space="preserve"> Reduz a Congestão Nasal</w:t>
      </w:r>
    </w:p>
    <w:p w14:paraId="79039B47" w14:textId="77777777" w:rsidR="00A37A68" w:rsidRDefault="00A37A68" w:rsidP="00A37A68">
      <w:pPr>
        <w:pStyle w:val="Corpo"/>
        <w:rPr>
          <w:sz w:val="24"/>
        </w:rPr>
      </w:pPr>
    </w:p>
    <w:p w14:paraId="77AFA20F" w14:textId="77777777" w:rsidR="00A37A68" w:rsidRPr="00376204" w:rsidRDefault="00A37A68" w:rsidP="00A37A68">
      <w:pPr>
        <w:pStyle w:val="Corpo"/>
        <w:spacing w:after="120"/>
        <w:rPr>
          <w:sz w:val="24"/>
        </w:rPr>
      </w:pPr>
      <w:r>
        <w:rPr>
          <w:sz w:val="24"/>
        </w:rPr>
        <w:t xml:space="preserve">Esse estudo teve como objetivo avaliar a eficácia do spray de </w:t>
      </w:r>
      <w:proofErr w:type="spellStart"/>
      <w:r>
        <w:rPr>
          <w:sz w:val="24"/>
        </w:rPr>
        <w:t>oximetazolina</w:t>
      </w:r>
      <w:proofErr w:type="spellEnd"/>
      <w:r>
        <w:rPr>
          <w:sz w:val="24"/>
        </w:rPr>
        <w:t xml:space="preserve"> nasal na coriza em pacientes com rinite aguda </w:t>
      </w:r>
      <w:r>
        <w:rPr>
          <w:sz w:val="24"/>
        </w:rPr>
        <w:fldChar w:fldCharType="begin"/>
      </w:r>
      <w:r>
        <w:rPr>
          <w:sz w:val="24"/>
        </w:rPr>
        <w:instrText xml:space="preserve"> ADDIN EN.CITE &lt;EndNote&gt;&lt;Cite&gt;&lt;Author&gt;Druce&lt;/Author&gt;&lt;Year&gt;2018&lt;/Year&gt;&lt;IDText&gt;Topical nasal decongestant oxymetazoline (0.05%) provides relief of nasal symptoms for 12 hours&lt;/IDText&gt;&lt;DisplayText&gt;(Druce&lt;style face="italic"&gt; et al.&lt;/style&gt;, 2018)&lt;/DisplayText&gt;&lt;record&gt;&lt;dates&gt;&lt;pub-dates&gt;&lt;date&gt;Dec 1&lt;/date&gt;&lt;/pub-dates&gt;&lt;year&gt;2018&lt;/year&gt;&lt;/dates&gt;&lt;keywords&gt;&lt;keyword&gt;Administration, Intranasal&lt;/keyword&gt;&lt;keyword&gt;Administration, Topical&lt;/keyword&gt;&lt;keyword&gt;Double-Blind Method&lt;/keyword&gt;&lt;keyword&gt;Female&lt;/keyword&gt;&lt;keyword&gt;Humans&lt;/keyword&gt;&lt;keyword&gt;Male&lt;/keyword&gt;&lt;keyword&gt;Nasal Decongestants/*administration &amp;amp; dosage&lt;/keyword&gt;&lt;keyword&gt;Nasal Obstruction/*drug therapy&lt;/keyword&gt;&lt;keyword&gt;Nasal Sprays&lt;/keyword&gt;&lt;keyword&gt;Oxymetazoline/*administration &amp;amp; dosage&lt;/keyword&gt;&lt;keyword&gt;Prospective Studies&lt;/keyword&gt;&lt;keyword&gt;Rhinomanometry&lt;/keyword&gt;&lt;keyword&gt;Treatment Outcome&lt;/keyword&gt;&lt;keyword&gt;Young Adult&lt;/keyword&gt;&lt;/keywords&gt;&lt;isbn&gt;0300-0729 (Print)&amp;#xD;0300-0729&lt;/isbn&gt;&lt;titles&gt;&lt;title&gt;Topical nasal decongestant oxymetazoline (0.05%) provides relief of nasal symptoms for 12 hours&lt;/title&gt;&lt;secondary-title&gt;Rhinology&lt;/secondary-title&gt;&lt;/titles&gt;&lt;pages&gt;343-350&lt;/pages&gt;&lt;number&gt;4&lt;/number&gt;&lt;contributors&gt;&lt;authors&gt;&lt;author&gt;Druce, H. M.&lt;/author&gt;&lt;author&gt;Ramsey, D. L.&lt;/author&gt;&lt;author&gt;Karnati, S.&lt;/author&gt;&lt;author&gt;Carr, A. N.&lt;/author&gt;&lt;/authors&gt;&lt;/contributors&gt;&lt;edition&gt;2018/05/23&lt;/edition&gt;&lt;language&gt;eng&lt;/language&gt;&lt;added-date format="utc"&gt;1555013671&lt;/added-date&gt;&lt;ref-type name="Journal Article"&gt;17&lt;/ref-type&gt;&lt;auth-address&gt;Ear Nose and Throat Care P.C., Somerville, NJ 08876, USA.&amp;#xD;Procter and Gamble, Personal Health Care Division, Mason, OH 45040, USA.&amp;#xD;Procter and Gamble, Cincinnati, OH 45221, USA.&lt;/auth-address&gt;&lt;remote-database-provider&gt;NLM&lt;/remote-database-provider&gt;&lt;rec-number&gt;450&lt;/rec-number&gt;&lt;last-updated-date format="utc"&gt;1555013671&lt;/last-updated-date&gt;&lt;accession-num&gt;29785414&lt;/accession-num&gt;&lt;electronic-resource-num&gt;10.4193/Rhin17.150&lt;/electronic-resource-num&gt;&lt;volume&gt;56&lt;/volume&gt;&lt;/record&gt;&lt;/Cite&gt;&lt;/EndNote&gt;</w:instrText>
      </w:r>
      <w:r>
        <w:rPr>
          <w:sz w:val="24"/>
        </w:rPr>
        <w:fldChar w:fldCharType="separate"/>
      </w:r>
      <w:r>
        <w:rPr>
          <w:noProof/>
          <w:sz w:val="24"/>
        </w:rPr>
        <w:t>(Druce</w:t>
      </w:r>
      <w:r w:rsidRPr="0024250B">
        <w:rPr>
          <w:i/>
          <w:noProof/>
          <w:sz w:val="24"/>
        </w:rPr>
        <w:t xml:space="preserve"> et al.</w:t>
      </w:r>
      <w:r>
        <w:rPr>
          <w:noProof/>
          <w:sz w:val="24"/>
        </w:rPr>
        <w:t>, 2018)</w:t>
      </w:r>
      <w:r>
        <w:rPr>
          <w:sz w:val="24"/>
        </w:rPr>
        <w:fldChar w:fldCharType="end"/>
      </w:r>
      <w:r>
        <w:rPr>
          <w:sz w:val="24"/>
        </w:rPr>
        <w:t>.</w:t>
      </w:r>
    </w:p>
    <w:p w14:paraId="458F0DC2" w14:textId="6A196467" w:rsidR="00A37A68" w:rsidRPr="00946302" w:rsidRDefault="00A37A68" w:rsidP="00A37A68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27296" behindDoc="0" locked="0" layoutInCell="1" allowOverlap="1" wp14:anchorId="235A3E69" wp14:editId="04816AD7">
                <wp:simplePos x="0" y="0"/>
                <wp:positionH relativeFrom="margin">
                  <wp:posOffset>34290</wp:posOffset>
                </wp:positionH>
                <wp:positionV relativeFrom="paragraph">
                  <wp:posOffset>126365</wp:posOffset>
                </wp:positionV>
                <wp:extent cx="5372100" cy="876300"/>
                <wp:effectExtent l="0" t="0" r="19050" b="19050"/>
                <wp:wrapNone/>
                <wp:docPr id="457" name="Caixa de texto 46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87630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5B4ABBD" w14:textId="05B15697" w:rsidR="00D651CA" w:rsidRPr="009D65A4" w:rsidRDefault="00D651CA" w:rsidP="00A37A68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Dois estudos randomizados, duplo-cegos, veículo-controlados, de única dose e paralelos foram analisados. Sessenta e sete pacientes do estudo 1 e sessenta e um pacientes do estudo 2 com congestão nasal utilizaram:</w:t>
                            </w:r>
                          </w:p>
                          <w:p w14:paraId="00E07799" w14:textId="2F51F1C4" w:rsidR="00D651CA" w:rsidRPr="00F24B7F" w:rsidRDefault="00D651CA" w:rsidP="00A37A68">
                            <w:pPr>
                              <w:jc w:val="center"/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35A3E69" id="_x0000_s1073" type="#_x0000_t202" style="position:absolute;left:0;text-align:left;margin-left:2.7pt;margin-top:9.95pt;width:423pt;height:69pt;z-index:25272729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" fillcolor="white [3212]" strokecolor="#0070c0">
                <v:textbox>
                  <w:txbxContent>
                    <w:p w14:paraId="75B4ABBD" w14:textId="05B15697" w:rsidR="00D651CA" w:rsidRPr="009D65A4" w:rsidRDefault="00D651CA" w:rsidP="00A37A68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sz w:val="23"/>
                          <w:szCs w:val="23"/>
                        </w:rPr>
                        <w:t>Dois estudos randomizados, duplo-cegos, veículo-controlados, de única dose e paralelos foram analisados. Sessenta e sete pacientes do estudo 1 e sessenta e um pacientes do estudo 2 com congestão nasal utilizaram:</w:t>
                      </w:r>
                    </w:p>
                    <w:p w14:paraId="00E07799" w14:textId="2F51F1C4" w:rsidR="00D651CA" w:rsidRPr="00F24B7F" w:rsidRDefault="00D651CA" w:rsidP="00A37A68">
                      <w:pPr>
                        <w:jc w:val="center"/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1C0FABFD" w14:textId="07C9F71A" w:rsidR="00A37A68" w:rsidRDefault="00A37A68" w:rsidP="00A37A68">
      <w:pPr>
        <w:pStyle w:val="Corpo"/>
        <w:rPr>
          <w:sz w:val="24"/>
        </w:rPr>
      </w:pPr>
      <w:r>
        <w:rPr>
          <w:sz w:val="24"/>
        </w:rPr>
        <w:br/>
      </w:r>
    </w:p>
    <w:p w14:paraId="2045BA97" w14:textId="77777777" w:rsidR="00A37A68" w:rsidRDefault="00A37A68" w:rsidP="00A37A68">
      <w:pPr>
        <w:pStyle w:val="Corpo"/>
      </w:pPr>
    </w:p>
    <w:p w14:paraId="2E13F6BE" w14:textId="1B8BA0E7" w:rsidR="00A37A68" w:rsidRDefault="00A37A68" w:rsidP="00A37A68">
      <w:pPr>
        <w:pStyle w:val="Corpo"/>
      </w:pPr>
    </w:p>
    <w:p w14:paraId="4EEDA03A" w14:textId="2FF3401C" w:rsidR="00A37A68" w:rsidRDefault="00C95923" w:rsidP="00A37A68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26272" behindDoc="0" locked="0" layoutInCell="1" allowOverlap="1" wp14:anchorId="3FC95A65" wp14:editId="6F2F8D2B">
                <wp:simplePos x="0" y="0"/>
                <wp:positionH relativeFrom="margin">
                  <wp:posOffset>10160</wp:posOffset>
                </wp:positionH>
                <wp:positionV relativeFrom="paragraph">
                  <wp:posOffset>365125</wp:posOffset>
                </wp:positionV>
                <wp:extent cx="1913890" cy="1057275"/>
                <wp:effectExtent l="0" t="0" r="10160" b="28575"/>
                <wp:wrapNone/>
                <wp:docPr id="461" name="Caixa de texto 46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105727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7C79439" w14:textId="77777777" w:rsidR="00D651CA" w:rsidRDefault="00D651CA" w:rsidP="00A37A6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3581BB6C" w14:textId="5195B82E" w:rsidR="00D651CA" w:rsidRDefault="00D651CA" w:rsidP="00A37A6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Spray de </w:t>
                            </w:r>
                            <w:proofErr w:type="spellStart"/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Oximetazolina</w:t>
                            </w:r>
                            <w:proofErr w:type="spellEnd"/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0,05%</w:t>
                            </w:r>
                          </w:p>
                          <w:p w14:paraId="4CFFDFCC" w14:textId="77777777" w:rsidR="00D651CA" w:rsidRPr="00086CFC" w:rsidRDefault="00D651CA" w:rsidP="00A37A6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Aplicação Nasal</w:t>
                            </w: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  <w:t xml:space="preserve"> </w:t>
                            </w:r>
                          </w:p>
                          <w:p w14:paraId="60B8491F" w14:textId="0F396C7B" w:rsidR="00D651CA" w:rsidRPr="00471638" w:rsidRDefault="00D651CA" w:rsidP="00A37A6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FC95A65" id="_x0000_s1074" type="#_x0000_t202" style="position:absolute;left:0;text-align:left;margin-left:.8pt;margin-top:28.75pt;width:150.7pt;height:83.25pt;z-index:25272627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" fillcolor="#0070c0" strokecolor="#0070c0">
                <v:textbox>
                  <w:txbxContent>
                    <w:p w14:paraId="77C79439" w14:textId="77777777" w:rsidR="00D651CA" w:rsidRDefault="00D651CA" w:rsidP="00A37A6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3581BB6C" w14:textId="5195B82E" w:rsidR="00D651CA" w:rsidRDefault="00D651CA" w:rsidP="00A37A6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Spray de </w:t>
                      </w:r>
                      <w:proofErr w:type="spellStart"/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Oximetazolina</w:t>
                      </w:r>
                      <w:proofErr w:type="spellEnd"/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0,05%</w:t>
                      </w:r>
                    </w:p>
                    <w:p w14:paraId="4CFFDFCC" w14:textId="77777777" w:rsidR="00D651CA" w:rsidRPr="00086CFC" w:rsidRDefault="00D651CA" w:rsidP="00A37A6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Aplicação Nasal</w:t>
                      </w:r>
                      <w:r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  <w:t xml:space="preserve"> </w:t>
                      </w:r>
                    </w:p>
                    <w:p w14:paraId="60B8491F" w14:textId="0F396C7B" w:rsidR="00D651CA" w:rsidRPr="00471638" w:rsidRDefault="00D651CA" w:rsidP="00A37A6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29344" behindDoc="0" locked="0" layoutInCell="1" allowOverlap="1" wp14:anchorId="01D979FB" wp14:editId="3362C515">
                <wp:simplePos x="0" y="0"/>
                <wp:positionH relativeFrom="margin">
                  <wp:posOffset>3486150</wp:posOffset>
                </wp:positionH>
                <wp:positionV relativeFrom="paragraph">
                  <wp:posOffset>381635</wp:posOffset>
                </wp:positionV>
                <wp:extent cx="1913890" cy="1028700"/>
                <wp:effectExtent l="0" t="0" r="10160" b="19050"/>
                <wp:wrapNone/>
                <wp:docPr id="460" name="Caixa de texto 4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102870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1162798" w14:textId="4AAD295C" w:rsidR="00D651CA" w:rsidRDefault="00D651CA" w:rsidP="00A37A6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</w:p>
                          <w:p w14:paraId="2F2C4D14" w14:textId="77777777" w:rsidR="00D651CA" w:rsidRDefault="00D651CA" w:rsidP="00A37A6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79F9F1F8" w14:textId="6A5DE523" w:rsidR="00D651CA" w:rsidRPr="00684796" w:rsidRDefault="00D651CA" w:rsidP="00A37A6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Controle</w:t>
                            </w:r>
                          </w:p>
                          <w:p w14:paraId="04C4ABC3" w14:textId="77777777" w:rsidR="00D651CA" w:rsidRPr="00086CFC" w:rsidRDefault="00D651CA" w:rsidP="00A37A6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1D979FB" id="_x0000_s1075" type="#_x0000_t202" style="position:absolute;left:0;text-align:left;margin-left:274.5pt;margin-top:30.05pt;width:150.7pt;height:81pt;z-index:25272934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" fillcolor="#0070c0" strokecolor="#0070c0">
                <v:textbox>
                  <w:txbxContent>
                    <w:p w14:paraId="71162798" w14:textId="4AAD295C" w:rsidR="00D651CA" w:rsidRDefault="00D651CA" w:rsidP="00A37A6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</w:p>
                    <w:p w14:paraId="2F2C4D14" w14:textId="77777777" w:rsidR="00D651CA" w:rsidRDefault="00D651CA" w:rsidP="00A37A6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79F9F1F8" w14:textId="6A5DE523" w:rsidR="00D651CA" w:rsidRPr="00684796" w:rsidRDefault="00D651CA" w:rsidP="00A37A6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Controle</w:t>
                      </w:r>
                    </w:p>
                    <w:p w14:paraId="04C4ABC3" w14:textId="77777777" w:rsidR="00D651CA" w:rsidRPr="00086CFC" w:rsidRDefault="00D651CA" w:rsidP="00A37A6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28320" behindDoc="0" locked="0" layoutInCell="1" allowOverlap="1" wp14:anchorId="0060D80B" wp14:editId="3F72D504">
                <wp:simplePos x="0" y="0"/>
                <wp:positionH relativeFrom="margin">
                  <wp:posOffset>814705</wp:posOffset>
                </wp:positionH>
                <wp:positionV relativeFrom="paragraph">
                  <wp:posOffset>156210</wp:posOffset>
                </wp:positionV>
                <wp:extent cx="226695" cy="138430"/>
                <wp:effectExtent l="0" t="0" r="1905" b="0"/>
                <wp:wrapNone/>
                <wp:docPr id="459" name="Triângulo isósceles 45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57CCABF" id="Triângulo isósceles 459" o:spid="_x0000_s1026" type="#_x0000_t5" style="position:absolute;margin-left:64.15pt;margin-top:12.3pt;width:17.85pt;height:10.9pt;flip:y;z-index:25272832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" fillcolor="#d8d8d8 [2732]" stroked="f">
                <w10:wrap anchorx="margin"/>
              </v:shape>
            </w:pict>
          </mc:Fallback>
        </mc:AlternateContent>
      </w: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30368" behindDoc="0" locked="0" layoutInCell="1" allowOverlap="1" wp14:anchorId="51EC96EA" wp14:editId="4F95C351">
                <wp:simplePos x="0" y="0"/>
                <wp:positionH relativeFrom="margin">
                  <wp:posOffset>4283075</wp:posOffset>
                </wp:positionH>
                <wp:positionV relativeFrom="paragraph">
                  <wp:posOffset>173990</wp:posOffset>
                </wp:positionV>
                <wp:extent cx="226695" cy="138430"/>
                <wp:effectExtent l="0" t="0" r="1905" b="0"/>
                <wp:wrapNone/>
                <wp:docPr id="458" name="Triângulo isósceles 45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B371D9B" id="Triângulo isósceles 458" o:spid="_x0000_s1026" type="#_x0000_t5" style="position:absolute;margin-left:337.25pt;margin-top:13.7pt;width:17.85pt;height:10.9pt;flip:y;z-index:25273036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" fillcolor="#d8d8d8 [2732]" stroked="f">
                <w10:wrap anchorx="margin"/>
              </v:shape>
            </w:pict>
          </mc:Fallback>
        </mc:AlternateContent>
      </w:r>
    </w:p>
    <w:p w14:paraId="0D28BCAC" w14:textId="77777777" w:rsidR="00A37A68" w:rsidRDefault="00A37A68" w:rsidP="00A37A68">
      <w:pPr>
        <w:pStyle w:val="Corpo"/>
      </w:pPr>
    </w:p>
    <w:p w14:paraId="6EDABFAA" w14:textId="77777777" w:rsidR="00A37A68" w:rsidRDefault="00A37A68" w:rsidP="00A37A68">
      <w:pPr>
        <w:pStyle w:val="Corpo"/>
      </w:pPr>
    </w:p>
    <w:p w14:paraId="58F7CAE7" w14:textId="77777777" w:rsidR="00A37A68" w:rsidRDefault="00A37A68" w:rsidP="00A37A68">
      <w:pPr>
        <w:pStyle w:val="Corpo"/>
      </w:pPr>
    </w:p>
    <w:p w14:paraId="352FDA5B" w14:textId="77777777" w:rsidR="00A37A68" w:rsidRDefault="00A37A68" w:rsidP="00A37A68">
      <w:pPr>
        <w:pStyle w:val="Corpo"/>
        <w:spacing w:before="120"/>
        <w:rPr>
          <w:sz w:val="20"/>
        </w:rPr>
      </w:pPr>
    </w:p>
    <w:p w14:paraId="6F848E02" w14:textId="77777777" w:rsidR="00A37A68" w:rsidRDefault="00A37A68" w:rsidP="00A37A68">
      <w:pPr>
        <w:pStyle w:val="Corpo"/>
        <w:spacing w:before="120" w:after="0"/>
        <w:rPr>
          <w:sz w:val="20"/>
          <w:szCs w:val="23"/>
        </w:rPr>
      </w:pPr>
    </w:p>
    <w:p w14:paraId="4B48DF08" w14:textId="4F4138B0" w:rsidR="00A37A68" w:rsidRDefault="00A37A68" w:rsidP="00A37A68">
      <w:pPr>
        <w:pStyle w:val="Corpo"/>
        <w:spacing w:before="120" w:after="0"/>
        <w:rPr>
          <w:sz w:val="20"/>
          <w:szCs w:val="23"/>
        </w:rPr>
      </w:pPr>
    </w:p>
    <w:p w14:paraId="14289826" w14:textId="77777777" w:rsidR="00C95923" w:rsidRPr="00423361" w:rsidRDefault="00C95923" w:rsidP="00A37A68">
      <w:pPr>
        <w:pStyle w:val="Corpo"/>
        <w:spacing w:before="120" w:after="0"/>
        <w:rPr>
          <w:sz w:val="20"/>
          <w:szCs w:val="23"/>
        </w:rPr>
      </w:pPr>
    </w:p>
    <w:p w14:paraId="45A11CEF" w14:textId="77777777" w:rsidR="00A37A68" w:rsidRPr="00C72C0B" w:rsidRDefault="00A37A68" w:rsidP="00A37A68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50DFCD4C" w14:textId="77777777" w:rsidR="00A37A68" w:rsidRPr="00714E9A" w:rsidRDefault="00A37A68" w:rsidP="00A37A68">
      <w:pPr>
        <w:pStyle w:val="Corpo"/>
        <w:rPr>
          <w:sz w:val="16"/>
          <w:szCs w:val="16"/>
        </w:rPr>
      </w:pPr>
    </w:p>
    <w:p w14:paraId="707021D9" w14:textId="77777777" w:rsidR="00A37A68" w:rsidRDefault="00A37A68" w:rsidP="00A37A68">
      <w:pPr>
        <w:pStyle w:val="Corpo"/>
        <w:numPr>
          <w:ilvl w:val="0"/>
          <w:numId w:val="1"/>
        </w:numPr>
        <w:spacing w:after="120"/>
        <w:rPr>
          <w:sz w:val="24"/>
        </w:rPr>
      </w:pPr>
      <w:r>
        <w:rPr>
          <w:sz w:val="24"/>
        </w:rPr>
        <w:t>De acordo com os resultados, 11 das 12 avaliações realizadas a cada hora demonstraram uma melhora nos escores de congestão nasal de pelo menos 0,5 no grupo 1 comparado ao grupo 2;</w:t>
      </w:r>
    </w:p>
    <w:p w14:paraId="18CF62B8" w14:textId="77777777" w:rsidR="00A37A68" w:rsidRDefault="00A37A68" w:rsidP="00A37A68">
      <w:pPr>
        <w:pStyle w:val="Corpo"/>
        <w:numPr>
          <w:ilvl w:val="0"/>
          <w:numId w:val="1"/>
        </w:numPr>
        <w:spacing w:after="120"/>
        <w:rPr>
          <w:sz w:val="24"/>
        </w:rPr>
      </w:pPr>
      <w:r>
        <w:rPr>
          <w:sz w:val="24"/>
        </w:rPr>
        <w:t xml:space="preserve">A taxa </w:t>
      </w:r>
      <w:proofErr w:type="spellStart"/>
      <w:r>
        <w:rPr>
          <w:sz w:val="24"/>
        </w:rPr>
        <w:t>odds</w:t>
      </w:r>
      <w:proofErr w:type="spellEnd"/>
      <w:r>
        <w:rPr>
          <w:sz w:val="24"/>
        </w:rPr>
        <w:t xml:space="preserve"> após 12 horas de tratamento revelou que os indivíduos do grupo 1 tinham 3 vezes mais probabilidade de ter uma redução benéfica de ≥0,5 e ≥1,0 do que os do grupo 2;</w:t>
      </w:r>
    </w:p>
    <w:p w14:paraId="670ADB13" w14:textId="77777777" w:rsidR="00A37A68" w:rsidRDefault="00A37A68" w:rsidP="00A37A68">
      <w:pPr>
        <w:pStyle w:val="Corpo"/>
        <w:numPr>
          <w:ilvl w:val="0"/>
          <w:numId w:val="1"/>
        </w:numPr>
        <w:spacing w:after="120"/>
        <w:rPr>
          <w:sz w:val="24"/>
        </w:rPr>
      </w:pPr>
      <w:r>
        <w:rPr>
          <w:sz w:val="24"/>
        </w:rPr>
        <w:t xml:space="preserve">Em ambos os estudos, a </w:t>
      </w:r>
      <w:proofErr w:type="spellStart"/>
      <w:r>
        <w:rPr>
          <w:sz w:val="24"/>
        </w:rPr>
        <w:t>oximetazolina</w:t>
      </w:r>
      <w:proofErr w:type="spellEnd"/>
      <w:r>
        <w:rPr>
          <w:sz w:val="24"/>
        </w:rPr>
        <w:t xml:space="preserve"> proporcionou melhora significativa no fluxo de ar nasal ao longo de todo intervalo de 12 horas após o tratamento;</w:t>
      </w:r>
    </w:p>
    <w:p w14:paraId="26834484" w14:textId="77777777" w:rsidR="00A37A68" w:rsidRDefault="00A37A68" w:rsidP="00A37A68">
      <w:pPr>
        <w:pStyle w:val="Corpo"/>
        <w:numPr>
          <w:ilvl w:val="0"/>
          <w:numId w:val="1"/>
        </w:numPr>
        <w:spacing w:after="120"/>
        <w:rPr>
          <w:sz w:val="24"/>
        </w:rPr>
      </w:pPr>
      <w:r w:rsidRPr="003A5173">
        <w:rPr>
          <w:sz w:val="24"/>
        </w:rPr>
        <w:t>Eventos adversos em qualquer tratamento foram infrequentes.</w:t>
      </w:r>
    </w:p>
    <w:p w14:paraId="141C1394" w14:textId="77777777" w:rsidR="00A37A68" w:rsidRDefault="00A37A68" w:rsidP="00A37A68">
      <w:pPr>
        <w:pStyle w:val="Corpo"/>
        <w:rPr>
          <w:b/>
          <w:color w:val="339966"/>
        </w:rPr>
      </w:pPr>
    </w:p>
    <w:p w14:paraId="1427CC5E" w14:textId="77777777" w:rsidR="00A37A68" w:rsidRDefault="00A37A68" w:rsidP="00A37A68">
      <w:pPr>
        <w:pStyle w:val="Corpo"/>
        <w:rPr>
          <w:b/>
          <w:color w:val="339966"/>
        </w:rPr>
      </w:pPr>
    </w:p>
    <w:p w14:paraId="55D7DD15" w14:textId="77777777" w:rsidR="00A37A68" w:rsidRPr="00946302" w:rsidRDefault="00A37A68" w:rsidP="00A37A68">
      <w:pPr>
        <w:pStyle w:val="Corpo"/>
        <w:rPr>
          <w:b/>
          <w:color w:val="339966"/>
        </w:rPr>
      </w:pPr>
      <w:r w:rsidRPr="00946302">
        <w:rPr>
          <w:b/>
          <w:color w:val="339966"/>
        </w:rPr>
        <w:t>Conclusão:</w:t>
      </w:r>
    </w:p>
    <w:p w14:paraId="55494B8A" w14:textId="77777777" w:rsidR="00A37A68" w:rsidRPr="0041379C" w:rsidRDefault="00A37A68" w:rsidP="00A37A68">
      <w:pPr>
        <w:pStyle w:val="Corpo"/>
        <w:rPr>
          <w:b/>
          <w:color w:val="339966"/>
          <w:sz w:val="16"/>
          <w:szCs w:val="16"/>
        </w:rPr>
      </w:pPr>
    </w:p>
    <w:p w14:paraId="3CEF8D78" w14:textId="77777777" w:rsidR="00A37A68" w:rsidRPr="00B12A58" w:rsidRDefault="00A37A68" w:rsidP="00A37A68">
      <w:pPr>
        <w:pStyle w:val="Corpo"/>
        <w:jc w:val="center"/>
        <w:rPr>
          <w:b/>
          <w:i/>
        </w:rPr>
      </w:pPr>
      <w:r>
        <w:rPr>
          <w:b/>
          <w:i/>
        </w:rPr>
        <w:t xml:space="preserve">O estudo demonstrou que a </w:t>
      </w:r>
      <w:proofErr w:type="spellStart"/>
      <w:r>
        <w:rPr>
          <w:b/>
          <w:i/>
        </w:rPr>
        <w:t>oximetazolina</w:t>
      </w:r>
      <w:proofErr w:type="spellEnd"/>
      <w:r>
        <w:rPr>
          <w:b/>
          <w:i/>
        </w:rPr>
        <w:t xml:space="preserve"> promove melhora estatisticamente e clinicamente significativa da congestão nasal e do fluxo de ar nasal por até 12 horas após uma dose única.</w:t>
      </w:r>
    </w:p>
    <w:p w14:paraId="79AE009B" w14:textId="77777777" w:rsidR="00A37A68" w:rsidRDefault="00A37A68" w:rsidP="00A37A68">
      <w:pPr>
        <w:pStyle w:val="Corpo"/>
        <w:spacing w:after="40"/>
        <w:rPr>
          <w:sz w:val="16"/>
          <w:szCs w:val="16"/>
        </w:rPr>
      </w:pPr>
    </w:p>
    <w:p w14:paraId="34ECF0D9" w14:textId="5B4FB4C6" w:rsidR="00A37A68" w:rsidRDefault="00A37A68" w:rsidP="00946302">
      <w:pPr>
        <w:pStyle w:val="Corpo"/>
        <w:spacing w:after="40"/>
        <w:rPr>
          <w:sz w:val="16"/>
          <w:szCs w:val="16"/>
        </w:rPr>
      </w:pPr>
    </w:p>
    <w:p w14:paraId="0611C577" w14:textId="692CD583" w:rsidR="00A37A68" w:rsidRDefault="00A37A68" w:rsidP="00551D3A">
      <w:pPr>
        <w:pStyle w:val="Ttulo1"/>
        <w:jc w:val="center"/>
      </w:pPr>
      <w:bookmarkStart w:id="40" w:name="_Toc36632345"/>
      <w:r>
        <w:lastRenderedPageBreak/>
        <w:t>Formulário</w:t>
      </w:r>
      <w:bookmarkEnd w:id="40"/>
    </w:p>
    <w:p w14:paraId="755C080B" w14:textId="77777777" w:rsidR="00C24F62" w:rsidRDefault="00C24F62" w:rsidP="00A37A68">
      <w:pPr>
        <w:pStyle w:val="Corpo"/>
        <w:rPr>
          <w:b/>
          <w:i/>
          <w:sz w:val="24"/>
        </w:rPr>
      </w:pPr>
    </w:p>
    <w:p w14:paraId="28C5486A" w14:textId="77777777" w:rsidR="00C24F62" w:rsidRDefault="00C24F62" w:rsidP="00A37A68">
      <w:pPr>
        <w:pStyle w:val="Corpo"/>
        <w:rPr>
          <w:b/>
          <w:i/>
          <w:sz w:val="24"/>
        </w:rPr>
      </w:pPr>
    </w:p>
    <w:p w14:paraId="28767BDA" w14:textId="66AD7DF0" w:rsidR="00A37A68" w:rsidRPr="00FF39AA" w:rsidRDefault="00A37A68" w:rsidP="00A37A68">
      <w:pPr>
        <w:pStyle w:val="Corpo"/>
        <w:rPr>
          <w:b/>
          <w:i/>
          <w:sz w:val="24"/>
        </w:rPr>
      </w:pPr>
      <w:r>
        <w:rPr>
          <w:b/>
          <w:i/>
          <w:sz w:val="24"/>
        </w:rPr>
        <w:t>Redução da Congestão Nasal e Melhora do Fluxo de Ar na Rinite Aguda</w:t>
      </w:r>
    </w:p>
    <w:p w14:paraId="5DAE2593" w14:textId="77777777" w:rsidR="00A37A68" w:rsidRPr="00C30C20" w:rsidRDefault="00A37A68" w:rsidP="00A37A68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A37A68" w:rsidRPr="009537E7" w14:paraId="623EB7A3" w14:textId="77777777" w:rsidTr="00A37A68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1F44E47B" w14:textId="19F9A8BB" w:rsidR="00A37A68" w:rsidRDefault="00A37A68" w:rsidP="00A37A68">
            <w:pPr>
              <w:pStyle w:val="Corpo"/>
              <w:jc w:val="center"/>
              <w:rPr>
                <w:b/>
                <w:color w:val="FFFFFF" w:themeColor="background1"/>
                <w:sz w:val="22"/>
              </w:rPr>
            </w:pPr>
            <w:r>
              <w:rPr>
                <w:b/>
                <w:color w:val="FFFFFF" w:themeColor="background1"/>
                <w:sz w:val="22"/>
              </w:rPr>
              <w:t>Spray Nasal</w:t>
            </w:r>
          </w:p>
        </w:tc>
      </w:tr>
      <w:tr w:rsidR="00A37A68" w:rsidRPr="009537E7" w14:paraId="7B53CF8C" w14:textId="77777777" w:rsidTr="00A37A68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1D7CAAAB" w14:textId="19CAD2A5" w:rsidR="00A37A68" w:rsidRDefault="00A37A68" w:rsidP="00A37A68">
            <w:pPr>
              <w:pStyle w:val="Corpo"/>
            </w:pPr>
            <w:proofErr w:type="spellStart"/>
            <w:r>
              <w:t>Oximetazolina</w:t>
            </w:r>
            <w:proofErr w:type="spellEnd"/>
            <w:r>
              <w:t>....................................0,05%</w:t>
            </w:r>
          </w:p>
        </w:tc>
      </w:tr>
      <w:tr w:rsidR="00A37A68" w:rsidRPr="006F0A9C" w14:paraId="23AC5734" w14:textId="77777777" w:rsidTr="00A37A68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FD39419" w14:textId="14FFCD13" w:rsidR="00A37A68" w:rsidRPr="006F0A9C" w:rsidRDefault="00A37A68" w:rsidP="00A37A68">
            <w:pPr>
              <w:pStyle w:val="Corpo"/>
            </w:pPr>
            <w:r>
              <w:t xml:space="preserve">Spray qsp.........................................20 </w:t>
            </w:r>
            <w:proofErr w:type="spellStart"/>
            <w:r>
              <w:t>mL</w:t>
            </w:r>
            <w:proofErr w:type="spellEnd"/>
          </w:p>
        </w:tc>
      </w:tr>
    </w:tbl>
    <w:p w14:paraId="7ED6CE54" w14:textId="77777777" w:rsidR="00A37A68" w:rsidRPr="00B12A58" w:rsidRDefault="00A37A68" w:rsidP="00A37A68">
      <w:pPr>
        <w:pStyle w:val="Corpo"/>
        <w:ind w:right="4479"/>
        <w:jc w:val="left"/>
        <w:rPr>
          <w:sz w:val="16"/>
          <w:szCs w:val="16"/>
        </w:rPr>
      </w:pPr>
      <w:r>
        <w:rPr>
          <w:sz w:val="16"/>
          <w:szCs w:val="16"/>
        </w:rPr>
        <w:t xml:space="preserve">Aplicar 1 </w:t>
      </w:r>
      <w:proofErr w:type="spellStart"/>
      <w:r>
        <w:rPr>
          <w:sz w:val="16"/>
          <w:szCs w:val="16"/>
        </w:rPr>
        <w:t>puff</w:t>
      </w:r>
      <w:proofErr w:type="spellEnd"/>
      <w:r>
        <w:rPr>
          <w:sz w:val="16"/>
          <w:szCs w:val="16"/>
        </w:rPr>
        <w:t xml:space="preserve"> em cada narina ao dia ou conforme orientação médica.</w:t>
      </w:r>
    </w:p>
    <w:p w14:paraId="518F9C11" w14:textId="0AE4D71B" w:rsidR="00A37A68" w:rsidRDefault="00A37A68" w:rsidP="00946302">
      <w:pPr>
        <w:pStyle w:val="Corpo"/>
        <w:spacing w:after="40"/>
        <w:rPr>
          <w:sz w:val="16"/>
          <w:szCs w:val="16"/>
        </w:rPr>
      </w:pPr>
    </w:p>
    <w:p w14:paraId="081CED52" w14:textId="0E47A2F6" w:rsidR="00A37A68" w:rsidRDefault="00A37A68" w:rsidP="00946302">
      <w:pPr>
        <w:pStyle w:val="Corpo"/>
        <w:spacing w:after="40"/>
        <w:rPr>
          <w:sz w:val="16"/>
          <w:szCs w:val="16"/>
        </w:rPr>
      </w:pPr>
    </w:p>
    <w:p w14:paraId="6D43600D" w14:textId="1D6F1FB1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4B1F7CED" w14:textId="19E3C3E5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51DEECE6" w14:textId="13A62CA7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690BD11E" w14:textId="09847B53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3A7BC2BE" w14:textId="22A6B5C3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7097B0E9" w14:textId="4CA2AFA8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18399A53" w14:textId="2A1A5640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4F6B92D7" w14:textId="0CA4829C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1E33575E" w14:textId="4937FB48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03AFE030" w14:textId="6617B644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36B83AD3" w14:textId="5AC00FCA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152A9B37" w14:textId="3EFF370C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5FEF9283" w14:textId="2666D1DB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518D8A03" w14:textId="77D6BEA8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045D3D21" w14:textId="6819E06D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43C3A398" w14:textId="618ECF55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3EB4C778" w14:textId="4D03861C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1B3CC8D9" w14:textId="512E3DCE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7605F335" w14:textId="5DF21B6D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2C130448" w14:textId="00E423AF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4B3996CA" w14:textId="6322F040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4E67B924" w14:textId="50B2EA49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7AD2E0A9" w14:textId="2992E038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02B090B3" w14:textId="2249BD06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01E565F3" w14:textId="5D9A6F63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08B0091A" w14:textId="10A28AA9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46AE25E0" w14:textId="6762B7D8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5133BEFF" w14:textId="50E353C6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3C11B8C2" w14:textId="0390A3E5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5EEC3991" w14:textId="15003844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447B43F9" w14:textId="77777777" w:rsidR="00C95923" w:rsidRDefault="00C95923" w:rsidP="00946302">
      <w:pPr>
        <w:pStyle w:val="Corpo"/>
        <w:spacing w:after="40"/>
        <w:rPr>
          <w:sz w:val="16"/>
          <w:szCs w:val="16"/>
        </w:rPr>
      </w:pPr>
    </w:p>
    <w:p w14:paraId="72763419" w14:textId="627C0D15" w:rsidR="007F7783" w:rsidRPr="00F14D5A" w:rsidRDefault="007F7783" w:rsidP="007F7783">
      <w:pPr>
        <w:pStyle w:val="Ttulo1"/>
        <w:jc w:val="center"/>
      </w:pPr>
      <w:bookmarkStart w:id="41" w:name="_Toc36632346"/>
      <w:r>
        <w:lastRenderedPageBreak/>
        <w:t xml:space="preserve">Estudo </w:t>
      </w:r>
      <w:r w:rsidR="00A37A68">
        <w:t>6</w:t>
      </w:r>
      <w:bookmarkEnd w:id="41"/>
    </w:p>
    <w:p w14:paraId="19EB55CE" w14:textId="77777777" w:rsidR="007F7783" w:rsidRDefault="007F7783" w:rsidP="007F7783">
      <w:pPr>
        <w:pStyle w:val="Subtitulocorpo"/>
      </w:pPr>
      <w:r>
        <w:t xml:space="preserve">Combinação </w:t>
      </w:r>
      <w:proofErr w:type="spellStart"/>
      <w:r>
        <w:t>Nutracêutica</w:t>
      </w:r>
      <w:proofErr w:type="spellEnd"/>
      <w:r>
        <w:t xml:space="preserve"> Reduz o Risco e as Exacerbações na Rinite Alérgica em Crianças</w:t>
      </w:r>
    </w:p>
    <w:p w14:paraId="71AC1A34" w14:textId="3D79BD5F" w:rsidR="007F7783" w:rsidRDefault="007F7783" w:rsidP="00946302">
      <w:pPr>
        <w:pStyle w:val="Corpo"/>
        <w:spacing w:after="40"/>
        <w:rPr>
          <w:sz w:val="16"/>
          <w:szCs w:val="16"/>
        </w:rPr>
      </w:pPr>
    </w:p>
    <w:p w14:paraId="0262BE9B" w14:textId="2136F2AA" w:rsidR="007F7783" w:rsidRDefault="007F7783" w:rsidP="00946302">
      <w:pPr>
        <w:pStyle w:val="Corpo"/>
        <w:spacing w:after="40"/>
        <w:rPr>
          <w:sz w:val="16"/>
          <w:szCs w:val="16"/>
        </w:rPr>
      </w:pPr>
    </w:p>
    <w:p w14:paraId="2970A268" w14:textId="1CE90C26" w:rsidR="007F7783" w:rsidRPr="00B05C02" w:rsidRDefault="007F7783" w:rsidP="007F7783">
      <w:pPr>
        <w:pStyle w:val="Corpo"/>
        <w:spacing w:after="120"/>
        <w:rPr>
          <w:szCs w:val="23"/>
        </w:rPr>
      </w:pPr>
      <w:r w:rsidRPr="00B05C02">
        <w:rPr>
          <w:szCs w:val="23"/>
        </w:rPr>
        <w:t xml:space="preserve">Esse estudo randomizado, de grupos paralelos, controlado e </w:t>
      </w:r>
      <w:proofErr w:type="spellStart"/>
      <w:r w:rsidRPr="00B05C02">
        <w:rPr>
          <w:szCs w:val="23"/>
        </w:rPr>
        <w:t>policêntrico</w:t>
      </w:r>
      <w:proofErr w:type="spellEnd"/>
      <w:r w:rsidRPr="00B05C02">
        <w:rPr>
          <w:szCs w:val="23"/>
        </w:rPr>
        <w:t xml:space="preserve"> teve como objetivo avaliar a eficácia e a segurança de uma combinação </w:t>
      </w:r>
      <w:proofErr w:type="spellStart"/>
      <w:r w:rsidRPr="00B05C02">
        <w:rPr>
          <w:szCs w:val="23"/>
        </w:rPr>
        <w:t>nutracêutica</w:t>
      </w:r>
      <w:proofErr w:type="spellEnd"/>
      <w:r w:rsidRPr="00B05C02">
        <w:rPr>
          <w:szCs w:val="23"/>
        </w:rPr>
        <w:t xml:space="preserve"> na prevenção de exacerbações da rinite alérgica em crianças após o final da fase de tratamento farmacológico</w:t>
      </w:r>
      <w:r>
        <w:rPr>
          <w:szCs w:val="23"/>
        </w:rPr>
        <w:t xml:space="preserve"> </w:t>
      </w:r>
      <w:r>
        <w:rPr>
          <w:szCs w:val="23"/>
        </w:rPr>
        <w:fldChar w:fldCharType="begin">
          <w:fldData xml:space="preserve">PEVuZE5vdGU+PENpdGU+PEF1dGhvcj5NYXJzZWdsaWE8L0F1dGhvcj48WWVhcj4yMDE5PC9ZZWFy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==
</w:fldData>
        </w:fldChar>
      </w:r>
      <w:r>
        <w:rPr>
          <w:szCs w:val="23"/>
        </w:rPr>
        <w:instrText xml:space="preserve"> ADDIN EN.CITE </w:instrText>
      </w:r>
      <w:r>
        <w:rPr>
          <w:szCs w:val="23"/>
        </w:rPr>
        <w:fldChar w:fldCharType="begin">
          <w:fldData xml:space="preserve">PEVuZE5vdGU+PENpdGU+PEF1dGhvcj5NYXJzZWdsaWE8L0F1dGhvcj48WWVhcj4yMDE5PC9ZZWFy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==
</w:fldData>
        </w:fldChar>
      </w:r>
      <w:r>
        <w:rPr>
          <w:szCs w:val="23"/>
        </w:rPr>
        <w:instrText xml:space="preserve"> ADDIN EN.CITE.DATA </w:instrText>
      </w:r>
      <w:r>
        <w:rPr>
          <w:szCs w:val="23"/>
        </w:rPr>
      </w:r>
      <w:r>
        <w:rPr>
          <w:szCs w:val="23"/>
        </w:rPr>
        <w:fldChar w:fldCharType="end"/>
      </w:r>
      <w:r>
        <w:rPr>
          <w:szCs w:val="23"/>
        </w:rPr>
      </w:r>
      <w:r>
        <w:rPr>
          <w:szCs w:val="23"/>
        </w:rPr>
        <w:fldChar w:fldCharType="separate"/>
      </w:r>
      <w:r>
        <w:rPr>
          <w:noProof/>
          <w:szCs w:val="23"/>
        </w:rPr>
        <w:t>(MARSEGLIA; LICARI; LEONARDI; PAPALE</w:t>
      </w:r>
      <w:r w:rsidRPr="007F31BE">
        <w:rPr>
          <w:i/>
          <w:noProof/>
          <w:szCs w:val="23"/>
        </w:rPr>
        <w:t xml:space="preserve"> et al.</w:t>
      </w:r>
      <w:r>
        <w:rPr>
          <w:noProof/>
          <w:szCs w:val="23"/>
        </w:rPr>
        <w:t>, 2019)</w:t>
      </w:r>
      <w:r>
        <w:rPr>
          <w:szCs w:val="23"/>
        </w:rPr>
        <w:fldChar w:fldCharType="end"/>
      </w:r>
      <w:r w:rsidRPr="00B05C02">
        <w:rPr>
          <w:szCs w:val="23"/>
        </w:rPr>
        <w:t>.</w:t>
      </w:r>
    </w:p>
    <w:p w14:paraId="61134A5E" w14:textId="3383D151" w:rsidR="007F7783" w:rsidRPr="00B05C02" w:rsidRDefault="00C95923" w:rsidP="007F7783">
      <w:pPr>
        <w:pStyle w:val="Corpo"/>
        <w:rPr>
          <w:szCs w:val="23"/>
        </w:rPr>
      </w:pPr>
      <w:r w:rsidRPr="00B05C02">
        <w:rPr>
          <w:noProof/>
          <w:szCs w:val="23"/>
          <w:lang w:eastAsia="pt-BR"/>
        </w:rPr>
        <mc:AlternateContent>
          <mc:Choice Requires="wps">
            <w:drawing>
              <wp:anchor distT="0" distB="0" distL="114300" distR="114300" simplePos="0" relativeHeight="252713984" behindDoc="0" locked="0" layoutInCell="1" allowOverlap="1" wp14:anchorId="07ED2F5F" wp14:editId="07DFF245">
                <wp:simplePos x="0" y="0"/>
                <wp:positionH relativeFrom="margin">
                  <wp:posOffset>-3810</wp:posOffset>
                </wp:positionH>
                <wp:positionV relativeFrom="paragraph">
                  <wp:posOffset>12700</wp:posOffset>
                </wp:positionV>
                <wp:extent cx="5403215" cy="695325"/>
                <wp:effectExtent l="0" t="0" r="26035" b="28575"/>
                <wp:wrapNone/>
                <wp:docPr id="61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403215" cy="69532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5CC3D55" w14:textId="77777777" w:rsidR="00D651CA" w:rsidRPr="009D65A4" w:rsidRDefault="00D651CA" w:rsidP="007F7783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Assim, 128 crianças com idade entre 6 e 12 anos, diagnosticadas com RA, sensíveis a ácaros ou pólens e </w:t>
                            </w:r>
                            <w:r>
                              <w:rPr>
                                <w:rFonts w:ascii="Swis721 Th BT" w:hAnsi="Swis721 Th BT"/>
                                <w:i/>
                                <w:sz w:val="23"/>
                                <w:szCs w:val="23"/>
                              </w:rPr>
                              <w:t xml:space="preserve">Total </w:t>
                            </w:r>
                            <w:proofErr w:type="spellStart"/>
                            <w:r>
                              <w:rPr>
                                <w:rFonts w:ascii="Swis721 Th BT" w:hAnsi="Swis721 Th BT"/>
                                <w:i/>
                                <w:sz w:val="23"/>
                                <w:szCs w:val="23"/>
                              </w:rPr>
                              <w:t>Symptoms</w:t>
                            </w:r>
                            <w:proofErr w:type="spellEnd"/>
                            <w:r>
                              <w:rPr>
                                <w:rFonts w:ascii="Swis721 Th BT" w:hAnsi="Swis721 Th BT"/>
                                <w:i/>
                                <w:sz w:val="23"/>
                                <w:szCs w:val="23"/>
                              </w:rPr>
                              <w:t xml:space="preserve"> Score</w:t>
                            </w:r>
                            <w:r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 (TSS) ≥15 e pelo menos 1 para congestão nasal foram randomizados para receberem durante 4 a 12 semanas: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7ED2F5F" id="_x0000_s1076" type="#_x0000_t202" style="position:absolute;left:0;text-align:left;margin-left:-.3pt;margin-top:1pt;width:425.45pt;height:54.75pt;z-index:25271398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" fillcolor="white [3212]" strokecolor="#0070c0">
                <v:textbox>
                  <w:txbxContent>
                    <w:p w14:paraId="55CC3D55" w14:textId="77777777" w:rsidR="00D651CA" w:rsidRPr="009D65A4" w:rsidRDefault="00D651CA" w:rsidP="007F7783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Assim, 128 crianças com idade entre 6 e 12 anos, diagnosticadas com RA, sensíveis a ácaros ou pólens e </w:t>
                      </w:r>
                      <w:r>
                        <w:rPr>
                          <w:rFonts w:ascii="Swis721 Th BT" w:hAnsi="Swis721 Th BT"/>
                          <w:i/>
                          <w:sz w:val="23"/>
                          <w:szCs w:val="23"/>
                        </w:rPr>
                        <w:t xml:space="preserve">Total </w:t>
                      </w:r>
                      <w:proofErr w:type="spellStart"/>
                      <w:r>
                        <w:rPr>
                          <w:rFonts w:ascii="Swis721 Th BT" w:hAnsi="Swis721 Th BT"/>
                          <w:i/>
                          <w:sz w:val="23"/>
                          <w:szCs w:val="23"/>
                        </w:rPr>
                        <w:t>Symptoms</w:t>
                      </w:r>
                      <w:proofErr w:type="spellEnd"/>
                      <w:r>
                        <w:rPr>
                          <w:rFonts w:ascii="Swis721 Th BT" w:hAnsi="Swis721 Th BT"/>
                          <w:i/>
                          <w:sz w:val="23"/>
                          <w:szCs w:val="23"/>
                        </w:rPr>
                        <w:t xml:space="preserve"> Score</w:t>
                      </w:r>
                      <w:r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 (TSS) ≥15 e pelo menos 1 para congestão nasal foram randomizados para receberem durante 4 a 12 semanas: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7F7783" w:rsidRPr="00B05C02">
        <w:rPr>
          <w:szCs w:val="23"/>
        </w:rPr>
        <w:br/>
      </w:r>
    </w:p>
    <w:p w14:paraId="101A05BD" w14:textId="355DEB7A" w:rsidR="007F7783" w:rsidRPr="00B05C02" w:rsidRDefault="007F7783" w:rsidP="007F7783">
      <w:pPr>
        <w:pStyle w:val="Corpo"/>
        <w:rPr>
          <w:szCs w:val="23"/>
        </w:rPr>
      </w:pPr>
    </w:p>
    <w:p w14:paraId="515ACC32" w14:textId="144093C1" w:rsidR="007F7783" w:rsidRPr="00B05C02" w:rsidRDefault="007F7783" w:rsidP="007F7783">
      <w:pPr>
        <w:pStyle w:val="Corpo"/>
        <w:rPr>
          <w:szCs w:val="23"/>
        </w:rPr>
      </w:pPr>
    </w:p>
    <w:p w14:paraId="23587E45" w14:textId="003280D7" w:rsidR="007F7783" w:rsidRPr="00B05C02" w:rsidRDefault="00C95923" w:rsidP="007F7783">
      <w:pPr>
        <w:pStyle w:val="Corpo"/>
        <w:rPr>
          <w:szCs w:val="23"/>
        </w:rPr>
      </w:pPr>
      <w:r w:rsidRPr="00B05C02">
        <w:rPr>
          <w:noProof/>
          <w:szCs w:val="23"/>
          <w:lang w:eastAsia="pt-BR"/>
        </w:rPr>
        <mc:AlternateContent>
          <mc:Choice Requires="wps">
            <w:drawing>
              <wp:anchor distT="0" distB="0" distL="114300" distR="114300" simplePos="0" relativeHeight="252821504" behindDoc="0" locked="0" layoutInCell="1" allowOverlap="1" wp14:anchorId="4F8CACC6" wp14:editId="2513392E">
                <wp:simplePos x="0" y="0"/>
                <wp:positionH relativeFrom="column">
                  <wp:posOffset>4110990</wp:posOffset>
                </wp:positionH>
                <wp:positionV relativeFrom="paragraph">
                  <wp:posOffset>74930</wp:posOffset>
                </wp:positionV>
                <wp:extent cx="226695" cy="138430"/>
                <wp:effectExtent l="0" t="0" r="1905" b="0"/>
                <wp:wrapNone/>
                <wp:docPr id="483" name="Triângulo isósceles 48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50AE02A" id="Triângulo isósceles 483" o:spid="_x0000_s1026" type="#_x0000_t5" style="position:absolute;margin-left:323.7pt;margin-top:5.9pt;width:17.85pt;height:10.9pt;flip:y;z-index:252821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" fillcolor="#d8d8d8 [2732]" stroked="f"/>
            </w:pict>
          </mc:Fallback>
        </mc:AlternateContent>
      </w:r>
      <w:r w:rsidRPr="00B05C02">
        <w:rPr>
          <w:noProof/>
          <w:szCs w:val="23"/>
          <w:lang w:eastAsia="pt-BR"/>
        </w:rPr>
        <mc:AlternateContent>
          <mc:Choice Requires="wps">
            <w:drawing>
              <wp:anchor distT="0" distB="0" distL="114300" distR="114300" simplePos="0" relativeHeight="252715008" behindDoc="0" locked="0" layoutInCell="1" allowOverlap="1" wp14:anchorId="2937E7FB" wp14:editId="27697862">
                <wp:simplePos x="0" y="0"/>
                <wp:positionH relativeFrom="column">
                  <wp:posOffset>1133475</wp:posOffset>
                </wp:positionH>
                <wp:positionV relativeFrom="paragraph">
                  <wp:posOffset>62230</wp:posOffset>
                </wp:positionV>
                <wp:extent cx="226695" cy="138430"/>
                <wp:effectExtent l="0" t="0" r="1905" b="0"/>
                <wp:wrapNone/>
                <wp:docPr id="63" name="Triângulo isósceles 6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B7CBA6F" id="Triângulo isósceles 63" o:spid="_x0000_s1026" type="#_x0000_t5" style="position:absolute;margin-left:89.25pt;margin-top:4.9pt;width:17.85pt;height:10.9pt;flip:y;z-index:2527150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" fillcolor="#d8d8d8 [2732]" stroked="f"/>
            </w:pict>
          </mc:Fallback>
        </mc:AlternateContent>
      </w:r>
    </w:p>
    <w:p w14:paraId="14F0EA52" w14:textId="7F552327" w:rsidR="007F7783" w:rsidRPr="00B05C02" w:rsidRDefault="00C95923" w:rsidP="007F7783">
      <w:pPr>
        <w:pStyle w:val="Corpo"/>
        <w:rPr>
          <w:szCs w:val="23"/>
        </w:rPr>
      </w:pPr>
      <w:r w:rsidRPr="00B05C02">
        <w:rPr>
          <w:noProof/>
          <w:szCs w:val="23"/>
          <w:lang w:eastAsia="pt-BR"/>
        </w:rPr>
        <mc:AlternateContent>
          <mc:Choice Requires="wps">
            <w:drawing>
              <wp:anchor distT="0" distB="0" distL="114300" distR="114300" simplePos="0" relativeHeight="252716032" behindDoc="0" locked="0" layoutInCell="1" allowOverlap="1" wp14:anchorId="70820261" wp14:editId="1A05EAE9">
                <wp:simplePos x="0" y="0"/>
                <wp:positionH relativeFrom="column">
                  <wp:posOffset>3072765</wp:posOffset>
                </wp:positionH>
                <wp:positionV relativeFrom="paragraph">
                  <wp:posOffset>130174</wp:posOffset>
                </wp:positionV>
                <wp:extent cx="2327275" cy="1152525"/>
                <wp:effectExtent l="0" t="0" r="15875" b="28575"/>
                <wp:wrapNone/>
                <wp:docPr id="449" name="Caixa de texto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27275" cy="115252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02A7A11" w14:textId="3482CDF9" w:rsidR="00D651CA" w:rsidRDefault="00D651CA" w:rsidP="00551D3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2 </w:t>
                            </w:r>
                          </w:p>
                          <w:p w14:paraId="0899BA7E" w14:textId="77777777" w:rsidR="00D651CA" w:rsidRDefault="00D651CA" w:rsidP="007F7783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0820261" id="Caixa de texto 9" o:spid="_x0000_s1077" type="#_x0000_t202" style="position:absolute;left:0;text-align:left;margin-left:241.95pt;margin-top:10.25pt;width:183.25pt;height:90.75pt;z-index:2527160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" fillcolor="#0070c0" strokecolor="#0070c0">
                <v:textbox>
                  <w:txbxContent>
                    <w:p w14:paraId="502A7A11" w14:textId="3482CDF9" w:rsidR="00D651CA" w:rsidRDefault="00D651CA" w:rsidP="00551D3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2 </w:t>
                      </w:r>
                    </w:p>
                    <w:p w14:paraId="0899BA7E" w14:textId="77777777" w:rsidR="00D651CA" w:rsidRDefault="00D651CA" w:rsidP="007F7783">
                      <w:pPr>
                        <w:spacing w:after="0" w:line="240" w:lineRule="auto"/>
                        <w:jc w:val="center"/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</w:txbxContent>
                </v:textbox>
              </v:shape>
            </w:pict>
          </mc:Fallback>
        </mc:AlternateContent>
      </w:r>
      <w:r w:rsidRPr="00B05C02">
        <w:rPr>
          <w:noProof/>
          <w:szCs w:val="23"/>
          <w:lang w:eastAsia="pt-BR"/>
        </w:rPr>
        <mc:AlternateContent>
          <mc:Choice Requires="wps">
            <w:drawing>
              <wp:anchor distT="0" distB="0" distL="114300" distR="114300" simplePos="0" relativeHeight="252711936" behindDoc="0" locked="0" layoutInCell="1" allowOverlap="1" wp14:anchorId="7385487B" wp14:editId="1F067B0D">
                <wp:simplePos x="0" y="0"/>
                <wp:positionH relativeFrom="margin">
                  <wp:posOffset>-3810</wp:posOffset>
                </wp:positionH>
                <wp:positionV relativeFrom="paragraph">
                  <wp:posOffset>130174</wp:posOffset>
                </wp:positionV>
                <wp:extent cx="2386330" cy="1152525"/>
                <wp:effectExtent l="0" t="0" r="13970" b="28575"/>
                <wp:wrapNone/>
                <wp:docPr id="448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86330" cy="115252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AEB92B1" w14:textId="77777777" w:rsidR="00D651CA" w:rsidRDefault="00D651CA" w:rsidP="007F7783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Quercetina 150 mg</w:t>
                            </w:r>
                          </w:p>
                          <w:p w14:paraId="6A6784BD" w14:textId="77777777" w:rsidR="00D651CA" w:rsidRDefault="00D651CA" w:rsidP="007F7783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Extrato seco de </w:t>
                            </w:r>
                            <w:proofErr w:type="spellStart"/>
                            <w:r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Perilla</w:t>
                            </w:r>
                            <w:proofErr w:type="spellEnd"/>
                            <w:r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frutescens</w:t>
                            </w: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80 mg</w:t>
                            </w: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  <w:t xml:space="preserve"> </w:t>
                            </w:r>
                          </w:p>
                          <w:p w14:paraId="205C2AFE" w14:textId="77777777" w:rsidR="00D651CA" w:rsidRPr="00086CFC" w:rsidRDefault="00D651CA" w:rsidP="007F7783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  <w:t>Vitamina D3 200 UI</w:t>
                            </w: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  <w:br/>
                              <w:t xml:space="preserve">1 Cápsula ao dia 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385487B" id="_x0000_s1078" type="#_x0000_t202" style="position:absolute;left:0;text-align:left;margin-left:-.3pt;margin-top:10.25pt;width:187.9pt;height:90.75pt;z-index:25271193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" fillcolor="#0070c0" strokecolor="#0070c0">
                <v:textbox>
                  <w:txbxContent>
                    <w:p w14:paraId="6AEB92B1" w14:textId="77777777" w:rsidR="00D651CA" w:rsidRDefault="00D651CA" w:rsidP="007F7783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Quercetina 150 mg</w:t>
                      </w:r>
                    </w:p>
                    <w:p w14:paraId="6A6784BD" w14:textId="77777777" w:rsidR="00D651CA" w:rsidRDefault="00D651CA" w:rsidP="007F7783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Extrato seco de </w:t>
                      </w:r>
                      <w:proofErr w:type="spellStart"/>
                      <w:r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>Perilla</w:t>
                      </w:r>
                      <w:proofErr w:type="spellEnd"/>
                      <w:r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frutescens</w:t>
                      </w: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80 mg</w:t>
                      </w:r>
                      <w:r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  <w:t xml:space="preserve"> </w:t>
                      </w:r>
                    </w:p>
                    <w:p w14:paraId="205C2AFE" w14:textId="77777777" w:rsidR="00D651CA" w:rsidRPr="00086CFC" w:rsidRDefault="00D651CA" w:rsidP="007F7783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  <w:t>Vitamina D3 200 UI</w:t>
                      </w:r>
                      <w:r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  <w:br/>
                        <w:t xml:space="preserve">1 Cápsula ao dia 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95A09AD" w14:textId="6301DD27" w:rsidR="007F7783" w:rsidRDefault="007F7783" w:rsidP="007F7783">
      <w:pPr>
        <w:pStyle w:val="Corpo"/>
        <w:rPr>
          <w:szCs w:val="23"/>
        </w:rPr>
      </w:pPr>
    </w:p>
    <w:p w14:paraId="598DFB01" w14:textId="36E34D66" w:rsidR="00C95923" w:rsidRDefault="00C95923" w:rsidP="007F7783">
      <w:pPr>
        <w:pStyle w:val="Corpo"/>
        <w:rPr>
          <w:szCs w:val="23"/>
        </w:rPr>
      </w:pPr>
    </w:p>
    <w:p w14:paraId="491D1B72" w14:textId="7CB2B2A3" w:rsidR="00C95923" w:rsidRDefault="00C95923" w:rsidP="007F7783">
      <w:pPr>
        <w:pStyle w:val="Corpo"/>
        <w:rPr>
          <w:szCs w:val="23"/>
        </w:rPr>
      </w:pPr>
    </w:p>
    <w:p w14:paraId="6E7C0954" w14:textId="77777777" w:rsidR="00C95923" w:rsidRPr="00B05C02" w:rsidRDefault="00C95923" w:rsidP="007F7783">
      <w:pPr>
        <w:pStyle w:val="Corpo"/>
        <w:rPr>
          <w:szCs w:val="23"/>
        </w:rPr>
      </w:pPr>
    </w:p>
    <w:p w14:paraId="3807ED30" w14:textId="77777777" w:rsidR="00551D3A" w:rsidRPr="00B05C02" w:rsidRDefault="00551D3A" w:rsidP="00551D3A">
      <w:pPr>
        <w:pStyle w:val="Corpo"/>
        <w:spacing w:before="120" w:after="0"/>
        <w:rPr>
          <w:szCs w:val="23"/>
        </w:rPr>
      </w:pPr>
    </w:p>
    <w:p w14:paraId="63DAC3FB" w14:textId="77777777" w:rsidR="007F7783" w:rsidRPr="00B05C02" w:rsidRDefault="007F7783" w:rsidP="00251EAD">
      <w:pPr>
        <w:pStyle w:val="Corpo"/>
        <w:numPr>
          <w:ilvl w:val="0"/>
          <w:numId w:val="2"/>
        </w:numPr>
        <w:spacing w:before="120" w:after="0"/>
        <w:rPr>
          <w:sz w:val="18"/>
          <w:szCs w:val="16"/>
        </w:rPr>
      </w:pPr>
      <w:r w:rsidRPr="00B05C02">
        <w:rPr>
          <w:sz w:val="18"/>
          <w:szCs w:val="16"/>
        </w:rPr>
        <w:t xml:space="preserve">O tratamento com corticosteroides, antagonistas de leucotrienos e </w:t>
      </w:r>
      <w:proofErr w:type="spellStart"/>
      <w:r w:rsidRPr="00B05C02">
        <w:rPr>
          <w:sz w:val="18"/>
          <w:szCs w:val="16"/>
        </w:rPr>
        <w:t>cromoglicato</w:t>
      </w:r>
      <w:proofErr w:type="spellEnd"/>
      <w:r w:rsidRPr="00B05C02">
        <w:rPr>
          <w:sz w:val="18"/>
          <w:szCs w:val="16"/>
        </w:rPr>
        <w:t xml:space="preserve"> de sódio sistêmicos ou </w:t>
      </w:r>
      <w:proofErr w:type="spellStart"/>
      <w:r w:rsidRPr="00B05C02">
        <w:rPr>
          <w:sz w:val="18"/>
          <w:szCs w:val="16"/>
        </w:rPr>
        <w:t>intranasais</w:t>
      </w:r>
      <w:proofErr w:type="spellEnd"/>
      <w:r w:rsidRPr="00B05C02">
        <w:rPr>
          <w:sz w:val="18"/>
          <w:szCs w:val="16"/>
        </w:rPr>
        <w:t xml:space="preserve"> foram proibidos durante o estudo. </w:t>
      </w:r>
    </w:p>
    <w:p w14:paraId="707C26F2" w14:textId="2A12D4E4" w:rsidR="00551D3A" w:rsidRPr="00B05C02" w:rsidRDefault="00551D3A" w:rsidP="00551D3A">
      <w:pPr>
        <w:pStyle w:val="Corpo"/>
        <w:tabs>
          <w:tab w:val="left" w:pos="6285"/>
        </w:tabs>
        <w:rPr>
          <w:b/>
          <w:color w:val="339966"/>
          <w:szCs w:val="23"/>
        </w:rPr>
      </w:pPr>
      <w:r>
        <w:rPr>
          <w:b/>
          <w:color w:val="339966"/>
          <w:szCs w:val="23"/>
        </w:rPr>
        <w:tab/>
      </w:r>
    </w:p>
    <w:p w14:paraId="642DDB27" w14:textId="77777777" w:rsidR="007F7783" w:rsidRPr="00B05C02" w:rsidRDefault="007F7783" w:rsidP="007F7783">
      <w:pPr>
        <w:pStyle w:val="Corpo"/>
        <w:rPr>
          <w:b/>
          <w:color w:val="339966"/>
          <w:szCs w:val="23"/>
        </w:rPr>
      </w:pPr>
      <w:r w:rsidRPr="00B05C02">
        <w:rPr>
          <w:b/>
          <w:color w:val="339966"/>
          <w:szCs w:val="23"/>
        </w:rPr>
        <w:t>Resultados:</w:t>
      </w:r>
    </w:p>
    <w:p w14:paraId="4E3D62B9" w14:textId="77777777" w:rsidR="007F7783" w:rsidRPr="00B05C02" w:rsidRDefault="007F7783" w:rsidP="007F7783">
      <w:pPr>
        <w:pStyle w:val="Corpo"/>
        <w:rPr>
          <w:szCs w:val="23"/>
        </w:rPr>
      </w:pPr>
    </w:p>
    <w:p w14:paraId="24014134" w14:textId="77777777" w:rsidR="007F7783" w:rsidRPr="00B05C02" w:rsidRDefault="007F7783" w:rsidP="007F7783">
      <w:pPr>
        <w:pStyle w:val="Corpo"/>
        <w:numPr>
          <w:ilvl w:val="0"/>
          <w:numId w:val="1"/>
        </w:numPr>
        <w:spacing w:after="0"/>
        <w:rPr>
          <w:szCs w:val="23"/>
        </w:rPr>
      </w:pPr>
      <w:r w:rsidRPr="00B05C02">
        <w:rPr>
          <w:szCs w:val="23"/>
        </w:rPr>
        <w:t>O grupo 1 reduziu pela metade o risco de exacerbações da RA (HR=0,54);</w:t>
      </w:r>
    </w:p>
    <w:p w14:paraId="5F2F343E" w14:textId="77777777" w:rsidR="007F7783" w:rsidRPr="00B05C02" w:rsidRDefault="007F7783" w:rsidP="007F7783">
      <w:pPr>
        <w:pStyle w:val="Corpo"/>
        <w:numPr>
          <w:ilvl w:val="0"/>
          <w:numId w:val="1"/>
        </w:numPr>
        <w:spacing w:after="0"/>
        <w:rPr>
          <w:szCs w:val="23"/>
        </w:rPr>
      </w:pPr>
      <w:r w:rsidRPr="00B05C02">
        <w:rPr>
          <w:szCs w:val="23"/>
        </w:rPr>
        <w:t>As crianças do grupo 1 tiverem menos exacerbações da RA comparado ao grupo 2;</w:t>
      </w:r>
    </w:p>
    <w:p w14:paraId="30F40BE3" w14:textId="77777777" w:rsidR="007F7783" w:rsidRPr="00B05C02" w:rsidRDefault="007F7783" w:rsidP="007F7783">
      <w:pPr>
        <w:pStyle w:val="Corpo"/>
        <w:numPr>
          <w:ilvl w:val="0"/>
          <w:numId w:val="1"/>
        </w:numPr>
        <w:spacing w:after="0"/>
        <w:rPr>
          <w:szCs w:val="23"/>
        </w:rPr>
      </w:pPr>
      <w:r w:rsidRPr="00B05C02">
        <w:rPr>
          <w:szCs w:val="23"/>
        </w:rPr>
        <w:t>Em crianças com exacerbações de RA, o número total de dias no qual cada paciente tomou pelo menos um medicamento de resgate foi significativamente menor no grupo 1 comparado ao grupo 2;</w:t>
      </w:r>
    </w:p>
    <w:p w14:paraId="1D78C362" w14:textId="77777777" w:rsidR="007F7783" w:rsidRPr="00B05C02" w:rsidRDefault="007F7783" w:rsidP="007F7783">
      <w:pPr>
        <w:pStyle w:val="Corpo"/>
        <w:numPr>
          <w:ilvl w:val="0"/>
          <w:numId w:val="1"/>
        </w:numPr>
        <w:spacing w:after="0"/>
        <w:rPr>
          <w:szCs w:val="23"/>
        </w:rPr>
      </w:pPr>
      <w:r w:rsidRPr="00B05C02">
        <w:rPr>
          <w:szCs w:val="23"/>
        </w:rPr>
        <w:t>Na população geral, os dias acumulados tratados com medicação de resgate foram significativamente maiores no grupo 2 comparado ao grupo 1;</w:t>
      </w:r>
    </w:p>
    <w:p w14:paraId="3CEC37C1" w14:textId="77777777" w:rsidR="007F7783" w:rsidRPr="00B05C02" w:rsidRDefault="007F7783" w:rsidP="007F7783">
      <w:pPr>
        <w:pStyle w:val="Corpo"/>
        <w:numPr>
          <w:ilvl w:val="0"/>
          <w:numId w:val="1"/>
        </w:numPr>
        <w:spacing w:after="0"/>
        <w:rPr>
          <w:szCs w:val="23"/>
        </w:rPr>
      </w:pPr>
      <w:r w:rsidRPr="00B05C02">
        <w:rPr>
          <w:szCs w:val="23"/>
        </w:rPr>
        <w:t>Não foram observados eventos adversos clinicamente relevantes.</w:t>
      </w:r>
    </w:p>
    <w:p w14:paraId="4D23C6F2" w14:textId="77777777" w:rsidR="007F7783" w:rsidRPr="00B05C02" w:rsidRDefault="007F7783" w:rsidP="007F7783">
      <w:pPr>
        <w:pStyle w:val="Corpo"/>
        <w:spacing w:after="0"/>
        <w:rPr>
          <w:szCs w:val="23"/>
        </w:rPr>
      </w:pPr>
    </w:p>
    <w:p w14:paraId="709417F7" w14:textId="77777777" w:rsidR="007F7783" w:rsidRPr="00B05C02" w:rsidRDefault="007F7783" w:rsidP="007F7783">
      <w:pPr>
        <w:pStyle w:val="Corpo"/>
        <w:rPr>
          <w:b/>
          <w:color w:val="339966"/>
          <w:szCs w:val="23"/>
        </w:rPr>
      </w:pPr>
      <w:r w:rsidRPr="00B05C02">
        <w:rPr>
          <w:b/>
          <w:color w:val="339966"/>
          <w:szCs w:val="23"/>
        </w:rPr>
        <w:t>Conclusão:</w:t>
      </w:r>
    </w:p>
    <w:p w14:paraId="7C6847B4" w14:textId="77777777" w:rsidR="007F7783" w:rsidRPr="00B05C02" w:rsidRDefault="007F7783" w:rsidP="007F7783">
      <w:pPr>
        <w:pStyle w:val="Corpo"/>
        <w:rPr>
          <w:b/>
          <w:color w:val="339966"/>
          <w:szCs w:val="23"/>
        </w:rPr>
      </w:pPr>
    </w:p>
    <w:p w14:paraId="4793B0A9" w14:textId="2D5B40AF" w:rsidR="007F7783" w:rsidRDefault="007F7783" w:rsidP="00251EAD">
      <w:pPr>
        <w:pStyle w:val="Corpo"/>
        <w:jc w:val="center"/>
        <w:rPr>
          <w:b/>
          <w:i/>
          <w:szCs w:val="23"/>
        </w:rPr>
      </w:pPr>
      <w:r w:rsidRPr="00B05C02">
        <w:rPr>
          <w:b/>
          <w:i/>
          <w:szCs w:val="23"/>
        </w:rPr>
        <w:t xml:space="preserve">Esse estudo demonstrou que o uso a longo prazo da combinação </w:t>
      </w:r>
      <w:proofErr w:type="spellStart"/>
      <w:r w:rsidRPr="00B05C02">
        <w:rPr>
          <w:b/>
          <w:i/>
          <w:szCs w:val="23"/>
        </w:rPr>
        <w:t>nutracêutica</w:t>
      </w:r>
      <w:proofErr w:type="spellEnd"/>
      <w:r w:rsidRPr="00B05C02">
        <w:rPr>
          <w:b/>
          <w:i/>
          <w:szCs w:val="23"/>
        </w:rPr>
        <w:t xml:space="preserve"> foi seguro e reduziu significativamente (pela metade) o risco de exacerbações da RA, sua duração e o uso de medicamentos de resgate após a suspensão do tratamento anti-histamínico de um mês. Portanto, esse tratamento pode ser considerado eficaz na prevenção de RA.</w:t>
      </w:r>
    </w:p>
    <w:p w14:paraId="0FB2BF51" w14:textId="23A26395" w:rsidR="007F7783" w:rsidRDefault="007F7783" w:rsidP="00551D3A">
      <w:pPr>
        <w:pStyle w:val="Ttulo1"/>
        <w:jc w:val="center"/>
      </w:pPr>
      <w:bookmarkStart w:id="42" w:name="_Toc36632347"/>
      <w:r>
        <w:lastRenderedPageBreak/>
        <w:t>Formulário</w:t>
      </w:r>
      <w:bookmarkEnd w:id="42"/>
    </w:p>
    <w:p w14:paraId="2591203E" w14:textId="77777777" w:rsidR="00C95923" w:rsidRDefault="00C95923" w:rsidP="007F7783">
      <w:pPr>
        <w:pStyle w:val="Corpo"/>
        <w:rPr>
          <w:b/>
          <w:i/>
          <w:sz w:val="24"/>
        </w:rPr>
      </w:pPr>
    </w:p>
    <w:p w14:paraId="3C471588" w14:textId="77777777" w:rsidR="00C95923" w:rsidRDefault="00C95923" w:rsidP="007F7783">
      <w:pPr>
        <w:pStyle w:val="Corpo"/>
        <w:rPr>
          <w:b/>
          <w:i/>
          <w:sz w:val="24"/>
        </w:rPr>
      </w:pPr>
    </w:p>
    <w:p w14:paraId="71B55DA9" w14:textId="4B8EB1C8" w:rsidR="007F7783" w:rsidRPr="00FF39AA" w:rsidRDefault="007F7783" w:rsidP="007F7783">
      <w:pPr>
        <w:pStyle w:val="Corpo"/>
        <w:rPr>
          <w:b/>
          <w:i/>
          <w:sz w:val="24"/>
        </w:rPr>
      </w:pPr>
      <w:r>
        <w:rPr>
          <w:b/>
          <w:i/>
          <w:sz w:val="24"/>
        </w:rPr>
        <w:t>Redução do Risco e das Exacerbações da Rinite Alérgica em Crianças</w:t>
      </w:r>
    </w:p>
    <w:p w14:paraId="55D70F55" w14:textId="77777777" w:rsidR="007F7783" w:rsidRPr="00C30C20" w:rsidRDefault="007F7783" w:rsidP="007F7783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7F7783" w:rsidRPr="009537E7" w14:paraId="20547F19" w14:textId="77777777" w:rsidTr="007F7783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2DE4AEFC" w14:textId="0A744475" w:rsidR="007F7783" w:rsidRPr="00412BC7" w:rsidRDefault="007F7783" w:rsidP="007F7783">
            <w:pPr>
              <w:pStyle w:val="Corpo"/>
              <w:jc w:val="center"/>
              <w:rPr>
                <w:b/>
                <w:iCs/>
                <w:color w:val="FFFFFF" w:themeColor="background1"/>
                <w:sz w:val="22"/>
              </w:rPr>
            </w:pPr>
            <w:r>
              <w:rPr>
                <w:b/>
                <w:color w:val="FFFFFF" w:themeColor="background1"/>
                <w:sz w:val="22"/>
              </w:rPr>
              <w:t xml:space="preserve">Combinação </w:t>
            </w:r>
            <w:proofErr w:type="spellStart"/>
            <w:r>
              <w:rPr>
                <w:b/>
                <w:color w:val="FFFFFF" w:themeColor="background1"/>
                <w:sz w:val="22"/>
              </w:rPr>
              <w:t>Nutracêutica</w:t>
            </w:r>
            <w:proofErr w:type="spellEnd"/>
          </w:p>
        </w:tc>
      </w:tr>
      <w:tr w:rsidR="007F7783" w:rsidRPr="009537E7" w14:paraId="6A77EEB3" w14:textId="77777777" w:rsidTr="007F7783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C066EB6" w14:textId="7712C253" w:rsidR="007F7783" w:rsidRDefault="007F7783" w:rsidP="007F7783">
            <w:pPr>
              <w:pStyle w:val="Corpo"/>
              <w:jc w:val="center"/>
            </w:pPr>
            <w:r w:rsidRPr="00B05C02">
              <w:t>Quercetina........................</w:t>
            </w:r>
            <w:r w:rsidR="00E17085">
              <w:t>.</w:t>
            </w:r>
            <w:r w:rsidRPr="00B05C02">
              <w:t>....</w:t>
            </w:r>
            <w:r w:rsidR="00551D3A">
              <w:t>.</w:t>
            </w:r>
            <w:r w:rsidRPr="00B05C02">
              <w:t>.......150 mg</w:t>
            </w:r>
          </w:p>
        </w:tc>
      </w:tr>
      <w:tr w:rsidR="007F7783" w:rsidRPr="009537E7" w14:paraId="11CC472E" w14:textId="77777777" w:rsidTr="007F7783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D7F023F" w14:textId="053C5843" w:rsidR="007F7783" w:rsidRDefault="007F7783" w:rsidP="007F7783">
            <w:pPr>
              <w:pStyle w:val="Corpo"/>
              <w:jc w:val="center"/>
            </w:pPr>
            <w:proofErr w:type="spellStart"/>
            <w:r w:rsidRPr="00B05C02">
              <w:rPr>
                <w:i/>
              </w:rPr>
              <w:t>Perilla</w:t>
            </w:r>
            <w:proofErr w:type="spellEnd"/>
            <w:r w:rsidRPr="00B05C02">
              <w:rPr>
                <w:i/>
              </w:rPr>
              <w:t xml:space="preserve"> frutescens</w:t>
            </w:r>
            <w:r w:rsidRPr="00B05C02">
              <w:t>...........</w:t>
            </w:r>
            <w:r w:rsidR="00E17085">
              <w:t>...</w:t>
            </w:r>
            <w:r w:rsidRPr="00B05C02">
              <w:t>................80 mg</w:t>
            </w:r>
          </w:p>
        </w:tc>
      </w:tr>
      <w:tr w:rsidR="007F7783" w:rsidRPr="009537E7" w14:paraId="3236D7C3" w14:textId="77777777" w:rsidTr="007F7783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5EBA8ADC" w14:textId="5994BDD7" w:rsidR="007F7783" w:rsidRDefault="007F7783" w:rsidP="007F7783">
            <w:pPr>
              <w:pStyle w:val="Corpo"/>
              <w:jc w:val="center"/>
            </w:pPr>
            <w:r w:rsidRPr="00B05C02">
              <w:t>Vitamina D3.......................</w:t>
            </w:r>
            <w:r w:rsidR="00E17085">
              <w:t>..</w:t>
            </w:r>
            <w:r w:rsidRPr="00B05C02">
              <w:t>.............200 UI</w:t>
            </w:r>
          </w:p>
        </w:tc>
      </w:tr>
      <w:tr w:rsidR="007F7783" w:rsidRPr="009537E7" w14:paraId="1401CDAA" w14:textId="77777777" w:rsidTr="007F7783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569A8C99" w14:textId="05B4A79E" w:rsidR="007F7783" w:rsidRDefault="007F7783" w:rsidP="007F7783">
            <w:pPr>
              <w:pStyle w:val="Corpo"/>
              <w:jc w:val="center"/>
            </w:pPr>
            <w:r w:rsidRPr="00B05C02">
              <w:t>Excipiente qsp.............</w:t>
            </w:r>
            <w:r w:rsidR="00E17085">
              <w:t>...</w:t>
            </w:r>
            <w:r w:rsidRPr="00B05C02">
              <w:t>............1 Cápsula</w:t>
            </w:r>
          </w:p>
        </w:tc>
      </w:tr>
    </w:tbl>
    <w:p w14:paraId="00D3CD6C" w14:textId="77777777" w:rsidR="007F7783" w:rsidRPr="00B12A58" w:rsidRDefault="007F7783" w:rsidP="007F7783">
      <w:pPr>
        <w:pStyle w:val="Corpo"/>
        <w:ind w:right="3969"/>
        <w:jc w:val="left"/>
        <w:rPr>
          <w:sz w:val="16"/>
          <w:szCs w:val="16"/>
        </w:rPr>
      </w:pPr>
      <w:r>
        <w:rPr>
          <w:sz w:val="16"/>
          <w:szCs w:val="16"/>
        </w:rPr>
        <w:t>Administrar 1 cápsula ao dia ou conforme orientação médica.</w:t>
      </w:r>
    </w:p>
    <w:p w14:paraId="208A5048" w14:textId="77777777" w:rsidR="007F7783" w:rsidRDefault="007F7783" w:rsidP="007F7783">
      <w:pPr>
        <w:pStyle w:val="Corpo"/>
        <w:ind w:right="3969"/>
        <w:jc w:val="left"/>
        <w:rPr>
          <w:sz w:val="16"/>
          <w:szCs w:val="16"/>
        </w:rPr>
      </w:pPr>
    </w:p>
    <w:p w14:paraId="75368ED4" w14:textId="77777777" w:rsidR="007F7783" w:rsidRDefault="007F7783" w:rsidP="007F7783">
      <w:pPr>
        <w:pStyle w:val="Corpo"/>
        <w:ind w:right="3969"/>
        <w:jc w:val="left"/>
        <w:rPr>
          <w:sz w:val="16"/>
          <w:szCs w:val="16"/>
        </w:rPr>
      </w:pPr>
    </w:p>
    <w:p w14:paraId="49124F74" w14:textId="77777777" w:rsidR="007F7783" w:rsidRDefault="007F7783" w:rsidP="007F7783">
      <w:pPr>
        <w:pStyle w:val="Corpo"/>
        <w:ind w:right="3969"/>
        <w:jc w:val="left"/>
        <w:rPr>
          <w:sz w:val="16"/>
          <w:szCs w:val="16"/>
        </w:rPr>
      </w:pPr>
    </w:p>
    <w:p w14:paraId="540819A2" w14:textId="594DC4FD" w:rsidR="007F7783" w:rsidRDefault="007F7783" w:rsidP="00946302">
      <w:pPr>
        <w:pStyle w:val="Corpo"/>
        <w:spacing w:after="40"/>
        <w:rPr>
          <w:sz w:val="16"/>
          <w:szCs w:val="16"/>
        </w:rPr>
      </w:pPr>
    </w:p>
    <w:p w14:paraId="178B11E7" w14:textId="4D3A8549" w:rsidR="00251EAD" w:rsidRDefault="00251EAD" w:rsidP="00946302">
      <w:pPr>
        <w:pStyle w:val="Corpo"/>
        <w:spacing w:after="40"/>
        <w:rPr>
          <w:sz w:val="16"/>
          <w:szCs w:val="16"/>
        </w:rPr>
      </w:pPr>
    </w:p>
    <w:p w14:paraId="59182E77" w14:textId="0FBB691E" w:rsidR="00251EAD" w:rsidRDefault="00251EAD" w:rsidP="00946302">
      <w:pPr>
        <w:pStyle w:val="Corpo"/>
        <w:spacing w:after="40"/>
        <w:rPr>
          <w:sz w:val="16"/>
          <w:szCs w:val="16"/>
        </w:rPr>
      </w:pPr>
    </w:p>
    <w:p w14:paraId="23BC6E3B" w14:textId="0EDD881B" w:rsidR="00251EAD" w:rsidRDefault="00251EAD" w:rsidP="00946302">
      <w:pPr>
        <w:pStyle w:val="Corpo"/>
        <w:spacing w:after="40"/>
        <w:rPr>
          <w:sz w:val="16"/>
          <w:szCs w:val="16"/>
        </w:rPr>
      </w:pPr>
    </w:p>
    <w:p w14:paraId="63BB2FE6" w14:textId="1F297E52" w:rsidR="00251EAD" w:rsidRDefault="00251EAD" w:rsidP="00946302">
      <w:pPr>
        <w:pStyle w:val="Corpo"/>
        <w:spacing w:after="40"/>
        <w:rPr>
          <w:sz w:val="16"/>
          <w:szCs w:val="16"/>
        </w:rPr>
      </w:pPr>
    </w:p>
    <w:p w14:paraId="15DFDB9F" w14:textId="47F90F58" w:rsidR="00251EAD" w:rsidRDefault="00251EAD" w:rsidP="00946302">
      <w:pPr>
        <w:pStyle w:val="Corpo"/>
        <w:spacing w:after="40"/>
        <w:rPr>
          <w:sz w:val="16"/>
          <w:szCs w:val="16"/>
        </w:rPr>
      </w:pPr>
    </w:p>
    <w:p w14:paraId="38CE7FBB" w14:textId="6506FDD3" w:rsidR="00251EAD" w:rsidRDefault="00251EAD" w:rsidP="00946302">
      <w:pPr>
        <w:pStyle w:val="Corpo"/>
        <w:spacing w:after="40"/>
        <w:rPr>
          <w:sz w:val="16"/>
          <w:szCs w:val="16"/>
        </w:rPr>
      </w:pPr>
    </w:p>
    <w:p w14:paraId="58448023" w14:textId="56F49B8D" w:rsidR="00251EAD" w:rsidRDefault="00251EAD" w:rsidP="00946302">
      <w:pPr>
        <w:pStyle w:val="Corpo"/>
        <w:spacing w:after="40"/>
        <w:rPr>
          <w:sz w:val="16"/>
          <w:szCs w:val="16"/>
        </w:rPr>
      </w:pPr>
    </w:p>
    <w:p w14:paraId="01004C17" w14:textId="0373B5FF" w:rsidR="00251EAD" w:rsidRDefault="00251EAD" w:rsidP="00946302">
      <w:pPr>
        <w:pStyle w:val="Corpo"/>
        <w:spacing w:after="40"/>
        <w:rPr>
          <w:sz w:val="16"/>
          <w:szCs w:val="16"/>
        </w:rPr>
      </w:pPr>
    </w:p>
    <w:p w14:paraId="0919AE7D" w14:textId="3947AEE3" w:rsidR="00251EAD" w:rsidRDefault="00251EAD" w:rsidP="00946302">
      <w:pPr>
        <w:pStyle w:val="Corpo"/>
        <w:spacing w:after="40"/>
        <w:rPr>
          <w:sz w:val="16"/>
          <w:szCs w:val="16"/>
        </w:rPr>
      </w:pPr>
    </w:p>
    <w:p w14:paraId="0E0CFAE3" w14:textId="7E8F1D41" w:rsidR="00251EAD" w:rsidRDefault="00251EAD" w:rsidP="00946302">
      <w:pPr>
        <w:pStyle w:val="Corpo"/>
        <w:spacing w:after="40"/>
        <w:rPr>
          <w:sz w:val="16"/>
          <w:szCs w:val="16"/>
        </w:rPr>
      </w:pPr>
    </w:p>
    <w:p w14:paraId="5362440B" w14:textId="7BD93687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570DE5C2" w14:textId="4B34221C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2A0D75D3" w14:textId="616DD779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4DF02329" w14:textId="77777777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0F79F8AE" w14:textId="5545E2CF" w:rsidR="00251EAD" w:rsidRDefault="00251EAD" w:rsidP="00946302">
      <w:pPr>
        <w:pStyle w:val="Corpo"/>
        <w:spacing w:after="40"/>
        <w:rPr>
          <w:sz w:val="16"/>
          <w:szCs w:val="16"/>
        </w:rPr>
      </w:pPr>
    </w:p>
    <w:p w14:paraId="751AF07E" w14:textId="2589150D" w:rsidR="00251EAD" w:rsidRDefault="00251EAD" w:rsidP="00946302">
      <w:pPr>
        <w:pStyle w:val="Corpo"/>
        <w:spacing w:after="40"/>
        <w:rPr>
          <w:sz w:val="16"/>
          <w:szCs w:val="16"/>
        </w:rPr>
      </w:pPr>
    </w:p>
    <w:p w14:paraId="16F95031" w14:textId="758631AD" w:rsidR="00251EAD" w:rsidRDefault="00251EAD" w:rsidP="00946302">
      <w:pPr>
        <w:pStyle w:val="Corpo"/>
        <w:spacing w:after="40"/>
        <w:rPr>
          <w:sz w:val="16"/>
          <w:szCs w:val="16"/>
        </w:rPr>
      </w:pPr>
    </w:p>
    <w:p w14:paraId="382CBDCC" w14:textId="277A1001" w:rsidR="00251EAD" w:rsidRDefault="00251EAD" w:rsidP="00946302">
      <w:pPr>
        <w:pStyle w:val="Corpo"/>
        <w:spacing w:after="40"/>
        <w:rPr>
          <w:sz w:val="16"/>
          <w:szCs w:val="16"/>
        </w:rPr>
      </w:pPr>
    </w:p>
    <w:p w14:paraId="10C4C87D" w14:textId="684C19E2" w:rsidR="00251EAD" w:rsidRDefault="00251EAD" w:rsidP="00946302">
      <w:pPr>
        <w:pStyle w:val="Corpo"/>
        <w:spacing w:after="40"/>
        <w:rPr>
          <w:sz w:val="16"/>
          <w:szCs w:val="16"/>
        </w:rPr>
      </w:pPr>
    </w:p>
    <w:p w14:paraId="4A89CEF7" w14:textId="23D5A7BC" w:rsidR="00251EAD" w:rsidRDefault="00251EAD" w:rsidP="00946302">
      <w:pPr>
        <w:pStyle w:val="Corpo"/>
        <w:spacing w:after="40"/>
        <w:rPr>
          <w:sz w:val="16"/>
          <w:szCs w:val="16"/>
        </w:rPr>
      </w:pPr>
    </w:p>
    <w:p w14:paraId="56908E25" w14:textId="02A9F9C9" w:rsidR="00251EAD" w:rsidRDefault="00251EAD" w:rsidP="00946302">
      <w:pPr>
        <w:pStyle w:val="Corpo"/>
        <w:spacing w:after="40"/>
        <w:rPr>
          <w:sz w:val="16"/>
          <w:szCs w:val="16"/>
        </w:rPr>
      </w:pPr>
    </w:p>
    <w:p w14:paraId="4DE04D6A" w14:textId="3106BA98" w:rsidR="00251EAD" w:rsidRDefault="00251EAD" w:rsidP="00946302">
      <w:pPr>
        <w:pStyle w:val="Corpo"/>
        <w:spacing w:after="40"/>
        <w:rPr>
          <w:sz w:val="16"/>
          <w:szCs w:val="16"/>
        </w:rPr>
      </w:pPr>
    </w:p>
    <w:p w14:paraId="0EFB5B2F" w14:textId="15B7CC73" w:rsidR="00227BA7" w:rsidRPr="00F14D5A" w:rsidRDefault="00227BA7" w:rsidP="00227BA7">
      <w:pPr>
        <w:pStyle w:val="Ttulo1"/>
        <w:jc w:val="center"/>
      </w:pPr>
      <w:bookmarkStart w:id="43" w:name="_Toc36632348"/>
      <w:r>
        <w:lastRenderedPageBreak/>
        <w:t xml:space="preserve">Estudo </w:t>
      </w:r>
      <w:r w:rsidR="008D1540">
        <w:t>7</w:t>
      </w:r>
      <w:bookmarkEnd w:id="43"/>
    </w:p>
    <w:p w14:paraId="19959133" w14:textId="1E5CFD15" w:rsidR="00227BA7" w:rsidRDefault="00227BA7" w:rsidP="00227BA7">
      <w:pPr>
        <w:pStyle w:val="Corpo"/>
        <w:jc w:val="center"/>
        <w:rPr>
          <w:sz w:val="24"/>
        </w:rPr>
      </w:pPr>
      <w:r w:rsidRPr="00227BA7">
        <w:rPr>
          <w:b/>
          <w:color w:val="0070C0"/>
          <w:sz w:val="40"/>
          <w:szCs w:val="22"/>
        </w:rPr>
        <w:t xml:space="preserve">Efeitos Comparativos do </w:t>
      </w:r>
      <w:proofErr w:type="spellStart"/>
      <w:r w:rsidRPr="00227BA7">
        <w:rPr>
          <w:b/>
          <w:color w:val="0070C0"/>
          <w:sz w:val="40"/>
          <w:szCs w:val="22"/>
        </w:rPr>
        <w:t>Dipropionato</w:t>
      </w:r>
      <w:proofErr w:type="spellEnd"/>
      <w:r w:rsidRPr="00227BA7">
        <w:rPr>
          <w:b/>
          <w:color w:val="0070C0"/>
          <w:sz w:val="40"/>
          <w:szCs w:val="22"/>
        </w:rPr>
        <w:t xml:space="preserve"> de </w:t>
      </w:r>
      <w:proofErr w:type="spellStart"/>
      <w:r w:rsidRPr="00227BA7">
        <w:rPr>
          <w:b/>
          <w:color w:val="0070C0"/>
          <w:sz w:val="40"/>
          <w:szCs w:val="22"/>
        </w:rPr>
        <w:t>Beclometasona</w:t>
      </w:r>
      <w:proofErr w:type="spellEnd"/>
      <w:r w:rsidRPr="00227BA7">
        <w:rPr>
          <w:b/>
          <w:color w:val="0070C0"/>
          <w:sz w:val="40"/>
          <w:szCs w:val="22"/>
        </w:rPr>
        <w:t xml:space="preserve"> e da </w:t>
      </w:r>
      <w:proofErr w:type="spellStart"/>
      <w:r w:rsidRPr="00227BA7">
        <w:rPr>
          <w:b/>
          <w:color w:val="0070C0"/>
          <w:sz w:val="40"/>
          <w:szCs w:val="22"/>
        </w:rPr>
        <w:t>Cetirizina</w:t>
      </w:r>
      <w:proofErr w:type="spellEnd"/>
      <w:r w:rsidRPr="00227BA7">
        <w:rPr>
          <w:b/>
          <w:color w:val="0070C0"/>
          <w:sz w:val="40"/>
          <w:szCs w:val="22"/>
        </w:rPr>
        <w:t xml:space="preserve"> na Rinite Alérgica Perene em Crianças</w:t>
      </w:r>
    </w:p>
    <w:p w14:paraId="350706EF" w14:textId="77777777" w:rsidR="00227BA7" w:rsidRDefault="00227BA7" w:rsidP="00227BA7">
      <w:pPr>
        <w:pStyle w:val="Corpo"/>
        <w:spacing w:after="120"/>
        <w:rPr>
          <w:sz w:val="24"/>
        </w:rPr>
      </w:pPr>
    </w:p>
    <w:p w14:paraId="29EBE324" w14:textId="36984832" w:rsidR="00227BA7" w:rsidRPr="00227BA7" w:rsidRDefault="00E17085" w:rsidP="00227BA7">
      <w:pPr>
        <w:pStyle w:val="Corpo"/>
        <w:spacing w:after="120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33440" behindDoc="0" locked="0" layoutInCell="1" allowOverlap="1" wp14:anchorId="0419FB1C" wp14:editId="21E93F67">
                <wp:simplePos x="0" y="0"/>
                <wp:positionH relativeFrom="margin">
                  <wp:posOffset>-3810</wp:posOffset>
                </wp:positionH>
                <wp:positionV relativeFrom="paragraph">
                  <wp:posOffset>955675</wp:posOffset>
                </wp:positionV>
                <wp:extent cx="5372100" cy="885825"/>
                <wp:effectExtent l="0" t="0" r="19050" b="28575"/>
                <wp:wrapNone/>
                <wp:docPr id="462" name="Caixa de texto 46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88582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2A87136" w14:textId="77777777" w:rsidR="00D651CA" w:rsidRPr="00227BA7" w:rsidRDefault="00D651CA" w:rsidP="00227BA7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 w:rsidRPr="00227BA7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Estudo clínico, aberto, randomizado e controlado com 21 dias de duração foi realizado em 34 pacientes pediátricos com idades entre 6 a 14 anos com </w:t>
                            </w:r>
                            <w:r w:rsidRPr="00227BA7">
                              <w:rPr>
                                <w:rFonts w:ascii="Swis721 Th BT" w:hAnsi="Swis721 Th BT"/>
                                <w:i/>
                                <w:sz w:val="23"/>
                                <w:szCs w:val="23"/>
                              </w:rPr>
                              <w:t xml:space="preserve">Total 5 </w:t>
                            </w:r>
                            <w:proofErr w:type="spellStart"/>
                            <w:r w:rsidRPr="00227BA7">
                              <w:rPr>
                                <w:rFonts w:ascii="Swis721 Th BT" w:hAnsi="Swis721 Th BT"/>
                                <w:i/>
                                <w:sz w:val="23"/>
                                <w:szCs w:val="23"/>
                              </w:rPr>
                              <w:t>Symptom</w:t>
                            </w:r>
                            <w:proofErr w:type="spellEnd"/>
                            <w:r w:rsidRPr="00227BA7">
                              <w:rPr>
                                <w:rFonts w:ascii="Swis721 Th BT" w:hAnsi="Swis721 Th BT"/>
                                <w:i/>
                                <w:sz w:val="23"/>
                                <w:szCs w:val="23"/>
                              </w:rPr>
                              <w:t xml:space="preserve"> Score </w:t>
                            </w:r>
                            <w:r w:rsidRPr="00227BA7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(T5SS) maior ou igual a 5. Estes foram randomizados em 2 grupos para receberem a seguinte posologia:</w:t>
                            </w:r>
                          </w:p>
                          <w:p w14:paraId="29050557" w14:textId="77777777" w:rsidR="00D651CA" w:rsidRPr="00F24B7F" w:rsidRDefault="00D651CA" w:rsidP="00227BA7">
                            <w:pPr>
                              <w:jc w:val="center"/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419FB1C" id="_x0000_s1079" type="#_x0000_t202" style="position:absolute;left:0;text-align:left;margin-left:-.3pt;margin-top:75.25pt;width:423pt;height:69.75pt;z-index:25273344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" fillcolor="white [3212]" strokecolor="#0070c0">
                <v:textbox>
                  <w:txbxContent>
                    <w:p w14:paraId="12A87136" w14:textId="77777777" w:rsidR="00D651CA" w:rsidRPr="00227BA7" w:rsidRDefault="00D651CA" w:rsidP="00227BA7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 w:rsidRPr="00227BA7"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Estudo clínico, aberto, randomizado e controlado com 21 dias de duração foi realizado em 34 pacientes pediátricos com idades entre 6 a 14 anos com </w:t>
                      </w:r>
                      <w:r w:rsidRPr="00227BA7">
                        <w:rPr>
                          <w:rFonts w:ascii="Swis721 Th BT" w:hAnsi="Swis721 Th BT"/>
                          <w:i/>
                          <w:sz w:val="23"/>
                          <w:szCs w:val="23"/>
                        </w:rPr>
                        <w:t xml:space="preserve">Total 5 </w:t>
                      </w:r>
                      <w:proofErr w:type="spellStart"/>
                      <w:r w:rsidRPr="00227BA7">
                        <w:rPr>
                          <w:rFonts w:ascii="Swis721 Th BT" w:hAnsi="Swis721 Th BT"/>
                          <w:i/>
                          <w:sz w:val="23"/>
                          <w:szCs w:val="23"/>
                        </w:rPr>
                        <w:t>Symptom</w:t>
                      </w:r>
                      <w:proofErr w:type="spellEnd"/>
                      <w:r w:rsidRPr="00227BA7">
                        <w:rPr>
                          <w:rFonts w:ascii="Swis721 Th BT" w:hAnsi="Swis721 Th BT"/>
                          <w:i/>
                          <w:sz w:val="23"/>
                          <w:szCs w:val="23"/>
                        </w:rPr>
                        <w:t xml:space="preserve"> Score </w:t>
                      </w:r>
                      <w:r w:rsidRPr="00227BA7">
                        <w:rPr>
                          <w:rFonts w:ascii="Swis721 Th BT" w:hAnsi="Swis721 Th BT"/>
                          <w:sz w:val="23"/>
                          <w:szCs w:val="23"/>
                        </w:rPr>
                        <w:t>(T5SS) maior ou igual a 5. Estes foram randomizados em 2 grupos para receberem a seguinte posologia:</w:t>
                      </w:r>
                    </w:p>
                    <w:p w14:paraId="29050557" w14:textId="77777777" w:rsidR="00D651CA" w:rsidRPr="00F24B7F" w:rsidRDefault="00D651CA" w:rsidP="00227BA7">
                      <w:pPr>
                        <w:jc w:val="center"/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 w:rsidR="00227BA7" w:rsidRPr="00227BA7">
        <w:rPr>
          <w:sz w:val="24"/>
        </w:rPr>
        <w:t xml:space="preserve">Um estudo foi conduzido por </w:t>
      </w:r>
      <w:proofErr w:type="spellStart"/>
      <w:r w:rsidR="00227BA7" w:rsidRPr="00227BA7">
        <w:rPr>
          <w:sz w:val="24"/>
        </w:rPr>
        <w:t>Malizia</w:t>
      </w:r>
      <w:proofErr w:type="spellEnd"/>
      <w:r w:rsidR="00227BA7" w:rsidRPr="00227BA7">
        <w:rPr>
          <w:sz w:val="24"/>
        </w:rPr>
        <w:t xml:space="preserve"> </w:t>
      </w:r>
      <w:r w:rsidR="00227BA7" w:rsidRPr="00227BA7">
        <w:rPr>
          <w:i/>
          <w:sz w:val="24"/>
        </w:rPr>
        <w:t>et al.</w:t>
      </w:r>
      <w:r w:rsidR="00227BA7" w:rsidRPr="00227BA7">
        <w:rPr>
          <w:sz w:val="24"/>
        </w:rPr>
        <w:t xml:space="preserve"> (2018) com o objetivo de comparar os efeitos do tratamento de 21 dias com </w:t>
      </w:r>
      <w:proofErr w:type="spellStart"/>
      <w:r w:rsidR="00227BA7" w:rsidRPr="00227BA7">
        <w:rPr>
          <w:sz w:val="24"/>
        </w:rPr>
        <w:t>dipropionato</w:t>
      </w:r>
      <w:proofErr w:type="spellEnd"/>
      <w:r w:rsidR="00227BA7" w:rsidRPr="00227BA7">
        <w:rPr>
          <w:sz w:val="24"/>
        </w:rPr>
        <w:t xml:space="preserve"> de </w:t>
      </w:r>
      <w:proofErr w:type="spellStart"/>
      <w:r w:rsidR="00227BA7" w:rsidRPr="00227BA7">
        <w:rPr>
          <w:sz w:val="24"/>
        </w:rPr>
        <w:t>beclometasona</w:t>
      </w:r>
      <w:proofErr w:type="spellEnd"/>
      <w:r w:rsidR="00227BA7" w:rsidRPr="00227BA7">
        <w:rPr>
          <w:sz w:val="24"/>
        </w:rPr>
        <w:t xml:space="preserve"> </w:t>
      </w:r>
      <w:r w:rsidR="00227BA7" w:rsidRPr="00227BA7">
        <w:rPr>
          <w:i/>
          <w:sz w:val="24"/>
        </w:rPr>
        <w:t>vs.</w:t>
      </w:r>
      <w:r w:rsidR="00227BA7" w:rsidRPr="00227BA7">
        <w:rPr>
          <w:sz w:val="24"/>
        </w:rPr>
        <w:t xml:space="preserve"> </w:t>
      </w:r>
      <w:proofErr w:type="spellStart"/>
      <w:r w:rsidR="00227BA7" w:rsidRPr="00227BA7">
        <w:rPr>
          <w:sz w:val="24"/>
        </w:rPr>
        <w:t>cetirizina</w:t>
      </w:r>
      <w:proofErr w:type="spellEnd"/>
      <w:r w:rsidR="00227BA7" w:rsidRPr="00227BA7">
        <w:rPr>
          <w:sz w:val="24"/>
        </w:rPr>
        <w:t xml:space="preserve"> em crianças com rinite alérgica perene. Foram comparados também os efeitos na citologia nasal, severidade dos sintomas, qualidade do sono e de vida dos pacientes avaliados.</w:t>
      </w:r>
    </w:p>
    <w:p w14:paraId="2A3E8F0B" w14:textId="2D1FC368" w:rsidR="00227BA7" w:rsidRPr="00946302" w:rsidRDefault="00227BA7" w:rsidP="00227BA7">
      <w:pPr>
        <w:pStyle w:val="Corpo"/>
        <w:rPr>
          <w:sz w:val="24"/>
        </w:rPr>
      </w:pPr>
    </w:p>
    <w:p w14:paraId="3D025BAF" w14:textId="3F0F1320" w:rsidR="00227BA7" w:rsidRDefault="00227BA7" w:rsidP="00227BA7">
      <w:pPr>
        <w:pStyle w:val="Corpo"/>
        <w:rPr>
          <w:sz w:val="24"/>
        </w:rPr>
      </w:pPr>
      <w:r>
        <w:rPr>
          <w:sz w:val="24"/>
        </w:rPr>
        <w:br/>
      </w:r>
    </w:p>
    <w:p w14:paraId="1E841561" w14:textId="77777777" w:rsidR="00227BA7" w:rsidRDefault="00227BA7" w:rsidP="00227BA7">
      <w:pPr>
        <w:pStyle w:val="Corpo"/>
      </w:pPr>
    </w:p>
    <w:p w14:paraId="4C34E4AF" w14:textId="77777777" w:rsidR="00227BA7" w:rsidRDefault="00227BA7" w:rsidP="00227BA7">
      <w:pPr>
        <w:pStyle w:val="Corpo"/>
      </w:pP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36512" behindDoc="0" locked="0" layoutInCell="1" allowOverlap="1" wp14:anchorId="1F800485" wp14:editId="0D3A2887">
                <wp:simplePos x="0" y="0"/>
                <wp:positionH relativeFrom="margin">
                  <wp:posOffset>4272915</wp:posOffset>
                </wp:positionH>
                <wp:positionV relativeFrom="paragraph">
                  <wp:posOffset>114300</wp:posOffset>
                </wp:positionV>
                <wp:extent cx="226695" cy="138430"/>
                <wp:effectExtent l="0" t="0" r="1905" b="0"/>
                <wp:wrapNone/>
                <wp:docPr id="463" name="Triângulo isósceles 46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3F7E1C5" id="Triângulo isósceles 463" o:spid="_x0000_s1026" type="#_x0000_t5" style="position:absolute;margin-left:336.45pt;margin-top:9pt;width:17.85pt;height:10.9pt;flip:y;z-index:2527365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34464" behindDoc="0" locked="0" layoutInCell="1" allowOverlap="1" wp14:anchorId="0B317E17" wp14:editId="04BEF0EE">
                <wp:simplePos x="0" y="0"/>
                <wp:positionH relativeFrom="margin">
                  <wp:posOffset>804545</wp:posOffset>
                </wp:positionH>
                <wp:positionV relativeFrom="paragraph">
                  <wp:posOffset>96520</wp:posOffset>
                </wp:positionV>
                <wp:extent cx="226695" cy="138430"/>
                <wp:effectExtent l="0" t="0" r="1905" b="0"/>
                <wp:wrapNone/>
                <wp:docPr id="464" name="Triângulo isósceles 46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9AD96C2" id="Triângulo isósceles 464" o:spid="_x0000_s1026" type="#_x0000_t5" style="position:absolute;margin-left:63.35pt;margin-top:7.6pt;width:17.85pt;height:10.9pt;flip:y;z-index:2527344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" fillcolor="#d8d8d8 [2732]" stroked="f">
                <w10:wrap anchorx="margin"/>
              </v:shape>
            </w:pict>
          </mc:Fallback>
        </mc:AlternateContent>
      </w:r>
    </w:p>
    <w:p w14:paraId="2435DB21" w14:textId="1C862A8F" w:rsidR="00227BA7" w:rsidRDefault="00E17085" w:rsidP="00227BA7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32416" behindDoc="0" locked="0" layoutInCell="1" allowOverlap="1" wp14:anchorId="52FA8C8C" wp14:editId="68F567D4">
                <wp:simplePos x="0" y="0"/>
                <wp:positionH relativeFrom="margin">
                  <wp:align>left</wp:align>
                </wp:positionH>
                <wp:positionV relativeFrom="paragraph">
                  <wp:posOffset>117475</wp:posOffset>
                </wp:positionV>
                <wp:extent cx="1913890" cy="1123950"/>
                <wp:effectExtent l="0" t="0" r="10160" b="19050"/>
                <wp:wrapNone/>
                <wp:docPr id="466" name="Caixa de texto 46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112395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38E72A6" w14:textId="77777777" w:rsidR="00D651CA" w:rsidRPr="00227BA7" w:rsidRDefault="00D651CA" w:rsidP="00227BA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  <w:proofErr w:type="spellStart"/>
                            <w:r w:rsidRPr="00227BA7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Dipropionato</w:t>
                            </w:r>
                            <w:proofErr w:type="spellEnd"/>
                            <w:r w:rsidRPr="00227BA7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de </w:t>
                            </w:r>
                            <w:proofErr w:type="spellStart"/>
                            <w:r w:rsidRPr="00227BA7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beclometasona</w:t>
                            </w:r>
                            <w:proofErr w:type="spellEnd"/>
                            <w:r w:rsidRPr="00227BA7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50 mcg</w:t>
                            </w:r>
                          </w:p>
                          <w:p w14:paraId="4AD12F15" w14:textId="77777777" w:rsidR="00D651CA" w:rsidRPr="00227BA7" w:rsidRDefault="00D651CA" w:rsidP="00227BA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227BA7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Aplicar 2 vezes ao dia em cada narina.</w:t>
                            </w:r>
                          </w:p>
                          <w:p w14:paraId="757487A6" w14:textId="56081E3B" w:rsidR="00D651CA" w:rsidRPr="00471638" w:rsidRDefault="00D651CA" w:rsidP="00227BA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2FA8C8C" id="_x0000_s1080" type="#_x0000_t202" style="position:absolute;left:0;text-align:left;margin-left:0;margin-top:9.25pt;width:150.7pt;height:88.5pt;z-index:252732416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" fillcolor="#0070c0" strokecolor="#0070c0">
                <v:textbox>
                  <w:txbxContent>
                    <w:p w14:paraId="438E72A6" w14:textId="77777777" w:rsidR="00D651CA" w:rsidRPr="00227BA7" w:rsidRDefault="00D651CA" w:rsidP="00227BA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  <w:proofErr w:type="spellStart"/>
                      <w:r w:rsidRPr="00227BA7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Dipropionato</w:t>
                      </w:r>
                      <w:proofErr w:type="spellEnd"/>
                      <w:r w:rsidRPr="00227BA7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de </w:t>
                      </w:r>
                      <w:proofErr w:type="spellStart"/>
                      <w:r w:rsidRPr="00227BA7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beclometasona</w:t>
                      </w:r>
                      <w:proofErr w:type="spellEnd"/>
                      <w:r w:rsidRPr="00227BA7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50 mcg</w:t>
                      </w:r>
                    </w:p>
                    <w:p w14:paraId="4AD12F15" w14:textId="77777777" w:rsidR="00D651CA" w:rsidRPr="00227BA7" w:rsidRDefault="00D651CA" w:rsidP="00227BA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227BA7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Aplicar 2 vezes ao dia em cada narina.</w:t>
                      </w:r>
                    </w:p>
                    <w:p w14:paraId="757487A6" w14:textId="56081E3B" w:rsidR="00D651CA" w:rsidRPr="00471638" w:rsidRDefault="00D651CA" w:rsidP="00227BA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 w:rsidR="007175CD"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35488" behindDoc="0" locked="0" layoutInCell="1" allowOverlap="1" wp14:anchorId="2C2D9342" wp14:editId="6228B158">
                <wp:simplePos x="0" y="0"/>
                <wp:positionH relativeFrom="margin">
                  <wp:align>right</wp:align>
                </wp:positionH>
                <wp:positionV relativeFrom="paragraph">
                  <wp:posOffset>133985</wp:posOffset>
                </wp:positionV>
                <wp:extent cx="1913890" cy="1114425"/>
                <wp:effectExtent l="0" t="0" r="10160" b="28575"/>
                <wp:wrapNone/>
                <wp:docPr id="465" name="Caixa de texto 4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111442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BD9F920" w14:textId="77777777" w:rsidR="00D651CA" w:rsidRDefault="00D651CA" w:rsidP="00227BA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5398A297" w14:textId="77777777" w:rsidR="00D651CA" w:rsidRPr="00227BA7" w:rsidRDefault="00D651CA" w:rsidP="00227BA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227BA7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Cetirizina</w:t>
                            </w:r>
                            <w:proofErr w:type="spellEnd"/>
                            <w:r w:rsidRPr="00227BA7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10 mg</w:t>
                            </w:r>
                          </w:p>
                          <w:p w14:paraId="21A264BB" w14:textId="77777777" w:rsidR="00D651CA" w:rsidRPr="00227BA7" w:rsidRDefault="00D651CA" w:rsidP="00227BA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227BA7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Dose diária.</w:t>
                            </w:r>
                          </w:p>
                          <w:p w14:paraId="725249B7" w14:textId="77777777" w:rsidR="00D651CA" w:rsidRPr="00086CFC" w:rsidRDefault="00D651CA" w:rsidP="00227BA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C2D9342" id="_x0000_s1081" type="#_x0000_t202" style="position:absolute;left:0;text-align:left;margin-left:99.5pt;margin-top:10.55pt;width:150.7pt;height:87.75pt;z-index:252735488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" fillcolor="#0070c0" strokecolor="#0070c0">
                <v:textbox>
                  <w:txbxContent>
                    <w:p w14:paraId="6BD9F920" w14:textId="77777777" w:rsidR="00D651CA" w:rsidRDefault="00D651CA" w:rsidP="00227BA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5398A297" w14:textId="77777777" w:rsidR="00D651CA" w:rsidRPr="00227BA7" w:rsidRDefault="00D651CA" w:rsidP="00227BA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227BA7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Cetirizina</w:t>
                      </w:r>
                      <w:proofErr w:type="spellEnd"/>
                      <w:r w:rsidRPr="00227BA7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10 mg</w:t>
                      </w:r>
                    </w:p>
                    <w:p w14:paraId="21A264BB" w14:textId="77777777" w:rsidR="00D651CA" w:rsidRPr="00227BA7" w:rsidRDefault="00D651CA" w:rsidP="00227BA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227BA7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Dose diária.</w:t>
                      </w:r>
                    </w:p>
                    <w:p w14:paraId="725249B7" w14:textId="77777777" w:rsidR="00D651CA" w:rsidRPr="00086CFC" w:rsidRDefault="00D651CA" w:rsidP="00227BA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1243464" w14:textId="77777777" w:rsidR="00227BA7" w:rsidRDefault="00227BA7" w:rsidP="00227BA7">
      <w:pPr>
        <w:pStyle w:val="Corpo"/>
      </w:pPr>
    </w:p>
    <w:p w14:paraId="24FAAB09" w14:textId="77777777" w:rsidR="00227BA7" w:rsidRDefault="00227BA7" w:rsidP="00227BA7">
      <w:pPr>
        <w:pStyle w:val="Corpo"/>
      </w:pPr>
    </w:p>
    <w:p w14:paraId="3F802F6B" w14:textId="77777777" w:rsidR="00227BA7" w:rsidRDefault="00227BA7" w:rsidP="00227BA7">
      <w:pPr>
        <w:pStyle w:val="Corpo"/>
      </w:pPr>
    </w:p>
    <w:p w14:paraId="33A7E9B9" w14:textId="77777777" w:rsidR="00227BA7" w:rsidRDefault="00227BA7" w:rsidP="00227BA7">
      <w:pPr>
        <w:pStyle w:val="Corpo"/>
        <w:spacing w:before="120"/>
        <w:rPr>
          <w:sz w:val="20"/>
        </w:rPr>
      </w:pPr>
    </w:p>
    <w:p w14:paraId="59E3A844" w14:textId="2DA0F45B" w:rsidR="00227BA7" w:rsidRDefault="00227BA7" w:rsidP="00227BA7">
      <w:pPr>
        <w:pStyle w:val="Corpo"/>
        <w:spacing w:before="120" w:after="0"/>
        <w:rPr>
          <w:sz w:val="20"/>
          <w:szCs w:val="23"/>
        </w:rPr>
      </w:pPr>
    </w:p>
    <w:p w14:paraId="241A5005" w14:textId="77777777" w:rsidR="007175CD" w:rsidRPr="00423361" w:rsidRDefault="007175CD" w:rsidP="00227BA7">
      <w:pPr>
        <w:pStyle w:val="Corpo"/>
        <w:spacing w:before="120" w:after="0"/>
        <w:rPr>
          <w:sz w:val="20"/>
          <w:szCs w:val="23"/>
        </w:rPr>
      </w:pPr>
    </w:p>
    <w:p w14:paraId="0DBB17B7" w14:textId="77777777" w:rsidR="00227BA7" w:rsidRPr="00C72C0B" w:rsidRDefault="00227BA7" w:rsidP="00227BA7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5D89873E" w14:textId="77777777" w:rsidR="00227BA7" w:rsidRPr="00714E9A" w:rsidRDefault="00227BA7" w:rsidP="00227BA7">
      <w:pPr>
        <w:pStyle w:val="Corpo"/>
        <w:rPr>
          <w:sz w:val="16"/>
          <w:szCs w:val="16"/>
        </w:rPr>
      </w:pPr>
    </w:p>
    <w:p w14:paraId="0E908D41" w14:textId="207CA4CA" w:rsidR="00227BA7" w:rsidRPr="00227BA7" w:rsidRDefault="00227BA7" w:rsidP="00227BA7">
      <w:pPr>
        <w:pStyle w:val="Corpo"/>
        <w:numPr>
          <w:ilvl w:val="0"/>
          <w:numId w:val="1"/>
        </w:numPr>
        <w:spacing w:after="120"/>
        <w:rPr>
          <w:sz w:val="24"/>
        </w:rPr>
      </w:pPr>
      <w:r w:rsidRPr="00227BA7">
        <w:rPr>
          <w:sz w:val="24"/>
        </w:rPr>
        <w:t xml:space="preserve">Após 21 dias, os pacientes tratados com </w:t>
      </w:r>
      <w:proofErr w:type="spellStart"/>
      <w:r w:rsidRPr="00227BA7">
        <w:rPr>
          <w:sz w:val="24"/>
        </w:rPr>
        <w:t>dipropionato</w:t>
      </w:r>
      <w:proofErr w:type="spellEnd"/>
      <w:r w:rsidRPr="00227BA7">
        <w:rPr>
          <w:sz w:val="24"/>
        </w:rPr>
        <w:t xml:space="preserve"> de </w:t>
      </w:r>
      <w:proofErr w:type="spellStart"/>
      <w:r w:rsidRPr="00227BA7">
        <w:rPr>
          <w:sz w:val="24"/>
        </w:rPr>
        <w:t>beclometasona</w:t>
      </w:r>
      <w:proofErr w:type="spellEnd"/>
      <w:r w:rsidRPr="00227BA7">
        <w:rPr>
          <w:sz w:val="24"/>
        </w:rPr>
        <w:t xml:space="preserve"> apresentaram melhoras significativas no volume da cavidade nasal medido por meio do MCA quando comparado com a </w:t>
      </w:r>
      <w:proofErr w:type="spellStart"/>
      <w:r w:rsidRPr="00227BA7">
        <w:rPr>
          <w:sz w:val="24"/>
        </w:rPr>
        <w:t>cetirizina</w:t>
      </w:r>
      <w:proofErr w:type="spellEnd"/>
      <w:r w:rsidRPr="00227BA7">
        <w:rPr>
          <w:sz w:val="24"/>
        </w:rPr>
        <w:t xml:space="preserve"> (2,21 cm</w:t>
      </w:r>
      <w:r w:rsidRPr="00227BA7">
        <w:rPr>
          <w:sz w:val="24"/>
          <w:vertAlign w:val="superscript"/>
        </w:rPr>
        <w:t xml:space="preserve">3 </w:t>
      </w:r>
      <w:r w:rsidRPr="00227BA7">
        <w:rPr>
          <w:sz w:val="24"/>
        </w:rPr>
        <w:t>vs. 0,20 cm</w:t>
      </w:r>
      <w:r w:rsidRPr="00227BA7">
        <w:rPr>
          <w:sz w:val="24"/>
          <w:vertAlign w:val="superscript"/>
        </w:rPr>
        <w:t>3</w:t>
      </w:r>
      <w:r w:rsidRPr="00227BA7">
        <w:rPr>
          <w:sz w:val="24"/>
        </w:rPr>
        <w:t>, p=0,013);</w:t>
      </w:r>
    </w:p>
    <w:p w14:paraId="5A87B15B" w14:textId="588BCA73" w:rsidR="00227BA7" w:rsidRPr="00227BA7" w:rsidRDefault="00227BA7" w:rsidP="00227BA7">
      <w:pPr>
        <w:pStyle w:val="Corpo"/>
        <w:numPr>
          <w:ilvl w:val="0"/>
          <w:numId w:val="1"/>
        </w:numPr>
        <w:spacing w:after="120"/>
        <w:rPr>
          <w:sz w:val="24"/>
        </w:rPr>
      </w:pPr>
      <w:r w:rsidRPr="00227BA7">
        <w:rPr>
          <w:sz w:val="24"/>
        </w:rPr>
        <w:t xml:space="preserve">No grupo </w:t>
      </w:r>
      <w:proofErr w:type="spellStart"/>
      <w:r w:rsidRPr="00227BA7">
        <w:rPr>
          <w:sz w:val="24"/>
        </w:rPr>
        <w:t>beclometasona</w:t>
      </w:r>
      <w:proofErr w:type="spellEnd"/>
      <w:r w:rsidRPr="00227BA7">
        <w:rPr>
          <w:sz w:val="24"/>
        </w:rPr>
        <w:t xml:space="preserve">, em comparação com a </w:t>
      </w:r>
      <w:proofErr w:type="spellStart"/>
      <w:r w:rsidRPr="00227BA7">
        <w:rPr>
          <w:sz w:val="24"/>
        </w:rPr>
        <w:t>cetirizina</w:t>
      </w:r>
      <w:proofErr w:type="spellEnd"/>
      <w:r w:rsidRPr="00227BA7">
        <w:rPr>
          <w:sz w:val="24"/>
        </w:rPr>
        <w:t>, melhoras significativas foram encontradas também nos níveis de eosinófilos (-1,10 vs. -0,40, p=0,031) e neutrófilos (-0,97 vs. -0,17, p=0,010) e T5SS (-5,63 vs. -3,54, p=0,025);</w:t>
      </w:r>
    </w:p>
    <w:p w14:paraId="3B576663" w14:textId="09A84389" w:rsidR="00227BA7" w:rsidRPr="00227BA7" w:rsidRDefault="00227BA7" w:rsidP="00227BA7">
      <w:pPr>
        <w:pStyle w:val="Corpo"/>
        <w:numPr>
          <w:ilvl w:val="0"/>
          <w:numId w:val="1"/>
        </w:numPr>
        <w:spacing w:after="120"/>
        <w:rPr>
          <w:sz w:val="24"/>
        </w:rPr>
      </w:pPr>
      <w:r w:rsidRPr="00227BA7">
        <w:rPr>
          <w:sz w:val="24"/>
        </w:rPr>
        <w:t>Foram observadas melhoras significativas na qualidade do sono (PSQI) e na qualidade de vida (PRQLQ).</w:t>
      </w:r>
    </w:p>
    <w:p w14:paraId="64E6B008" w14:textId="07B1B744" w:rsidR="00227BA7" w:rsidRPr="00227BA7" w:rsidRDefault="00227BA7" w:rsidP="00227BA7">
      <w:pPr>
        <w:pStyle w:val="Corpo"/>
        <w:numPr>
          <w:ilvl w:val="0"/>
          <w:numId w:val="1"/>
        </w:numPr>
        <w:spacing w:after="120"/>
        <w:rPr>
          <w:sz w:val="24"/>
        </w:rPr>
      </w:pPr>
      <w:r w:rsidRPr="00227BA7">
        <w:rPr>
          <w:sz w:val="24"/>
        </w:rPr>
        <w:t xml:space="preserve">Em crianças com rinite alérgica perene, o </w:t>
      </w:r>
      <w:proofErr w:type="spellStart"/>
      <w:r w:rsidRPr="00227BA7">
        <w:rPr>
          <w:sz w:val="24"/>
        </w:rPr>
        <w:t>dipropionato</w:t>
      </w:r>
      <w:proofErr w:type="spellEnd"/>
      <w:r w:rsidRPr="00227BA7">
        <w:rPr>
          <w:sz w:val="24"/>
        </w:rPr>
        <w:t xml:space="preserve"> de </w:t>
      </w:r>
      <w:proofErr w:type="spellStart"/>
      <w:r w:rsidRPr="00227BA7">
        <w:rPr>
          <w:sz w:val="24"/>
        </w:rPr>
        <w:t>beclometasona</w:t>
      </w:r>
      <w:proofErr w:type="spellEnd"/>
      <w:r w:rsidRPr="00227BA7">
        <w:rPr>
          <w:sz w:val="24"/>
        </w:rPr>
        <w:t xml:space="preserve"> foi mais efetivo que a </w:t>
      </w:r>
      <w:proofErr w:type="spellStart"/>
      <w:r w:rsidRPr="00227BA7">
        <w:rPr>
          <w:sz w:val="24"/>
        </w:rPr>
        <w:t>cetirizina</w:t>
      </w:r>
      <w:proofErr w:type="spellEnd"/>
      <w:r w:rsidRPr="00227BA7">
        <w:rPr>
          <w:sz w:val="24"/>
        </w:rPr>
        <w:t xml:space="preserve"> na melhora dos sintomas nasais medidos pela </w:t>
      </w:r>
      <w:proofErr w:type="spellStart"/>
      <w:r w:rsidRPr="00227BA7">
        <w:rPr>
          <w:sz w:val="24"/>
        </w:rPr>
        <w:t>rinometria</w:t>
      </w:r>
      <w:proofErr w:type="spellEnd"/>
      <w:r w:rsidRPr="00227BA7">
        <w:rPr>
          <w:sz w:val="24"/>
        </w:rPr>
        <w:t xml:space="preserve">, com efeitos benéficos na citologia nasal, qualidade de vida e do sono. </w:t>
      </w:r>
    </w:p>
    <w:p w14:paraId="64F0F7D3" w14:textId="3D6DE6E3" w:rsidR="00227BA7" w:rsidRDefault="00227BA7" w:rsidP="007175CD">
      <w:pPr>
        <w:pStyle w:val="Ttulo1"/>
        <w:jc w:val="center"/>
      </w:pPr>
      <w:bookmarkStart w:id="44" w:name="_Toc36632349"/>
      <w:r>
        <w:lastRenderedPageBreak/>
        <w:t>Formulário</w:t>
      </w:r>
      <w:bookmarkEnd w:id="44"/>
    </w:p>
    <w:p w14:paraId="1AFC79A6" w14:textId="77777777" w:rsidR="00E17085" w:rsidRDefault="00E17085" w:rsidP="008D1540">
      <w:pPr>
        <w:pStyle w:val="Corpo"/>
        <w:rPr>
          <w:b/>
          <w:i/>
          <w:sz w:val="24"/>
        </w:rPr>
      </w:pPr>
    </w:p>
    <w:p w14:paraId="69EDDE69" w14:textId="77777777" w:rsidR="00E17085" w:rsidRDefault="00E17085" w:rsidP="008D1540">
      <w:pPr>
        <w:pStyle w:val="Corpo"/>
        <w:rPr>
          <w:b/>
          <w:i/>
          <w:sz w:val="24"/>
        </w:rPr>
      </w:pPr>
    </w:p>
    <w:p w14:paraId="0AEC0514" w14:textId="62D39451" w:rsidR="008D1540" w:rsidRPr="008D1540" w:rsidRDefault="008D1540" w:rsidP="008D1540">
      <w:pPr>
        <w:pStyle w:val="Corpo"/>
        <w:rPr>
          <w:b/>
          <w:i/>
          <w:sz w:val="24"/>
        </w:rPr>
      </w:pPr>
      <w:proofErr w:type="spellStart"/>
      <w:r w:rsidRPr="008D1540">
        <w:rPr>
          <w:b/>
          <w:i/>
          <w:sz w:val="24"/>
        </w:rPr>
        <w:t>Dipropionato</w:t>
      </w:r>
      <w:proofErr w:type="spellEnd"/>
      <w:r w:rsidRPr="008D1540">
        <w:rPr>
          <w:b/>
          <w:i/>
          <w:sz w:val="24"/>
        </w:rPr>
        <w:t xml:space="preserve"> de </w:t>
      </w:r>
      <w:proofErr w:type="spellStart"/>
      <w:r w:rsidRPr="008D1540">
        <w:rPr>
          <w:b/>
          <w:i/>
          <w:sz w:val="24"/>
        </w:rPr>
        <w:t>Beclometasona</w:t>
      </w:r>
      <w:proofErr w:type="spellEnd"/>
      <w:r w:rsidRPr="008D1540">
        <w:rPr>
          <w:b/>
          <w:i/>
          <w:sz w:val="24"/>
        </w:rPr>
        <w:t xml:space="preserve"> na Rinite Alérgica Perene em Crianças</w:t>
      </w:r>
    </w:p>
    <w:p w14:paraId="08DD09D3" w14:textId="77777777" w:rsidR="00227BA7" w:rsidRPr="00C30C20" w:rsidRDefault="00227BA7" w:rsidP="00227BA7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227BA7" w:rsidRPr="009537E7" w14:paraId="6838794D" w14:textId="77777777" w:rsidTr="00E75102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22CE87B2" w14:textId="77777777" w:rsidR="00227BA7" w:rsidRDefault="00227BA7" w:rsidP="00E75102">
            <w:pPr>
              <w:pStyle w:val="Corpo"/>
              <w:jc w:val="center"/>
              <w:rPr>
                <w:b/>
                <w:color w:val="FFFFFF" w:themeColor="background1"/>
                <w:sz w:val="22"/>
              </w:rPr>
            </w:pPr>
            <w:r>
              <w:rPr>
                <w:b/>
                <w:color w:val="FFFFFF" w:themeColor="background1"/>
                <w:sz w:val="22"/>
              </w:rPr>
              <w:t>Spray Nasal</w:t>
            </w:r>
          </w:p>
        </w:tc>
      </w:tr>
      <w:tr w:rsidR="00227BA7" w:rsidRPr="009537E7" w14:paraId="5F126D79" w14:textId="77777777" w:rsidTr="00E75102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59925D4E" w14:textId="785B7095" w:rsidR="00227BA7" w:rsidRDefault="00227BA7" w:rsidP="008D1540">
            <w:pPr>
              <w:pStyle w:val="Corpo"/>
              <w:jc w:val="center"/>
            </w:pPr>
            <w:proofErr w:type="spellStart"/>
            <w:r w:rsidRPr="00227BA7">
              <w:t>Dipropionato</w:t>
            </w:r>
            <w:proofErr w:type="spellEnd"/>
            <w:r w:rsidRPr="00227BA7">
              <w:t xml:space="preserve"> de </w:t>
            </w:r>
            <w:proofErr w:type="spellStart"/>
            <w:r w:rsidRPr="00227BA7">
              <w:t>beclometasona</w:t>
            </w:r>
            <w:proofErr w:type="spellEnd"/>
            <w:r w:rsidRPr="00227BA7">
              <w:t>..</w:t>
            </w:r>
            <w:r w:rsidR="007175CD">
              <w:t>..................</w:t>
            </w:r>
            <w:r w:rsidRPr="00227BA7">
              <w:t>..50 mcg</w:t>
            </w:r>
          </w:p>
        </w:tc>
      </w:tr>
      <w:tr w:rsidR="00227BA7" w:rsidRPr="006F0A9C" w14:paraId="24BE43D5" w14:textId="77777777" w:rsidTr="00E75102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0FEA9A0" w14:textId="341B406E" w:rsidR="00227BA7" w:rsidRPr="006F0A9C" w:rsidRDefault="00227BA7" w:rsidP="00E75102">
            <w:pPr>
              <w:pStyle w:val="Corpo"/>
            </w:pPr>
            <w:r w:rsidRPr="00227BA7">
              <w:t>Spray qsp.........................</w:t>
            </w:r>
            <w:r w:rsidR="008D1540">
              <w:t>..</w:t>
            </w:r>
            <w:r w:rsidRPr="00227BA7">
              <w:t xml:space="preserve">...............30 </w:t>
            </w:r>
            <w:proofErr w:type="spellStart"/>
            <w:r w:rsidRPr="00227BA7">
              <w:t>mL</w:t>
            </w:r>
            <w:proofErr w:type="spellEnd"/>
          </w:p>
        </w:tc>
      </w:tr>
    </w:tbl>
    <w:p w14:paraId="4AA91301" w14:textId="77777777" w:rsidR="008D1540" w:rsidRDefault="008D1540" w:rsidP="008D1540">
      <w:pPr>
        <w:pStyle w:val="Corpo"/>
        <w:spacing w:after="40"/>
        <w:rPr>
          <w:sz w:val="16"/>
          <w:szCs w:val="16"/>
        </w:rPr>
      </w:pPr>
      <w:r w:rsidRPr="008D1540">
        <w:rPr>
          <w:sz w:val="16"/>
          <w:szCs w:val="16"/>
        </w:rPr>
        <w:t>Aplicar 50 mcg em cada narina 2 vezes ao dia ou conforme a</w:t>
      </w:r>
    </w:p>
    <w:p w14:paraId="7C19F31B" w14:textId="657A4D11" w:rsidR="008D1540" w:rsidRDefault="008D1540" w:rsidP="008D1540">
      <w:pPr>
        <w:pStyle w:val="Corpo"/>
        <w:spacing w:after="40"/>
        <w:rPr>
          <w:sz w:val="16"/>
          <w:szCs w:val="16"/>
        </w:rPr>
      </w:pPr>
      <w:r w:rsidRPr="008D1540">
        <w:rPr>
          <w:sz w:val="16"/>
          <w:szCs w:val="16"/>
        </w:rPr>
        <w:t>orientação médica.</w:t>
      </w:r>
    </w:p>
    <w:p w14:paraId="1FEB66BC" w14:textId="2C017B91" w:rsidR="00E17085" w:rsidRDefault="00E17085" w:rsidP="008D1540">
      <w:pPr>
        <w:pStyle w:val="Corpo"/>
        <w:spacing w:after="40"/>
        <w:rPr>
          <w:sz w:val="16"/>
          <w:szCs w:val="16"/>
        </w:rPr>
      </w:pPr>
    </w:p>
    <w:p w14:paraId="4FEE23F8" w14:textId="1319B5F8" w:rsidR="00E17085" w:rsidRDefault="00E17085" w:rsidP="008D1540">
      <w:pPr>
        <w:pStyle w:val="Corpo"/>
        <w:spacing w:after="40"/>
        <w:rPr>
          <w:sz w:val="16"/>
          <w:szCs w:val="16"/>
        </w:rPr>
      </w:pPr>
    </w:p>
    <w:p w14:paraId="5C66A72F" w14:textId="55AE6BC5" w:rsidR="00E17085" w:rsidRDefault="00E17085" w:rsidP="008D1540">
      <w:pPr>
        <w:pStyle w:val="Corpo"/>
        <w:spacing w:after="40"/>
        <w:rPr>
          <w:sz w:val="16"/>
          <w:szCs w:val="16"/>
        </w:rPr>
      </w:pPr>
    </w:p>
    <w:p w14:paraId="1F694154" w14:textId="7C54EB89" w:rsidR="00E17085" w:rsidRDefault="00E17085" w:rsidP="008D1540">
      <w:pPr>
        <w:pStyle w:val="Corpo"/>
        <w:spacing w:after="40"/>
        <w:rPr>
          <w:sz w:val="16"/>
          <w:szCs w:val="16"/>
        </w:rPr>
      </w:pPr>
    </w:p>
    <w:p w14:paraId="60DCE8FE" w14:textId="0FC48FB9" w:rsidR="00E17085" w:rsidRDefault="00E17085" w:rsidP="008D1540">
      <w:pPr>
        <w:pStyle w:val="Corpo"/>
        <w:spacing w:after="40"/>
        <w:rPr>
          <w:sz w:val="16"/>
          <w:szCs w:val="16"/>
        </w:rPr>
      </w:pPr>
    </w:p>
    <w:p w14:paraId="02CA665B" w14:textId="35A6CB11" w:rsidR="00E17085" w:rsidRDefault="00E17085" w:rsidP="008D1540">
      <w:pPr>
        <w:pStyle w:val="Corpo"/>
        <w:spacing w:after="40"/>
        <w:rPr>
          <w:sz w:val="16"/>
          <w:szCs w:val="16"/>
        </w:rPr>
      </w:pPr>
    </w:p>
    <w:p w14:paraId="5AC92DB5" w14:textId="71E66C45" w:rsidR="00E17085" w:rsidRDefault="00E17085" w:rsidP="008D1540">
      <w:pPr>
        <w:pStyle w:val="Corpo"/>
        <w:spacing w:after="40"/>
        <w:rPr>
          <w:sz w:val="16"/>
          <w:szCs w:val="16"/>
        </w:rPr>
      </w:pPr>
    </w:p>
    <w:p w14:paraId="2FD499A4" w14:textId="0E97A530" w:rsidR="00E17085" w:rsidRDefault="00E17085" w:rsidP="008D1540">
      <w:pPr>
        <w:pStyle w:val="Corpo"/>
        <w:spacing w:after="40"/>
        <w:rPr>
          <w:sz w:val="16"/>
          <w:szCs w:val="16"/>
        </w:rPr>
      </w:pPr>
    </w:p>
    <w:p w14:paraId="6AA8CF64" w14:textId="7B86F787" w:rsidR="00E17085" w:rsidRDefault="00E17085" w:rsidP="008D1540">
      <w:pPr>
        <w:pStyle w:val="Corpo"/>
        <w:spacing w:after="40"/>
        <w:rPr>
          <w:sz w:val="16"/>
          <w:szCs w:val="16"/>
        </w:rPr>
      </w:pPr>
    </w:p>
    <w:p w14:paraId="03D2E7B7" w14:textId="120BE563" w:rsidR="00E17085" w:rsidRDefault="00E17085" w:rsidP="008D1540">
      <w:pPr>
        <w:pStyle w:val="Corpo"/>
        <w:spacing w:after="40"/>
        <w:rPr>
          <w:sz w:val="16"/>
          <w:szCs w:val="16"/>
        </w:rPr>
      </w:pPr>
    </w:p>
    <w:p w14:paraId="6D6BCBD2" w14:textId="17419698" w:rsidR="00E17085" w:rsidRDefault="00E17085" w:rsidP="008D1540">
      <w:pPr>
        <w:pStyle w:val="Corpo"/>
        <w:spacing w:after="40"/>
        <w:rPr>
          <w:sz w:val="16"/>
          <w:szCs w:val="16"/>
        </w:rPr>
      </w:pPr>
    </w:p>
    <w:p w14:paraId="4A3AFD57" w14:textId="7AD093A5" w:rsidR="00E17085" w:rsidRDefault="00E17085" w:rsidP="008D1540">
      <w:pPr>
        <w:pStyle w:val="Corpo"/>
        <w:spacing w:after="40"/>
        <w:rPr>
          <w:sz w:val="16"/>
          <w:szCs w:val="16"/>
        </w:rPr>
      </w:pPr>
    </w:p>
    <w:p w14:paraId="2EBD1EE6" w14:textId="1A97CD22" w:rsidR="00E17085" w:rsidRDefault="00E17085" w:rsidP="008D1540">
      <w:pPr>
        <w:pStyle w:val="Corpo"/>
        <w:spacing w:after="40"/>
        <w:rPr>
          <w:sz w:val="16"/>
          <w:szCs w:val="16"/>
        </w:rPr>
      </w:pPr>
    </w:p>
    <w:p w14:paraId="4CA5540A" w14:textId="3B6CCCE7" w:rsidR="00E17085" w:rsidRDefault="00E17085" w:rsidP="008D1540">
      <w:pPr>
        <w:pStyle w:val="Corpo"/>
        <w:spacing w:after="40"/>
        <w:rPr>
          <w:sz w:val="16"/>
          <w:szCs w:val="16"/>
        </w:rPr>
      </w:pPr>
    </w:p>
    <w:p w14:paraId="57FD93C1" w14:textId="0A76AE65" w:rsidR="00E17085" w:rsidRDefault="00E17085" w:rsidP="008D1540">
      <w:pPr>
        <w:pStyle w:val="Corpo"/>
        <w:spacing w:after="40"/>
        <w:rPr>
          <w:sz w:val="16"/>
          <w:szCs w:val="16"/>
        </w:rPr>
      </w:pPr>
    </w:p>
    <w:p w14:paraId="060CFE16" w14:textId="45562A52" w:rsidR="00E17085" w:rsidRDefault="00E17085" w:rsidP="008D1540">
      <w:pPr>
        <w:pStyle w:val="Corpo"/>
        <w:spacing w:after="40"/>
        <w:rPr>
          <w:sz w:val="16"/>
          <w:szCs w:val="16"/>
        </w:rPr>
      </w:pPr>
    </w:p>
    <w:p w14:paraId="15A2616F" w14:textId="38C07464" w:rsidR="00E17085" w:rsidRDefault="00E17085" w:rsidP="008D1540">
      <w:pPr>
        <w:pStyle w:val="Corpo"/>
        <w:spacing w:after="40"/>
        <w:rPr>
          <w:sz w:val="16"/>
          <w:szCs w:val="16"/>
        </w:rPr>
      </w:pPr>
    </w:p>
    <w:p w14:paraId="4A3DF17A" w14:textId="6BB15EEB" w:rsidR="00E17085" w:rsidRDefault="00E17085" w:rsidP="008D1540">
      <w:pPr>
        <w:pStyle w:val="Corpo"/>
        <w:spacing w:after="40"/>
        <w:rPr>
          <w:sz w:val="16"/>
          <w:szCs w:val="16"/>
        </w:rPr>
      </w:pPr>
    </w:p>
    <w:p w14:paraId="0E934201" w14:textId="74E506BE" w:rsidR="00E17085" w:rsidRDefault="00E17085" w:rsidP="008D1540">
      <w:pPr>
        <w:pStyle w:val="Corpo"/>
        <w:spacing w:after="40"/>
        <w:rPr>
          <w:sz w:val="16"/>
          <w:szCs w:val="16"/>
        </w:rPr>
      </w:pPr>
    </w:p>
    <w:p w14:paraId="11409120" w14:textId="6EF36410" w:rsidR="00E17085" w:rsidRDefault="00E17085" w:rsidP="008D1540">
      <w:pPr>
        <w:pStyle w:val="Corpo"/>
        <w:spacing w:after="40"/>
        <w:rPr>
          <w:sz w:val="16"/>
          <w:szCs w:val="16"/>
        </w:rPr>
      </w:pPr>
    </w:p>
    <w:p w14:paraId="0A52BD04" w14:textId="1E9CEFAF" w:rsidR="00E17085" w:rsidRDefault="00E17085" w:rsidP="008D1540">
      <w:pPr>
        <w:pStyle w:val="Corpo"/>
        <w:spacing w:after="40"/>
        <w:rPr>
          <w:sz w:val="16"/>
          <w:szCs w:val="16"/>
        </w:rPr>
      </w:pPr>
    </w:p>
    <w:p w14:paraId="05A3BEEE" w14:textId="15A870F7" w:rsidR="00E17085" w:rsidRDefault="00E17085" w:rsidP="008D1540">
      <w:pPr>
        <w:pStyle w:val="Corpo"/>
        <w:spacing w:after="40"/>
        <w:rPr>
          <w:sz w:val="16"/>
          <w:szCs w:val="16"/>
        </w:rPr>
      </w:pPr>
    </w:p>
    <w:p w14:paraId="7A027584" w14:textId="1B7C5E3D" w:rsidR="00E17085" w:rsidRDefault="00E17085" w:rsidP="008D1540">
      <w:pPr>
        <w:pStyle w:val="Corpo"/>
        <w:spacing w:after="40"/>
        <w:rPr>
          <w:sz w:val="16"/>
          <w:szCs w:val="16"/>
        </w:rPr>
      </w:pPr>
    </w:p>
    <w:p w14:paraId="0D37FD57" w14:textId="7A9446F8" w:rsidR="00E17085" w:rsidRDefault="00E17085" w:rsidP="008D1540">
      <w:pPr>
        <w:pStyle w:val="Corpo"/>
        <w:spacing w:after="40"/>
        <w:rPr>
          <w:sz w:val="16"/>
          <w:szCs w:val="16"/>
        </w:rPr>
      </w:pPr>
    </w:p>
    <w:p w14:paraId="2573984C" w14:textId="6554FEF9" w:rsidR="00E17085" w:rsidRDefault="00E17085" w:rsidP="008D1540">
      <w:pPr>
        <w:pStyle w:val="Corpo"/>
        <w:spacing w:after="40"/>
        <w:rPr>
          <w:sz w:val="16"/>
          <w:szCs w:val="16"/>
        </w:rPr>
      </w:pPr>
    </w:p>
    <w:p w14:paraId="08C688F3" w14:textId="657FDFCB" w:rsidR="00E17085" w:rsidRDefault="00E17085" w:rsidP="008D1540">
      <w:pPr>
        <w:pStyle w:val="Corpo"/>
        <w:spacing w:after="40"/>
        <w:rPr>
          <w:sz w:val="16"/>
          <w:szCs w:val="16"/>
        </w:rPr>
      </w:pPr>
    </w:p>
    <w:p w14:paraId="75B95924" w14:textId="1806F337" w:rsidR="00E17085" w:rsidRDefault="00E17085" w:rsidP="008D1540">
      <w:pPr>
        <w:pStyle w:val="Corpo"/>
        <w:spacing w:after="40"/>
        <w:rPr>
          <w:sz w:val="16"/>
          <w:szCs w:val="16"/>
        </w:rPr>
      </w:pPr>
    </w:p>
    <w:p w14:paraId="5DAD4199" w14:textId="1577F6A0" w:rsidR="00E17085" w:rsidRDefault="00E17085" w:rsidP="008D1540">
      <w:pPr>
        <w:pStyle w:val="Corpo"/>
        <w:spacing w:after="40"/>
        <w:rPr>
          <w:sz w:val="16"/>
          <w:szCs w:val="16"/>
        </w:rPr>
      </w:pPr>
    </w:p>
    <w:p w14:paraId="363D1C3C" w14:textId="3A8A529F" w:rsidR="00E17085" w:rsidRDefault="00E17085" w:rsidP="008D1540">
      <w:pPr>
        <w:pStyle w:val="Corpo"/>
        <w:spacing w:after="40"/>
        <w:rPr>
          <w:sz w:val="16"/>
          <w:szCs w:val="16"/>
        </w:rPr>
      </w:pPr>
    </w:p>
    <w:p w14:paraId="67908157" w14:textId="77777777" w:rsidR="00E17085" w:rsidRPr="008D1540" w:rsidRDefault="00E17085" w:rsidP="008D1540">
      <w:pPr>
        <w:pStyle w:val="Corpo"/>
        <w:spacing w:after="40"/>
        <w:rPr>
          <w:sz w:val="16"/>
          <w:szCs w:val="16"/>
        </w:rPr>
      </w:pPr>
    </w:p>
    <w:p w14:paraId="4A1D09AE" w14:textId="3D325145" w:rsidR="008D1540" w:rsidRPr="00F14D5A" w:rsidRDefault="008D1540" w:rsidP="008D1540">
      <w:pPr>
        <w:pStyle w:val="Ttulo1"/>
        <w:jc w:val="center"/>
      </w:pPr>
      <w:bookmarkStart w:id="45" w:name="_Toc36632350"/>
      <w:r>
        <w:lastRenderedPageBreak/>
        <w:t>Estudo 8</w:t>
      </w:r>
      <w:bookmarkEnd w:id="45"/>
    </w:p>
    <w:p w14:paraId="5D80D7C2" w14:textId="386DD7DD" w:rsidR="008D1540" w:rsidRDefault="008D1540" w:rsidP="008D1540">
      <w:pPr>
        <w:pStyle w:val="Subtitulocorpo"/>
      </w:pPr>
      <w:r>
        <w:t xml:space="preserve">Novo Estudo Confirma a Eficácia da </w:t>
      </w:r>
      <w:proofErr w:type="spellStart"/>
      <w:r>
        <w:t>Cetirizina</w:t>
      </w:r>
      <w:proofErr w:type="spellEnd"/>
      <w:r>
        <w:t xml:space="preserve"> </w:t>
      </w:r>
      <w:r w:rsidR="007175CD">
        <w:t xml:space="preserve">contra a </w:t>
      </w:r>
      <w:r>
        <w:t>Rinite Alérgica Infantil</w:t>
      </w:r>
    </w:p>
    <w:p w14:paraId="191F33E3" w14:textId="77777777" w:rsidR="008D1540" w:rsidRDefault="008D1540" w:rsidP="008D1540">
      <w:pPr>
        <w:pStyle w:val="Corpo"/>
        <w:spacing w:after="120"/>
        <w:rPr>
          <w:sz w:val="24"/>
        </w:rPr>
      </w:pPr>
    </w:p>
    <w:p w14:paraId="09ECDCD9" w14:textId="111E96DF" w:rsidR="008D1540" w:rsidRPr="008D1540" w:rsidRDefault="008D1540" w:rsidP="008D1540">
      <w:pPr>
        <w:pStyle w:val="Corpo"/>
        <w:rPr>
          <w:szCs w:val="23"/>
        </w:rPr>
      </w:pPr>
      <w:r w:rsidRPr="008D1540">
        <w:rPr>
          <w:szCs w:val="23"/>
        </w:rPr>
        <w:t xml:space="preserve">Um estudo conduzido por </w:t>
      </w:r>
      <w:proofErr w:type="spellStart"/>
      <w:r w:rsidRPr="008D1540">
        <w:rPr>
          <w:szCs w:val="23"/>
        </w:rPr>
        <w:t>Navak</w:t>
      </w:r>
      <w:proofErr w:type="spellEnd"/>
      <w:r w:rsidRPr="008D1540">
        <w:rPr>
          <w:i/>
          <w:szCs w:val="23"/>
        </w:rPr>
        <w:t xml:space="preserve"> et al. </w:t>
      </w:r>
      <w:r w:rsidRPr="008D1540">
        <w:rPr>
          <w:szCs w:val="23"/>
        </w:rPr>
        <w:t xml:space="preserve">(2017) teve como objetivo avaliar a eficácia e a segurança da </w:t>
      </w:r>
      <w:proofErr w:type="spellStart"/>
      <w:r w:rsidRPr="008D1540">
        <w:rPr>
          <w:szCs w:val="23"/>
        </w:rPr>
        <w:t>cetirizina</w:t>
      </w:r>
      <w:proofErr w:type="spellEnd"/>
      <w:r w:rsidRPr="008D1540">
        <w:rPr>
          <w:szCs w:val="23"/>
        </w:rPr>
        <w:t xml:space="preserve"> </w:t>
      </w:r>
      <w:r w:rsidRPr="008D1540">
        <w:rPr>
          <w:i/>
          <w:szCs w:val="23"/>
        </w:rPr>
        <w:t>vs.</w:t>
      </w:r>
      <w:r w:rsidRPr="008D1540">
        <w:rPr>
          <w:szCs w:val="23"/>
        </w:rPr>
        <w:t xml:space="preserve"> </w:t>
      </w:r>
      <w:proofErr w:type="spellStart"/>
      <w:r w:rsidRPr="008D1540">
        <w:rPr>
          <w:szCs w:val="23"/>
        </w:rPr>
        <w:t>loratadina</w:t>
      </w:r>
      <w:proofErr w:type="spellEnd"/>
      <w:r w:rsidRPr="008D1540">
        <w:rPr>
          <w:szCs w:val="23"/>
        </w:rPr>
        <w:t xml:space="preserve"> </w:t>
      </w:r>
      <w:r w:rsidRPr="008D1540">
        <w:rPr>
          <w:i/>
          <w:szCs w:val="23"/>
        </w:rPr>
        <w:t>vs</w:t>
      </w:r>
      <w:r w:rsidRPr="008D1540">
        <w:rPr>
          <w:szCs w:val="23"/>
        </w:rPr>
        <w:t>. placebo no tratamento de crianças, com idades entre 6 e 11 anos, com rinite alérgica sazonal.</w:t>
      </w:r>
    </w:p>
    <w:p w14:paraId="1CB13A5A" w14:textId="1D9AF1E0" w:rsidR="008D1540" w:rsidRPr="008928B8" w:rsidRDefault="008D1540" w:rsidP="008D1540">
      <w:pPr>
        <w:pStyle w:val="Corpo"/>
        <w:rPr>
          <w:sz w:val="22"/>
          <w:szCs w:val="22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39584" behindDoc="0" locked="0" layoutInCell="1" allowOverlap="1" wp14:anchorId="5ABE930A" wp14:editId="4F87F1BD">
                <wp:simplePos x="0" y="0"/>
                <wp:positionH relativeFrom="margin">
                  <wp:posOffset>24765</wp:posOffset>
                </wp:positionH>
                <wp:positionV relativeFrom="paragraph">
                  <wp:posOffset>172720</wp:posOffset>
                </wp:positionV>
                <wp:extent cx="5372100" cy="676275"/>
                <wp:effectExtent l="0" t="0" r="19050" b="28575"/>
                <wp:wrapNone/>
                <wp:docPr id="472" name="Caixa de texto 46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67627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C37AB6B" w14:textId="68FCF726" w:rsidR="00D651CA" w:rsidRPr="009D65A4" w:rsidRDefault="00D651CA" w:rsidP="008D1540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Para isso, um estudo clínico randomizado, duplo-cego, grupo-paralelo e placebo-controlado foi realizado em 683 crianças com rinite alérgica sazonal. Estes foram separados em três grupos para receberem por duas semanas a seguinte posologia:</w:t>
                            </w:r>
                          </w:p>
                          <w:p w14:paraId="5494ECEA" w14:textId="4B879A4F" w:rsidR="00D651CA" w:rsidRPr="00F24B7F" w:rsidRDefault="00D651CA" w:rsidP="008D1540">
                            <w:pPr>
                              <w:jc w:val="center"/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ABE930A" id="_x0000_s1082" type="#_x0000_t202" style="position:absolute;left:0;text-align:left;margin-left:1.95pt;margin-top:13.6pt;width:423pt;height:53.25pt;z-index:25273958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" fillcolor="white [3212]" strokecolor="#0070c0">
                <v:textbox>
                  <w:txbxContent>
                    <w:p w14:paraId="2C37AB6B" w14:textId="68FCF726" w:rsidR="00D651CA" w:rsidRPr="009D65A4" w:rsidRDefault="00D651CA" w:rsidP="008D1540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sz w:val="23"/>
                          <w:szCs w:val="23"/>
                        </w:rPr>
                        <w:t>Para isso, um estudo clínico randomizado, duplo-cego, grupo-paralelo e placebo-controlado foi realizado em 683 crianças com rinite alérgica sazonal. Estes foram separados em três grupos para receberem por duas semanas a seguinte posologia:</w:t>
                      </w:r>
                    </w:p>
                    <w:p w14:paraId="5494ECEA" w14:textId="4B879A4F" w:rsidR="00D651CA" w:rsidRPr="00F24B7F" w:rsidRDefault="00D651CA" w:rsidP="008D1540">
                      <w:pPr>
                        <w:jc w:val="center"/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3948976C" w14:textId="73F23D7D" w:rsidR="008D1540" w:rsidRPr="00946302" w:rsidRDefault="008D1540" w:rsidP="008D1540">
      <w:pPr>
        <w:pStyle w:val="Corpo"/>
        <w:rPr>
          <w:sz w:val="24"/>
        </w:rPr>
      </w:pPr>
    </w:p>
    <w:p w14:paraId="30E5DCF5" w14:textId="7763D474" w:rsidR="008D1540" w:rsidRDefault="008D1540" w:rsidP="008D1540">
      <w:pPr>
        <w:pStyle w:val="Corpo"/>
        <w:rPr>
          <w:sz w:val="24"/>
        </w:rPr>
      </w:pPr>
      <w:r>
        <w:rPr>
          <w:sz w:val="24"/>
        </w:rPr>
        <w:br/>
      </w:r>
    </w:p>
    <w:p w14:paraId="10C25B2F" w14:textId="30891259" w:rsidR="008D1540" w:rsidRDefault="008D1540" w:rsidP="008D1540">
      <w:pPr>
        <w:pStyle w:val="Corpo"/>
      </w:pPr>
    </w:p>
    <w:p w14:paraId="0B30C4DD" w14:textId="0AC92345" w:rsidR="008D1540" w:rsidRDefault="008D1540" w:rsidP="008D1540">
      <w:pPr>
        <w:pStyle w:val="Corpo"/>
      </w:pPr>
      <w:r w:rsidRPr="008D1540">
        <w:rPr>
          <w:noProof/>
        </w:rPr>
        <mc:AlternateContent>
          <mc:Choice Requires="wps">
            <w:drawing>
              <wp:anchor distT="0" distB="0" distL="114300" distR="114300" simplePos="0" relativeHeight="252745728" behindDoc="0" locked="0" layoutInCell="1" allowOverlap="1" wp14:anchorId="2AB731EB" wp14:editId="39E7F9DF">
                <wp:simplePos x="0" y="0"/>
                <wp:positionH relativeFrom="margin">
                  <wp:posOffset>2484480</wp:posOffset>
                </wp:positionH>
                <wp:positionV relativeFrom="paragraph">
                  <wp:posOffset>109182</wp:posOffset>
                </wp:positionV>
                <wp:extent cx="226695" cy="138430"/>
                <wp:effectExtent l="0" t="0" r="1905" b="0"/>
                <wp:wrapNone/>
                <wp:docPr id="479" name="Triângulo isósceles 47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482E04E" id="Triângulo isósceles 479" o:spid="_x0000_s1026" type="#_x0000_t5" style="position:absolute;margin-left:195.65pt;margin-top:8.6pt;width:17.85pt;height:10.9pt;flip:y;z-index:25274572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40608" behindDoc="0" locked="0" layoutInCell="1" allowOverlap="1" wp14:anchorId="7731E324" wp14:editId="76267D0F">
                <wp:simplePos x="0" y="0"/>
                <wp:positionH relativeFrom="margin">
                  <wp:posOffset>490646</wp:posOffset>
                </wp:positionH>
                <wp:positionV relativeFrom="paragraph">
                  <wp:posOffset>96520</wp:posOffset>
                </wp:positionV>
                <wp:extent cx="226695" cy="138430"/>
                <wp:effectExtent l="0" t="0" r="1905" b="0"/>
                <wp:wrapNone/>
                <wp:docPr id="474" name="Triângulo isósceles 47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505AB81" id="Triângulo isósceles 474" o:spid="_x0000_s1026" type="#_x0000_t5" style="position:absolute;margin-left:38.65pt;margin-top:7.6pt;width:17.85pt;height:10.9pt;flip:y;z-index:25274060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" fillcolor="#d8d8d8 [2732]" stroked="f">
                <w10:wrap anchorx="margin"/>
              </v:shape>
            </w:pict>
          </mc:Fallback>
        </mc:AlternateContent>
      </w: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42656" behindDoc="0" locked="0" layoutInCell="1" allowOverlap="1" wp14:anchorId="306E8B39" wp14:editId="3D988D01">
                <wp:simplePos x="0" y="0"/>
                <wp:positionH relativeFrom="margin">
                  <wp:posOffset>4499610</wp:posOffset>
                </wp:positionH>
                <wp:positionV relativeFrom="paragraph">
                  <wp:posOffset>100652</wp:posOffset>
                </wp:positionV>
                <wp:extent cx="226695" cy="138430"/>
                <wp:effectExtent l="0" t="0" r="1905" b="0"/>
                <wp:wrapNone/>
                <wp:docPr id="473" name="Triângulo isósceles 47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6384481" id="Triângulo isósceles 473" o:spid="_x0000_s1026" type="#_x0000_t5" style="position:absolute;margin-left:354.3pt;margin-top:7.95pt;width:17.85pt;height:10.9pt;flip:y;z-index:2527426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" fillcolor="#d8d8d8 [2732]" stroked="f">
                <w10:wrap anchorx="margin"/>
              </v:shape>
            </w:pict>
          </mc:Fallback>
        </mc:AlternateContent>
      </w:r>
    </w:p>
    <w:p w14:paraId="68FCFAE5" w14:textId="194BC4C9" w:rsidR="008D1540" w:rsidRDefault="007175CD" w:rsidP="008D1540">
      <w:pPr>
        <w:pStyle w:val="Corpo"/>
      </w:pPr>
      <w:r w:rsidRPr="008D1540">
        <w:rPr>
          <w:noProof/>
        </w:rPr>
        <mc:AlternateContent>
          <mc:Choice Requires="wps">
            <w:drawing>
              <wp:anchor distT="0" distB="0" distL="114300" distR="114300" simplePos="0" relativeHeight="252744704" behindDoc="0" locked="0" layoutInCell="1" allowOverlap="1" wp14:anchorId="578143D1" wp14:editId="1E26957E">
                <wp:simplePos x="0" y="0"/>
                <wp:positionH relativeFrom="margin">
                  <wp:posOffset>1701165</wp:posOffset>
                </wp:positionH>
                <wp:positionV relativeFrom="paragraph">
                  <wp:posOffset>118745</wp:posOffset>
                </wp:positionV>
                <wp:extent cx="1913890" cy="1057275"/>
                <wp:effectExtent l="0" t="0" r="10160" b="28575"/>
                <wp:wrapNone/>
                <wp:docPr id="478" name="Caixa de texto 4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105727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6290294" w14:textId="77777777" w:rsidR="00D651CA" w:rsidRDefault="00D651CA" w:rsidP="008D154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</w:p>
                          <w:p w14:paraId="7742C38C" w14:textId="77777777" w:rsidR="00D651CA" w:rsidRDefault="00D651CA" w:rsidP="008D154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7280AD98" w14:textId="3D8A21E3" w:rsidR="00D651CA" w:rsidRPr="008D1540" w:rsidRDefault="00D651CA" w:rsidP="008D154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8D1540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Loratadina</w:t>
                            </w:r>
                            <w:proofErr w:type="spellEnd"/>
                            <w:r w:rsidRPr="008D1540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10 mg</w:t>
                            </w:r>
                          </w:p>
                          <w:p w14:paraId="72ECFFB3" w14:textId="4D908D50" w:rsidR="00D651CA" w:rsidRPr="00086CFC" w:rsidRDefault="00D651CA" w:rsidP="008D154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  <w:r w:rsidRPr="008D1540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Dose diári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78143D1" id="_x0000_s1083" type="#_x0000_t202" style="position:absolute;left:0;text-align:left;margin-left:133.95pt;margin-top:9.35pt;width:150.7pt;height:83.25pt;z-index:25274470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" fillcolor="#0070c0" strokecolor="#0070c0">
                <v:textbox>
                  <w:txbxContent>
                    <w:p w14:paraId="06290294" w14:textId="77777777" w:rsidR="00D651CA" w:rsidRDefault="00D651CA" w:rsidP="008D154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</w:p>
                    <w:p w14:paraId="7742C38C" w14:textId="77777777" w:rsidR="00D651CA" w:rsidRDefault="00D651CA" w:rsidP="008D154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7280AD98" w14:textId="3D8A21E3" w:rsidR="00D651CA" w:rsidRPr="008D1540" w:rsidRDefault="00D651CA" w:rsidP="008D154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8D1540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Loratadina</w:t>
                      </w:r>
                      <w:proofErr w:type="spellEnd"/>
                      <w:r w:rsidRPr="008D1540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10 mg</w:t>
                      </w:r>
                    </w:p>
                    <w:p w14:paraId="72ECFFB3" w14:textId="4D908D50" w:rsidR="00D651CA" w:rsidRPr="00086CFC" w:rsidRDefault="00D651CA" w:rsidP="008D154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  <w:r w:rsidRPr="008D1540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Dose diária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41632" behindDoc="0" locked="0" layoutInCell="1" allowOverlap="1" wp14:anchorId="719AFDF1" wp14:editId="0EE1C093">
                <wp:simplePos x="0" y="0"/>
                <wp:positionH relativeFrom="margin">
                  <wp:posOffset>3720465</wp:posOffset>
                </wp:positionH>
                <wp:positionV relativeFrom="paragraph">
                  <wp:posOffset>109220</wp:posOffset>
                </wp:positionV>
                <wp:extent cx="1913890" cy="1066800"/>
                <wp:effectExtent l="0" t="0" r="10160" b="19050"/>
                <wp:wrapNone/>
                <wp:docPr id="475" name="Caixa de texto 4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106680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78EC39A" w14:textId="5A92CBCA" w:rsidR="00D651CA" w:rsidRDefault="00D651CA" w:rsidP="008D154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3</w:t>
                            </w:r>
                          </w:p>
                          <w:p w14:paraId="69964FCB" w14:textId="77777777" w:rsidR="00D651CA" w:rsidRDefault="00D651CA" w:rsidP="008D154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696B2254" w14:textId="23C8CE12" w:rsidR="00D651CA" w:rsidRPr="00086CFC" w:rsidRDefault="00D651CA" w:rsidP="008D154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  <w:r w:rsidRPr="008D1540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19AFDF1" id="_x0000_s1084" type="#_x0000_t202" style="position:absolute;left:0;text-align:left;margin-left:292.95pt;margin-top:8.6pt;width:150.7pt;height:84pt;z-index:25274163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" fillcolor="#0070c0" strokecolor="#0070c0">
                <v:textbox>
                  <w:txbxContent>
                    <w:p w14:paraId="078EC39A" w14:textId="5A92CBCA" w:rsidR="00D651CA" w:rsidRDefault="00D651CA" w:rsidP="008D154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3</w:t>
                      </w:r>
                    </w:p>
                    <w:p w14:paraId="69964FCB" w14:textId="77777777" w:rsidR="00D651CA" w:rsidRDefault="00D651CA" w:rsidP="008D154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696B2254" w14:textId="23C8CE12" w:rsidR="00D651CA" w:rsidRPr="00086CFC" w:rsidRDefault="00D651CA" w:rsidP="008D154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  <w:r w:rsidRPr="008D1540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38560" behindDoc="0" locked="0" layoutInCell="1" allowOverlap="1" wp14:anchorId="2517367C" wp14:editId="74D63F9A">
                <wp:simplePos x="0" y="0"/>
                <wp:positionH relativeFrom="margin">
                  <wp:posOffset>-346710</wp:posOffset>
                </wp:positionH>
                <wp:positionV relativeFrom="paragraph">
                  <wp:posOffset>109220</wp:posOffset>
                </wp:positionV>
                <wp:extent cx="1913890" cy="1066800"/>
                <wp:effectExtent l="0" t="0" r="10160" b="19050"/>
                <wp:wrapNone/>
                <wp:docPr id="476" name="Caixa de texto 46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106680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248C4A2" w14:textId="77777777" w:rsidR="00D651CA" w:rsidRDefault="00D651CA" w:rsidP="008D154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47BFC5FD" w14:textId="693DC8AF" w:rsidR="00D651CA" w:rsidRPr="008D1540" w:rsidRDefault="00D651CA" w:rsidP="008D154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8D1540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Cetiriniza</w:t>
                            </w:r>
                            <w:proofErr w:type="spellEnd"/>
                            <w:r w:rsidRPr="008D1540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10 mg</w:t>
                            </w:r>
                          </w:p>
                          <w:p w14:paraId="231B4AB6" w14:textId="77777777" w:rsidR="00D651CA" w:rsidRPr="008D1540" w:rsidRDefault="00D651CA" w:rsidP="008D154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8D1540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Dose diária</w:t>
                            </w:r>
                          </w:p>
                          <w:p w14:paraId="643BD3A2" w14:textId="690DECC0" w:rsidR="00D651CA" w:rsidRPr="00471638" w:rsidRDefault="00D651CA" w:rsidP="008D154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517367C" id="_x0000_s1085" type="#_x0000_t202" style="position:absolute;left:0;text-align:left;margin-left:-27.3pt;margin-top:8.6pt;width:150.7pt;height:84pt;z-index:2527385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" fillcolor="#0070c0" strokecolor="#0070c0">
                <v:textbox>
                  <w:txbxContent>
                    <w:p w14:paraId="0248C4A2" w14:textId="77777777" w:rsidR="00D651CA" w:rsidRDefault="00D651CA" w:rsidP="008D154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47BFC5FD" w14:textId="693DC8AF" w:rsidR="00D651CA" w:rsidRPr="008D1540" w:rsidRDefault="00D651CA" w:rsidP="008D154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8D1540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Cetiriniza</w:t>
                      </w:r>
                      <w:proofErr w:type="spellEnd"/>
                      <w:r w:rsidRPr="008D1540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10 mg</w:t>
                      </w:r>
                    </w:p>
                    <w:p w14:paraId="231B4AB6" w14:textId="77777777" w:rsidR="00D651CA" w:rsidRPr="008D1540" w:rsidRDefault="00D651CA" w:rsidP="008D154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8D1540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Dose diária</w:t>
                      </w:r>
                    </w:p>
                    <w:p w14:paraId="643BD3A2" w14:textId="690DECC0" w:rsidR="00D651CA" w:rsidRPr="00471638" w:rsidRDefault="00D651CA" w:rsidP="008D154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C320E43" w14:textId="67988826" w:rsidR="008D1540" w:rsidRDefault="008D1540" w:rsidP="008D1540">
      <w:pPr>
        <w:pStyle w:val="Corpo"/>
      </w:pPr>
    </w:p>
    <w:p w14:paraId="61AC1B0E" w14:textId="68ADB07A" w:rsidR="00E17085" w:rsidRDefault="00E17085" w:rsidP="008D1540">
      <w:pPr>
        <w:pStyle w:val="Corpo"/>
      </w:pPr>
    </w:p>
    <w:p w14:paraId="6A581F7F" w14:textId="51BD298C" w:rsidR="00E17085" w:rsidRDefault="00E17085" w:rsidP="008D1540">
      <w:pPr>
        <w:pStyle w:val="Corpo"/>
      </w:pPr>
    </w:p>
    <w:p w14:paraId="60EFB49A" w14:textId="66F0627E" w:rsidR="00E17085" w:rsidRDefault="00E17085" w:rsidP="008D1540">
      <w:pPr>
        <w:pStyle w:val="Corpo"/>
      </w:pPr>
    </w:p>
    <w:p w14:paraId="2EFF60DA" w14:textId="16336650" w:rsidR="00E17085" w:rsidRDefault="00E17085" w:rsidP="008D1540">
      <w:pPr>
        <w:pStyle w:val="Corpo"/>
      </w:pPr>
    </w:p>
    <w:p w14:paraId="375A0FD6" w14:textId="77777777" w:rsidR="008D1540" w:rsidRDefault="008D1540" w:rsidP="008D1540">
      <w:pPr>
        <w:pStyle w:val="Corpo"/>
      </w:pPr>
    </w:p>
    <w:p w14:paraId="151E4303" w14:textId="77777777" w:rsidR="008D1540" w:rsidRDefault="008D1540" w:rsidP="008D1540">
      <w:pPr>
        <w:pStyle w:val="Corpo"/>
      </w:pPr>
    </w:p>
    <w:p w14:paraId="41D715F6" w14:textId="4D826F78" w:rsidR="00E17085" w:rsidRPr="00E17085" w:rsidRDefault="00E17085" w:rsidP="00E17085">
      <w:pPr>
        <w:pStyle w:val="Corpo"/>
        <w:rPr>
          <w:b/>
          <w:color w:val="339966"/>
          <w:szCs w:val="23"/>
        </w:rPr>
      </w:pPr>
      <w:r>
        <w:rPr>
          <w:b/>
          <w:color w:val="339966"/>
          <w:szCs w:val="23"/>
        </w:rPr>
        <w:t>Resultados</w:t>
      </w:r>
      <w:r w:rsidRPr="00E17085">
        <w:rPr>
          <w:b/>
          <w:color w:val="339966"/>
          <w:szCs w:val="23"/>
        </w:rPr>
        <w:t>:</w:t>
      </w:r>
    </w:p>
    <w:p w14:paraId="2417E18E" w14:textId="2E92B0D7" w:rsidR="008D1540" w:rsidRDefault="008D1540" w:rsidP="008D1540">
      <w:pPr>
        <w:pStyle w:val="Corpo"/>
        <w:rPr>
          <w:b/>
          <w:color w:val="339966"/>
        </w:rPr>
      </w:pPr>
    </w:p>
    <w:p w14:paraId="4C96E612" w14:textId="77777777" w:rsidR="008D1540" w:rsidRPr="00714E9A" w:rsidRDefault="008D1540" w:rsidP="008D1540">
      <w:pPr>
        <w:pStyle w:val="Corpo"/>
        <w:rPr>
          <w:sz w:val="16"/>
          <w:szCs w:val="16"/>
        </w:rPr>
      </w:pPr>
    </w:p>
    <w:p w14:paraId="1FC3A2ED" w14:textId="77777777" w:rsidR="008D1540" w:rsidRPr="000521CD" w:rsidRDefault="008D1540" w:rsidP="005156CF">
      <w:pPr>
        <w:pStyle w:val="Corpo"/>
        <w:numPr>
          <w:ilvl w:val="0"/>
          <w:numId w:val="11"/>
        </w:numPr>
        <w:ind w:right="-1"/>
        <w:rPr>
          <w:b/>
          <w:color w:val="339966"/>
        </w:rPr>
      </w:pPr>
      <w:r w:rsidRPr="00674391">
        <w:rPr>
          <w:rFonts w:cs="Swis721 Th BT"/>
        </w:rPr>
        <w:t>A</w:t>
      </w:r>
      <w:r>
        <w:rPr>
          <w:rFonts w:cs="Swis721 Th BT"/>
        </w:rPr>
        <w:t xml:space="preserve">s crianças tratadas com </w:t>
      </w:r>
      <w:proofErr w:type="spellStart"/>
      <w:r>
        <w:rPr>
          <w:rFonts w:cs="Swis721 Th BT"/>
        </w:rPr>
        <w:t>cetiriza</w:t>
      </w:r>
      <w:proofErr w:type="spellEnd"/>
      <w:r>
        <w:rPr>
          <w:rFonts w:cs="Swis721 Th BT"/>
        </w:rPr>
        <w:t xml:space="preserve"> apresentaram significativa diminuição dos escores do TSSC após 14 dias (</w:t>
      </w:r>
      <w:proofErr w:type="spellStart"/>
      <w:r w:rsidRPr="004E7C81">
        <w:rPr>
          <w:rFonts w:cs="Swis721 Th BT"/>
          <w:i/>
        </w:rPr>
        <w:t>Reflective</w:t>
      </w:r>
      <w:proofErr w:type="spellEnd"/>
      <w:r w:rsidRPr="004E7C81">
        <w:rPr>
          <w:rFonts w:cs="Swis721 Th BT"/>
          <w:i/>
        </w:rPr>
        <w:t xml:space="preserve"> Total </w:t>
      </w:r>
      <w:proofErr w:type="spellStart"/>
      <w:r w:rsidRPr="004E7C81">
        <w:rPr>
          <w:rFonts w:cs="Swis721 Th BT"/>
          <w:i/>
        </w:rPr>
        <w:t>Symptom</w:t>
      </w:r>
      <w:proofErr w:type="spellEnd"/>
      <w:r w:rsidRPr="004E7C81">
        <w:rPr>
          <w:rFonts w:cs="Swis721 Th BT"/>
          <w:i/>
        </w:rPr>
        <w:t xml:space="preserve"> </w:t>
      </w:r>
      <w:proofErr w:type="spellStart"/>
      <w:r w:rsidRPr="004E7C81">
        <w:rPr>
          <w:rFonts w:cs="Swis721 Th BT"/>
          <w:i/>
        </w:rPr>
        <w:t>Severity</w:t>
      </w:r>
      <w:proofErr w:type="spellEnd"/>
      <w:r w:rsidRPr="004E7C81">
        <w:rPr>
          <w:rFonts w:cs="Swis721 Th BT"/>
          <w:i/>
        </w:rPr>
        <w:t xml:space="preserve"> </w:t>
      </w:r>
      <w:proofErr w:type="spellStart"/>
      <w:r w:rsidRPr="004E7C81">
        <w:rPr>
          <w:rFonts w:cs="Swis721 Th BT"/>
          <w:i/>
        </w:rPr>
        <w:t>Complex</w:t>
      </w:r>
      <w:proofErr w:type="spellEnd"/>
      <w:r>
        <w:rPr>
          <w:rFonts w:cs="Swis721 Th BT"/>
        </w:rPr>
        <w:t>) quando comparado com o grupo tratado com placebo;</w:t>
      </w:r>
    </w:p>
    <w:p w14:paraId="2F4E1B8A" w14:textId="639492E0" w:rsidR="008D1540" w:rsidRPr="004E7C81" w:rsidRDefault="008D1540" w:rsidP="005156CF">
      <w:pPr>
        <w:pStyle w:val="Corpo"/>
        <w:numPr>
          <w:ilvl w:val="0"/>
          <w:numId w:val="11"/>
        </w:numPr>
        <w:ind w:right="-1"/>
        <w:rPr>
          <w:b/>
          <w:color w:val="339966"/>
        </w:rPr>
      </w:pPr>
      <w:r>
        <w:rPr>
          <w:rFonts w:cs="Swis721 Th BT"/>
        </w:rPr>
        <w:t xml:space="preserve">As diferenças no TSSC após 14 dias entre os grupos 1 e 2 foi de (-2,1 </w:t>
      </w:r>
      <w:r w:rsidRPr="004E7C81">
        <w:rPr>
          <w:rFonts w:cs="Swis721 Th BT"/>
          <w:i/>
        </w:rPr>
        <w:t>vs</w:t>
      </w:r>
      <w:r>
        <w:rPr>
          <w:rFonts w:cs="Swis721 Th BT"/>
        </w:rPr>
        <w:t xml:space="preserve">. -1,8; p=0,124) e entre o grupo 2 e 3 foi de (-1,8 </w:t>
      </w:r>
      <w:r w:rsidRPr="004E7C81">
        <w:rPr>
          <w:rFonts w:cs="Swis721 Th BT"/>
          <w:i/>
        </w:rPr>
        <w:t>vs</w:t>
      </w:r>
      <w:r>
        <w:rPr>
          <w:rFonts w:cs="Swis721 Th BT"/>
        </w:rPr>
        <w:t xml:space="preserve">. -1,6; p=0,230) e neste caso não foram estatisticamente </w:t>
      </w:r>
      <w:r w:rsidR="0058536D">
        <w:rPr>
          <w:rFonts w:cs="Swis721 Th BT"/>
        </w:rPr>
        <w:t>significativos</w:t>
      </w:r>
      <w:r>
        <w:rPr>
          <w:rFonts w:cs="Swis721 Th BT"/>
        </w:rPr>
        <w:t>;</w:t>
      </w:r>
    </w:p>
    <w:p w14:paraId="628354DF" w14:textId="77777777" w:rsidR="008D1540" w:rsidRPr="004E7C81" w:rsidRDefault="008D1540" w:rsidP="005156CF">
      <w:pPr>
        <w:pStyle w:val="Corpo"/>
        <w:numPr>
          <w:ilvl w:val="0"/>
          <w:numId w:val="11"/>
        </w:numPr>
        <w:ind w:right="-1"/>
        <w:rPr>
          <w:b/>
          <w:color w:val="339966"/>
        </w:rPr>
      </w:pPr>
      <w:r>
        <w:rPr>
          <w:rFonts w:cs="Swis721 Th BT"/>
        </w:rPr>
        <w:t>O efeito adverso predominante nos três grupos foi dor de cabeça (3,5, 3,6 e 3,1%, respectivamente) e faringite (3,5, 2,7e 3,5%, respectivamente);</w:t>
      </w:r>
    </w:p>
    <w:p w14:paraId="635BE3C0" w14:textId="77777777" w:rsidR="008D1540" w:rsidRDefault="008D1540" w:rsidP="005156CF">
      <w:pPr>
        <w:pStyle w:val="Corpo"/>
        <w:numPr>
          <w:ilvl w:val="0"/>
          <w:numId w:val="11"/>
        </w:numPr>
        <w:ind w:right="-1"/>
        <w:rPr>
          <w:b/>
          <w:color w:val="339966"/>
        </w:rPr>
      </w:pPr>
      <w:r>
        <w:rPr>
          <w:rFonts w:cs="Swis721 Th BT"/>
        </w:rPr>
        <w:t xml:space="preserve">Sonolência foi reportada em três pacientes (1,3%) tratados com </w:t>
      </w:r>
      <w:proofErr w:type="spellStart"/>
      <w:r>
        <w:rPr>
          <w:rFonts w:cs="Swis721 Th BT"/>
        </w:rPr>
        <w:t>cetirizina</w:t>
      </w:r>
      <w:proofErr w:type="spellEnd"/>
      <w:r>
        <w:rPr>
          <w:rFonts w:cs="Swis721 Th BT"/>
        </w:rPr>
        <w:t>.</w:t>
      </w:r>
    </w:p>
    <w:p w14:paraId="2BFE0877" w14:textId="10ABAABF" w:rsidR="008D1540" w:rsidRDefault="008D1540" w:rsidP="008D1540">
      <w:pPr>
        <w:pStyle w:val="Corpo"/>
        <w:spacing w:after="120"/>
        <w:rPr>
          <w:szCs w:val="23"/>
        </w:rPr>
      </w:pPr>
    </w:p>
    <w:p w14:paraId="20D7DD6C" w14:textId="77777777" w:rsidR="008D1540" w:rsidRPr="00E17085" w:rsidRDefault="008D1540" w:rsidP="008D1540">
      <w:pPr>
        <w:pStyle w:val="Corpo"/>
        <w:rPr>
          <w:b/>
          <w:color w:val="339966"/>
          <w:szCs w:val="23"/>
        </w:rPr>
      </w:pPr>
      <w:r w:rsidRPr="00E17085">
        <w:rPr>
          <w:b/>
          <w:color w:val="339966"/>
          <w:szCs w:val="23"/>
        </w:rPr>
        <w:t>Conclusão:</w:t>
      </w:r>
    </w:p>
    <w:p w14:paraId="145639CD" w14:textId="77777777" w:rsidR="008D1540" w:rsidRPr="00601BC7" w:rsidRDefault="008D1540" w:rsidP="008D1540">
      <w:pPr>
        <w:pStyle w:val="Corpo"/>
        <w:rPr>
          <w:b/>
          <w:i/>
          <w:sz w:val="12"/>
          <w:szCs w:val="12"/>
        </w:rPr>
      </w:pPr>
    </w:p>
    <w:p w14:paraId="6FE10424" w14:textId="492D1459" w:rsidR="008D1540" w:rsidRPr="004E7C81" w:rsidRDefault="008D1540" w:rsidP="008D1540">
      <w:pPr>
        <w:pStyle w:val="Corpo"/>
        <w:jc w:val="center"/>
        <w:rPr>
          <w:b/>
        </w:rPr>
      </w:pPr>
      <w:r>
        <w:rPr>
          <w:b/>
        </w:rPr>
        <w:t xml:space="preserve">O tratamento com </w:t>
      </w:r>
      <w:proofErr w:type="spellStart"/>
      <w:r>
        <w:rPr>
          <w:b/>
        </w:rPr>
        <w:t>cetirizina</w:t>
      </w:r>
      <w:proofErr w:type="spellEnd"/>
      <w:r>
        <w:rPr>
          <w:b/>
        </w:rPr>
        <w:t xml:space="preserve"> 10 mg foi estatisticamente mais eficaz quando comparado com o placebo em crianças com rinite alérgica sazonal.</w:t>
      </w:r>
    </w:p>
    <w:p w14:paraId="0DA5723D" w14:textId="77777777" w:rsidR="008D1540" w:rsidRPr="008D1540" w:rsidRDefault="008D1540" w:rsidP="008D1540">
      <w:pPr>
        <w:pStyle w:val="Corpo"/>
        <w:spacing w:after="120"/>
        <w:rPr>
          <w:szCs w:val="23"/>
        </w:rPr>
      </w:pPr>
    </w:p>
    <w:p w14:paraId="2B8792B1" w14:textId="77777777" w:rsidR="008D1540" w:rsidRDefault="008D1540" w:rsidP="008D1540">
      <w:pPr>
        <w:pStyle w:val="Corpo"/>
        <w:spacing w:after="40"/>
        <w:rPr>
          <w:sz w:val="16"/>
          <w:szCs w:val="16"/>
        </w:rPr>
      </w:pPr>
    </w:p>
    <w:p w14:paraId="004F361C" w14:textId="6172639C" w:rsidR="008D1540" w:rsidRDefault="008D1540" w:rsidP="007175CD">
      <w:pPr>
        <w:pStyle w:val="Ttulo1"/>
        <w:jc w:val="center"/>
      </w:pPr>
      <w:bookmarkStart w:id="46" w:name="_Toc36632351"/>
      <w:r>
        <w:lastRenderedPageBreak/>
        <w:t>Formulário</w:t>
      </w:r>
      <w:bookmarkEnd w:id="46"/>
    </w:p>
    <w:p w14:paraId="79DB91F5" w14:textId="77777777" w:rsidR="008D1540" w:rsidRDefault="008D1540" w:rsidP="008D1540">
      <w:pPr>
        <w:pStyle w:val="Corpo"/>
        <w:spacing w:after="120"/>
      </w:pPr>
    </w:p>
    <w:p w14:paraId="03FFBCD5" w14:textId="77777777" w:rsidR="00E17085" w:rsidRDefault="00E17085" w:rsidP="008D1540">
      <w:pPr>
        <w:pStyle w:val="Corpo"/>
        <w:rPr>
          <w:b/>
          <w:i/>
          <w:sz w:val="24"/>
        </w:rPr>
      </w:pPr>
    </w:p>
    <w:p w14:paraId="50501AD1" w14:textId="1FFB3A7E" w:rsidR="008D1540" w:rsidRPr="008D1540" w:rsidRDefault="008D1540" w:rsidP="008D1540">
      <w:pPr>
        <w:pStyle w:val="Corpo"/>
        <w:rPr>
          <w:b/>
          <w:i/>
          <w:sz w:val="24"/>
        </w:rPr>
      </w:pPr>
      <w:proofErr w:type="spellStart"/>
      <w:r w:rsidRPr="008D1540">
        <w:rPr>
          <w:b/>
          <w:i/>
          <w:sz w:val="24"/>
        </w:rPr>
        <w:t>Cetirizina</w:t>
      </w:r>
      <w:proofErr w:type="spellEnd"/>
      <w:r w:rsidRPr="008D1540">
        <w:rPr>
          <w:b/>
          <w:i/>
          <w:sz w:val="24"/>
        </w:rPr>
        <w:t xml:space="preserve"> Trata os Sintomas da Rinite Alérgica Sazonal em Crianças</w:t>
      </w:r>
    </w:p>
    <w:p w14:paraId="50C387C9" w14:textId="77777777" w:rsidR="008D1540" w:rsidRPr="00C30C20" w:rsidRDefault="008D1540" w:rsidP="008D1540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8D1540" w:rsidRPr="009537E7" w14:paraId="5B5BF777" w14:textId="77777777" w:rsidTr="008D154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6324446B" w14:textId="403CC437" w:rsidR="008D1540" w:rsidRDefault="008D1540" w:rsidP="008D1540">
            <w:pPr>
              <w:pStyle w:val="Corpo"/>
              <w:jc w:val="center"/>
              <w:rPr>
                <w:b/>
                <w:color w:val="FFFFFF" w:themeColor="background1"/>
                <w:sz w:val="22"/>
              </w:rPr>
            </w:pPr>
            <w:r>
              <w:rPr>
                <w:b/>
                <w:color w:val="FFFFFF" w:themeColor="background1"/>
                <w:sz w:val="22"/>
              </w:rPr>
              <w:t xml:space="preserve">Xarope de </w:t>
            </w:r>
            <w:proofErr w:type="spellStart"/>
            <w:r>
              <w:rPr>
                <w:b/>
                <w:color w:val="FFFFFF" w:themeColor="background1"/>
                <w:sz w:val="22"/>
              </w:rPr>
              <w:t>Cetirizina</w:t>
            </w:r>
            <w:proofErr w:type="spellEnd"/>
          </w:p>
        </w:tc>
      </w:tr>
      <w:tr w:rsidR="008D1540" w:rsidRPr="009537E7" w14:paraId="7181CF60" w14:textId="77777777" w:rsidTr="008D154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1B7D2C26" w14:textId="7C644A3C" w:rsidR="008D1540" w:rsidRPr="00227BA7" w:rsidRDefault="008D1540" w:rsidP="008D1540">
            <w:pPr>
              <w:pStyle w:val="Corpo"/>
              <w:jc w:val="center"/>
            </w:pPr>
            <w:proofErr w:type="spellStart"/>
            <w:r w:rsidRPr="00830A9D">
              <w:rPr>
                <w:szCs w:val="23"/>
              </w:rPr>
              <w:t>Cetiri</w:t>
            </w:r>
            <w:r>
              <w:rPr>
                <w:szCs w:val="23"/>
              </w:rPr>
              <w:t>zina</w:t>
            </w:r>
            <w:proofErr w:type="spellEnd"/>
            <w:r w:rsidRPr="00830A9D">
              <w:rPr>
                <w:szCs w:val="23"/>
              </w:rPr>
              <w:t>.................</w:t>
            </w:r>
            <w:r>
              <w:rPr>
                <w:szCs w:val="23"/>
              </w:rPr>
              <w:t>.</w:t>
            </w:r>
            <w:r w:rsidRPr="00830A9D">
              <w:rPr>
                <w:szCs w:val="23"/>
              </w:rPr>
              <w:t>........................10 mg</w:t>
            </w:r>
          </w:p>
        </w:tc>
      </w:tr>
      <w:tr w:rsidR="008D1540" w:rsidRPr="006F0A9C" w14:paraId="6742F3BD" w14:textId="77777777" w:rsidTr="008D1540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00D249F4" w14:textId="2E80D596" w:rsidR="008D1540" w:rsidRPr="00227BA7" w:rsidRDefault="008D1540" w:rsidP="008D1540">
            <w:pPr>
              <w:pStyle w:val="Corpo"/>
              <w:jc w:val="center"/>
            </w:pPr>
            <w:r>
              <w:t xml:space="preserve">Xarope qsp....................................100 </w:t>
            </w:r>
            <w:proofErr w:type="spellStart"/>
            <w:r>
              <w:t>mL</w:t>
            </w:r>
            <w:proofErr w:type="spellEnd"/>
          </w:p>
        </w:tc>
      </w:tr>
    </w:tbl>
    <w:p w14:paraId="13D482E4" w14:textId="2EA4868A" w:rsidR="008D1540" w:rsidRPr="00B12A58" w:rsidRDefault="008D1540" w:rsidP="008D1540">
      <w:pPr>
        <w:pStyle w:val="Corpo"/>
        <w:ind w:right="3969"/>
        <w:jc w:val="left"/>
        <w:rPr>
          <w:sz w:val="16"/>
          <w:szCs w:val="16"/>
        </w:rPr>
      </w:pPr>
      <w:r>
        <w:rPr>
          <w:sz w:val="16"/>
          <w:szCs w:val="16"/>
        </w:rPr>
        <w:t xml:space="preserve">Administrar </w:t>
      </w:r>
      <w:r w:rsidR="003E2AD7">
        <w:rPr>
          <w:sz w:val="16"/>
          <w:szCs w:val="16"/>
        </w:rPr>
        <w:t>uma cápsula</w:t>
      </w:r>
      <w:r>
        <w:rPr>
          <w:sz w:val="16"/>
          <w:szCs w:val="16"/>
        </w:rPr>
        <w:t xml:space="preserve"> ao dia ou conforme orientação médica</w:t>
      </w:r>
      <w:r w:rsidRPr="00B12A58">
        <w:rPr>
          <w:sz w:val="16"/>
          <w:szCs w:val="16"/>
        </w:rPr>
        <w:t>.</w:t>
      </w:r>
    </w:p>
    <w:p w14:paraId="571B446F" w14:textId="77777777" w:rsidR="008D1540" w:rsidRDefault="008D1540" w:rsidP="008D1540">
      <w:pPr>
        <w:pStyle w:val="Corpo"/>
        <w:spacing w:after="40"/>
        <w:rPr>
          <w:sz w:val="16"/>
          <w:szCs w:val="16"/>
        </w:rPr>
      </w:pPr>
    </w:p>
    <w:p w14:paraId="4C1D3376" w14:textId="77777777" w:rsidR="008D1540" w:rsidRDefault="008D1540" w:rsidP="008D1540">
      <w:pPr>
        <w:pStyle w:val="Corpo"/>
        <w:spacing w:after="40"/>
        <w:rPr>
          <w:sz w:val="16"/>
          <w:szCs w:val="16"/>
        </w:rPr>
      </w:pPr>
    </w:p>
    <w:p w14:paraId="174C073E" w14:textId="77777777" w:rsidR="008D1540" w:rsidRDefault="008D1540" w:rsidP="008D1540">
      <w:pPr>
        <w:pStyle w:val="Corpo"/>
        <w:spacing w:after="40"/>
        <w:rPr>
          <w:sz w:val="16"/>
          <w:szCs w:val="16"/>
        </w:rPr>
      </w:pPr>
    </w:p>
    <w:p w14:paraId="377A218C" w14:textId="04FBEEAE" w:rsidR="008D1540" w:rsidRDefault="008D1540" w:rsidP="00946302">
      <w:pPr>
        <w:pStyle w:val="Corpo"/>
        <w:spacing w:after="40"/>
        <w:rPr>
          <w:sz w:val="16"/>
          <w:szCs w:val="16"/>
        </w:rPr>
      </w:pPr>
    </w:p>
    <w:p w14:paraId="50003EA2" w14:textId="346FBA3F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3D48E438" w14:textId="30681050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234689FB" w14:textId="64282F82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74B37972" w14:textId="244707D9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5404C601" w14:textId="562CFAB7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169B1CF8" w14:textId="57B30B71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0ACAD47B" w14:textId="224631C6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79F05085" w14:textId="134DE51F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2E5B91D5" w14:textId="09F65B5E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4B1BE776" w14:textId="088B6A32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6775A8D9" w14:textId="27DB7EE0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2A9F1C63" w14:textId="3510C09B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5EB9CE74" w14:textId="1932114F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30CEBD05" w14:textId="063640F0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6A65DBAD" w14:textId="60A9674B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5DEC9437" w14:textId="57FEF85E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6B8B07AF" w14:textId="4FB2C719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188CF41C" w14:textId="727D8A78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5536158E" w14:textId="16E5BB16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0646EDF3" w14:textId="6A23242B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612F7BDB" w14:textId="75AF7286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66C96315" w14:textId="56EB05C1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114890E3" w14:textId="27EB0ACA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7F09B54E" w14:textId="327D6DF1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10EF9317" w14:textId="77777777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186EBBB0" w14:textId="6B2305C8" w:rsidR="0058536D" w:rsidRDefault="0058536D" w:rsidP="00946302">
      <w:pPr>
        <w:pStyle w:val="Corpo"/>
        <w:spacing w:after="40"/>
        <w:rPr>
          <w:sz w:val="16"/>
          <w:szCs w:val="16"/>
        </w:rPr>
      </w:pPr>
    </w:p>
    <w:p w14:paraId="39A1C85C" w14:textId="0E905142" w:rsidR="0058536D" w:rsidRDefault="0058536D" w:rsidP="00946302">
      <w:pPr>
        <w:pStyle w:val="Corpo"/>
        <w:spacing w:after="40"/>
        <w:rPr>
          <w:sz w:val="16"/>
          <w:szCs w:val="16"/>
        </w:rPr>
      </w:pPr>
    </w:p>
    <w:p w14:paraId="518A10AA" w14:textId="38AE32BC" w:rsidR="0058536D" w:rsidRDefault="0058536D" w:rsidP="00946302">
      <w:pPr>
        <w:pStyle w:val="Corpo"/>
        <w:spacing w:after="40"/>
        <w:rPr>
          <w:sz w:val="16"/>
          <w:szCs w:val="16"/>
        </w:rPr>
      </w:pPr>
    </w:p>
    <w:p w14:paraId="0DDD1C22" w14:textId="768D02EA" w:rsidR="0058536D" w:rsidRDefault="0058536D" w:rsidP="00946302">
      <w:pPr>
        <w:pStyle w:val="Corpo"/>
        <w:spacing w:after="40"/>
        <w:rPr>
          <w:sz w:val="16"/>
          <w:szCs w:val="16"/>
        </w:rPr>
      </w:pPr>
    </w:p>
    <w:p w14:paraId="1AB5BE8D" w14:textId="574A1479" w:rsidR="0058536D" w:rsidRDefault="0058536D" w:rsidP="00946302">
      <w:pPr>
        <w:pStyle w:val="Corpo"/>
        <w:spacing w:after="40"/>
        <w:rPr>
          <w:sz w:val="16"/>
          <w:szCs w:val="16"/>
        </w:rPr>
      </w:pPr>
    </w:p>
    <w:p w14:paraId="5000573F" w14:textId="4577EA0D" w:rsidR="00F23509" w:rsidRDefault="00F23509" w:rsidP="00946302">
      <w:pPr>
        <w:pStyle w:val="Corpo"/>
        <w:spacing w:after="40"/>
        <w:rPr>
          <w:sz w:val="16"/>
          <w:szCs w:val="16"/>
        </w:rPr>
      </w:pPr>
    </w:p>
    <w:p w14:paraId="245ACABE" w14:textId="55CFCA12" w:rsidR="00F23509" w:rsidRDefault="00F23509" w:rsidP="00946302">
      <w:pPr>
        <w:pStyle w:val="Corpo"/>
        <w:spacing w:after="40"/>
        <w:rPr>
          <w:sz w:val="16"/>
          <w:szCs w:val="16"/>
        </w:rPr>
      </w:pPr>
    </w:p>
    <w:p w14:paraId="220723DA" w14:textId="77777777" w:rsidR="00F23509" w:rsidRDefault="00F23509" w:rsidP="00F23509">
      <w:pPr>
        <w:pStyle w:val="Titulo"/>
        <w:rPr>
          <w:rFonts w:asciiTheme="minorHAnsi" w:hAnsiTheme="minorHAnsi" w:cstheme="minorHAnsi"/>
          <w:color w:val="auto"/>
          <w:sz w:val="24"/>
        </w:rPr>
      </w:pPr>
    </w:p>
    <w:p w14:paraId="06F71513" w14:textId="72B3C4E2" w:rsidR="00F23509" w:rsidRPr="00F14D5A" w:rsidRDefault="00F23509" w:rsidP="00F23509">
      <w:pPr>
        <w:pStyle w:val="Ttulo1"/>
        <w:jc w:val="center"/>
      </w:pPr>
      <w:bookmarkStart w:id="47" w:name="_Toc36632352"/>
      <w:r>
        <w:lastRenderedPageBreak/>
        <w:t>Estudo 9</w:t>
      </w:r>
      <w:bookmarkEnd w:id="47"/>
    </w:p>
    <w:p w14:paraId="4FF03A31" w14:textId="77777777" w:rsidR="00F23509" w:rsidRPr="008A1EEC" w:rsidRDefault="00F23509" w:rsidP="00F23509">
      <w:pPr>
        <w:pStyle w:val="Corpo"/>
        <w:jc w:val="center"/>
        <w:rPr>
          <w:b/>
          <w:color w:val="0070C0"/>
          <w:sz w:val="40"/>
        </w:rPr>
      </w:pPr>
      <w:proofErr w:type="spellStart"/>
      <w:r w:rsidRPr="008A1EEC">
        <w:rPr>
          <w:b/>
          <w:color w:val="0070C0"/>
          <w:sz w:val="40"/>
        </w:rPr>
        <w:t>Saffron</w:t>
      </w:r>
      <w:proofErr w:type="spellEnd"/>
      <w:r w:rsidRPr="008A1EEC">
        <w:rPr>
          <w:b/>
          <w:color w:val="0070C0"/>
          <w:sz w:val="40"/>
        </w:rPr>
        <w:t xml:space="preserve"> Reduz a Severidade e Frequência dos Sintomas da Asma</w:t>
      </w:r>
    </w:p>
    <w:p w14:paraId="4DF53DCB" w14:textId="77777777" w:rsidR="00F23509" w:rsidRDefault="00F23509" w:rsidP="00F23509">
      <w:pPr>
        <w:pStyle w:val="Corpo"/>
        <w:rPr>
          <w:sz w:val="24"/>
        </w:rPr>
      </w:pPr>
    </w:p>
    <w:p w14:paraId="54508656" w14:textId="77777777" w:rsidR="00F23509" w:rsidRPr="008A1EEC" w:rsidRDefault="00F23509" w:rsidP="00F23509">
      <w:pPr>
        <w:pStyle w:val="Corpo"/>
        <w:rPr>
          <w:sz w:val="24"/>
        </w:rPr>
      </w:pPr>
      <w:r w:rsidRPr="008A1EEC">
        <w:rPr>
          <w:sz w:val="24"/>
        </w:rPr>
        <w:t xml:space="preserve">Pesquisadores conduziram esse estudo clínico com o objetivo de avaliar os efeitos do </w:t>
      </w:r>
      <w:proofErr w:type="spellStart"/>
      <w:r w:rsidRPr="008A1EEC">
        <w:rPr>
          <w:sz w:val="24"/>
        </w:rPr>
        <w:t>Saffron</w:t>
      </w:r>
      <w:proofErr w:type="spellEnd"/>
      <w:r w:rsidRPr="008A1EEC">
        <w:rPr>
          <w:sz w:val="24"/>
        </w:rPr>
        <w:t xml:space="preserve"> na pressão sanguínea, perfil lipídico, basófilos e eosinófilos nos sintomas clínicos em pacientes com asma alérgica </w:t>
      </w:r>
      <w:r w:rsidRPr="008A1EEC">
        <w:rPr>
          <w:sz w:val="24"/>
        </w:rPr>
        <w:fldChar w:fldCharType="begin">
          <w:fldData xml:space="preserve">PEVuZE5vdGU+PENpdGU+PEF1dGhvcj5aaWxhZWU8L0F1dGhvcj48WWVhcj4yMDE5PC9ZZWFyPjxJ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==
</w:fldData>
        </w:fldChar>
      </w:r>
      <w:r w:rsidRPr="008A1EEC">
        <w:rPr>
          <w:sz w:val="24"/>
        </w:rPr>
        <w:instrText xml:space="preserve"> ADDIN EN.CITE </w:instrText>
      </w:r>
      <w:r w:rsidRPr="008A1EEC">
        <w:rPr>
          <w:sz w:val="24"/>
        </w:rPr>
        <w:fldChar w:fldCharType="begin">
          <w:fldData xml:space="preserve">PEVuZE5vdGU+PENpdGU+PEF1dGhvcj5aaWxhZWU8L0F1dGhvcj48WWVhcj4yMDE5PC9ZZWFyPjxJ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==
</w:fldData>
        </w:fldChar>
      </w:r>
      <w:r w:rsidRPr="008A1EEC">
        <w:rPr>
          <w:sz w:val="24"/>
        </w:rPr>
        <w:instrText xml:space="preserve"> ADDIN EN.CITE.DATA </w:instrText>
      </w:r>
      <w:r w:rsidRPr="008A1EEC">
        <w:rPr>
          <w:sz w:val="24"/>
        </w:rPr>
      </w:r>
      <w:r w:rsidRPr="008A1EEC">
        <w:rPr>
          <w:sz w:val="24"/>
        </w:rPr>
        <w:fldChar w:fldCharType="end"/>
      </w:r>
      <w:r w:rsidRPr="008A1EEC">
        <w:rPr>
          <w:sz w:val="24"/>
        </w:rPr>
      </w:r>
      <w:r w:rsidRPr="008A1EEC">
        <w:rPr>
          <w:sz w:val="24"/>
        </w:rPr>
        <w:fldChar w:fldCharType="separate"/>
      </w:r>
      <w:r w:rsidRPr="008A1EEC">
        <w:rPr>
          <w:sz w:val="24"/>
        </w:rPr>
        <w:t>(</w:t>
      </w:r>
      <w:proofErr w:type="spellStart"/>
      <w:r w:rsidRPr="008A1EEC">
        <w:rPr>
          <w:sz w:val="24"/>
        </w:rPr>
        <w:t>Zilaee</w:t>
      </w:r>
      <w:proofErr w:type="spellEnd"/>
      <w:r w:rsidRPr="008A1EEC">
        <w:rPr>
          <w:i/>
          <w:sz w:val="24"/>
        </w:rPr>
        <w:t xml:space="preserve"> et al.</w:t>
      </w:r>
      <w:r w:rsidRPr="008A1EEC">
        <w:rPr>
          <w:sz w:val="24"/>
        </w:rPr>
        <w:t>, 2019)</w:t>
      </w:r>
      <w:r w:rsidRPr="008A1EEC">
        <w:rPr>
          <w:sz w:val="24"/>
        </w:rPr>
        <w:fldChar w:fldCharType="end"/>
      </w:r>
      <w:r w:rsidRPr="008A1EEC">
        <w:rPr>
          <w:sz w:val="24"/>
        </w:rPr>
        <w:t>.</w:t>
      </w:r>
    </w:p>
    <w:p w14:paraId="303E792B" w14:textId="5BFED6F0" w:rsidR="00F23509" w:rsidRDefault="00F23509" w:rsidP="00F23509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24576" behindDoc="0" locked="0" layoutInCell="1" allowOverlap="1" wp14:anchorId="229274F0" wp14:editId="4382159D">
                <wp:simplePos x="0" y="0"/>
                <wp:positionH relativeFrom="margin">
                  <wp:posOffset>24765</wp:posOffset>
                </wp:positionH>
                <wp:positionV relativeFrom="paragraph">
                  <wp:posOffset>149860</wp:posOffset>
                </wp:positionV>
                <wp:extent cx="5372100" cy="628650"/>
                <wp:effectExtent l="0" t="0" r="19050" b="19050"/>
                <wp:wrapNone/>
                <wp:docPr id="608" name="Caixa de texto 46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62865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2B5CE99" w14:textId="77777777" w:rsidR="00D651CA" w:rsidRPr="008A1EEC" w:rsidRDefault="00D651CA" w:rsidP="00F23509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 w:rsidRPr="008A1EEC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Assim</w:t>
                            </w:r>
                            <w:r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,</w:t>
                            </w:r>
                            <w:r w:rsidRPr="008A1EEC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 80 pacientes (idade média de 41,25±9,87 anos) com asma alérgica leve e moderada foram randomizados em dois grupos para receberem:</w:t>
                            </w:r>
                          </w:p>
                          <w:p w14:paraId="43C3B71F" w14:textId="77777777" w:rsidR="00D651CA" w:rsidRPr="00F24B7F" w:rsidRDefault="00D651CA" w:rsidP="00F23509">
                            <w:pPr>
                              <w:jc w:val="center"/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29274F0" id="_x0000_s1086" type="#_x0000_t202" style="position:absolute;left:0;text-align:left;margin-left:1.95pt;margin-top:11.8pt;width:423pt;height:49.5pt;z-index:25282457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" fillcolor="white [3212]" strokecolor="#0070c0">
                <v:textbox>
                  <w:txbxContent>
                    <w:p w14:paraId="72B5CE99" w14:textId="77777777" w:rsidR="00D651CA" w:rsidRPr="008A1EEC" w:rsidRDefault="00D651CA" w:rsidP="00F23509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 w:rsidRPr="008A1EEC">
                        <w:rPr>
                          <w:rFonts w:ascii="Swis721 Th BT" w:hAnsi="Swis721 Th BT"/>
                          <w:sz w:val="23"/>
                          <w:szCs w:val="23"/>
                        </w:rPr>
                        <w:t>Assim</w:t>
                      </w:r>
                      <w:r>
                        <w:rPr>
                          <w:rFonts w:ascii="Swis721 Th BT" w:hAnsi="Swis721 Th BT"/>
                          <w:sz w:val="23"/>
                          <w:szCs w:val="23"/>
                        </w:rPr>
                        <w:t>,</w:t>
                      </w:r>
                      <w:r w:rsidRPr="008A1EEC"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 80 pacientes (idade média de 41,25±9,87 anos) com asma alérgica leve e moderada foram randomizados em dois grupos para receberem:</w:t>
                      </w:r>
                    </w:p>
                    <w:p w14:paraId="43C3B71F" w14:textId="77777777" w:rsidR="00D651CA" w:rsidRPr="00F24B7F" w:rsidRDefault="00D651CA" w:rsidP="00F23509">
                      <w:pPr>
                        <w:jc w:val="center"/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7BB3DFC" w14:textId="0A936E07" w:rsidR="00F23509" w:rsidRDefault="00F23509" w:rsidP="00F23509">
      <w:pPr>
        <w:pStyle w:val="Corpo"/>
        <w:rPr>
          <w:sz w:val="24"/>
        </w:rPr>
      </w:pPr>
    </w:p>
    <w:p w14:paraId="1545E4CF" w14:textId="77777777" w:rsidR="00F23509" w:rsidRDefault="00F23509" w:rsidP="00F23509">
      <w:pPr>
        <w:pStyle w:val="Corpo"/>
      </w:pPr>
    </w:p>
    <w:p w14:paraId="3567A122" w14:textId="07C7695C" w:rsidR="00F23509" w:rsidRDefault="00F23509" w:rsidP="00F23509">
      <w:pPr>
        <w:pStyle w:val="Corpo"/>
      </w:pPr>
    </w:p>
    <w:p w14:paraId="639D5736" w14:textId="77777777" w:rsidR="00F23509" w:rsidRDefault="00F23509" w:rsidP="00F23509">
      <w:pPr>
        <w:pStyle w:val="Corpo"/>
      </w:pP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27648" behindDoc="0" locked="0" layoutInCell="1" allowOverlap="1" wp14:anchorId="0A4323CD" wp14:editId="4CC12426">
                <wp:simplePos x="0" y="0"/>
                <wp:positionH relativeFrom="margin">
                  <wp:posOffset>4272915</wp:posOffset>
                </wp:positionH>
                <wp:positionV relativeFrom="paragraph">
                  <wp:posOffset>116963</wp:posOffset>
                </wp:positionV>
                <wp:extent cx="226695" cy="138430"/>
                <wp:effectExtent l="0" t="0" r="1905" b="0"/>
                <wp:wrapNone/>
                <wp:docPr id="609" name="Triângulo isósceles 60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61A3576" id="Triângulo isósceles 609" o:spid="_x0000_s1026" type="#_x0000_t5" style="position:absolute;margin-left:336.45pt;margin-top:9.2pt;width:17.85pt;height:10.9pt;flip:y;z-index:2528276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25600" behindDoc="0" locked="0" layoutInCell="1" allowOverlap="1" wp14:anchorId="289493E2" wp14:editId="66FA02EA">
                <wp:simplePos x="0" y="0"/>
                <wp:positionH relativeFrom="margin">
                  <wp:posOffset>886460</wp:posOffset>
                </wp:positionH>
                <wp:positionV relativeFrom="paragraph">
                  <wp:posOffset>96520</wp:posOffset>
                </wp:positionV>
                <wp:extent cx="226695" cy="138430"/>
                <wp:effectExtent l="0" t="0" r="1905" b="0"/>
                <wp:wrapNone/>
                <wp:docPr id="610" name="Triângulo isósceles 6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396CC04" id="Triângulo isósceles 610" o:spid="_x0000_s1026" type="#_x0000_t5" style="position:absolute;margin-left:69.8pt;margin-top:7.6pt;width:17.85pt;height:10.9pt;flip:y;z-index:25282560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" fillcolor="#d8d8d8 [2732]" stroked="f">
                <w10:wrap anchorx="margin"/>
              </v:shape>
            </w:pict>
          </mc:Fallback>
        </mc:AlternateContent>
      </w:r>
    </w:p>
    <w:p w14:paraId="2627A5DC" w14:textId="5BB9F3B6" w:rsidR="00F23509" w:rsidRDefault="00F23509" w:rsidP="00F23509">
      <w:pPr>
        <w:pStyle w:val="Corpo"/>
      </w:pP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26624" behindDoc="0" locked="0" layoutInCell="1" allowOverlap="1" wp14:anchorId="204EC598" wp14:editId="0BE77215">
                <wp:simplePos x="0" y="0"/>
                <wp:positionH relativeFrom="margin">
                  <wp:posOffset>3396861</wp:posOffset>
                </wp:positionH>
                <wp:positionV relativeFrom="paragraph">
                  <wp:posOffset>134571</wp:posOffset>
                </wp:positionV>
                <wp:extent cx="1996275" cy="1056640"/>
                <wp:effectExtent l="0" t="0" r="23495" b="10160"/>
                <wp:wrapNone/>
                <wp:docPr id="611" name="Caixa de texto 4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96275" cy="105664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654FDB2" w14:textId="77777777" w:rsidR="00D651CA" w:rsidRDefault="00D651CA" w:rsidP="00F23509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459582E9" w14:textId="77777777" w:rsidR="00D651CA" w:rsidRPr="00227BA7" w:rsidRDefault="00D651CA" w:rsidP="00F23509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  <w:p w14:paraId="13CBF80B" w14:textId="77777777" w:rsidR="00D651CA" w:rsidRPr="00086CFC" w:rsidRDefault="00D651CA" w:rsidP="00F23509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04EC598" id="_x0000_s1087" type="#_x0000_t202" style="position:absolute;left:0;text-align:left;margin-left:267.45pt;margin-top:10.6pt;width:157.2pt;height:83.2pt;z-index:25282662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" fillcolor="#0070c0" strokecolor="#0070c0">
                <v:textbox>
                  <w:txbxContent>
                    <w:p w14:paraId="4654FDB2" w14:textId="77777777" w:rsidR="00D651CA" w:rsidRDefault="00D651CA" w:rsidP="00F23509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459582E9" w14:textId="77777777" w:rsidR="00D651CA" w:rsidRPr="00227BA7" w:rsidRDefault="00D651CA" w:rsidP="00F23509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  <w:p w14:paraId="13CBF80B" w14:textId="77777777" w:rsidR="00D651CA" w:rsidRPr="00086CFC" w:rsidRDefault="00D651CA" w:rsidP="00F23509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23552" behindDoc="0" locked="0" layoutInCell="1" allowOverlap="1" wp14:anchorId="3C61F279" wp14:editId="0AFF80BE">
                <wp:simplePos x="0" y="0"/>
                <wp:positionH relativeFrom="margin">
                  <wp:posOffset>520</wp:posOffset>
                </wp:positionH>
                <wp:positionV relativeFrom="paragraph">
                  <wp:posOffset>122695</wp:posOffset>
                </wp:positionV>
                <wp:extent cx="2030680" cy="1068705"/>
                <wp:effectExtent l="0" t="0" r="27305" b="17145"/>
                <wp:wrapNone/>
                <wp:docPr id="612" name="Caixa de texto 46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30680" cy="106870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2F777D8" w14:textId="77777777" w:rsidR="00D651CA" w:rsidRDefault="00D651CA" w:rsidP="00F23509">
                            <w:pPr>
                              <w:spacing w:after="0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</w:p>
                          <w:p w14:paraId="178EB261" w14:textId="77777777" w:rsidR="00D651CA" w:rsidRDefault="00D651CA" w:rsidP="00F23509">
                            <w:pPr>
                              <w:spacing w:after="0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3ABD55A3" w14:textId="3377D763" w:rsidR="00D651CA" w:rsidRPr="008A1EEC" w:rsidRDefault="00D651CA" w:rsidP="00F23509">
                            <w:pPr>
                              <w:spacing w:after="0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8A1EEC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Saffron</w:t>
                            </w:r>
                            <w:proofErr w:type="spellEnd"/>
                          </w:p>
                          <w:p w14:paraId="0C8B2296" w14:textId="77777777" w:rsidR="00D651CA" w:rsidRPr="008A1EEC" w:rsidRDefault="00D651CA" w:rsidP="00F23509">
                            <w:pPr>
                              <w:spacing w:after="0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8A1EEC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100 mg ao dia </w:t>
                            </w:r>
                          </w:p>
                          <w:p w14:paraId="50BA9C33" w14:textId="77777777" w:rsidR="00D651CA" w:rsidRPr="00023312" w:rsidRDefault="00D651CA" w:rsidP="00F23509">
                            <w:pPr>
                              <w:spacing w:after="0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C61F279" id="_x0000_s1088" type="#_x0000_t202" style="position:absolute;left:0;text-align:left;margin-left:.05pt;margin-top:9.65pt;width:159.9pt;height:84.15pt;z-index:25282355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" fillcolor="#0070c0" strokecolor="#0070c0">
                <v:textbox>
                  <w:txbxContent>
                    <w:p w14:paraId="12F777D8" w14:textId="77777777" w:rsidR="00D651CA" w:rsidRDefault="00D651CA" w:rsidP="00F23509">
                      <w:pPr>
                        <w:spacing w:after="0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</w:p>
                    <w:p w14:paraId="178EB261" w14:textId="77777777" w:rsidR="00D651CA" w:rsidRDefault="00D651CA" w:rsidP="00F23509">
                      <w:pPr>
                        <w:spacing w:after="0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3ABD55A3" w14:textId="3377D763" w:rsidR="00D651CA" w:rsidRPr="008A1EEC" w:rsidRDefault="00D651CA" w:rsidP="00F23509">
                      <w:pPr>
                        <w:spacing w:after="0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8A1EEC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Saffron</w:t>
                      </w:r>
                      <w:proofErr w:type="spellEnd"/>
                    </w:p>
                    <w:p w14:paraId="0C8B2296" w14:textId="77777777" w:rsidR="00D651CA" w:rsidRPr="008A1EEC" w:rsidRDefault="00D651CA" w:rsidP="00F23509">
                      <w:pPr>
                        <w:spacing w:after="0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8A1EEC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 xml:space="preserve">100 mg ao dia </w:t>
                      </w:r>
                    </w:p>
                    <w:p w14:paraId="50BA9C33" w14:textId="77777777" w:rsidR="00D651CA" w:rsidRPr="00023312" w:rsidRDefault="00D651CA" w:rsidP="00F23509">
                      <w:pPr>
                        <w:spacing w:after="0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5A12AA55" w14:textId="77777777" w:rsidR="00F23509" w:rsidRDefault="00F23509" w:rsidP="00F23509">
      <w:pPr>
        <w:pStyle w:val="Corpo"/>
      </w:pPr>
    </w:p>
    <w:p w14:paraId="191D6EAD" w14:textId="59C6DB86" w:rsidR="00F23509" w:rsidRDefault="00F23509" w:rsidP="00F23509">
      <w:pPr>
        <w:pStyle w:val="Corpo"/>
      </w:pPr>
    </w:p>
    <w:p w14:paraId="3CE08ED4" w14:textId="0DD42B1E" w:rsidR="00D03E66" w:rsidRDefault="00D03E66" w:rsidP="00F23509">
      <w:pPr>
        <w:pStyle w:val="Corpo"/>
      </w:pPr>
    </w:p>
    <w:p w14:paraId="1F86D80C" w14:textId="77777777" w:rsidR="00D03E66" w:rsidRDefault="00D03E66" w:rsidP="00F23509">
      <w:pPr>
        <w:pStyle w:val="Corpo"/>
      </w:pPr>
    </w:p>
    <w:p w14:paraId="192B96A0" w14:textId="77777777" w:rsidR="00F23509" w:rsidRDefault="00F23509" w:rsidP="00F23509">
      <w:pPr>
        <w:pStyle w:val="Corpo"/>
      </w:pPr>
    </w:p>
    <w:p w14:paraId="383E3F4F" w14:textId="77777777" w:rsidR="00F23509" w:rsidRPr="00423361" w:rsidRDefault="00F23509" w:rsidP="00F23509">
      <w:pPr>
        <w:pStyle w:val="Corpo"/>
        <w:spacing w:before="120" w:after="0"/>
        <w:rPr>
          <w:sz w:val="20"/>
          <w:szCs w:val="23"/>
        </w:rPr>
      </w:pPr>
    </w:p>
    <w:p w14:paraId="470F829B" w14:textId="77777777" w:rsidR="00F23509" w:rsidRPr="00C72C0B" w:rsidRDefault="00F23509" w:rsidP="00F23509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39124408" w14:textId="77777777" w:rsidR="00F23509" w:rsidRPr="00714E9A" w:rsidRDefault="00F23509" w:rsidP="00F23509">
      <w:pPr>
        <w:pStyle w:val="Corpo"/>
        <w:rPr>
          <w:sz w:val="16"/>
          <w:szCs w:val="16"/>
        </w:rPr>
      </w:pPr>
    </w:p>
    <w:p w14:paraId="0CC8CAF0" w14:textId="77777777" w:rsidR="00F23509" w:rsidRPr="004F2C8D" w:rsidRDefault="00F23509" w:rsidP="00F23509">
      <w:pPr>
        <w:pStyle w:val="Corpo"/>
        <w:numPr>
          <w:ilvl w:val="0"/>
          <w:numId w:val="1"/>
        </w:numPr>
        <w:spacing w:after="0"/>
        <w:rPr>
          <w:szCs w:val="23"/>
        </w:rPr>
      </w:pPr>
      <w:r w:rsidRPr="00023312">
        <w:rPr>
          <w:sz w:val="24"/>
        </w:rPr>
        <w:t xml:space="preserve">A </w:t>
      </w:r>
      <w:proofErr w:type="spellStart"/>
      <w:r w:rsidRPr="004F2C8D">
        <w:rPr>
          <w:szCs w:val="23"/>
        </w:rPr>
        <w:t>Saffron</w:t>
      </w:r>
      <w:proofErr w:type="spellEnd"/>
      <w:r w:rsidRPr="004F2C8D">
        <w:rPr>
          <w:szCs w:val="23"/>
        </w:rPr>
        <w:t xml:space="preserve"> melhorou a frequência dos sintomas clínicos (como frequência da falta de ar durante o dia e a noite, uso de spray de </w:t>
      </w:r>
      <w:proofErr w:type="spellStart"/>
      <w:r w:rsidRPr="004F2C8D">
        <w:rPr>
          <w:szCs w:val="23"/>
        </w:rPr>
        <w:t>salbutamol</w:t>
      </w:r>
      <w:proofErr w:type="spellEnd"/>
      <w:r w:rsidRPr="004F2C8D">
        <w:rPr>
          <w:szCs w:val="23"/>
        </w:rPr>
        <w:t>, despertar devido a sintomas de asma e limitação de atividade) comparado ao placebo;</w:t>
      </w:r>
    </w:p>
    <w:p w14:paraId="0E1E1F79" w14:textId="77777777" w:rsidR="00F23509" w:rsidRPr="004F2C8D" w:rsidRDefault="00F23509" w:rsidP="00F23509">
      <w:pPr>
        <w:pStyle w:val="Corpo"/>
        <w:numPr>
          <w:ilvl w:val="0"/>
          <w:numId w:val="1"/>
        </w:numPr>
        <w:spacing w:after="0"/>
        <w:rPr>
          <w:szCs w:val="23"/>
        </w:rPr>
      </w:pPr>
      <w:r w:rsidRPr="004F2C8D">
        <w:rPr>
          <w:szCs w:val="23"/>
        </w:rPr>
        <w:t>Além disso, a severidade da asma diminuiu significativamente no grupo 1;</w:t>
      </w:r>
    </w:p>
    <w:p w14:paraId="34AA26F8" w14:textId="77777777" w:rsidR="00F23509" w:rsidRPr="004F2C8D" w:rsidRDefault="00F23509" w:rsidP="00F23509">
      <w:pPr>
        <w:pStyle w:val="Corpo"/>
        <w:numPr>
          <w:ilvl w:val="0"/>
          <w:numId w:val="1"/>
        </w:numPr>
        <w:spacing w:after="0"/>
        <w:rPr>
          <w:szCs w:val="23"/>
        </w:rPr>
      </w:pPr>
      <w:r w:rsidRPr="004F2C8D">
        <w:rPr>
          <w:szCs w:val="23"/>
        </w:rPr>
        <w:t xml:space="preserve">Comparado ao placebo, </w:t>
      </w:r>
      <w:proofErr w:type="spellStart"/>
      <w:r w:rsidRPr="004F2C8D">
        <w:rPr>
          <w:szCs w:val="23"/>
        </w:rPr>
        <w:t>Saffron</w:t>
      </w:r>
      <w:proofErr w:type="spellEnd"/>
      <w:r w:rsidRPr="004F2C8D">
        <w:rPr>
          <w:szCs w:val="23"/>
        </w:rPr>
        <w:t xml:space="preserve"> reduziu significativamente a pressão sistólica e diastólica, triglicerídeos e a lipoproteína de baixa densidade;</w:t>
      </w:r>
    </w:p>
    <w:p w14:paraId="7EA5D2E7" w14:textId="77777777" w:rsidR="00F23509" w:rsidRPr="004F2C8D" w:rsidRDefault="00F23509" w:rsidP="00F23509">
      <w:pPr>
        <w:pStyle w:val="Corpo"/>
        <w:numPr>
          <w:ilvl w:val="0"/>
          <w:numId w:val="1"/>
        </w:numPr>
        <w:spacing w:after="0"/>
        <w:rPr>
          <w:szCs w:val="23"/>
        </w:rPr>
      </w:pPr>
      <w:r w:rsidRPr="004F2C8D">
        <w:rPr>
          <w:szCs w:val="23"/>
        </w:rPr>
        <w:t>A concentração de eosinófilos e basófilos reduziu no grupo 1.</w:t>
      </w:r>
    </w:p>
    <w:p w14:paraId="3A98EDD1" w14:textId="77777777" w:rsidR="00F23509" w:rsidRDefault="00F23509" w:rsidP="00F23509">
      <w:pPr>
        <w:pStyle w:val="Corpo"/>
        <w:spacing w:after="0"/>
        <w:rPr>
          <w:sz w:val="24"/>
        </w:rPr>
      </w:pPr>
    </w:p>
    <w:tbl>
      <w:tblPr>
        <w:tblStyle w:val="TabelaSimples2"/>
        <w:tblW w:w="0" w:type="auto"/>
        <w:jc w:val="center"/>
        <w:tblLook w:val="04A0" w:firstRow="1" w:lastRow="0" w:firstColumn="1" w:lastColumn="0" w:noHBand="0" w:noVBand="1"/>
      </w:tblPr>
      <w:tblGrid>
        <w:gridCol w:w="3746"/>
        <w:gridCol w:w="1701"/>
        <w:gridCol w:w="1701"/>
      </w:tblGrid>
      <w:tr w:rsidR="00F23509" w:rsidRPr="004F2C8D" w14:paraId="72FA8940" w14:textId="77777777" w:rsidTr="00D651C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7E8352F" w14:textId="77777777" w:rsidR="00F23509" w:rsidRPr="004F2C8D" w:rsidRDefault="00F23509" w:rsidP="00D651CA">
            <w:pPr>
              <w:pStyle w:val="Corpo"/>
              <w:spacing w:after="0"/>
              <w:jc w:val="center"/>
              <w:rPr>
                <w:szCs w:val="23"/>
              </w:rPr>
            </w:pPr>
            <w:r w:rsidRPr="004F2C8D">
              <w:rPr>
                <w:szCs w:val="23"/>
              </w:rPr>
              <w:t>Sintomas (Frequência por Dia)</w:t>
            </w:r>
          </w:p>
        </w:tc>
        <w:tc>
          <w:tcPr>
            <w:tcW w:w="1701" w:type="dxa"/>
          </w:tcPr>
          <w:p w14:paraId="424CFFC6" w14:textId="77777777" w:rsidR="00F23509" w:rsidRPr="004F2C8D" w:rsidRDefault="00F23509" w:rsidP="00D651CA">
            <w:pPr>
              <w:pStyle w:val="Corpo"/>
              <w:spacing w:after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Cs w:val="23"/>
              </w:rPr>
            </w:pPr>
            <w:r w:rsidRPr="004F2C8D">
              <w:rPr>
                <w:szCs w:val="23"/>
              </w:rPr>
              <w:t>Grupo 1</w:t>
            </w:r>
          </w:p>
        </w:tc>
        <w:tc>
          <w:tcPr>
            <w:tcW w:w="1701" w:type="dxa"/>
          </w:tcPr>
          <w:p w14:paraId="1EFD3582" w14:textId="77777777" w:rsidR="00F23509" w:rsidRPr="004F2C8D" w:rsidRDefault="00F23509" w:rsidP="00D651CA">
            <w:pPr>
              <w:pStyle w:val="Corpo"/>
              <w:spacing w:after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Cs w:val="23"/>
              </w:rPr>
            </w:pPr>
            <w:r w:rsidRPr="004F2C8D">
              <w:rPr>
                <w:szCs w:val="23"/>
              </w:rPr>
              <w:t>Grupo 2</w:t>
            </w:r>
          </w:p>
        </w:tc>
      </w:tr>
      <w:tr w:rsidR="00F23509" w:rsidRPr="004F2C8D" w14:paraId="52D2FCDD" w14:textId="77777777" w:rsidTr="00D651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07051F7" w14:textId="77777777" w:rsidR="00F23509" w:rsidRPr="004F2C8D" w:rsidRDefault="00F23509" w:rsidP="00D651CA">
            <w:pPr>
              <w:pStyle w:val="Corpo"/>
              <w:spacing w:after="0"/>
              <w:jc w:val="center"/>
              <w:rPr>
                <w:szCs w:val="23"/>
              </w:rPr>
            </w:pPr>
            <w:r w:rsidRPr="004F2C8D">
              <w:rPr>
                <w:szCs w:val="23"/>
              </w:rPr>
              <w:t>Falta de ar durante a noite</w:t>
            </w:r>
          </w:p>
          <w:p w14:paraId="400531FE" w14:textId="77777777" w:rsidR="00F23509" w:rsidRPr="004F2C8D" w:rsidRDefault="00F23509" w:rsidP="00D651CA">
            <w:pPr>
              <w:pStyle w:val="Corpo"/>
              <w:spacing w:after="0"/>
              <w:jc w:val="center"/>
              <w:rPr>
                <w:b w:val="0"/>
                <w:szCs w:val="23"/>
              </w:rPr>
            </w:pPr>
            <w:r w:rsidRPr="004F2C8D">
              <w:rPr>
                <w:b w:val="0"/>
                <w:szCs w:val="23"/>
              </w:rPr>
              <w:t>Início</w:t>
            </w:r>
          </w:p>
          <w:p w14:paraId="225BBF22" w14:textId="77777777" w:rsidR="00F23509" w:rsidRPr="004F2C8D" w:rsidRDefault="00F23509" w:rsidP="00D651CA">
            <w:pPr>
              <w:pStyle w:val="Corpo"/>
              <w:spacing w:after="0"/>
              <w:jc w:val="center"/>
              <w:rPr>
                <w:szCs w:val="23"/>
              </w:rPr>
            </w:pPr>
            <w:r w:rsidRPr="004F2C8D">
              <w:rPr>
                <w:b w:val="0"/>
                <w:szCs w:val="23"/>
              </w:rPr>
              <w:t>8 Semanas</w:t>
            </w:r>
          </w:p>
        </w:tc>
        <w:tc>
          <w:tcPr>
            <w:tcW w:w="1701" w:type="dxa"/>
          </w:tcPr>
          <w:p w14:paraId="34C0375F" w14:textId="77777777" w:rsidR="00F23509" w:rsidRPr="004F2C8D" w:rsidRDefault="00F23509" w:rsidP="00D651CA">
            <w:pPr>
              <w:pStyle w:val="Corpo"/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3"/>
              </w:rPr>
            </w:pPr>
            <w:r w:rsidRPr="004F2C8D">
              <w:rPr>
                <w:szCs w:val="23"/>
              </w:rPr>
              <w:br/>
              <w:t>0,71</w:t>
            </w:r>
            <w:r w:rsidRPr="004F2C8D">
              <w:rPr>
                <w:szCs w:val="23"/>
              </w:rPr>
              <w:br/>
              <w:t>0,00</w:t>
            </w:r>
          </w:p>
        </w:tc>
        <w:tc>
          <w:tcPr>
            <w:tcW w:w="1701" w:type="dxa"/>
          </w:tcPr>
          <w:p w14:paraId="4D18FDF2" w14:textId="77777777" w:rsidR="00F23509" w:rsidRPr="004F2C8D" w:rsidRDefault="00F23509" w:rsidP="00D651CA">
            <w:pPr>
              <w:pStyle w:val="Corpo"/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3"/>
              </w:rPr>
            </w:pPr>
            <w:r w:rsidRPr="004F2C8D">
              <w:rPr>
                <w:szCs w:val="23"/>
              </w:rPr>
              <w:br/>
              <w:t>0,20</w:t>
            </w:r>
            <w:r w:rsidRPr="004F2C8D">
              <w:rPr>
                <w:szCs w:val="23"/>
              </w:rPr>
              <w:br/>
              <w:t>0,02</w:t>
            </w:r>
          </w:p>
        </w:tc>
      </w:tr>
      <w:tr w:rsidR="00F23509" w:rsidRPr="004F2C8D" w14:paraId="4DEE6923" w14:textId="77777777" w:rsidTr="00D651C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33B7CDC" w14:textId="77777777" w:rsidR="00F23509" w:rsidRPr="004F2C8D" w:rsidRDefault="00F23509" w:rsidP="00D651CA">
            <w:pPr>
              <w:pStyle w:val="Corpo"/>
              <w:spacing w:after="0"/>
              <w:jc w:val="center"/>
              <w:rPr>
                <w:szCs w:val="23"/>
              </w:rPr>
            </w:pPr>
            <w:r w:rsidRPr="004F2C8D">
              <w:rPr>
                <w:szCs w:val="23"/>
              </w:rPr>
              <w:t>Acordar Devido a Sintomas de Asma</w:t>
            </w:r>
          </w:p>
          <w:p w14:paraId="1C31BDD8" w14:textId="77777777" w:rsidR="00F23509" w:rsidRPr="004F2C8D" w:rsidRDefault="00F23509" w:rsidP="00D651CA">
            <w:pPr>
              <w:pStyle w:val="Corpo"/>
              <w:spacing w:after="0"/>
              <w:jc w:val="center"/>
              <w:rPr>
                <w:b w:val="0"/>
                <w:szCs w:val="23"/>
              </w:rPr>
            </w:pPr>
            <w:r w:rsidRPr="004F2C8D">
              <w:rPr>
                <w:b w:val="0"/>
                <w:szCs w:val="23"/>
              </w:rPr>
              <w:t>Início</w:t>
            </w:r>
          </w:p>
          <w:p w14:paraId="3B4CCA9C" w14:textId="77777777" w:rsidR="00F23509" w:rsidRPr="004F2C8D" w:rsidRDefault="00F23509" w:rsidP="00D651CA">
            <w:pPr>
              <w:pStyle w:val="Corpo"/>
              <w:spacing w:after="0"/>
              <w:jc w:val="center"/>
              <w:rPr>
                <w:szCs w:val="23"/>
              </w:rPr>
            </w:pPr>
            <w:r w:rsidRPr="004F2C8D">
              <w:rPr>
                <w:b w:val="0"/>
                <w:szCs w:val="23"/>
              </w:rPr>
              <w:t>8 Semanas</w:t>
            </w:r>
          </w:p>
        </w:tc>
        <w:tc>
          <w:tcPr>
            <w:tcW w:w="1701" w:type="dxa"/>
          </w:tcPr>
          <w:p w14:paraId="0C058390" w14:textId="77777777" w:rsidR="00F23509" w:rsidRPr="004F2C8D" w:rsidRDefault="00F23509" w:rsidP="00D651CA">
            <w:pPr>
              <w:pStyle w:val="Corpo"/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3"/>
              </w:rPr>
            </w:pPr>
            <w:r w:rsidRPr="004F2C8D">
              <w:rPr>
                <w:szCs w:val="23"/>
              </w:rPr>
              <w:br/>
              <w:t>1,00</w:t>
            </w:r>
            <w:r w:rsidRPr="004F2C8D">
              <w:rPr>
                <w:szCs w:val="23"/>
              </w:rPr>
              <w:br/>
              <w:t>0,00</w:t>
            </w:r>
          </w:p>
        </w:tc>
        <w:tc>
          <w:tcPr>
            <w:tcW w:w="1701" w:type="dxa"/>
          </w:tcPr>
          <w:p w14:paraId="4A94EA54" w14:textId="77777777" w:rsidR="00F23509" w:rsidRPr="004F2C8D" w:rsidRDefault="00F23509" w:rsidP="00D651CA">
            <w:pPr>
              <w:pStyle w:val="Corpo"/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3"/>
              </w:rPr>
            </w:pPr>
            <w:r w:rsidRPr="004F2C8D">
              <w:rPr>
                <w:szCs w:val="23"/>
              </w:rPr>
              <w:br/>
              <w:t>0,00</w:t>
            </w:r>
            <w:r w:rsidRPr="004F2C8D">
              <w:rPr>
                <w:szCs w:val="23"/>
              </w:rPr>
              <w:br/>
              <w:t>0,00</w:t>
            </w:r>
          </w:p>
        </w:tc>
      </w:tr>
      <w:tr w:rsidR="00F23509" w:rsidRPr="004F2C8D" w14:paraId="4F54D022" w14:textId="77777777" w:rsidTr="00D651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E444EA3" w14:textId="77777777" w:rsidR="00F23509" w:rsidRDefault="00F23509" w:rsidP="00D651CA">
            <w:pPr>
              <w:pStyle w:val="Corpo"/>
              <w:spacing w:after="0"/>
              <w:jc w:val="center"/>
              <w:rPr>
                <w:szCs w:val="23"/>
              </w:rPr>
            </w:pPr>
            <w:r>
              <w:rPr>
                <w:szCs w:val="23"/>
              </w:rPr>
              <w:t xml:space="preserve">Consumo de Spray de </w:t>
            </w:r>
            <w:proofErr w:type="spellStart"/>
            <w:r>
              <w:rPr>
                <w:szCs w:val="23"/>
              </w:rPr>
              <w:t>Salbutamol</w:t>
            </w:r>
            <w:proofErr w:type="spellEnd"/>
          </w:p>
          <w:p w14:paraId="2D89A4C6" w14:textId="77777777" w:rsidR="00F23509" w:rsidRPr="004F2C8D" w:rsidRDefault="00F23509" w:rsidP="00D651CA">
            <w:pPr>
              <w:pStyle w:val="Corpo"/>
              <w:spacing w:after="0"/>
              <w:jc w:val="center"/>
              <w:rPr>
                <w:b w:val="0"/>
                <w:szCs w:val="23"/>
              </w:rPr>
            </w:pPr>
            <w:r w:rsidRPr="004F2C8D">
              <w:rPr>
                <w:b w:val="0"/>
                <w:szCs w:val="23"/>
              </w:rPr>
              <w:t>Início</w:t>
            </w:r>
          </w:p>
          <w:p w14:paraId="14830671" w14:textId="77777777" w:rsidR="00F23509" w:rsidRPr="004F2C8D" w:rsidRDefault="00F23509" w:rsidP="00D651CA">
            <w:pPr>
              <w:pStyle w:val="Corpo"/>
              <w:spacing w:after="0"/>
              <w:jc w:val="center"/>
              <w:rPr>
                <w:szCs w:val="23"/>
              </w:rPr>
            </w:pPr>
            <w:r w:rsidRPr="004F2C8D">
              <w:rPr>
                <w:b w:val="0"/>
                <w:szCs w:val="23"/>
              </w:rPr>
              <w:t>8 Semanas</w:t>
            </w:r>
          </w:p>
        </w:tc>
        <w:tc>
          <w:tcPr>
            <w:tcW w:w="1701" w:type="dxa"/>
          </w:tcPr>
          <w:p w14:paraId="019ACD9C" w14:textId="77777777" w:rsidR="00F23509" w:rsidRPr="004F2C8D" w:rsidRDefault="00F23509" w:rsidP="00D651CA">
            <w:pPr>
              <w:pStyle w:val="Corpo"/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3"/>
              </w:rPr>
            </w:pPr>
            <w:r>
              <w:rPr>
                <w:szCs w:val="23"/>
              </w:rPr>
              <w:br/>
              <w:t>1,25</w:t>
            </w:r>
            <w:r>
              <w:rPr>
                <w:szCs w:val="23"/>
              </w:rPr>
              <w:br/>
              <w:t>0,14</w:t>
            </w:r>
          </w:p>
        </w:tc>
        <w:tc>
          <w:tcPr>
            <w:tcW w:w="1701" w:type="dxa"/>
          </w:tcPr>
          <w:p w14:paraId="2ACE81C3" w14:textId="77777777" w:rsidR="00F23509" w:rsidRPr="004F2C8D" w:rsidRDefault="00F23509" w:rsidP="00D651CA">
            <w:pPr>
              <w:pStyle w:val="Corpo"/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3"/>
              </w:rPr>
            </w:pPr>
            <w:r>
              <w:rPr>
                <w:szCs w:val="23"/>
              </w:rPr>
              <w:br/>
              <w:t>1,00</w:t>
            </w:r>
            <w:r>
              <w:rPr>
                <w:szCs w:val="23"/>
              </w:rPr>
              <w:br/>
              <w:t>1,00</w:t>
            </w:r>
          </w:p>
        </w:tc>
      </w:tr>
    </w:tbl>
    <w:p w14:paraId="03C199D6" w14:textId="77777777" w:rsidR="00F23509" w:rsidRDefault="00F23509" w:rsidP="00F23509">
      <w:pPr>
        <w:pStyle w:val="Corpo"/>
        <w:spacing w:after="100"/>
        <w:ind w:left="360"/>
        <w:rPr>
          <w:sz w:val="16"/>
          <w:szCs w:val="16"/>
        </w:rPr>
      </w:pPr>
    </w:p>
    <w:p w14:paraId="35374AB5" w14:textId="77777777" w:rsidR="00F23509" w:rsidRDefault="00F23509" w:rsidP="00F23509">
      <w:pPr>
        <w:pStyle w:val="Ttulo1"/>
        <w:jc w:val="center"/>
      </w:pPr>
      <w:bookmarkStart w:id="48" w:name="_Toc36632353"/>
      <w:r>
        <w:lastRenderedPageBreak/>
        <w:t>Formulário</w:t>
      </w:r>
      <w:bookmarkEnd w:id="48"/>
    </w:p>
    <w:p w14:paraId="2539E2CA" w14:textId="77777777" w:rsidR="00F23509" w:rsidRDefault="00F23509" w:rsidP="00F23509">
      <w:pPr>
        <w:pStyle w:val="Corpo"/>
        <w:rPr>
          <w:b/>
          <w:i/>
          <w:sz w:val="24"/>
        </w:rPr>
      </w:pPr>
    </w:p>
    <w:p w14:paraId="38BE1B7A" w14:textId="77777777" w:rsidR="00F23509" w:rsidRDefault="00F23509" w:rsidP="00F23509">
      <w:pPr>
        <w:pStyle w:val="Corpo"/>
        <w:rPr>
          <w:b/>
          <w:i/>
          <w:sz w:val="24"/>
        </w:rPr>
      </w:pPr>
    </w:p>
    <w:p w14:paraId="7030E4B8" w14:textId="77777777" w:rsidR="00F23509" w:rsidRDefault="00F23509" w:rsidP="00F23509">
      <w:pPr>
        <w:pStyle w:val="Corpo"/>
        <w:rPr>
          <w:b/>
          <w:i/>
          <w:sz w:val="24"/>
        </w:rPr>
      </w:pPr>
    </w:p>
    <w:p w14:paraId="1EC35909" w14:textId="77777777" w:rsidR="00F23509" w:rsidRPr="00FF39AA" w:rsidRDefault="00F23509" w:rsidP="00F23509">
      <w:pPr>
        <w:pStyle w:val="Corpo"/>
        <w:rPr>
          <w:b/>
          <w:i/>
          <w:sz w:val="24"/>
        </w:rPr>
      </w:pPr>
      <w:r>
        <w:rPr>
          <w:b/>
          <w:i/>
          <w:sz w:val="24"/>
        </w:rPr>
        <w:t>Redução da Severidade da Asma e Frequência dos Sintomas Clínicos</w:t>
      </w:r>
    </w:p>
    <w:p w14:paraId="473B8137" w14:textId="77777777" w:rsidR="00F23509" w:rsidRPr="00C30C20" w:rsidRDefault="00F23509" w:rsidP="00F23509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F23509" w:rsidRPr="009537E7" w14:paraId="2EA508EB" w14:textId="77777777" w:rsidTr="00D651C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50D8F7BE" w14:textId="77777777" w:rsidR="00F23509" w:rsidRPr="00C87A84" w:rsidRDefault="00F23509" w:rsidP="00D651CA">
            <w:pPr>
              <w:pStyle w:val="Corpo"/>
              <w:jc w:val="center"/>
              <w:rPr>
                <w:b/>
                <w:color w:val="FFFFFF" w:themeColor="background1"/>
              </w:rPr>
            </w:pPr>
            <w:r>
              <w:rPr>
                <w:b/>
                <w:color w:val="FFFFFF" w:themeColor="background1"/>
                <w:sz w:val="22"/>
              </w:rPr>
              <w:t xml:space="preserve">Cápsulas de </w:t>
            </w:r>
            <w:proofErr w:type="spellStart"/>
            <w:r>
              <w:rPr>
                <w:b/>
                <w:color w:val="FFFFFF" w:themeColor="background1"/>
                <w:sz w:val="22"/>
              </w:rPr>
              <w:t>Saffron</w:t>
            </w:r>
            <w:proofErr w:type="spellEnd"/>
          </w:p>
        </w:tc>
      </w:tr>
      <w:tr w:rsidR="00F23509" w:rsidRPr="009537E7" w14:paraId="0B644B9D" w14:textId="77777777" w:rsidTr="00D651C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0C53F17F" w14:textId="77777777" w:rsidR="00F23509" w:rsidRPr="001E4489" w:rsidRDefault="00F23509" w:rsidP="00D651CA">
            <w:pPr>
              <w:pStyle w:val="Corpo"/>
              <w:jc w:val="center"/>
              <w:rPr>
                <w:rFonts w:cs="Calibri"/>
                <w:szCs w:val="23"/>
              </w:rPr>
            </w:pPr>
            <w:proofErr w:type="spellStart"/>
            <w:r>
              <w:t>Saffron</w:t>
            </w:r>
            <w:proofErr w:type="spellEnd"/>
            <w:r>
              <w:t>............................................100 mg</w:t>
            </w:r>
          </w:p>
        </w:tc>
      </w:tr>
      <w:tr w:rsidR="00F23509" w:rsidRPr="009537E7" w14:paraId="4A5104C5" w14:textId="77777777" w:rsidTr="00D651C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1B57B89" w14:textId="28B30643" w:rsidR="00F23509" w:rsidRPr="001E4489" w:rsidRDefault="00F23509" w:rsidP="00D651CA">
            <w:pPr>
              <w:pStyle w:val="Corpo"/>
              <w:jc w:val="center"/>
              <w:rPr>
                <w:rFonts w:cs="Calibri"/>
                <w:szCs w:val="23"/>
              </w:rPr>
            </w:pPr>
            <w:r>
              <w:t>Excipiente qsp...............</w:t>
            </w:r>
            <w:r w:rsidR="00C24F62">
              <w:t>..</w:t>
            </w:r>
            <w:r>
              <w:t>..........1 Cápsula</w:t>
            </w:r>
          </w:p>
        </w:tc>
      </w:tr>
    </w:tbl>
    <w:p w14:paraId="2130D6C8" w14:textId="77777777" w:rsidR="00F23509" w:rsidRDefault="00F23509" w:rsidP="00F23509">
      <w:pPr>
        <w:pStyle w:val="Corpo"/>
        <w:ind w:right="3969"/>
        <w:jc w:val="left"/>
        <w:rPr>
          <w:sz w:val="16"/>
          <w:szCs w:val="16"/>
        </w:rPr>
      </w:pPr>
      <w:r>
        <w:rPr>
          <w:sz w:val="16"/>
          <w:szCs w:val="16"/>
        </w:rPr>
        <w:t>Administrar 1 cápsula ao dia ou conforme orientação médica.</w:t>
      </w:r>
    </w:p>
    <w:p w14:paraId="69AC68A2" w14:textId="77777777" w:rsidR="00F23509" w:rsidRDefault="00F23509" w:rsidP="00F23509">
      <w:pPr>
        <w:pStyle w:val="Corpo"/>
        <w:spacing w:after="40"/>
        <w:rPr>
          <w:sz w:val="16"/>
          <w:szCs w:val="16"/>
        </w:rPr>
      </w:pPr>
    </w:p>
    <w:p w14:paraId="1636EE9D" w14:textId="77777777" w:rsidR="00F23509" w:rsidRDefault="00F23509" w:rsidP="00F23509">
      <w:pPr>
        <w:pStyle w:val="Corpo"/>
        <w:spacing w:after="40"/>
        <w:rPr>
          <w:sz w:val="16"/>
          <w:szCs w:val="16"/>
        </w:rPr>
      </w:pPr>
    </w:p>
    <w:p w14:paraId="546CB5C1" w14:textId="77777777" w:rsidR="00F23509" w:rsidRDefault="00F23509" w:rsidP="00F23509">
      <w:pPr>
        <w:pStyle w:val="Corpo"/>
        <w:spacing w:after="40"/>
        <w:rPr>
          <w:sz w:val="16"/>
          <w:szCs w:val="16"/>
        </w:rPr>
      </w:pPr>
    </w:p>
    <w:p w14:paraId="69859A35" w14:textId="77777777" w:rsidR="00F23509" w:rsidRDefault="00F23509" w:rsidP="00F23509">
      <w:pPr>
        <w:pStyle w:val="Corpo"/>
        <w:spacing w:after="40"/>
        <w:rPr>
          <w:sz w:val="16"/>
          <w:szCs w:val="16"/>
        </w:rPr>
      </w:pPr>
    </w:p>
    <w:p w14:paraId="4579CF13" w14:textId="77777777" w:rsidR="00F23509" w:rsidRDefault="00F23509" w:rsidP="00F23509">
      <w:pPr>
        <w:pStyle w:val="Corpo"/>
        <w:spacing w:after="40"/>
        <w:rPr>
          <w:sz w:val="16"/>
          <w:szCs w:val="16"/>
        </w:rPr>
      </w:pPr>
    </w:p>
    <w:p w14:paraId="6D09F45A" w14:textId="77777777" w:rsidR="00F23509" w:rsidRDefault="00F23509" w:rsidP="00F23509">
      <w:pPr>
        <w:pStyle w:val="Corpo"/>
        <w:spacing w:after="40"/>
        <w:rPr>
          <w:sz w:val="16"/>
          <w:szCs w:val="16"/>
        </w:rPr>
      </w:pPr>
    </w:p>
    <w:p w14:paraId="31F0027A" w14:textId="77777777" w:rsidR="00F23509" w:rsidRDefault="00F23509" w:rsidP="00F23509">
      <w:pPr>
        <w:pStyle w:val="Corpo"/>
        <w:spacing w:after="40"/>
        <w:rPr>
          <w:sz w:val="16"/>
          <w:szCs w:val="16"/>
        </w:rPr>
      </w:pPr>
    </w:p>
    <w:p w14:paraId="5F9BDDCE" w14:textId="77777777" w:rsidR="00F23509" w:rsidRDefault="00F23509" w:rsidP="00F23509">
      <w:pPr>
        <w:pStyle w:val="Corpo"/>
        <w:spacing w:after="40"/>
        <w:rPr>
          <w:sz w:val="16"/>
          <w:szCs w:val="16"/>
        </w:rPr>
      </w:pPr>
    </w:p>
    <w:p w14:paraId="79991FB8" w14:textId="77777777" w:rsidR="00F23509" w:rsidRDefault="00F23509" w:rsidP="00F23509">
      <w:pPr>
        <w:pStyle w:val="Corpo"/>
        <w:spacing w:after="40"/>
        <w:rPr>
          <w:sz w:val="16"/>
          <w:szCs w:val="16"/>
        </w:rPr>
      </w:pPr>
    </w:p>
    <w:p w14:paraId="0262C7AA" w14:textId="77777777" w:rsidR="00F23509" w:rsidRDefault="00F23509" w:rsidP="00F23509">
      <w:pPr>
        <w:pStyle w:val="Corpo"/>
        <w:spacing w:after="40"/>
        <w:rPr>
          <w:sz w:val="16"/>
          <w:szCs w:val="16"/>
        </w:rPr>
      </w:pPr>
    </w:p>
    <w:p w14:paraId="64CF0CE0" w14:textId="550BD71C" w:rsidR="00F23509" w:rsidRDefault="00F23509" w:rsidP="00946302">
      <w:pPr>
        <w:pStyle w:val="Corpo"/>
        <w:spacing w:after="40"/>
        <w:rPr>
          <w:sz w:val="16"/>
          <w:szCs w:val="16"/>
        </w:rPr>
      </w:pPr>
    </w:p>
    <w:p w14:paraId="42482404" w14:textId="649A74EF" w:rsidR="00F23509" w:rsidRDefault="00F23509" w:rsidP="00946302">
      <w:pPr>
        <w:pStyle w:val="Corpo"/>
        <w:spacing w:after="40"/>
        <w:rPr>
          <w:sz w:val="16"/>
          <w:szCs w:val="16"/>
        </w:rPr>
      </w:pPr>
    </w:p>
    <w:p w14:paraId="1484D99B" w14:textId="2DDDD287" w:rsidR="00F23509" w:rsidRDefault="00F23509" w:rsidP="00946302">
      <w:pPr>
        <w:pStyle w:val="Corpo"/>
        <w:spacing w:after="40"/>
        <w:rPr>
          <w:sz w:val="16"/>
          <w:szCs w:val="16"/>
        </w:rPr>
      </w:pPr>
    </w:p>
    <w:p w14:paraId="31E2415D" w14:textId="628C361F" w:rsidR="00F23509" w:rsidRDefault="00F23509" w:rsidP="00946302">
      <w:pPr>
        <w:pStyle w:val="Corpo"/>
        <w:spacing w:after="40"/>
        <w:rPr>
          <w:sz w:val="16"/>
          <w:szCs w:val="16"/>
        </w:rPr>
      </w:pPr>
    </w:p>
    <w:p w14:paraId="38053BD2" w14:textId="69A9903D" w:rsidR="00F23509" w:rsidRDefault="00F23509" w:rsidP="00946302">
      <w:pPr>
        <w:pStyle w:val="Corpo"/>
        <w:spacing w:after="40"/>
        <w:rPr>
          <w:sz w:val="16"/>
          <w:szCs w:val="16"/>
        </w:rPr>
      </w:pPr>
    </w:p>
    <w:p w14:paraId="290F745D" w14:textId="7B0A296A" w:rsidR="00F23509" w:rsidRDefault="00F23509" w:rsidP="00946302">
      <w:pPr>
        <w:pStyle w:val="Corpo"/>
        <w:spacing w:after="40"/>
        <w:rPr>
          <w:sz w:val="16"/>
          <w:szCs w:val="16"/>
        </w:rPr>
      </w:pPr>
    </w:p>
    <w:p w14:paraId="4FE3B99F" w14:textId="7EE3D612" w:rsidR="00F23509" w:rsidRDefault="00F23509" w:rsidP="00946302">
      <w:pPr>
        <w:pStyle w:val="Corpo"/>
        <w:spacing w:after="40"/>
        <w:rPr>
          <w:sz w:val="16"/>
          <w:szCs w:val="16"/>
        </w:rPr>
      </w:pPr>
    </w:p>
    <w:p w14:paraId="05987ADC" w14:textId="78A0FE76" w:rsidR="00F23509" w:rsidRDefault="00F23509" w:rsidP="00946302">
      <w:pPr>
        <w:pStyle w:val="Corpo"/>
        <w:spacing w:after="40"/>
        <w:rPr>
          <w:sz w:val="16"/>
          <w:szCs w:val="16"/>
        </w:rPr>
      </w:pPr>
    </w:p>
    <w:p w14:paraId="534EFF09" w14:textId="32A9BFEC" w:rsidR="00F23509" w:rsidRDefault="00F23509" w:rsidP="00946302">
      <w:pPr>
        <w:pStyle w:val="Corpo"/>
        <w:spacing w:after="40"/>
        <w:rPr>
          <w:sz w:val="16"/>
          <w:szCs w:val="16"/>
        </w:rPr>
      </w:pPr>
    </w:p>
    <w:p w14:paraId="35348478" w14:textId="772FACA7" w:rsidR="00F23509" w:rsidRDefault="00F23509" w:rsidP="00946302">
      <w:pPr>
        <w:pStyle w:val="Corpo"/>
        <w:spacing w:after="40"/>
        <w:rPr>
          <w:sz w:val="16"/>
          <w:szCs w:val="16"/>
        </w:rPr>
      </w:pPr>
    </w:p>
    <w:p w14:paraId="7AFF77DA" w14:textId="4866D405" w:rsidR="00F23509" w:rsidRDefault="00F23509" w:rsidP="00946302">
      <w:pPr>
        <w:pStyle w:val="Corpo"/>
        <w:spacing w:after="40"/>
        <w:rPr>
          <w:sz w:val="16"/>
          <w:szCs w:val="16"/>
        </w:rPr>
      </w:pPr>
    </w:p>
    <w:p w14:paraId="2BE09E68" w14:textId="1F2EB1E9" w:rsidR="00F23509" w:rsidRDefault="00F23509" w:rsidP="00946302">
      <w:pPr>
        <w:pStyle w:val="Corpo"/>
        <w:spacing w:after="40"/>
        <w:rPr>
          <w:sz w:val="16"/>
          <w:szCs w:val="16"/>
        </w:rPr>
      </w:pPr>
    </w:p>
    <w:p w14:paraId="5D6C068B" w14:textId="6EA0B56A" w:rsidR="00F23509" w:rsidRDefault="00F23509" w:rsidP="00946302">
      <w:pPr>
        <w:pStyle w:val="Corpo"/>
        <w:spacing w:after="40"/>
        <w:rPr>
          <w:sz w:val="16"/>
          <w:szCs w:val="16"/>
        </w:rPr>
      </w:pPr>
    </w:p>
    <w:p w14:paraId="265CA510" w14:textId="1688ABB3" w:rsidR="00F23509" w:rsidRDefault="00F23509" w:rsidP="00946302">
      <w:pPr>
        <w:pStyle w:val="Corpo"/>
        <w:spacing w:after="40"/>
        <w:rPr>
          <w:sz w:val="16"/>
          <w:szCs w:val="16"/>
        </w:rPr>
      </w:pPr>
    </w:p>
    <w:p w14:paraId="142FA522" w14:textId="593DAE1B" w:rsidR="00F23509" w:rsidRDefault="00F23509" w:rsidP="00946302">
      <w:pPr>
        <w:pStyle w:val="Corpo"/>
        <w:spacing w:after="40"/>
        <w:rPr>
          <w:sz w:val="16"/>
          <w:szCs w:val="16"/>
        </w:rPr>
      </w:pPr>
    </w:p>
    <w:p w14:paraId="2E4D362C" w14:textId="1CA15DA0" w:rsidR="00F23509" w:rsidRDefault="00F23509" w:rsidP="00946302">
      <w:pPr>
        <w:pStyle w:val="Corpo"/>
        <w:spacing w:after="40"/>
        <w:rPr>
          <w:sz w:val="16"/>
          <w:szCs w:val="16"/>
        </w:rPr>
      </w:pPr>
    </w:p>
    <w:p w14:paraId="75917BFE" w14:textId="2D172AF3" w:rsidR="00F23509" w:rsidRDefault="00F23509" w:rsidP="00946302">
      <w:pPr>
        <w:pStyle w:val="Corpo"/>
        <w:spacing w:after="40"/>
        <w:rPr>
          <w:sz w:val="16"/>
          <w:szCs w:val="16"/>
        </w:rPr>
      </w:pPr>
    </w:p>
    <w:p w14:paraId="6CD77EC5" w14:textId="06AD9652" w:rsidR="00F23509" w:rsidRDefault="00F23509" w:rsidP="00946302">
      <w:pPr>
        <w:pStyle w:val="Corpo"/>
        <w:spacing w:after="40"/>
        <w:rPr>
          <w:sz w:val="16"/>
          <w:szCs w:val="16"/>
        </w:rPr>
      </w:pPr>
    </w:p>
    <w:p w14:paraId="4C6C6D07" w14:textId="6B013D7A" w:rsidR="00F23509" w:rsidRDefault="00F23509" w:rsidP="00946302">
      <w:pPr>
        <w:pStyle w:val="Corpo"/>
        <w:spacing w:after="40"/>
        <w:rPr>
          <w:sz w:val="16"/>
          <w:szCs w:val="16"/>
        </w:rPr>
      </w:pPr>
    </w:p>
    <w:p w14:paraId="29A054FA" w14:textId="4C6B99BF" w:rsidR="00F23509" w:rsidRDefault="00F23509" w:rsidP="00946302">
      <w:pPr>
        <w:pStyle w:val="Corpo"/>
        <w:spacing w:after="40"/>
        <w:rPr>
          <w:sz w:val="16"/>
          <w:szCs w:val="16"/>
        </w:rPr>
      </w:pPr>
    </w:p>
    <w:p w14:paraId="56F5FFEA" w14:textId="3FF6FC01" w:rsidR="00F23509" w:rsidRDefault="00F23509" w:rsidP="00946302">
      <w:pPr>
        <w:pStyle w:val="Corpo"/>
        <w:spacing w:after="40"/>
        <w:rPr>
          <w:sz w:val="16"/>
          <w:szCs w:val="16"/>
        </w:rPr>
      </w:pPr>
    </w:p>
    <w:p w14:paraId="012E9293" w14:textId="50D14564" w:rsidR="00F23509" w:rsidRDefault="00F23509" w:rsidP="00946302">
      <w:pPr>
        <w:pStyle w:val="Corpo"/>
        <w:spacing w:after="40"/>
        <w:rPr>
          <w:sz w:val="16"/>
          <w:szCs w:val="16"/>
        </w:rPr>
      </w:pPr>
    </w:p>
    <w:p w14:paraId="075FDF9A" w14:textId="26FBB2F6" w:rsidR="00F23509" w:rsidRDefault="00F23509" w:rsidP="00946302">
      <w:pPr>
        <w:pStyle w:val="Corpo"/>
        <w:spacing w:after="40"/>
        <w:rPr>
          <w:sz w:val="16"/>
          <w:szCs w:val="16"/>
        </w:rPr>
      </w:pPr>
    </w:p>
    <w:p w14:paraId="210D5D89" w14:textId="77777777" w:rsidR="00F23509" w:rsidRDefault="00F23509" w:rsidP="00946302">
      <w:pPr>
        <w:pStyle w:val="Corpo"/>
        <w:spacing w:after="40"/>
        <w:rPr>
          <w:sz w:val="16"/>
          <w:szCs w:val="16"/>
        </w:rPr>
      </w:pPr>
    </w:p>
    <w:p w14:paraId="4C272F53" w14:textId="3986C39D" w:rsidR="0058536D" w:rsidRPr="007175CD" w:rsidRDefault="0058536D" w:rsidP="007175CD">
      <w:pPr>
        <w:pStyle w:val="Ttulo1"/>
        <w:jc w:val="center"/>
      </w:pPr>
      <w:bookmarkStart w:id="49" w:name="_Toc36632354"/>
      <w:r>
        <w:lastRenderedPageBreak/>
        <w:t>Outras Formulações para Rinite</w:t>
      </w:r>
      <w:bookmarkEnd w:id="49"/>
    </w:p>
    <w:p w14:paraId="13730F51" w14:textId="401F5597" w:rsidR="003D325E" w:rsidRDefault="003D325E" w:rsidP="00946302">
      <w:pPr>
        <w:pStyle w:val="Corpo"/>
        <w:spacing w:after="40"/>
        <w:rPr>
          <w:sz w:val="16"/>
          <w:szCs w:val="16"/>
        </w:rPr>
      </w:pPr>
    </w:p>
    <w:p w14:paraId="0D23606B" w14:textId="2136A531" w:rsidR="003D325E" w:rsidRDefault="003D325E" w:rsidP="00946302">
      <w:pPr>
        <w:pStyle w:val="Corpo"/>
        <w:spacing w:after="40"/>
        <w:rPr>
          <w:sz w:val="16"/>
          <w:szCs w:val="16"/>
        </w:rPr>
      </w:pPr>
    </w:p>
    <w:p w14:paraId="34EBC944" w14:textId="1C0E488A" w:rsidR="003D325E" w:rsidRDefault="003D325E" w:rsidP="003D325E">
      <w:pPr>
        <w:pStyle w:val="Corpo"/>
        <w:rPr>
          <w:b/>
          <w:i/>
          <w:iCs/>
          <w:sz w:val="24"/>
        </w:rPr>
      </w:pPr>
      <w:r w:rsidRPr="0090551D">
        <w:rPr>
          <w:b/>
          <w:i/>
          <w:iCs/>
          <w:sz w:val="24"/>
        </w:rPr>
        <w:t>Redução da Intensidade dos Sintomas</w:t>
      </w:r>
    </w:p>
    <w:p w14:paraId="6B01A794" w14:textId="77777777" w:rsidR="007175CD" w:rsidRPr="007175CD" w:rsidRDefault="007175CD" w:rsidP="003D325E">
      <w:pPr>
        <w:pStyle w:val="Corpo"/>
        <w:rPr>
          <w:b/>
          <w:i/>
          <w:iCs/>
          <w:sz w:val="24"/>
        </w:rPr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3D325E" w:rsidRPr="009537E7" w14:paraId="7462A619" w14:textId="77777777" w:rsidTr="00E75102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5495080C" w14:textId="77777777" w:rsidR="003D325E" w:rsidRPr="00C87A84" w:rsidRDefault="003D325E" w:rsidP="00E75102">
            <w:pPr>
              <w:pStyle w:val="Corpo"/>
              <w:jc w:val="center"/>
              <w:rPr>
                <w:b/>
                <w:color w:val="FFFFFF" w:themeColor="background1"/>
              </w:rPr>
            </w:pPr>
            <w:proofErr w:type="spellStart"/>
            <w:r w:rsidRPr="005E4DE1">
              <w:rPr>
                <w:b/>
                <w:color w:val="FFFFFF" w:themeColor="background1"/>
                <w:sz w:val="22"/>
              </w:rPr>
              <w:t>Montelucaste</w:t>
            </w:r>
            <w:proofErr w:type="spellEnd"/>
            <w:r w:rsidRPr="005E4DE1">
              <w:rPr>
                <w:b/>
                <w:color w:val="FFFFFF" w:themeColor="background1"/>
                <w:sz w:val="22"/>
              </w:rPr>
              <w:t xml:space="preserve"> + </w:t>
            </w:r>
            <w:proofErr w:type="spellStart"/>
            <w:r w:rsidRPr="005E4DE1">
              <w:rPr>
                <w:b/>
                <w:color w:val="FFFFFF" w:themeColor="background1"/>
                <w:sz w:val="22"/>
              </w:rPr>
              <w:t>Desloratadina</w:t>
            </w:r>
            <w:proofErr w:type="spellEnd"/>
          </w:p>
        </w:tc>
      </w:tr>
      <w:tr w:rsidR="003D325E" w:rsidRPr="009537E7" w14:paraId="7AFCCD1C" w14:textId="77777777" w:rsidTr="00E75102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078B02F3" w14:textId="6F6E8095" w:rsidR="003D325E" w:rsidRPr="003D325E" w:rsidRDefault="003D325E" w:rsidP="00E75102">
            <w:pPr>
              <w:pStyle w:val="formulas"/>
              <w:jc w:val="center"/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</w:pPr>
            <w:proofErr w:type="spellStart"/>
            <w:r w:rsidRPr="003D325E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Desloratadina</w:t>
            </w:r>
            <w:proofErr w:type="spellEnd"/>
            <w:r w:rsidRPr="003D325E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........................</w:t>
            </w:r>
            <w:r w:rsidR="00C24F62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..</w:t>
            </w:r>
            <w:r w:rsidRPr="003D325E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...........5 mg</w:t>
            </w:r>
          </w:p>
        </w:tc>
      </w:tr>
      <w:tr w:rsidR="003D325E" w:rsidRPr="009537E7" w14:paraId="2493B3F0" w14:textId="77777777" w:rsidTr="00E75102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F55AB26" w14:textId="168F7736" w:rsidR="003D325E" w:rsidRPr="003D325E" w:rsidRDefault="003D325E" w:rsidP="00E75102">
            <w:pPr>
              <w:pStyle w:val="formulas"/>
              <w:jc w:val="center"/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</w:pPr>
            <w:proofErr w:type="spellStart"/>
            <w:r w:rsidRPr="003D325E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Montelucaste</w:t>
            </w:r>
            <w:proofErr w:type="spellEnd"/>
            <w:r w:rsidRPr="003D325E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......................</w:t>
            </w:r>
            <w:r w:rsidR="00C24F62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...</w:t>
            </w:r>
            <w:r w:rsidRPr="003D325E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...........10 mg</w:t>
            </w:r>
          </w:p>
        </w:tc>
      </w:tr>
      <w:tr w:rsidR="003D325E" w:rsidRPr="009537E7" w14:paraId="06F7A3DF" w14:textId="77777777" w:rsidTr="00E75102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516ABD93" w14:textId="23F615CF" w:rsidR="003D325E" w:rsidRPr="003D325E" w:rsidRDefault="003D325E" w:rsidP="00E75102">
            <w:pPr>
              <w:pStyle w:val="formulas"/>
              <w:jc w:val="center"/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</w:pPr>
            <w:r w:rsidRPr="003D325E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Excipiente qsp................</w:t>
            </w:r>
            <w:r w:rsidR="00C24F62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...</w:t>
            </w:r>
            <w:r w:rsidRPr="003D325E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.........1 Cápsula</w:t>
            </w:r>
          </w:p>
        </w:tc>
      </w:tr>
    </w:tbl>
    <w:p w14:paraId="655651F7" w14:textId="77777777" w:rsidR="003D325E" w:rsidRPr="003D325E" w:rsidRDefault="003D325E" w:rsidP="003D325E">
      <w:pPr>
        <w:pStyle w:val="formulas"/>
        <w:ind w:right="4535"/>
        <w:rPr>
          <w:rFonts w:ascii="Swis721 Th BT" w:hAnsi="Swis721 Th BT"/>
          <w:b w:val="0"/>
          <w:bCs/>
          <w:sz w:val="16"/>
          <w:szCs w:val="16"/>
        </w:rPr>
      </w:pPr>
      <w:r w:rsidRPr="003D325E">
        <w:rPr>
          <w:rFonts w:ascii="Swis721 Th BT" w:hAnsi="Swis721 Th BT"/>
          <w:b w:val="0"/>
          <w:bCs/>
          <w:sz w:val="16"/>
          <w:szCs w:val="16"/>
        </w:rPr>
        <w:t>Administrar 1 cápsula ao dia ou conforme orientação médica.</w:t>
      </w:r>
    </w:p>
    <w:p w14:paraId="3B935429" w14:textId="77777777" w:rsidR="003D325E" w:rsidRDefault="003D325E" w:rsidP="003D325E">
      <w:pPr>
        <w:pStyle w:val="Corpo"/>
        <w:rPr>
          <w:b/>
          <w:i/>
          <w:sz w:val="24"/>
        </w:rPr>
      </w:pPr>
    </w:p>
    <w:p w14:paraId="1E108429" w14:textId="020B38C7" w:rsidR="003D325E" w:rsidRDefault="003D325E" w:rsidP="005156CF">
      <w:pPr>
        <w:pStyle w:val="Corpo"/>
        <w:numPr>
          <w:ilvl w:val="0"/>
          <w:numId w:val="12"/>
        </w:numPr>
        <w:rPr>
          <w:szCs w:val="23"/>
        </w:rPr>
      </w:pPr>
      <w:r w:rsidRPr="005E4DE1">
        <w:rPr>
          <w:szCs w:val="23"/>
        </w:rPr>
        <w:t xml:space="preserve">De acordo com um estudo clínico, a </w:t>
      </w:r>
      <w:proofErr w:type="spellStart"/>
      <w:r w:rsidRPr="005E4DE1">
        <w:rPr>
          <w:szCs w:val="23"/>
        </w:rPr>
        <w:t>desloratadina</w:t>
      </w:r>
      <w:proofErr w:type="spellEnd"/>
      <w:r w:rsidRPr="005E4DE1">
        <w:rPr>
          <w:szCs w:val="23"/>
        </w:rPr>
        <w:t xml:space="preserve"> em associação com </w:t>
      </w:r>
      <w:proofErr w:type="spellStart"/>
      <w:r w:rsidRPr="005E4DE1">
        <w:rPr>
          <w:szCs w:val="23"/>
        </w:rPr>
        <w:t>montelucaste</w:t>
      </w:r>
      <w:proofErr w:type="spellEnd"/>
      <w:r w:rsidRPr="005E4DE1">
        <w:rPr>
          <w:szCs w:val="23"/>
        </w:rPr>
        <w:t xml:space="preserve"> foi mais positiva na melhora dos escores que medem a qualidade de vida, em particular os sintomas relacionados ao sono (Erdogan </w:t>
      </w:r>
      <w:r w:rsidRPr="005E4DE1">
        <w:rPr>
          <w:i/>
          <w:szCs w:val="23"/>
        </w:rPr>
        <w:t>et al</w:t>
      </w:r>
      <w:r w:rsidRPr="005E4DE1">
        <w:rPr>
          <w:szCs w:val="23"/>
        </w:rPr>
        <w:t>., 2014).</w:t>
      </w:r>
    </w:p>
    <w:p w14:paraId="038DDC80" w14:textId="7450C270" w:rsidR="007175CD" w:rsidRDefault="007175CD" w:rsidP="007175CD">
      <w:pPr>
        <w:pStyle w:val="Corpo"/>
        <w:rPr>
          <w:szCs w:val="23"/>
        </w:rPr>
      </w:pPr>
    </w:p>
    <w:p w14:paraId="59402C67" w14:textId="0DF4415D" w:rsidR="007175CD" w:rsidRDefault="007175CD" w:rsidP="007175CD">
      <w:pPr>
        <w:pStyle w:val="Corpo"/>
        <w:rPr>
          <w:szCs w:val="23"/>
        </w:rPr>
      </w:pPr>
    </w:p>
    <w:p w14:paraId="6E7C4D5F" w14:textId="31B12562" w:rsidR="007175CD" w:rsidRDefault="007175CD" w:rsidP="007175CD">
      <w:pPr>
        <w:pStyle w:val="Corpo"/>
        <w:rPr>
          <w:szCs w:val="23"/>
        </w:rPr>
      </w:pPr>
    </w:p>
    <w:p w14:paraId="73F3DB6B" w14:textId="6D358843" w:rsidR="007175CD" w:rsidRDefault="007175CD" w:rsidP="007175CD">
      <w:pPr>
        <w:pStyle w:val="Corpo"/>
        <w:rPr>
          <w:szCs w:val="23"/>
        </w:rPr>
      </w:pPr>
    </w:p>
    <w:p w14:paraId="21CE731E" w14:textId="5D315E0A" w:rsidR="003D325E" w:rsidRPr="003D325E" w:rsidRDefault="003D325E" w:rsidP="003D325E">
      <w:pPr>
        <w:pStyle w:val="Corpo"/>
        <w:rPr>
          <w:b/>
          <w:i/>
          <w:iCs/>
          <w:sz w:val="24"/>
        </w:rPr>
      </w:pPr>
      <w:r w:rsidRPr="003D325E">
        <w:rPr>
          <w:b/>
          <w:i/>
          <w:iCs/>
          <w:sz w:val="24"/>
        </w:rPr>
        <w:t>Tratamento da Rinite Alérgica Persistente</w:t>
      </w:r>
    </w:p>
    <w:p w14:paraId="08230810" w14:textId="77777777" w:rsidR="003D325E" w:rsidRPr="00C30C20" w:rsidRDefault="003D325E" w:rsidP="003D325E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3D325E" w:rsidRPr="009537E7" w14:paraId="67EF4BD1" w14:textId="77777777" w:rsidTr="00E75102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42F91033" w14:textId="77777777" w:rsidR="003D325E" w:rsidRPr="00C87A84" w:rsidRDefault="003D325E" w:rsidP="00E75102">
            <w:pPr>
              <w:pStyle w:val="Corpo"/>
              <w:jc w:val="center"/>
              <w:rPr>
                <w:b/>
                <w:color w:val="FFFFFF" w:themeColor="background1"/>
              </w:rPr>
            </w:pPr>
            <w:proofErr w:type="spellStart"/>
            <w:r w:rsidRPr="005E4DE1">
              <w:rPr>
                <w:b/>
                <w:color w:val="FFFFFF" w:themeColor="background1"/>
                <w:sz w:val="22"/>
              </w:rPr>
              <w:t>Desloratadina</w:t>
            </w:r>
            <w:proofErr w:type="spellEnd"/>
          </w:p>
        </w:tc>
      </w:tr>
      <w:tr w:rsidR="003D325E" w:rsidRPr="009537E7" w14:paraId="465C6A65" w14:textId="77777777" w:rsidTr="00E75102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23C8237" w14:textId="71A2A599" w:rsidR="003D325E" w:rsidRPr="003D325E" w:rsidRDefault="003D325E" w:rsidP="00E75102">
            <w:pPr>
              <w:pStyle w:val="formulas"/>
              <w:jc w:val="center"/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</w:pPr>
            <w:proofErr w:type="spellStart"/>
            <w:r w:rsidRPr="003D325E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Desloratadina</w:t>
            </w:r>
            <w:proofErr w:type="spellEnd"/>
            <w:r w:rsidRPr="003D325E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.............</w:t>
            </w:r>
            <w:r w:rsidR="00C24F62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..</w:t>
            </w:r>
            <w:r w:rsidRPr="003D325E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....</w:t>
            </w:r>
            <w:r w:rsidR="007175CD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.</w:t>
            </w:r>
            <w:r w:rsidRPr="003D325E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.................5 mg</w:t>
            </w:r>
          </w:p>
        </w:tc>
      </w:tr>
      <w:tr w:rsidR="003D325E" w:rsidRPr="009537E7" w14:paraId="2C9E80E5" w14:textId="77777777" w:rsidTr="00E75102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26A8C8A" w14:textId="33551D7E" w:rsidR="003D325E" w:rsidRPr="003D325E" w:rsidRDefault="003D325E" w:rsidP="00E75102">
            <w:pPr>
              <w:pStyle w:val="formulas"/>
              <w:jc w:val="center"/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</w:pPr>
            <w:r w:rsidRPr="003D325E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Excipiente qsp.............</w:t>
            </w:r>
            <w:r w:rsidR="00C24F62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..</w:t>
            </w:r>
            <w:r w:rsidRPr="003D325E">
              <w:rPr>
                <w:rFonts w:ascii="Swis721 Th BT" w:hAnsi="Swis721 Th BT"/>
                <w:b w:val="0"/>
                <w:bCs/>
                <w:color w:val="000000" w:themeColor="text1"/>
                <w:szCs w:val="23"/>
              </w:rPr>
              <w:t>............1 Cápsula</w:t>
            </w:r>
          </w:p>
        </w:tc>
      </w:tr>
    </w:tbl>
    <w:p w14:paraId="57C3A735" w14:textId="77777777" w:rsidR="003D325E" w:rsidRPr="003D325E" w:rsidRDefault="003D325E" w:rsidP="003D325E">
      <w:pPr>
        <w:pStyle w:val="formulas"/>
        <w:ind w:right="4535"/>
        <w:rPr>
          <w:rFonts w:ascii="Swis721 Th BT" w:hAnsi="Swis721 Th BT"/>
          <w:b w:val="0"/>
          <w:bCs/>
          <w:sz w:val="16"/>
          <w:szCs w:val="16"/>
        </w:rPr>
      </w:pPr>
      <w:r w:rsidRPr="003D325E">
        <w:rPr>
          <w:rFonts w:ascii="Swis721 Th BT" w:hAnsi="Swis721 Th BT"/>
          <w:b w:val="0"/>
          <w:bCs/>
          <w:sz w:val="16"/>
          <w:szCs w:val="16"/>
        </w:rPr>
        <w:t>Administrar 1 cápsula ao dia ou conforme orientação médica.</w:t>
      </w:r>
    </w:p>
    <w:p w14:paraId="07F28A2D" w14:textId="77777777" w:rsidR="003D325E" w:rsidRDefault="003D325E" w:rsidP="003D325E">
      <w:pPr>
        <w:pStyle w:val="Corpo"/>
        <w:ind w:right="3969"/>
        <w:jc w:val="left"/>
        <w:rPr>
          <w:sz w:val="16"/>
          <w:szCs w:val="16"/>
        </w:rPr>
      </w:pPr>
    </w:p>
    <w:p w14:paraId="7EABA5BA" w14:textId="77777777" w:rsidR="003D325E" w:rsidRDefault="003D325E" w:rsidP="003D325E">
      <w:pPr>
        <w:pStyle w:val="Corpo"/>
        <w:ind w:right="3969"/>
        <w:jc w:val="left"/>
        <w:rPr>
          <w:sz w:val="16"/>
          <w:szCs w:val="16"/>
        </w:rPr>
      </w:pPr>
    </w:p>
    <w:p w14:paraId="1A01D86B" w14:textId="77777777" w:rsidR="003D325E" w:rsidRPr="005E4DE1" w:rsidRDefault="003D325E" w:rsidP="005156CF">
      <w:pPr>
        <w:pStyle w:val="Corpo"/>
        <w:numPr>
          <w:ilvl w:val="0"/>
          <w:numId w:val="12"/>
        </w:numPr>
        <w:rPr>
          <w:noProof/>
          <w:szCs w:val="23"/>
          <w:lang w:eastAsia="pt-BR"/>
        </w:rPr>
      </w:pPr>
      <w:r w:rsidRPr="005E4DE1">
        <w:rPr>
          <w:noProof/>
          <w:szCs w:val="23"/>
          <w:lang w:eastAsia="pt-BR"/>
        </w:rPr>
        <w:t xml:space="preserve">Este estudo conduzido por Bousquet </w:t>
      </w:r>
      <w:r w:rsidRPr="005E4DE1">
        <w:rPr>
          <w:i/>
          <w:noProof/>
          <w:szCs w:val="23"/>
          <w:lang w:eastAsia="pt-BR"/>
        </w:rPr>
        <w:t>et al.</w:t>
      </w:r>
      <w:r w:rsidRPr="005E4DE1">
        <w:rPr>
          <w:noProof/>
          <w:szCs w:val="23"/>
          <w:lang w:eastAsia="pt-BR"/>
        </w:rPr>
        <w:t xml:space="preserve"> (2013) avaliou a eficácia e a segurança da desloratadina em pacientes com rinite alérgica persistente. De acordo com os resultados, o tratamento com a desloratadina (5 mg/dia) foi efetivo e segurona rinite alérgica persistente.</w:t>
      </w:r>
    </w:p>
    <w:p w14:paraId="66172AB6" w14:textId="524E85C9" w:rsidR="003D325E" w:rsidRDefault="003D325E" w:rsidP="00946302">
      <w:pPr>
        <w:pStyle w:val="Corpo"/>
        <w:spacing w:after="40"/>
        <w:rPr>
          <w:sz w:val="16"/>
          <w:szCs w:val="16"/>
        </w:rPr>
      </w:pPr>
    </w:p>
    <w:p w14:paraId="296F4178" w14:textId="2C2F5D14" w:rsidR="003D325E" w:rsidRDefault="003D325E" w:rsidP="00946302">
      <w:pPr>
        <w:pStyle w:val="Corpo"/>
        <w:spacing w:after="40"/>
        <w:rPr>
          <w:sz w:val="16"/>
          <w:szCs w:val="16"/>
        </w:rPr>
      </w:pPr>
    </w:p>
    <w:p w14:paraId="3012A2DB" w14:textId="0B5A4459" w:rsidR="003D325E" w:rsidRDefault="003D325E" w:rsidP="00946302">
      <w:pPr>
        <w:pStyle w:val="Corpo"/>
        <w:spacing w:after="40"/>
        <w:rPr>
          <w:sz w:val="16"/>
          <w:szCs w:val="16"/>
        </w:rPr>
      </w:pPr>
    </w:p>
    <w:p w14:paraId="1E08E5FB" w14:textId="39DE8823" w:rsidR="003D325E" w:rsidRDefault="003D325E" w:rsidP="00946302">
      <w:pPr>
        <w:pStyle w:val="Corpo"/>
        <w:spacing w:after="40"/>
        <w:rPr>
          <w:sz w:val="16"/>
          <w:szCs w:val="16"/>
        </w:rPr>
      </w:pPr>
    </w:p>
    <w:p w14:paraId="79EBED6D" w14:textId="6B007910" w:rsidR="003D325E" w:rsidRDefault="003D325E" w:rsidP="00946302">
      <w:pPr>
        <w:pStyle w:val="Corpo"/>
        <w:spacing w:after="40"/>
        <w:rPr>
          <w:sz w:val="16"/>
          <w:szCs w:val="16"/>
        </w:rPr>
      </w:pPr>
    </w:p>
    <w:p w14:paraId="0C314E6E" w14:textId="549E928B" w:rsidR="003D325E" w:rsidRDefault="003D325E" w:rsidP="00946302">
      <w:pPr>
        <w:pStyle w:val="Corpo"/>
        <w:spacing w:after="40"/>
        <w:rPr>
          <w:sz w:val="16"/>
          <w:szCs w:val="16"/>
        </w:rPr>
      </w:pPr>
    </w:p>
    <w:p w14:paraId="76905940" w14:textId="1ABCEA82" w:rsidR="003D325E" w:rsidRDefault="003D325E" w:rsidP="00946302">
      <w:pPr>
        <w:pStyle w:val="Corpo"/>
        <w:spacing w:after="40"/>
        <w:rPr>
          <w:sz w:val="16"/>
          <w:szCs w:val="16"/>
        </w:rPr>
      </w:pPr>
    </w:p>
    <w:p w14:paraId="5C7D3340" w14:textId="40BBF13F" w:rsidR="003D325E" w:rsidRDefault="00E17085" w:rsidP="00946302">
      <w:pPr>
        <w:pStyle w:val="Corpo"/>
        <w:spacing w:after="40"/>
        <w:rPr>
          <w:sz w:val="16"/>
          <w:szCs w:val="16"/>
        </w:rPr>
      </w:pPr>
      <w:r>
        <w:rPr>
          <w:noProof/>
          <w:lang w:eastAsia="pt-BR"/>
        </w:rPr>
        <w:lastRenderedPageBreak/>
        <w:drawing>
          <wp:anchor distT="0" distB="0" distL="114300" distR="114300" simplePos="0" relativeHeight="252818432" behindDoc="0" locked="0" layoutInCell="1" allowOverlap="1" wp14:anchorId="4DA9AC35" wp14:editId="03E0A4F3">
            <wp:simplePos x="0" y="0"/>
            <wp:positionH relativeFrom="margin">
              <wp:posOffset>-1431925</wp:posOffset>
            </wp:positionH>
            <wp:positionV relativeFrom="paragraph">
              <wp:posOffset>-1051634</wp:posOffset>
            </wp:positionV>
            <wp:extent cx="14560549" cy="7315200"/>
            <wp:effectExtent l="0" t="0" r="0" b="0"/>
            <wp:wrapNone/>
            <wp:docPr id="618" name="Imagem 6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Bacteria Lactobacillus, 3D illustration. Normal flora of small intestine, lactic acid bacteria. Probiotic bacterium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560549" cy="7315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55DA100" w14:textId="5CE2ACBA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1C4EA934" w14:textId="38D779A7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70ED5E13" w14:textId="285472BB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6E8E6E35" w14:textId="7CB0D57F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26FB66F1" w14:textId="6ED3A5B3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4888B41F" w14:textId="55B0CD28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7ABB5F87" w14:textId="080F20A7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47646C6D" w14:textId="4ECB57DF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69F6EFCF" w14:textId="3E0EA60C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5304F745" w14:textId="054FB0EA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5D42BAF7" w14:textId="34FA2B7F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7C63864B" w14:textId="711D2EBF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079755E4" w14:textId="51EC8A40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7A809DA7" w14:textId="4E9A1F82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09B7AE66" w14:textId="30762D7D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4740FF8A" w14:textId="5DF29AC6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3F288F12" w14:textId="249DE983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5913FD5C" w14:textId="280F2EEE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698831AE" w14:textId="45099088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1AFA98BC" w14:textId="0D5DC48E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614A2D7D" w14:textId="75BFED32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5EFBA0BB" w14:textId="765212A7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45A28003" w14:textId="0615C9F0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0CF09D4F" w14:textId="05CF9E1E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08F1A424" w14:textId="77777777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45E02320" w14:textId="5147D6C7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4C07755F" w14:textId="1DF9DCAE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1593D3F5" w14:textId="65145310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57C38838" w14:textId="6A620FB4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4F014A5A" w14:textId="3C17EDE8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7D0EA728" w14:textId="6A982BE2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6AD8804C" w14:textId="0188E5FB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7BEB77EA" w14:textId="5E57BDA0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67127DDC" w14:textId="065366DD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489DCDC7" w14:textId="1240C1BF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59558956" w14:textId="44BE97DB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3F335607" w14:textId="7093D665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7294CF6F" w14:textId="57A23C7B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05F711FB" w14:textId="3E58AB66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6AB43F6B" w14:textId="5E161661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10657A7B" w14:textId="2D89F5BB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153D5D58" w14:textId="77777777" w:rsidR="00520640" w:rsidRPr="00F14D5A" w:rsidRDefault="00520640" w:rsidP="007175CD">
      <w:pPr>
        <w:pStyle w:val="Ttulo1"/>
        <w:jc w:val="center"/>
      </w:pPr>
      <w:bookmarkStart w:id="50" w:name="_Toc36632355"/>
      <w:r>
        <w:t xml:space="preserve">Suplementação de Probióticos na Redução dos Sintomas da Rinite Alérgica e na </w:t>
      </w:r>
      <w:proofErr w:type="spellStart"/>
      <w:r>
        <w:t>Imunomodulação</w:t>
      </w:r>
      <w:bookmarkEnd w:id="50"/>
      <w:proofErr w:type="spellEnd"/>
    </w:p>
    <w:p w14:paraId="4685250A" w14:textId="77777777" w:rsidR="00520640" w:rsidRDefault="00520640" w:rsidP="00946302">
      <w:pPr>
        <w:pStyle w:val="Corpo"/>
        <w:spacing w:after="40"/>
        <w:rPr>
          <w:sz w:val="16"/>
          <w:szCs w:val="16"/>
        </w:rPr>
      </w:pPr>
    </w:p>
    <w:p w14:paraId="32FE1833" w14:textId="4EAC2D05" w:rsidR="003D325E" w:rsidRPr="00906DD1" w:rsidRDefault="00520640" w:rsidP="003D325E">
      <w:pPr>
        <w:pStyle w:val="Ttulo1"/>
        <w:jc w:val="center"/>
        <w:rPr>
          <w:sz w:val="54"/>
          <w:szCs w:val="22"/>
        </w:rPr>
      </w:pPr>
      <w:bookmarkStart w:id="51" w:name="_Toc36632356"/>
      <w:r w:rsidRPr="00906DD1">
        <w:rPr>
          <w:sz w:val="54"/>
          <w:szCs w:val="22"/>
        </w:rPr>
        <w:lastRenderedPageBreak/>
        <w:t xml:space="preserve">Introdução </w:t>
      </w:r>
      <w:r w:rsidR="007175CD" w:rsidRPr="00906DD1">
        <w:rPr>
          <w:sz w:val="54"/>
          <w:szCs w:val="22"/>
        </w:rPr>
        <w:t>à</w:t>
      </w:r>
      <w:r w:rsidR="00906DD1" w:rsidRPr="00906DD1">
        <w:rPr>
          <w:sz w:val="54"/>
          <w:szCs w:val="22"/>
        </w:rPr>
        <w:t xml:space="preserve"> </w:t>
      </w:r>
      <w:proofErr w:type="spellStart"/>
      <w:r w:rsidRPr="00906DD1">
        <w:rPr>
          <w:sz w:val="54"/>
          <w:szCs w:val="22"/>
        </w:rPr>
        <w:t>Probiotico</w:t>
      </w:r>
      <w:r w:rsidR="00AB4E47" w:rsidRPr="00906DD1">
        <w:rPr>
          <w:sz w:val="54"/>
          <w:szCs w:val="22"/>
        </w:rPr>
        <w:t>te</w:t>
      </w:r>
      <w:r w:rsidRPr="00906DD1">
        <w:rPr>
          <w:sz w:val="54"/>
          <w:szCs w:val="22"/>
        </w:rPr>
        <w:t>rapia</w:t>
      </w:r>
      <w:bookmarkEnd w:id="51"/>
      <w:proofErr w:type="spellEnd"/>
    </w:p>
    <w:p w14:paraId="107A515E" w14:textId="77777777" w:rsidR="00E75102" w:rsidRDefault="00E75102" w:rsidP="003D325E">
      <w:pPr>
        <w:pStyle w:val="Titulo"/>
        <w:rPr>
          <w:rFonts w:asciiTheme="minorHAnsi" w:hAnsiTheme="minorHAnsi" w:cstheme="minorHAnsi"/>
          <w:color w:val="auto"/>
          <w:sz w:val="24"/>
        </w:rPr>
      </w:pPr>
    </w:p>
    <w:p w14:paraId="48B8882C" w14:textId="2F3AAA34" w:rsidR="00E75102" w:rsidRPr="00E75102" w:rsidRDefault="00E75102" w:rsidP="00E75102">
      <w:pPr>
        <w:pStyle w:val="Corpo"/>
        <w:rPr>
          <w:noProof/>
          <w:szCs w:val="23"/>
          <w:lang w:eastAsia="pt-BR"/>
        </w:rPr>
      </w:pPr>
      <w:bookmarkStart w:id="52" w:name="_Hlk35959708"/>
      <w:r w:rsidRPr="00E75102">
        <w:rPr>
          <w:noProof/>
          <w:szCs w:val="23"/>
          <w:lang w:eastAsia="pt-BR"/>
        </w:rPr>
        <w:t xml:space="preserve">Os probióticos aumentam a resposta inespecífica e especifíca do hospedeiro (imunidade inata e adaptativa). Estão associados à inibição do crescimento e translocação de patógenos e ainda reduzem a probabilidade de infecção a partir de patógenos comuns como </w:t>
      </w:r>
      <w:r w:rsidRPr="00E75102">
        <w:rPr>
          <w:i/>
          <w:noProof/>
          <w:szCs w:val="23"/>
          <w:lang w:eastAsia="pt-BR"/>
        </w:rPr>
        <w:t>Salmonella</w:t>
      </w:r>
      <w:r w:rsidRPr="00E75102">
        <w:rPr>
          <w:noProof/>
          <w:szCs w:val="23"/>
          <w:lang w:eastAsia="pt-BR"/>
        </w:rPr>
        <w:t xml:space="preserve"> e </w:t>
      </w:r>
      <w:r w:rsidRPr="00E75102">
        <w:rPr>
          <w:i/>
          <w:noProof/>
          <w:szCs w:val="23"/>
          <w:lang w:eastAsia="pt-BR"/>
        </w:rPr>
        <w:t>Shigella</w:t>
      </w:r>
      <w:r w:rsidRPr="00E75102">
        <w:rPr>
          <w:noProof/>
          <w:szCs w:val="23"/>
          <w:lang w:eastAsia="pt-BR"/>
        </w:rPr>
        <w:t xml:space="preserve">. </w:t>
      </w:r>
    </w:p>
    <w:p w14:paraId="6A4CC8F6" w14:textId="77777777" w:rsidR="00E75102" w:rsidRPr="00E75102" w:rsidRDefault="00E75102" w:rsidP="00E75102">
      <w:pPr>
        <w:pStyle w:val="Corpo"/>
        <w:rPr>
          <w:noProof/>
          <w:szCs w:val="23"/>
          <w:lang w:eastAsia="pt-BR"/>
        </w:rPr>
      </w:pPr>
    </w:p>
    <w:p w14:paraId="1EC6826D" w14:textId="06B664FC" w:rsidR="00E75102" w:rsidRPr="00E75102" w:rsidRDefault="00E75102" w:rsidP="00E75102">
      <w:pPr>
        <w:pStyle w:val="Corpo"/>
        <w:rPr>
          <w:noProof/>
          <w:szCs w:val="23"/>
          <w:lang w:eastAsia="pt-BR"/>
        </w:rPr>
      </w:pPr>
      <w:r w:rsidRPr="00E75102">
        <w:rPr>
          <w:noProof/>
          <w:szCs w:val="23"/>
          <w:lang w:eastAsia="pt-BR"/>
        </w:rPr>
        <w:t>A probi</w:t>
      </w:r>
      <w:r w:rsidR="00906DD1">
        <w:rPr>
          <w:noProof/>
          <w:szCs w:val="23"/>
          <w:lang w:eastAsia="pt-BR"/>
        </w:rPr>
        <w:t>o</w:t>
      </w:r>
      <w:r w:rsidRPr="00E75102">
        <w:rPr>
          <w:noProof/>
          <w:szCs w:val="23"/>
          <w:lang w:eastAsia="pt-BR"/>
        </w:rPr>
        <w:t>ticoterapia tem demonstrado auxiliar no tratamento de doenças alérgicas, além de otimizar os efeitos das vacinas</w:t>
      </w:r>
      <w:r w:rsidR="008D0896">
        <w:rPr>
          <w:noProof/>
          <w:szCs w:val="23"/>
          <w:lang w:eastAsia="pt-BR"/>
        </w:rPr>
        <w:t>.</w:t>
      </w:r>
    </w:p>
    <w:p w14:paraId="40864925" w14:textId="77777777" w:rsidR="00E75102" w:rsidRPr="00E75102" w:rsidRDefault="00E75102" w:rsidP="00E75102">
      <w:pPr>
        <w:pStyle w:val="Corpo"/>
        <w:rPr>
          <w:noProof/>
          <w:szCs w:val="23"/>
          <w:lang w:eastAsia="pt-BR"/>
        </w:rPr>
      </w:pPr>
    </w:p>
    <w:p w14:paraId="7AB0D718" w14:textId="006C3582" w:rsidR="00E75102" w:rsidRPr="00E75102" w:rsidRDefault="00E75102" w:rsidP="00E75102">
      <w:pPr>
        <w:pStyle w:val="Corpo"/>
        <w:rPr>
          <w:noProof/>
          <w:szCs w:val="23"/>
          <w:lang w:eastAsia="pt-BR"/>
        </w:rPr>
      </w:pPr>
      <w:r w:rsidRPr="00E75102">
        <w:rPr>
          <w:noProof/>
          <w:szCs w:val="23"/>
          <w:lang w:eastAsia="pt-BR"/>
        </w:rPr>
        <w:t>A terapia com probióticos pré e pós-natal t</w:t>
      </w:r>
      <w:r w:rsidR="00906DD1">
        <w:rPr>
          <w:noProof/>
          <w:szCs w:val="23"/>
          <w:lang w:eastAsia="pt-BR"/>
        </w:rPr>
        <w:t>e</w:t>
      </w:r>
      <w:r w:rsidRPr="00E75102">
        <w:rPr>
          <w:noProof/>
          <w:szCs w:val="23"/>
          <w:lang w:eastAsia="pt-BR"/>
        </w:rPr>
        <w:t>m demonstrado benefícios em crianças com alto risco de desenvolver atopia. Segundo estudos, a terapia promove redução significativa da prevalência de dermatite atópica, sendo o mecanismo baseado na regulação das respostas TH1 e TH2.</w:t>
      </w:r>
    </w:p>
    <w:p w14:paraId="6D38BEEF" w14:textId="77777777" w:rsidR="00E75102" w:rsidRPr="00E75102" w:rsidRDefault="00E75102" w:rsidP="00E75102">
      <w:pPr>
        <w:pStyle w:val="Corpo"/>
        <w:rPr>
          <w:noProof/>
          <w:szCs w:val="23"/>
          <w:lang w:eastAsia="pt-BR"/>
        </w:rPr>
      </w:pPr>
    </w:p>
    <w:p w14:paraId="3501C38C" w14:textId="7C95A2A9" w:rsidR="00E75102" w:rsidRPr="00E75102" w:rsidRDefault="00E75102" w:rsidP="00E75102">
      <w:pPr>
        <w:pStyle w:val="Corpo"/>
        <w:rPr>
          <w:noProof/>
          <w:szCs w:val="23"/>
          <w:lang w:eastAsia="pt-BR"/>
        </w:rPr>
      </w:pPr>
      <w:r w:rsidRPr="00E75102">
        <w:rPr>
          <w:noProof/>
          <w:szCs w:val="23"/>
          <w:lang w:eastAsia="pt-BR"/>
        </w:rPr>
        <w:t xml:space="preserve">Em um estudo duplo-cego, placebo-controlado e randomizado, o uso de probióticos pode prevenir reações alérgicas. Neste estudo, mulheres grávidas receberam durante quatro semanas antes do parto </w:t>
      </w:r>
      <w:r w:rsidRPr="00E75102">
        <w:rPr>
          <w:i/>
          <w:noProof/>
          <w:szCs w:val="23"/>
          <w:lang w:eastAsia="pt-BR"/>
        </w:rPr>
        <w:t xml:space="preserve">Lactobacillus rhamnosus </w:t>
      </w:r>
      <w:r w:rsidRPr="00E75102">
        <w:rPr>
          <w:noProof/>
          <w:szCs w:val="23"/>
          <w:lang w:eastAsia="pt-BR"/>
        </w:rPr>
        <w:t>e as crianças recém-nascidas com alto risco de alergia receberam a terapia durante seis meses. De acordo com os resultados, a suplementação promoveu uma redução significativa da doença atópica precoce.</w:t>
      </w:r>
    </w:p>
    <w:p w14:paraId="1FB79AEB" w14:textId="77777777" w:rsidR="00E75102" w:rsidRPr="00E75102" w:rsidRDefault="00E75102" w:rsidP="00E75102">
      <w:pPr>
        <w:pStyle w:val="Corpo"/>
        <w:rPr>
          <w:noProof/>
          <w:szCs w:val="23"/>
          <w:lang w:eastAsia="pt-BR"/>
        </w:rPr>
      </w:pPr>
    </w:p>
    <w:p w14:paraId="61BEE0AB" w14:textId="77777777" w:rsidR="00E75102" w:rsidRPr="00E75102" w:rsidRDefault="00E75102" w:rsidP="00E75102">
      <w:pPr>
        <w:pStyle w:val="Corpo"/>
        <w:rPr>
          <w:noProof/>
          <w:szCs w:val="23"/>
          <w:lang w:eastAsia="pt-BR"/>
        </w:rPr>
      </w:pPr>
      <w:r w:rsidRPr="00E75102">
        <w:rPr>
          <w:noProof/>
          <w:szCs w:val="23"/>
          <w:lang w:eastAsia="pt-BR"/>
        </w:rPr>
        <w:t xml:space="preserve">Probióticos também podem ser eficazes na melhora da imunidade em crianças portadoras do vírus HIV. Segundo estudo conduzido por Trois </w:t>
      </w:r>
      <w:r w:rsidRPr="00E75102">
        <w:rPr>
          <w:i/>
          <w:noProof/>
          <w:szCs w:val="23"/>
          <w:lang w:eastAsia="pt-BR"/>
        </w:rPr>
        <w:t>et al.</w:t>
      </w:r>
      <w:r w:rsidRPr="00E75102">
        <w:rPr>
          <w:noProof/>
          <w:szCs w:val="23"/>
          <w:lang w:eastAsia="pt-BR"/>
        </w:rPr>
        <w:t xml:space="preserve"> (2008), a terapia com probióticos </w:t>
      </w:r>
      <w:r w:rsidRPr="00E75102">
        <w:rPr>
          <w:i/>
          <w:noProof/>
          <w:szCs w:val="23"/>
          <w:lang w:eastAsia="pt-BR"/>
        </w:rPr>
        <w:t>Bifidobacterium bifidum</w:t>
      </w:r>
      <w:r w:rsidRPr="00E75102">
        <w:rPr>
          <w:noProof/>
          <w:szCs w:val="23"/>
          <w:lang w:eastAsia="pt-BR"/>
        </w:rPr>
        <w:t xml:space="preserve"> e </w:t>
      </w:r>
      <w:r w:rsidRPr="00E75102">
        <w:rPr>
          <w:i/>
          <w:noProof/>
          <w:szCs w:val="23"/>
          <w:lang w:eastAsia="pt-BR"/>
        </w:rPr>
        <w:t>Streptococcus thermophilus</w:t>
      </w:r>
      <w:r w:rsidRPr="00E75102">
        <w:rPr>
          <w:noProof/>
          <w:szCs w:val="23"/>
          <w:lang w:eastAsia="pt-BR"/>
        </w:rPr>
        <w:t>, 2,5 x 10</w:t>
      </w:r>
      <w:r w:rsidRPr="00E75102">
        <w:rPr>
          <w:noProof/>
          <w:szCs w:val="23"/>
          <w:vertAlign w:val="superscript"/>
          <w:lang w:eastAsia="pt-BR"/>
        </w:rPr>
        <w:t>10</w:t>
      </w:r>
      <w:r w:rsidRPr="00E75102">
        <w:rPr>
          <w:noProof/>
          <w:szCs w:val="23"/>
          <w:lang w:eastAsia="pt-BR"/>
        </w:rPr>
        <w:t xml:space="preserve"> UFC ao dia, por 2 meses, melhorou a resposta imune mediada pelos linfócitos T CD4</w:t>
      </w:r>
      <w:r w:rsidRPr="00E75102">
        <w:rPr>
          <w:noProof/>
          <w:szCs w:val="23"/>
          <w:vertAlign w:val="superscript"/>
          <w:lang w:eastAsia="pt-BR"/>
        </w:rPr>
        <w:t xml:space="preserve">+ </w:t>
      </w:r>
      <w:r w:rsidRPr="00E75102">
        <w:rPr>
          <w:noProof/>
          <w:szCs w:val="23"/>
          <w:lang w:eastAsia="pt-BR"/>
        </w:rPr>
        <w:t xml:space="preserve">e também reduziu os episódios de diarreia. </w:t>
      </w:r>
    </w:p>
    <w:p w14:paraId="72BDDBE8" w14:textId="77777777" w:rsidR="00E75102" w:rsidRPr="00E75102" w:rsidRDefault="00E75102" w:rsidP="00E75102">
      <w:pPr>
        <w:pStyle w:val="Corpo"/>
        <w:rPr>
          <w:b/>
          <w:noProof/>
          <w:szCs w:val="23"/>
          <w:lang w:eastAsia="pt-BR"/>
        </w:rPr>
      </w:pPr>
    </w:p>
    <w:bookmarkEnd w:id="52"/>
    <w:p w14:paraId="65F9EC0D" w14:textId="4E8B032C" w:rsidR="00E75102" w:rsidRDefault="00E75102" w:rsidP="003D325E">
      <w:pPr>
        <w:pStyle w:val="Titulo"/>
        <w:rPr>
          <w:rFonts w:asciiTheme="minorHAnsi" w:hAnsiTheme="minorHAnsi" w:cstheme="minorHAnsi"/>
          <w:color w:val="auto"/>
          <w:sz w:val="24"/>
        </w:rPr>
      </w:pPr>
    </w:p>
    <w:p w14:paraId="4605A0CD" w14:textId="60F6BA67" w:rsidR="00E17085" w:rsidRDefault="00E17085" w:rsidP="003D325E">
      <w:pPr>
        <w:pStyle w:val="Titulo"/>
        <w:rPr>
          <w:rFonts w:asciiTheme="minorHAnsi" w:hAnsiTheme="minorHAnsi" w:cstheme="minorHAnsi"/>
          <w:color w:val="auto"/>
          <w:sz w:val="24"/>
        </w:rPr>
      </w:pPr>
    </w:p>
    <w:p w14:paraId="7459EAC4" w14:textId="4957CDBB" w:rsidR="00E17085" w:rsidRDefault="00E17085" w:rsidP="003D325E">
      <w:pPr>
        <w:pStyle w:val="Titulo"/>
        <w:rPr>
          <w:rFonts w:asciiTheme="minorHAnsi" w:hAnsiTheme="minorHAnsi" w:cstheme="minorHAnsi"/>
          <w:color w:val="auto"/>
          <w:sz w:val="24"/>
        </w:rPr>
      </w:pPr>
    </w:p>
    <w:p w14:paraId="487C6CDA" w14:textId="4D0B9DCF" w:rsidR="00E17085" w:rsidRDefault="00E17085" w:rsidP="003D325E">
      <w:pPr>
        <w:pStyle w:val="Titulo"/>
        <w:rPr>
          <w:rFonts w:asciiTheme="minorHAnsi" w:hAnsiTheme="minorHAnsi" w:cstheme="minorHAnsi"/>
          <w:color w:val="auto"/>
          <w:sz w:val="24"/>
        </w:rPr>
      </w:pPr>
    </w:p>
    <w:p w14:paraId="51B1E93D" w14:textId="58F1970A" w:rsidR="00E17085" w:rsidRDefault="00E17085" w:rsidP="003D325E">
      <w:pPr>
        <w:pStyle w:val="Titulo"/>
        <w:rPr>
          <w:rFonts w:asciiTheme="minorHAnsi" w:hAnsiTheme="minorHAnsi" w:cstheme="minorHAnsi"/>
          <w:color w:val="auto"/>
          <w:sz w:val="24"/>
        </w:rPr>
      </w:pPr>
    </w:p>
    <w:p w14:paraId="473C3AC4" w14:textId="441E1B12" w:rsidR="00E17085" w:rsidRDefault="00E17085" w:rsidP="003D325E">
      <w:pPr>
        <w:pStyle w:val="Titulo"/>
        <w:rPr>
          <w:rFonts w:asciiTheme="minorHAnsi" w:hAnsiTheme="minorHAnsi" w:cstheme="minorHAnsi"/>
          <w:color w:val="auto"/>
          <w:sz w:val="24"/>
        </w:rPr>
      </w:pPr>
    </w:p>
    <w:p w14:paraId="52015F59" w14:textId="0B57673F" w:rsidR="00E17085" w:rsidRDefault="00E17085" w:rsidP="003D325E">
      <w:pPr>
        <w:pStyle w:val="Titulo"/>
        <w:rPr>
          <w:rFonts w:asciiTheme="minorHAnsi" w:hAnsiTheme="minorHAnsi" w:cstheme="minorHAnsi"/>
          <w:color w:val="auto"/>
          <w:sz w:val="24"/>
        </w:rPr>
      </w:pPr>
    </w:p>
    <w:p w14:paraId="33208672" w14:textId="77777777" w:rsidR="00E17085" w:rsidRDefault="00E17085" w:rsidP="003D325E">
      <w:pPr>
        <w:pStyle w:val="Titulo"/>
        <w:rPr>
          <w:rFonts w:asciiTheme="minorHAnsi" w:hAnsiTheme="minorHAnsi" w:cstheme="minorHAnsi"/>
          <w:color w:val="auto"/>
          <w:sz w:val="24"/>
        </w:rPr>
      </w:pPr>
    </w:p>
    <w:p w14:paraId="0D6B7138" w14:textId="77D35C87" w:rsidR="008D0896" w:rsidRPr="00F14D5A" w:rsidRDefault="008D0896" w:rsidP="008D0896">
      <w:pPr>
        <w:pStyle w:val="Ttulo1"/>
        <w:jc w:val="center"/>
      </w:pPr>
      <w:bookmarkStart w:id="53" w:name="_Toc36632357"/>
      <w:r>
        <w:lastRenderedPageBreak/>
        <w:t>Microbiota Intestinal X Resposta Imunológica</w:t>
      </w:r>
      <w:bookmarkEnd w:id="53"/>
    </w:p>
    <w:p w14:paraId="7BF3C032" w14:textId="77777777" w:rsidR="008D0896" w:rsidRDefault="008D0896" w:rsidP="003D325E">
      <w:pPr>
        <w:pStyle w:val="Titulo"/>
        <w:rPr>
          <w:rFonts w:asciiTheme="minorHAnsi" w:hAnsiTheme="minorHAnsi" w:cstheme="minorHAnsi"/>
          <w:color w:val="auto"/>
          <w:sz w:val="24"/>
        </w:rPr>
      </w:pPr>
    </w:p>
    <w:p w14:paraId="2E2F0519" w14:textId="77777777" w:rsidR="008D0896" w:rsidRPr="00775B48" w:rsidRDefault="008D0896" w:rsidP="008D0896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5CE35D08" w14:textId="53ED60B0" w:rsidR="008D0896" w:rsidRPr="00775B48" w:rsidRDefault="008D0896" w:rsidP="008D0896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  <w:r w:rsidRPr="00775B48">
        <w:rPr>
          <w:rFonts w:ascii="Swis721 Th BT" w:hAnsi="Swis721 Th BT" w:cs="Arial"/>
          <w:sz w:val="25"/>
          <w:szCs w:val="25"/>
          <w:shd w:val="clear" w:color="auto" w:fill="FFFFFF"/>
        </w:rPr>
        <w:t xml:space="preserve">Recentes descobertas sobre o desenvolvimento da microbiota intestinal no início e </w:t>
      </w:r>
      <w:r>
        <w:rPr>
          <w:rFonts w:ascii="Swis721 Th BT" w:hAnsi="Swis721 Th BT" w:cs="Arial"/>
          <w:sz w:val="25"/>
          <w:szCs w:val="25"/>
          <w:shd w:val="clear" w:color="auto" w:fill="FFFFFF"/>
        </w:rPr>
        <w:t>n</w:t>
      </w:r>
      <w:r w:rsidRPr="00775B48">
        <w:rPr>
          <w:rFonts w:ascii="Swis721 Th BT" w:hAnsi="Swis721 Th BT" w:cs="Arial"/>
          <w:sz w:val="25"/>
          <w:szCs w:val="25"/>
          <w:shd w:val="clear" w:color="auto" w:fill="FFFFFF"/>
        </w:rPr>
        <w:t>o equilíbrio da resposta imunológica em longo prazo aumentaram o interesse em pesquisas para elucidar os mecanismos envolvidos nesse processo. Estudos têm avaliado os benefícios do uso de probióticos na prevenção e no tratamento da alergia, decorrentes da melhoria da microbiota intestinal (</w:t>
      </w:r>
      <w:proofErr w:type="spellStart"/>
      <w:r w:rsidRPr="00775B48">
        <w:rPr>
          <w:rFonts w:ascii="Swis721 Th BT" w:hAnsi="Swis721 Th BT" w:cs="Arial"/>
          <w:sz w:val="25"/>
          <w:szCs w:val="25"/>
          <w:shd w:val="clear" w:color="auto" w:fill="FFFFFF"/>
        </w:rPr>
        <w:t>Savilahti</w:t>
      </w:r>
      <w:proofErr w:type="spellEnd"/>
      <w:r w:rsidRPr="00775B48">
        <w:rPr>
          <w:rFonts w:ascii="Swis721 Th BT" w:hAnsi="Swis721 Th BT" w:cs="Arial"/>
          <w:sz w:val="25"/>
          <w:szCs w:val="25"/>
          <w:shd w:val="clear" w:color="auto" w:fill="FFFFFF"/>
        </w:rPr>
        <w:t>, 2011).</w:t>
      </w:r>
    </w:p>
    <w:p w14:paraId="1974EAA7" w14:textId="54A32F94" w:rsidR="008D0896" w:rsidRPr="00775B48" w:rsidRDefault="00E17085" w:rsidP="008D0896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  <w:r>
        <w:rPr>
          <w:rFonts w:ascii="Swis721 Th BT" w:hAnsi="Swis721 Th BT" w:cs="Arial"/>
          <w:noProof/>
          <w:sz w:val="25"/>
          <w:szCs w:val="25"/>
        </w:rPr>
        <mc:AlternateContent>
          <mc:Choice Requires="wps">
            <w:drawing>
              <wp:anchor distT="0" distB="0" distL="114300" distR="114300" simplePos="0" relativeHeight="252758016" behindDoc="0" locked="0" layoutInCell="1" allowOverlap="1" wp14:anchorId="5D7B367B" wp14:editId="6A12BE8E">
                <wp:simplePos x="0" y="0"/>
                <wp:positionH relativeFrom="margin">
                  <wp:posOffset>31296</wp:posOffset>
                </wp:positionH>
                <wp:positionV relativeFrom="paragraph">
                  <wp:posOffset>168580</wp:posOffset>
                </wp:positionV>
                <wp:extent cx="5372100" cy="1104405"/>
                <wp:effectExtent l="0" t="0" r="19050" b="19685"/>
                <wp:wrapNone/>
                <wp:docPr id="489" name="Text Box 7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110440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12700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  <a:effectLst/>
                      </wps:spPr>
                      <wps:txbx>
                        <w:txbxContent>
                          <w:p w14:paraId="03D4A4DA" w14:textId="77777777" w:rsidR="00D651CA" w:rsidRPr="00881080" w:rsidRDefault="00D651CA" w:rsidP="008D0896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i/>
                                <w:sz w:val="6"/>
                                <w:szCs w:val="6"/>
                              </w:rPr>
                            </w:pPr>
                          </w:p>
                          <w:p w14:paraId="0FC4FA18" w14:textId="77777777" w:rsidR="00D651CA" w:rsidRPr="008D0896" w:rsidRDefault="00D651CA" w:rsidP="008D0896">
                            <w:pPr>
                              <w:pStyle w:val="Corpo"/>
                              <w:jc w:val="center"/>
                              <w:rPr>
                                <w:b/>
                                <w:color w:val="FFFFFF" w:themeColor="background1"/>
                                <w:sz w:val="24"/>
                              </w:rPr>
                            </w:pPr>
                            <w:r w:rsidRPr="008D0896">
                              <w:rPr>
                                <w:b/>
                                <w:color w:val="FFFFFF" w:themeColor="background1"/>
                                <w:sz w:val="24"/>
                              </w:rPr>
                              <w:t>Os mecanismos exatos pelos quais os probióticos agem não estão completamente elucidados, porém sugere-se que sua ação esteja relacionada à modulação da microbiota intestinal, além da melhora da barreira mucosa intestinal, impedindo a passagem dos antígenos para a corrente sanguínea (</w:t>
                            </w:r>
                            <w:proofErr w:type="spellStart"/>
                            <w:r w:rsidRPr="008D0896">
                              <w:rPr>
                                <w:b/>
                                <w:color w:val="FFFFFF" w:themeColor="background1"/>
                                <w:sz w:val="24"/>
                              </w:rPr>
                              <w:t>Savilahti</w:t>
                            </w:r>
                            <w:proofErr w:type="spellEnd"/>
                            <w:r w:rsidRPr="008D0896">
                              <w:rPr>
                                <w:b/>
                                <w:color w:val="FFFFFF" w:themeColor="background1"/>
                                <w:sz w:val="24"/>
                              </w:rPr>
                              <w:t>, 2011)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D7B367B" id="Text Box 728" o:spid="_x0000_s1089" type="#_x0000_t202" style="position:absolute;left:0;text-align:left;margin-left:2.45pt;margin-top:13.25pt;width:423pt;height:86.95pt;z-index:25275801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" fillcolor="#0070c0" strokecolor="#0070c0" strokeweight="1pt">
                <v:textbox>
                  <w:txbxContent>
                    <w:p w14:paraId="03D4A4DA" w14:textId="77777777" w:rsidR="00D651CA" w:rsidRPr="00881080" w:rsidRDefault="00D651CA" w:rsidP="008D0896">
                      <w:pPr>
                        <w:spacing w:after="0" w:line="240" w:lineRule="auto"/>
                        <w:jc w:val="center"/>
                        <w:rPr>
                          <w:b/>
                          <w:i/>
                          <w:sz w:val="6"/>
                          <w:szCs w:val="6"/>
                        </w:rPr>
                      </w:pPr>
                    </w:p>
                    <w:p w14:paraId="0FC4FA18" w14:textId="77777777" w:rsidR="00D651CA" w:rsidRPr="008D0896" w:rsidRDefault="00D651CA" w:rsidP="008D0896">
                      <w:pPr>
                        <w:pStyle w:val="Corpo"/>
                        <w:jc w:val="center"/>
                        <w:rPr>
                          <w:b/>
                          <w:color w:val="FFFFFF" w:themeColor="background1"/>
                          <w:sz w:val="24"/>
                        </w:rPr>
                      </w:pPr>
                      <w:r w:rsidRPr="008D0896">
                        <w:rPr>
                          <w:b/>
                          <w:color w:val="FFFFFF" w:themeColor="background1"/>
                          <w:sz w:val="24"/>
                        </w:rPr>
                        <w:t>Os mecanismos exatos pelos quais os probióticos agem não estão completamente elucidados, porém sugere-se que sua ação esteja relacionada à modulação da microbiota intestinal, além da melhora da barreira mucosa intestinal, impedindo a passagem dos antígenos para a corrente sanguínea (</w:t>
                      </w:r>
                      <w:proofErr w:type="spellStart"/>
                      <w:r w:rsidRPr="008D0896">
                        <w:rPr>
                          <w:b/>
                          <w:color w:val="FFFFFF" w:themeColor="background1"/>
                          <w:sz w:val="24"/>
                        </w:rPr>
                        <w:t>Savilahti</w:t>
                      </w:r>
                      <w:proofErr w:type="spellEnd"/>
                      <w:r w:rsidRPr="008D0896">
                        <w:rPr>
                          <w:b/>
                          <w:color w:val="FFFFFF" w:themeColor="background1"/>
                          <w:sz w:val="24"/>
                        </w:rPr>
                        <w:t>, 2011).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355ACDFA" w14:textId="5E5E1761" w:rsidR="008D0896" w:rsidRPr="00775B48" w:rsidRDefault="008D0896" w:rsidP="008D0896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779CCA55" w14:textId="56015E36" w:rsidR="008D0896" w:rsidRPr="00775B48" w:rsidRDefault="008D0896" w:rsidP="008D0896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550B08E7" w14:textId="77777777" w:rsidR="008D0896" w:rsidRPr="00775B48" w:rsidRDefault="008D0896" w:rsidP="008D0896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236160A8" w14:textId="77777777" w:rsidR="008D0896" w:rsidRPr="00775B48" w:rsidRDefault="008D0896" w:rsidP="008D0896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69C5E598" w14:textId="592E7449" w:rsidR="008D0896" w:rsidRPr="00775B48" w:rsidRDefault="008D0896" w:rsidP="008D0896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465D6CD3" w14:textId="77777777" w:rsidR="008D0896" w:rsidRPr="00775B48" w:rsidRDefault="008D0896" w:rsidP="008D0896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6764B2C4" w14:textId="19E1EB9A" w:rsidR="00E17085" w:rsidRDefault="00E17085" w:rsidP="008D0896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50A25611" w14:textId="35E9DA33" w:rsidR="008D0896" w:rsidRDefault="008D0896" w:rsidP="008D0896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  <w:r w:rsidRPr="00775B48">
        <w:rPr>
          <w:rFonts w:ascii="Swis721 Th BT" w:hAnsi="Swis721 Th BT" w:cs="Arial"/>
          <w:sz w:val="25"/>
          <w:szCs w:val="25"/>
          <w:shd w:val="clear" w:color="auto" w:fill="FFFFFF"/>
        </w:rPr>
        <w:t>O sistema imunológico funcional possui diferentes linhagens de linfócitos T auxiliares que mantêm seu equilíbrio. Estudos apontam que alterações indesejáveis na microbiota intestinal pode</w:t>
      </w:r>
      <w:r>
        <w:rPr>
          <w:rFonts w:ascii="Swis721 Th BT" w:hAnsi="Swis721 Th BT" w:cs="Arial"/>
          <w:sz w:val="25"/>
          <w:szCs w:val="25"/>
          <w:shd w:val="clear" w:color="auto" w:fill="FFFFFF"/>
        </w:rPr>
        <w:t>m</w:t>
      </w:r>
      <w:r w:rsidRPr="00775B48">
        <w:rPr>
          <w:rFonts w:ascii="Swis721 Th BT" w:hAnsi="Swis721 Th BT" w:cs="Arial"/>
          <w:sz w:val="25"/>
          <w:szCs w:val="25"/>
          <w:shd w:val="clear" w:color="auto" w:fill="FFFFFF"/>
        </w:rPr>
        <w:t xml:space="preserve"> causar um predomínio das linhagens de Células T </w:t>
      </w:r>
      <w:proofErr w:type="spellStart"/>
      <w:r w:rsidRPr="00775B48">
        <w:rPr>
          <w:rFonts w:ascii="Swis721 Th BT" w:hAnsi="Swis721 Th BT" w:cs="Arial"/>
          <w:sz w:val="25"/>
          <w:szCs w:val="25"/>
          <w:shd w:val="clear" w:color="auto" w:fill="FFFFFF"/>
        </w:rPr>
        <w:t>helper</w:t>
      </w:r>
      <w:proofErr w:type="spellEnd"/>
      <w:r w:rsidRPr="00775B48">
        <w:rPr>
          <w:rFonts w:ascii="Swis721 Th BT" w:hAnsi="Swis721 Th BT" w:cs="Arial"/>
          <w:sz w:val="25"/>
          <w:szCs w:val="25"/>
          <w:shd w:val="clear" w:color="auto" w:fill="FFFFFF"/>
        </w:rPr>
        <w:t xml:space="preserve"> 2 sobre as T </w:t>
      </w:r>
      <w:proofErr w:type="spellStart"/>
      <w:r w:rsidRPr="00775B48">
        <w:rPr>
          <w:rFonts w:ascii="Swis721 Th BT" w:hAnsi="Swis721 Th BT" w:cs="Arial"/>
          <w:sz w:val="25"/>
          <w:szCs w:val="25"/>
          <w:shd w:val="clear" w:color="auto" w:fill="FFFFFF"/>
        </w:rPr>
        <w:t>helper</w:t>
      </w:r>
      <w:proofErr w:type="spellEnd"/>
      <w:r w:rsidRPr="00775B48">
        <w:rPr>
          <w:rFonts w:ascii="Swis721 Th BT" w:hAnsi="Swis721 Th BT" w:cs="Arial"/>
          <w:sz w:val="25"/>
          <w:szCs w:val="25"/>
          <w:shd w:val="clear" w:color="auto" w:fill="FFFFFF"/>
        </w:rPr>
        <w:t xml:space="preserve"> 1.</w:t>
      </w:r>
    </w:p>
    <w:p w14:paraId="0D9D0988" w14:textId="77777777" w:rsidR="008D0896" w:rsidRDefault="008D0896" w:rsidP="008D0896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0924A283" w14:textId="127650E5" w:rsidR="008D0896" w:rsidRPr="00775B48" w:rsidRDefault="008D0896" w:rsidP="008D0896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  <w:r w:rsidRPr="00775B48">
        <w:rPr>
          <w:rFonts w:ascii="Swis721 Th BT" w:hAnsi="Swis721 Th BT" w:cs="Arial"/>
          <w:sz w:val="25"/>
          <w:szCs w:val="25"/>
          <w:shd w:val="clear" w:color="auto" w:fill="FFFFFF"/>
        </w:rPr>
        <w:t xml:space="preserve">A linhagem T </w:t>
      </w:r>
      <w:proofErr w:type="spellStart"/>
      <w:r w:rsidRPr="00775B48">
        <w:rPr>
          <w:rFonts w:ascii="Swis721 Th BT" w:hAnsi="Swis721 Th BT" w:cs="Arial"/>
          <w:sz w:val="25"/>
          <w:szCs w:val="25"/>
          <w:shd w:val="clear" w:color="auto" w:fill="FFFFFF"/>
        </w:rPr>
        <w:t>helper</w:t>
      </w:r>
      <w:proofErr w:type="spellEnd"/>
      <w:r w:rsidRPr="00775B48">
        <w:rPr>
          <w:rFonts w:ascii="Swis721 Th BT" w:hAnsi="Swis721 Th BT" w:cs="Arial"/>
          <w:sz w:val="25"/>
          <w:szCs w:val="25"/>
          <w:shd w:val="clear" w:color="auto" w:fill="FFFFFF"/>
        </w:rPr>
        <w:t xml:space="preserve"> </w:t>
      </w:r>
      <w:proofErr w:type="gramStart"/>
      <w:r w:rsidRPr="00775B48">
        <w:rPr>
          <w:rFonts w:ascii="Swis721 Th BT" w:hAnsi="Swis721 Th BT" w:cs="Arial"/>
          <w:sz w:val="25"/>
          <w:szCs w:val="25"/>
          <w:shd w:val="clear" w:color="auto" w:fill="FFFFFF"/>
        </w:rPr>
        <w:t>2 secreta</w:t>
      </w:r>
      <w:proofErr w:type="gramEnd"/>
      <w:r w:rsidRPr="00775B48">
        <w:rPr>
          <w:rFonts w:ascii="Swis721 Th BT" w:hAnsi="Swis721 Th BT" w:cs="Arial"/>
          <w:sz w:val="25"/>
          <w:szCs w:val="25"/>
          <w:shd w:val="clear" w:color="auto" w:fill="FFFFFF"/>
        </w:rPr>
        <w:t xml:space="preserve"> IL-4, IL-5, IL-10, IL-13, que estimulam células que participam da reação alérgica, como linfócitos B secretores de IgE, mastócitos e eosinófilos (</w:t>
      </w:r>
      <w:proofErr w:type="spellStart"/>
      <w:r w:rsidRPr="00775B48">
        <w:rPr>
          <w:rFonts w:ascii="Swis721 Th BT" w:hAnsi="Swis721 Th BT" w:cs="Arial"/>
          <w:sz w:val="25"/>
          <w:szCs w:val="25"/>
          <w:shd w:val="clear" w:color="auto" w:fill="FFFFFF"/>
        </w:rPr>
        <w:t>Savilahti</w:t>
      </w:r>
      <w:proofErr w:type="spellEnd"/>
      <w:r w:rsidRPr="00775B48">
        <w:rPr>
          <w:rFonts w:ascii="Swis721 Th BT" w:hAnsi="Swis721 Th BT" w:cs="Arial"/>
          <w:sz w:val="25"/>
          <w:szCs w:val="25"/>
          <w:shd w:val="clear" w:color="auto" w:fill="FFFFFF"/>
        </w:rPr>
        <w:t>, 2011).</w:t>
      </w:r>
    </w:p>
    <w:p w14:paraId="68F04C0F" w14:textId="77777777" w:rsidR="00E17085" w:rsidRDefault="00E17085" w:rsidP="008D0896">
      <w:pPr>
        <w:pStyle w:val="Subtitulocorpo"/>
        <w:jc w:val="left"/>
        <w:rPr>
          <w:color w:val="339966"/>
          <w:sz w:val="24"/>
          <w:szCs w:val="24"/>
          <w:shd w:val="clear" w:color="auto" w:fill="FFFFFF"/>
        </w:rPr>
      </w:pPr>
    </w:p>
    <w:p w14:paraId="32DFF234" w14:textId="77777777" w:rsidR="00E17085" w:rsidRDefault="00E17085" w:rsidP="008D0896">
      <w:pPr>
        <w:pStyle w:val="Subtitulocorpo"/>
        <w:jc w:val="left"/>
        <w:rPr>
          <w:color w:val="339966"/>
          <w:sz w:val="24"/>
          <w:szCs w:val="24"/>
          <w:shd w:val="clear" w:color="auto" w:fill="FFFFFF"/>
        </w:rPr>
      </w:pPr>
    </w:p>
    <w:p w14:paraId="45FCB249" w14:textId="65A2D55B" w:rsidR="008D0896" w:rsidRPr="008D0896" w:rsidRDefault="008D0896" w:rsidP="008D0896">
      <w:pPr>
        <w:pStyle w:val="Subtitulocorpo"/>
        <w:jc w:val="left"/>
        <w:rPr>
          <w:color w:val="339966"/>
          <w:sz w:val="24"/>
          <w:szCs w:val="24"/>
          <w:shd w:val="clear" w:color="auto" w:fill="FFFFFF"/>
        </w:rPr>
      </w:pPr>
      <w:r w:rsidRPr="008D0896">
        <w:rPr>
          <w:color w:val="339966"/>
          <w:sz w:val="24"/>
          <w:szCs w:val="24"/>
          <w:shd w:val="clear" w:color="auto" w:fill="FFFFFF"/>
        </w:rPr>
        <w:t xml:space="preserve">Mecanismos de Ação dos Probióticos na Alergia </w:t>
      </w:r>
    </w:p>
    <w:p w14:paraId="0A507DCE" w14:textId="77777777" w:rsidR="008D0896" w:rsidRPr="00775B48" w:rsidRDefault="008D0896" w:rsidP="008D0896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4CF6EECC" w14:textId="77777777" w:rsidR="008D0896" w:rsidRPr="00775B48" w:rsidRDefault="008D0896" w:rsidP="008D0896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  <w:r w:rsidRPr="00775B48">
        <w:rPr>
          <w:rFonts w:ascii="Swis721 Th BT" w:hAnsi="Swis721 Th BT" w:cs="Arial"/>
          <w:sz w:val="25"/>
          <w:szCs w:val="25"/>
          <w:shd w:val="clear" w:color="auto" w:fill="FFFFFF"/>
        </w:rPr>
        <w:t xml:space="preserve">Os probióticos contribuem para o tratamento da alergia por inibirem a adesão e proliferação de patógenos à mucosa e ao epitélio e por secretarem </w:t>
      </w:r>
      <w:proofErr w:type="spellStart"/>
      <w:r w:rsidRPr="00775B48">
        <w:rPr>
          <w:rFonts w:ascii="Swis721 Th BT" w:hAnsi="Swis721 Th BT" w:cs="Arial"/>
          <w:sz w:val="25"/>
          <w:szCs w:val="25"/>
          <w:shd w:val="clear" w:color="auto" w:fill="FFFFFF"/>
        </w:rPr>
        <w:t>bacteriocinas</w:t>
      </w:r>
      <w:proofErr w:type="spellEnd"/>
      <w:r w:rsidRPr="00775B48">
        <w:rPr>
          <w:rFonts w:ascii="Swis721 Th BT" w:hAnsi="Swis721 Th BT" w:cs="Arial"/>
          <w:sz w:val="25"/>
          <w:szCs w:val="25"/>
          <w:shd w:val="clear" w:color="auto" w:fill="FFFFFF"/>
        </w:rPr>
        <w:t>. Alteram a imunidade da mucosa, melhoram a produção de anticorpos e modificam a estrutura de potenciais alérgenos que causam as doenças alérgicas, aliviando a sua imunogenicidade (</w:t>
      </w:r>
      <w:proofErr w:type="spellStart"/>
      <w:r w:rsidRPr="00775B48">
        <w:rPr>
          <w:rFonts w:ascii="Swis721 Th BT" w:hAnsi="Swis721 Th BT" w:cs="Arial"/>
          <w:sz w:val="25"/>
          <w:szCs w:val="25"/>
          <w:shd w:val="clear" w:color="auto" w:fill="FFFFFF"/>
        </w:rPr>
        <w:t>Savilahti</w:t>
      </w:r>
      <w:proofErr w:type="spellEnd"/>
      <w:r w:rsidRPr="00775B48">
        <w:rPr>
          <w:rFonts w:ascii="Swis721 Th BT" w:hAnsi="Swis721 Th BT" w:cs="Arial"/>
          <w:sz w:val="25"/>
          <w:szCs w:val="25"/>
          <w:shd w:val="clear" w:color="auto" w:fill="FFFFFF"/>
        </w:rPr>
        <w:t>, 2011).</w:t>
      </w:r>
    </w:p>
    <w:p w14:paraId="19E37D89" w14:textId="77777777" w:rsidR="00E75102" w:rsidRDefault="00E75102" w:rsidP="003D325E">
      <w:pPr>
        <w:pStyle w:val="Titulo"/>
        <w:rPr>
          <w:rFonts w:asciiTheme="minorHAnsi" w:hAnsiTheme="minorHAnsi" w:cstheme="minorHAnsi"/>
          <w:color w:val="auto"/>
          <w:sz w:val="24"/>
        </w:rPr>
      </w:pPr>
    </w:p>
    <w:p w14:paraId="36352DC6" w14:textId="77777777" w:rsidR="00E75102" w:rsidRDefault="00E75102" w:rsidP="003D325E">
      <w:pPr>
        <w:pStyle w:val="Titulo"/>
        <w:rPr>
          <w:rFonts w:asciiTheme="minorHAnsi" w:hAnsiTheme="minorHAnsi" w:cstheme="minorHAnsi"/>
          <w:color w:val="auto"/>
          <w:sz w:val="24"/>
        </w:rPr>
      </w:pPr>
    </w:p>
    <w:p w14:paraId="31BC42B4" w14:textId="4A4F068D" w:rsidR="0064374D" w:rsidRPr="00F14D5A" w:rsidRDefault="0064374D" w:rsidP="0064374D">
      <w:pPr>
        <w:pStyle w:val="Ttulo1"/>
        <w:jc w:val="center"/>
      </w:pPr>
      <w:bookmarkStart w:id="54" w:name="_Toc36632358"/>
      <w:r>
        <w:lastRenderedPageBreak/>
        <w:t>Estudo 1</w:t>
      </w:r>
      <w:bookmarkEnd w:id="54"/>
    </w:p>
    <w:p w14:paraId="1FC24425" w14:textId="77777777" w:rsidR="0064374D" w:rsidRPr="00B640C6" w:rsidRDefault="0064374D" w:rsidP="00E17085">
      <w:pPr>
        <w:pStyle w:val="Subtitulocorpo"/>
        <w:ind w:right="-143"/>
      </w:pPr>
      <w:r>
        <w:t xml:space="preserve">Suplementação com </w:t>
      </w:r>
      <w:r>
        <w:rPr>
          <w:i/>
        </w:rPr>
        <w:t xml:space="preserve">L. </w:t>
      </w:r>
      <w:proofErr w:type="spellStart"/>
      <w:r>
        <w:rPr>
          <w:i/>
        </w:rPr>
        <w:t>helveticus</w:t>
      </w:r>
      <w:proofErr w:type="spellEnd"/>
      <w:r>
        <w:t xml:space="preserve"> é Eficaz nas Infecções do Trato Respiratório Superior em Atletas</w:t>
      </w:r>
    </w:p>
    <w:p w14:paraId="294F4345" w14:textId="77777777" w:rsidR="0064374D" w:rsidRDefault="0064374D" w:rsidP="0064374D">
      <w:pPr>
        <w:pStyle w:val="Corpo"/>
        <w:spacing w:after="120"/>
        <w:rPr>
          <w:sz w:val="24"/>
        </w:rPr>
      </w:pPr>
    </w:p>
    <w:p w14:paraId="5B42026F" w14:textId="7C435D26" w:rsidR="0064374D" w:rsidRPr="00964373" w:rsidRDefault="0064374D" w:rsidP="0064374D">
      <w:pPr>
        <w:pStyle w:val="Corpo"/>
        <w:rPr>
          <w:sz w:val="24"/>
        </w:rPr>
      </w:pPr>
      <w:r w:rsidRPr="0064374D">
        <w:rPr>
          <w:sz w:val="24"/>
        </w:rPr>
        <w:t xml:space="preserve">Este estudo teve como objetivo avaliar a eficácia da suplementação com </w:t>
      </w:r>
      <w:r w:rsidRPr="0064374D">
        <w:rPr>
          <w:i/>
          <w:sz w:val="24"/>
        </w:rPr>
        <w:t xml:space="preserve">Lactobacillus </w:t>
      </w:r>
      <w:proofErr w:type="spellStart"/>
      <w:r w:rsidRPr="0064374D">
        <w:rPr>
          <w:i/>
          <w:sz w:val="24"/>
        </w:rPr>
        <w:t>helveticus</w:t>
      </w:r>
      <w:proofErr w:type="spellEnd"/>
      <w:r w:rsidRPr="0064374D">
        <w:rPr>
          <w:i/>
          <w:sz w:val="24"/>
        </w:rPr>
        <w:t xml:space="preserve"> </w:t>
      </w:r>
      <w:r w:rsidRPr="0064374D">
        <w:rPr>
          <w:sz w:val="24"/>
        </w:rPr>
        <w:t>durante 14 semanas no inverno na duração, severidade e a incidência de infecções do trato respiratório superior (ITRS), bem como monitorar os parâmetros imunológicos em atletas de elite</w:t>
      </w:r>
      <w:r w:rsidR="00964373">
        <w:rPr>
          <w:sz w:val="24"/>
        </w:rPr>
        <w:t xml:space="preserve"> (</w:t>
      </w:r>
      <w:proofErr w:type="spellStart"/>
      <w:r w:rsidR="00964373" w:rsidRPr="00D31461">
        <w:rPr>
          <w:szCs w:val="12"/>
        </w:rPr>
        <w:t>Michalickova</w:t>
      </w:r>
      <w:proofErr w:type="spellEnd"/>
      <w:r w:rsidR="00964373">
        <w:rPr>
          <w:szCs w:val="12"/>
        </w:rPr>
        <w:t xml:space="preserve"> </w:t>
      </w:r>
      <w:r w:rsidR="00964373">
        <w:rPr>
          <w:i/>
          <w:iCs/>
          <w:szCs w:val="12"/>
        </w:rPr>
        <w:t xml:space="preserve">et al. </w:t>
      </w:r>
      <w:r w:rsidR="00964373">
        <w:rPr>
          <w:szCs w:val="12"/>
        </w:rPr>
        <w:t>2016).</w:t>
      </w:r>
    </w:p>
    <w:p w14:paraId="5CDDEE77" w14:textId="001F12D8" w:rsidR="0064374D" w:rsidRDefault="0064374D" w:rsidP="0064374D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61088" behindDoc="0" locked="0" layoutInCell="1" allowOverlap="1" wp14:anchorId="74391DB2" wp14:editId="2D604920">
                <wp:simplePos x="0" y="0"/>
                <wp:positionH relativeFrom="margin">
                  <wp:posOffset>24270</wp:posOffset>
                </wp:positionH>
                <wp:positionV relativeFrom="paragraph">
                  <wp:posOffset>189642</wp:posOffset>
                </wp:positionV>
                <wp:extent cx="5372100" cy="332509"/>
                <wp:effectExtent l="0" t="0" r="19050" b="10795"/>
                <wp:wrapNone/>
                <wp:docPr id="477" name="Caixa de texto 46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332509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6F6DA5D" w14:textId="77777777" w:rsidR="00D651CA" w:rsidRPr="0064374D" w:rsidRDefault="00D651CA" w:rsidP="0064374D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 w:rsidRPr="0064374D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Trinta e nove atletas foram randomizados para receberem:</w:t>
                            </w:r>
                          </w:p>
                          <w:p w14:paraId="6CED1DD0" w14:textId="77777777" w:rsidR="00D651CA" w:rsidRPr="00F24B7F" w:rsidRDefault="00D651CA" w:rsidP="0064374D">
                            <w:pPr>
                              <w:jc w:val="center"/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4391DB2" id="_x0000_s1090" type="#_x0000_t202" style="position:absolute;left:0;text-align:left;margin-left:1.9pt;margin-top:14.95pt;width:423pt;height:26.2pt;z-index:25276108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" fillcolor="white [3212]" strokecolor="#0070c0">
                <v:textbox>
                  <w:txbxContent>
                    <w:p w14:paraId="06F6DA5D" w14:textId="77777777" w:rsidR="00D651CA" w:rsidRPr="0064374D" w:rsidRDefault="00D651CA" w:rsidP="0064374D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 w:rsidRPr="0064374D">
                        <w:rPr>
                          <w:rFonts w:ascii="Swis721 Th BT" w:hAnsi="Swis721 Th BT"/>
                          <w:sz w:val="23"/>
                          <w:szCs w:val="23"/>
                        </w:rPr>
                        <w:t>Trinta e nove atletas foram randomizados para receberem:</w:t>
                      </w:r>
                    </w:p>
                    <w:p w14:paraId="6CED1DD0" w14:textId="77777777" w:rsidR="00D651CA" w:rsidRPr="00F24B7F" w:rsidRDefault="00D651CA" w:rsidP="0064374D">
                      <w:pPr>
                        <w:jc w:val="center"/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912419E" w14:textId="77777777" w:rsidR="0064374D" w:rsidRDefault="0064374D" w:rsidP="0064374D">
      <w:pPr>
        <w:pStyle w:val="Corpo"/>
      </w:pPr>
    </w:p>
    <w:p w14:paraId="08B86C9F" w14:textId="77777777" w:rsidR="00E17085" w:rsidRDefault="00E17085" w:rsidP="0064374D">
      <w:pPr>
        <w:pStyle w:val="Corpo"/>
      </w:pPr>
    </w:p>
    <w:p w14:paraId="5C6C23F0" w14:textId="5391500A" w:rsidR="0064374D" w:rsidRDefault="0064374D" w:rsidP="0064374D">
      <w:pPr>
        <w:pStyle w:val="Corpo"/>
      </w:pP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64160" behindDoc="0" locked="0" layoutInCell="1" allowOverlap="1" wp14:anchorId="663027B5" wp14:editId="607034B3">
                <wp:simplePos x="0" y="0"/>
                <wp:positionH relativeFrom="margin">
                  <wp:posOffset>4272915</wp:posOffset>
                </wp:positionH>
                <wp:positionV relativeFrom="paragraph">
                  <wp:posOffset>114300</wp:posOffset>
                </wp:positionV>
                <wp:extent cx="226695" cy="138430"/>
                <wp:effectExtent l="0" t="0" r="1905" b="0"/>
                <wp:wrapNone/>
                <wp:docPr id="480" name="Triângulo isósceles 48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0AD1D751" id="_x0000_t5" coordsize="21600,21600" o:spt="5" adj="10800" path="m@0,l,21600r21600,xe">
                <v:stroke joinstyle="miter"/>
                <v:formulas>
                  <v:f eqn="val #0"/>
                  <v:f eqn="prod #0 1 2"/>
                  <v:f eqn="sum @1 10800 0"/>
                </v:formulas>
                <v:path gradientshapeok="t" o:connecttype="custom" o:connectlocs="@0,0;@1,10800;0,21600;10800,21600;21600,21600;@2,10800" textboxrect="0,10800,10800,18000;5400,10800,16200,18000;10800,10800,21600,18000;0,7200,7200,21600;7200,7200,14400,21600;14400,7200,21600,21600"/>
                <v:handles>
                  <v:h position="#0,topLeft" xrange="0,21600"/>
                </v:handles>
              </v:shapetype>
              <v:shape id="Triângulo isósceles 480" o:spid="_x0000_s1026" type="#_x0000_t5" style="position:absolute;margin-left:336.45pt;margin-top:9pt;width:17.85pt;height:10.9pt;flip:y;z-index:2527641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62112" behindDoc="0" locked="0" layoutInCell="1" allowOverlap="1" wp14:anchorId="4BA2B116" wp14:editId="3B706EB6">
                <wp:simplePos x="0" y="0"/>
                <wp:positionH relativeFrom="margin">
                  <wp:posOffset>804545</wp:posOffset>
                </wp:positionH>
                <wp:positionV relativeFrom="paragraph">
                  <wp:posOffset>96520</wp:posOffset>
                </wp:positionV>
                <wp:extent cx="226695" cy="138430"/>
                <wp:effectExtent l="0" t="0" r="1905" b="0"/>
                <wp:wrapNone/>
                <wp:docPr id="481" name="Triângulo isósceles 48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719F4C0" id="Triângulo isósceles 481" o:spid="_x0000_s1026" type="#_x0000_t5" style="position:absolute;margin-left:63.35pt;margin-top:7.6pt;width:17.85pt;height:10.9pt;flip:y;z-index:2527621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" fillcolor="#d8d8d8 [2732]" stroked="f">
                <w10:wrap anchorx="margin"/>
              </v:shape>
            </w:pict>
          </mc:Fallback>
        </mc:AlternateContent>
      </w:r>
    </w:p>
    <w:p w14:paraId="3BAB8A5A" w14:textId="0C0653F3" w:rsidR="0064374D" w:rsidRDefault="00906DD1" w:rsidP="0064374D">
      <w:pPr>
        <w:pStyle w:val="Corpo"/>
      </w:pP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63136" behindDoc="0" locked="0" layoutInCell="1" allowOverlap="1" wp14:anchorId="63540E29" wp14:editId="6D9D11CB">
                <wp:simplePos x="0" y="0"/>
                <wp:positionH relativeFrom="margin">
                  <wp:align>right</wp:align>
                </wp:positionH>
                <wp:positionV relativeFrom="paragraph">
                  <wp:posOffset>133985</wp:posOffset>
                </wp:positionV>
                <wp:extent cx="1913890" cy="800100"/>
                <wp:effectExtent l="0" t="0" r="10160" b="19050"/>
                <wp:wrapNone/>
                <wp:docPr id="482" name="Caixa de texto 4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80010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F801CB6" w14:textId="69CF358A" w:rsidR="00D651CA" w:rsidRDefault="00D651CA" w:rsidP="0064374D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</w:p>
                          <w:p w14:paraId="3F6A8127" w14:textId="11BA8AA5" w:rsidR="00D651CA" w:rsidRPr="00227BA7" w:rsidRDefault="00D651CA" w:rsidP="0064374D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  <w:p w14:paraId="73E994C6" w14:textId="77777777" w:rsidR="00D651CA" w:rsidRPr="00086CFC" w:rsidRDefault="00D651CA" w:rsidP="0064374D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3540E29" id="_x0000_s1091" type="#_x0000_t202" style="position:absolute;left:0;text-align:left;margin-left:99.5pt;margin-top:10.55pt;width:150.7pt;height:63pt;z-index:25276313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" fillcolor="#0070c0" strokecolor="#0070c0">
                <v:textbox>
                  <w:txbxContent>
                    <w:p w14:paraId="3F801CB6" w14:textId="69CF358A" w:rsidR="00D651CA" w:rsidRDefault="00D651CA" w:rsidP="0064374D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</w:p>
                    <w:p w14:paraId="3F6A8127" w14:textId="11BA8AA5" w:rsidR="00D651CA" w:rsidRPr="00227BA7" w:rsidRDefault="00D651CA" w:rsidP="0064374D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  <w:p w14:paraId="73E994C6" w14:textId="77777777" w:rsidR="00D651CA" w:rsidRPr="00086CFC" w:rsidRDefault="00D651CA" w:rsidP="0064374D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60064" behindDoc="0" locked="0" layoutInCell="1" allowOverlap="1" wp14:anchorId="453FA69C" wp14:editId="2D87271A">
                <wp:simplePos x="0" y="0"/>
                <wp:positionH relativeFrom="margin">
                  <wp:align>left</wp:align>
                </wp:positionH>
                <wp:positionV relativeFrom="paragraph">
                  <wp:posOffset>117475</wp:posOffset>
                </wp:positionV>
                <wp:extent cx="1913890" cy="809625"/>
                <wp:effectExtent l="0" t="0" r="10160" b="28575"/>
                <wp:wrapNone/>
                <wp:docPr id="490" name="Caixa de texto 46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80962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1D426AC" w14:textId="600A2F74" w:rsidR="00D651CA" w:rsidRDefault="00D651CA" w:rsidP="0064374D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</w:p>
                          <w:p w14:paraId="1B300F68" w14:textId="7AAB1F13" w:rsidR="00D651CA" w:rsidRPr="0064374D" w:rsidRDefault="00D651CA" w:rsidP="0064374D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64374D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L. </w:t>
                            </w:r>
                            <w:proofErr w:type="spellStart"/>
                            <w:r w:rsidRPr="0064374D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helveticus</w:t>
                            </w:r>
                            <w:proofErr w:type="spellEnd"/>
                          </w:p>
                          <w:p w14:paraId="1DCBC626" w14:textId="77777777" w:rsidR="00D651CA" w:rsidRPr="0064374D" w:rsidRDefault="00D651CA" w:rsidP="0064374D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64374D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2 x 10</w:t>
                            </w:r>
                            <w:r w:rsidRPr="0064374D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  <w:vertAlign w:val="superscript"/>
                              </w:rPr>
                              <w:t>10</w:t>
                            </w:r>
                            <w:r w:rsidRPr="0064374D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UFC</w:t>
                            </w:r>
                          </w:p>
                          <w:p w14:paraId="38730EA2" w14:textId="2D7D7094" w:rsidR="00D651CA" w:rsidRPr="00471638" w:rsidRDefault="00D651CA" w:rsidP="0064374D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53FA69C" id="_x0000_s1092" type="#_x0000_t202" style="position:absolute;left:0;text-align:left;margin-left:0;margin-top:9.25pt;width:150.7pt;height:63.75pt;z-index:252760064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" fillcolor="#0070c0" strokecolor="#0070c0">
                <v:textbox>
                  <w:txbxContent>
                    <w:p w14:paraId="11D426AC" w14:textId="600A2F74" w:rsidR="00D651CA" w:rsidRDefault="00D651CA" w:rsidP="0064374D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</w:p>
                    <w:p w14:paraId="1B300F68" w14:textId="7AAB1F13" w:rsidR="00D651CA" w:rsidRPr="0064374D" w:rsidRDefault="00D651CA" w:rsidP="0064374D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64374D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L. </w:t>
                      </w:r>
                      <w:proofErr w:type="spellStart"/>
                      <w:r w:rsidRPr="0064374D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>helveticus</w:t>
                      </w:r>
                      <w:proofErr w:type="spellEnd"/>
                    </w:p>
                    <w:p w14:paraId="1DCBC626" w14:textId="77777777" w:rsidR="00D651CA" w:rsidRPr="0064374D" w:rsidRDefault="00D651CA" w:rsidP="0064374D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64374D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2 x 10</w:t>
                      </w:r>
                      <w:r w:rsidRPr="0064374D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  <w:vertAlign w:val="superscript"/>
                        </w:rPr>
                        <w:t>10</w:t>
                      </w:r>
                      <w:r w:rsidRPr="0064374D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UFC</w:t>
                      </w:r>
                    </w:p>
                    <w:p w14:paraId="38730EA2" w14:textId="2D7D7094" w:rsidR="00D651CA" w:rsidRPr="00471638" w:rsidRDefault="00D651CA" w:rsidP="0064374D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3EE76235" w14:textId="3840180D" w:rsidR="0064374D" w:rsidRDefault="0064374D" w:rsidP="0064374D">
      <w:pPr>
        <w:pStyle w:val="Corpo"/>
      </w:pPr>
    </w:p>
    <w:p w14:paraId="0DE7865D" w14:textId="77777777" w:rsidR="00E17085" w:rsidRDefault="00E17085" w:rsidP="0064374D">
      <w:pPr>
        <w:pStyle w:val="Corpo"/>
      </w:pPr>
    </w:p>
    <w:p w14:paraId="773551D5" w14:textId="262BD333" w:rsidR="00E17085" w:rsidRDefault="00E17085" w:rsidP="0064374D">
      <w:pPr>
        <w:pStyle w:val="Corpo"/>
      </w:pPr>
    </w:p>
    <w:p w14:paraId="7A521148" w14:textId="396DFB7B" w:rsidR="00E17085" w:rsidRDefault="00E17085" w:rsidP="0064374D">
      <w:pPr>
        <w:pStyle w:val="Corpo"/>
      </w:pPr>
    </w:p>
    <w:p w14:paraId="4B556F21" w14:textId="77777777" w:rsidR="00E17085" w:rsidRDefault="00E17085" w:rsidP="0064374D">
      <w:pPr>
        <w:pStyle w:val="Corpo"/>
      </w:pPr>
    </w:p>
    <w:p w14:paraId="7CB55916" w14:textId="211C5B62" w:rsidR="0064374D" w:rsidRPr="0064374D" w:rsidRDefault="0064374D" w:rsidP="005156CF">
      <w:pPr>
        <w:pStyle w:val="Corpo"/>
        <w:numPr>
          <w:ilvl w:val="0"/>
          <w:numId w:val="10"/>
        </w:numPr>
        <w:spacing w:before="120" w:after="0"/>
        <w:rPr>
          <w:sz w:val="20"/>
          <w:szCs w:val="23"/>
        </w:rPr>
      </w:pPr>
      <w:r w:rsidRPr="0064374D">
        <w:rPr>
          <w:sz w:val="20"/>
          <w:szCs w:val="23"/>
        </w:rPr>
        <w:t>Antes e após o tratamento, foram realizados testes cardiopulmonares</w:t>
      </w:r>
      <w:r w:rsidR="00930558">
        <w:rPr>
          <w:sz w:val="20"/>
          <w:szCs w:val="23"/>
        </w:rPr>
        <w:t xml:space="preserve">, </w:t>
      </w:r>
      <w:r w:rsidRPr="0064374D">
        <w:rPr>
          <w:sz w:val="20"/>
          <w:szCs w:val="23"/>
        </w:rPr>
        <w:t xml:space="preserve">os indivíduos fizeram a autoavaliação através do questionário </w:t>
      </w:r>
      <w:proofErr w:type="spellStart"/>
      <w:r w:rsidRPr="0064374D">
        <w:rPr>
          <w:i/>
          <w:sz w:val="20"/>
          <w:szCs w:val="23"/>
        </w:rPr>
        <w:t>Profileof</w:t>
      </w:r>
      <w:proofErr w:type="spellEnd"/>
      <w:r w:rsidRPr="0064374D">
        <w:rPr>
          <w:i/>
          <w:sz w:val="20"/>
          <w:szCs w:val="23"/>
        </w:rPr>
        <w:t xml:space="preserve"> </w:t>
      </w:r>
      <w:proofErr w:type="spellStart"/>
      <w:r w:rsidRPr="0064374D">
        <w:rPr>
          <w:i/>
          <w:sz w:val="20"/>
          <w:szCs w:val="23"/>
        </w:rPr>
        <w:t>Mood</w:t>
      </w:r>
      <w:proofErr w:type="spellEnd"/>
      <w:r w:rsidRPr="0064374D">
        <w:rPr>
          <w:i/>
          <w:sz w:val="20"/>
          <w:szCs w:val="23"/>
        </w:rPr>
        <w:t xml:space="preserve"> </w:t>
      </w:r>
      <w:proofErr w:type="spellStart"/>
      <w:r w:rsidRPr="0064374D">
        <w:rPr>
          <w:i/>
          <w:sz w:val="20"/>
          <w:szCs w:val="23"/>
        </w:rPr>
        <w:t>States</w:t>
      </w:r>
      <w:proofErr w:type="spellEnd"/>
      <w:r w:rsidRPr="0064374D">
        <w:rPr>
          <w:sz w:val="20"/>
          <w:szCs w:val="23"/>
        </w:rPr>
        <w:t xml:space="preserve"> e amostras de sangue foram coletadas.</w:t>
      </w:r>
    </w:p>
    <w:p w14:paraId="6C14C081" w14:textId="77777777" w:rsidR="0064374D" w:rsidRPr="00423361" w:rsidRDefault="0064374D" w:rsidP="0064374D">
      <w:pPr>
        <w:pStyle w:val="Corpo"/>
        <w:spacing w:before="120" w:after="0"/>
        <w:rPr>
          <w:sz w:val="20"/>
          <w:szCs w:val="23"/>
        </w:rPr>
      </w:pPr>
    </w:p>
    <w:p w14:paraId="053F45B9" w14:textId="77777777" w:rsidR="0064374D" w:rsidRPr="00C72C0B" w:rsidRDefault="0064374D" w:rsidP="0064374D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67626F98" w14:textId="77777777" w:rsidR="0064374D" w:rsidRPr="00714E9A" w:rsidRDefault="0064374D" w:rsidP="0064374D">
      <w:pPr>
        <w:pStyle w:val="Corpo"/>
        <w:rPr>
          <w:sz w:val="16"/>
          <w:szCs w:val="16"/>
        </w:rPr>
      </w:pPr>
    </w:p>
    <w:p w14:paraId="08114B22" w14:textId="4A09C17F" w:rsidR="0064374D" w:rsidRPr="0064374D" w:rsidRDefault="0064374D" w:rsidP="0064374D">
      <w:pPr>
        <w:pStyle w:val="Corpo"/>
        <w:numPr>
          <w:ilvl w:val="0"/>
          <w:numId w:val="1"/>
        </w:numPr>
        <w:rPr>
          <w:sz w:val="24"/>
        </w:rPr>
      </w:pPr>
      <w:r w:rsidRPr="0064374D">
        <w:rPr>
          <w:sz w:val="24"/>
        </w:rPr>
        <w:t xml:space="preserve">A suplementação probiótica reduziu a duração dos episódios de ITRS (7.25±2.90 </w:t>
      </w:r>
      <w:r w:rsidRPr="0064374D">
        <w:rPr>
          <w:i/>
          <w:sz w:val="24"/>
        </w:rPr>
        <w:t>versus</w:t>
      </w:r>
      <w:r w:rsidRPr="0064374D">
        <w:rPr>
          <w:sz w:val="24"/>
        </w:rPr>
        <w:t xml:space="preserve"> 10.64±4.67 dias) e o número de sintomas;</w:t>
      </w:r>
    </w:p>
    <w:p w14:paraId="1A7C03C9" w14:textId="77777777" w:rsidR="0064374D" w:rsidRPr="0064374D" w:rsidRDefault="0064374D" w:rsidP="0064374D">
      <w:pPr>
        <w:pStyle w:val="Corpo"/>
        <w:numPr>
          <w:ilvl w:val="0"/>
          <w:numId w:val="1"/>
        </w:numPr>
        <w:spacing w:after="120"/>
        <w:rPr>
          <w:b/>
          <w:i/>
          <w:sz w:val="24"/>
        </w:rPr>
      </w:pPr>
      <w:r w:rsidRPr="0064374D">
        <w:rPr>
          <w:sz w:val="24"/>
        </w:rPr>
        <w:t>O efeito do grupo probiótico para a relação CD4+/CD8+ foi significativo. Esta diferença não foi significativa no início do estudo, mas foi evidente após 14 semanas;</w:t>
      </w:r>
    </w:p>
    <w:p w14:paraId="22AA04D9" w14:textId="5A634133" w:rsidR="0064374D" w:rsidRPr="0064374D" w:rsidRDefault="0064374D" w:rsidP="0064374D">
      <w:pPr>
        <w:pStyle w:val="Corpo"/>
        <w:numPr>
          <w:ilvl w:val="0"/>
          <w:numId w:val="1"/>
        </w:numPr>
        <w:spacing w:after="120"/>
        <w:rPr>
          <w:b/>
          <w:i/>
          <w:sz w:val="24"/>
        </w:rPr>
      </w:pPr>
      <w:r w:rsidRPr="0064374D">
        <w:rPr>
          <w:sz w:val="24"/>
        </w:rPr>
        <w:t xml:space="preserve">Na autoavaliação os participantes notaram um aumento significativo de vigor após a suplementação de </w:t>
      </w:r>
      <w:r w:rsidRPr="0064374D">
        <w:rPr>
          <w:i/>
          <w:sz w:val="24"/>
        </w:rPr>
        <w:t xml:space="preserve">L. </w:t>
      </w:r>
      <w:proofErr w:type="spellStart"/>
      <w:r w:rsidRPr="0064374D">
        <w:rPr>
          <w:i/>
          <w:sz w:val="24"/>
        </w:rPr>
        <w:t>helveticus</w:t>
      </w:r>
      <w:proofErr w:type="spellEnd"/>
      <w:r w:rsidRPr="0064374D">
        <w:rPr>
          <w:sz w:val="24"/>
        </w:rPr>
        <w:t>.</w:t>
      </w:r>
    </w:p>
    <w:p w14:paraId="18AFB19C" w14:textId="4DC5C381" w:rsidR="0064374D" w:rsidRDefault="0064374D" w:rsidP="00B40CB8">
      <w:pPr>
        <w:pStyle w:val="Corpo"/>
        <w:spacing w:after="120"/>
        <w:rPr>
          <w:sz w:val="16"/>
          <w:szCs w:val="16"/>
        </w:rPr>
      </w:pPr>
    </w:p>
    <w:p w14:paraId="4A628224" w14:textId="416BCE8C" w:rsidR="00B40CB8" w:rsidRPr="00C72C0B" w:rsidRDefault="00B40CB8" w:rsidP="00B40CB8">
      <w:pPr>
        <w:pStyle w:val="Corpo"/>
        <w:rPr>
          <w:b/>
          <w:color w:val="339966"/>
        </w:rPr>
      </w:pPr>
      <w:r>
        <w:rPr>
          <w:b/>
          <w:color w:val="339966"/>
        </w:rPr>
        <w:t>Conclusão:</w:t>
      </w:r>
    </w:p>
    <w:p w14:paraId="36EA022E" w14:textId="77777777" w:rsidR="00B40CB8" w:rsidRDefault="00B40CB8" w:rsidP="00B40CB8">
      <w:pPr>
        <w:pStyle w:val="Corpo"/>
        <w:spacing w:after="120"/>
        <w:rPr>
          <w:sz w:val="16"/>
          <w:szCs w:val="16"/>
        </w:rPr>
      </w:pPr>
    </w:p>
    <w:p w14:paraId="2478F19F" w14:textId="77777777" w:rsidR="00B40CB8" w:rsidRDefault="00B40CB8" w:rsidP="00B40CB8">
      <w:pPr>
        <w:pStyle w:val="Corpo"/>
        <w:jc w:val="center"/>
        <w:rPr>
          <w:b/>
          <w:szCs w:val="23"/>
        </w:rPr>
      </w:pPr>
      <w:r>
        <w:rPr>
          <w:b/>
          <w:szCs w:val="23"/>
        </w:rPr>
        <w:t xml:space="preserve">A suplementação nutricional com </w:t>
      </w:r>
      <w:r>
        <w:rPr>
          <w:b/>
          <w:i/>
          <w:szCs w:val="23"/>
        </w:rPr>
        <w:t xml:space="preserve">Lactobacillus </w:t>
      </w:r>
      <w:proofErr w:type="spellStart"/>
      <w:r>
        <w:rPr>
          <w:b/>
          <w:i/>
          <w:szCs w:val="23"/>
        </w:rPr>
        <w:t>helveticus</w:t>
      </w:r>
      <w:proofErr w:type="spellEnd"/>
      <w:r>
        <w:rPr>
          <w:b/>
          <w:szCs w:val="23"/>
        </w:rPr>
        <w:t xml:space="preserve"> é eficaz na redução da duração de infecções do trato respiratório superior em atletas de elite.</w:t>
      </w:r>
    </w:p>
    <w:p w14:paraId="273D614D" w14:textId="27952FD6" w:rsidR="0064374D" w:rsidRDefault="0064374D" w:rsidP="0064374D">
      <w:pPr>
        <w:pStyle w:val="Corpo"/>
        <w:spacing w:after="40"/>
        <w:rPr>
          <w:sz w:val="16"/>
          <w:szCs w:val="16"/>
        </w:rPr>
      </w:pPr>
    </w:p>
    <w:p w14:paraId="2158FF55" w14:textId="6E482A81" w:rsidR="00E17085" w:rsidRDefault="00E17085" w:rsidP="0064374D">
      <w:pPr>
        <w:pStyle w:val="Corpo"/>
        <w:spacing w:after="40"/>
        <w:rPr>
          <w:sz w:val="16"/>
          <w:szCs w:val="16"/>
        </w:rPr>
      </w:pPr>
    </w:p>
    <w:p w14:paraId="619393C4" w14:textId="77777777" w:rsidR="00E17085" w:rsidRDefault="00E17085" w:rsidP="0064374D">
      <w:pPr>
        <w:pStyle w:val="Corpo"/>
        <w:spacing w:after="40"/>
        <w:rPr>
          <w:sz w:val="16"/>
          <w:szCs w:val="16"/>
        </w:rPr>
      </w:pPr>
    </w:p>
    <w:p w14:paraId="6F3071D2" w14:textId="2CC932D2" w:rsidR="0064374D" w:rsidRDefault="0064374D" w:rsidP="00930558">
      <w:pPr>
        <w:pStyle w:val="Ttulo1"/>
        <w:jc w:val="center"/>
      </w:pPr>
      <w:bookmarkStart w:id="55" w:name="_Toc36632359"/>
      <w:r>
        <w:lastRenderedPageBreak/>
        <w:t>Formulário</w:t>
      </w:r>
      <w:bookmarkEnd w:id="55"/>
    </w:p>
    <w:p w14:paraId="19C1A91E" w14:textId="77777777" w:rsidR="00E17085" w:rsidRDefault="00E17085" w:rsidP="00B40CB8">
      <w:pPr>
        <w:pStyle w:val="Corpo"/>
        <w:rPr>
          <w:b/>
          <w:i/>
          <w:sz w:val="24"/>
        </w:rPr>
      </w:pPr>
    </w:p>
    <w:p w14:paraId="4BE5FE04" w14:textId="77777777" w:rsidR="00E17085" w:rsidRDefault="00E17085" w:rsidP="00B40CB8">
      <w:pPr>
        <w:pStyle w:val="Corpo"/>
        <w:rPr>
          <w:b/>
          <w:i/>
          <w:sz w:val="24"/>
        </w:rPr>
      </w:pPr>
    </w:p>
    <w:p w14:paraId="50D7F4AA" w14:textId="3581B413" w:rsidR="00B40CB8" w:rsidRPr="00B40CB8" w:rsidRDefault="00B40CB8" w:rsidP="00B40CB8">
      <w:pPr>
        <w:pStyle w:val="Corpo"/>
        <w:rPr>
          <w:b/>
          <w:i/>
          <w:sz w:val="24"/>
        </w:rPr>
      </w:pPr>
      <w:r w:rsidRPr="00B40CB8">
        <w:rPr>
          <w:b/>
          <w:i/>
          <w:sz w:val="24"/>
        </w:rPr>
        <w:t>Suplementação Probiótica para Redução da Duração de ITRS</w:t>
      </w:r>
    </w:p>
    <w:p w14:paraId="716DBD09" w14:textId="77777777" w:rsidR="0064374D" w:rsidRPr="00C30C20" w:rsidRDefault="0064374D" w:rsidP="0064374D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64374D" w:rsidRPr="009537E7" w14:paraId="2540E4AC" w14:textId="77777777" w:rsidTr="0064374D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19F9F536" w14:textId="66194C33" w:rsidR="0064374D" w:rsidRDefault="00B40CB8" w:rsidP="0064374D">
            <w:pPr>
              <w:pStyle w:val="Corpo"/>
              <w:jc w:val="center"/>
              <w:rPr>
                <w:b/>
                <w:color w:val="FFFFFF" w:themeColor="background1"/>
                <w:sz w:val="22"/>
              </w:rPr>
            </w:pPr>
            <w:r w:rsidRPr="00B40CB8">
              <w:rPr>
                <w:b/>
                <w:color w:val="FFFFFF" w:themeColor="background1"/>
                <w:sz w:val="22"/>
              </w:rPr>
              <w:t xml:space="preserve">Cápsulas de </w:t>
            </w:r>
            <w:r w:rsidRPr="00B40CB8">
              <w:rPr>
                <w:b/>
                <w:i/>
                <w:iCs/>
                <w:color w:val="FFFFFF" w:themeColor="background1"/>
                <w:sz w:val="22"/>
              </w:rPr>
              <w:t xml:space="preserve">L. </w:t>
            </w:r>
            <w:proofErr w:type="spellStart"/>
            <w:r w:rsidRPr="00B40CB8">
              <w:rPr>
                <w:b/>
                <w:i/>
                <w:iCs/>
                <w:color w:val="FFFFFF" w:themeColor="background1"/>
                <w:sz w:val="22"/>
              </w:rPr>
              <w:t>helveticus</w:t>
            </w:r>
            <w:proofErr w:type="spellEnd"/>
          </w:p>
        </w:tc>
      </w:tr>
      <w:tr w:rsidR="00B40CB8" w:rsidRPr="009537E7" w14:paraId="74822FDA" w14:textId="77777777" w:rsidTr="0064374D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5915BF9" w14:textId="2854A0D0" w:rsidR="00B40CB8" w:rsidRDefault="00B40CB8" w:rsidP="00B40CB8">
            <w:pPr>
              <w:pStyle w:val="Corpo"/>
              <w:jc w:val="center"/>
            </w:pPr>
            <w:r w:rsidRPr="00E54509">
              <w:rPr>
                <w:i/>
                <w:szCs w:val="20"/>
              </w:rPr>
              <w:t xml:space="preserve">L. </w:t>
            </w:r>
            <w:proofErr w:type="spellStart"/>
            <w:r w:rsidRPr="00E54509">
              <w:rPr>
                <w:i/>
                <w:szCs w:val="20"/>
              </w:rPr>
              <w:t>helveticus</w:t>
            </w:r>
            <w:proofErr w:type="spellEnd"/>
            <w:r w:rsidRPr="00E54509">
              <w:rPr>
                <w:szCs w:val="23"/>
              </w:rPr>
              <w:t>.........</w:t>
            </w:r>
            <w:r>
              <w:rPr>
                <w:szCs w:val="23"/>
              </w:rPr>
              <w:t>.</w:t>
            </w:r>
            <w:r w:rsidRPr="00E54509">
              <w:rPr>
                <w:szCs w:val="23"/>
              </w:rPr>
              <w:t>....</w:t>
            </w:r>
            <w:r w:rsidR="00C24F62">
              <w:rPr>
                <w:szCs w:val="23"/>
              </w:rPr>
              <w:t>...</w:t>
            </w:r>
            <w:r w:rsidRPr="00E54509">
              <w:rPr>
                <w:szCs w:val="23"/>
              </w:rPr>
              <w:t>...........2 x 10</w:t>
            </w:r>
            <w:r w:rsidRPr="00E54509">
              <w:rPr>
                <w:szCs w:val="23"/>
                <w:vertAlign w:val="superscript"/>
              </w:rPr>
              <w:t>10</w:t>
            </w:r>
            <w:r w:rsidRPr="00E54509">
              <w:rPr>
                <w:szCs w:val="23"/>
              </w:rPr>
              <w:t xml:space="preserve"> UFC</w:t>
            </w:r>
          </w:p>
        </w:tc>
      </w:tr>
      <w:tr w:rsidR="00B40CB8" w:rsidRPr="006F0A9C" w14:paraId="696C8752" w14:textId="77777777" w:rsidTr="0064374D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172BA94" w14:textId="046754C1" w:rsidR="00B40CB8" w:rsidRPr="006F0A9C" w:rsidRDefault="00B40CB8" w:rsidP="00B40CB8">
            <w:pPr>
              <w:pStyle w:val="Corpo"/>
            </w:pPr>
            <w:r w:rsidRPr="00E54509">
              <w:rPr>
                <w:szCs w:val="20"/>
              </w:rPr>
              <w:t>Excipiente qsp.............</w:t>
            </w:r>
            <w:r w:rsidR="00C24F62">
              <w:rPr>
                <w:szCs w:val="20"/>
              </w:rPr>
              <w:t>..</w:t>
            </w:r>
            <w:r w:rsidRPr="00E54509">
              <w:rPr>
                <w:szCs w:val="20"/>
              </w:rPr>
              <w:t>.............1 Cápsula</w:t>
            </w:r>
          </w:p>
        </w:tc>
      </w:tr>
    </w:tbl>
    <w:p w14:paraId="45E59058" w14:textId="514EB35F" w:rsidR="00B40CB8" w:rsidRDefault="00B40CB8" w:rsidP="00B40CB8">
      <w:pPr>
        <w:pStyle w:val="Corpo"/>
        <w:spacing w:after="40"/>
        <w:rPr>
          <w:sz w:val="16"/>
          <w:szCs w:val="16"/>
        </w:rPr>
      </w:pPr>
      <w:r w:rsidRPr="00B40CB8">
        <w:rPr>
          <w:sz w:val="16"/>
          <w:szCs w:val="16"/>
        </w:rPr>
        <w:t xml:space="preserve">Administrar 1 cápsula ao dia ou conforme orientação médica. </w:t>
      </w:r>
    </w:p>
    <w:p w14:paraId="53442E22" w14:textId="79AABA65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25BDB20C" w14:textId="0DE62E43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528978D6" w14:textId="7393C444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06DD5121" w14:textId="022128A5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4D20FEA2" w14:textId="7BDB9FED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33932EE0" w14:textId="03510FE6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57DB8D78" w14:textId="6C16CD3D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41CC9B1D" w14:textId="1518FA3A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7A4445C1" w14:textId="270A255E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4B485CCB" w14:textId="6E323D2F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18622B96" w14:textId="6326CB5B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6254470F" w14:textId="229AC54F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26901974" w14:textId="6274B6D1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32964B6A" w14:textId="01D8B0E5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7106E5D4" w14:textId="1DD5EAF6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32A3AE91" w14:textId="0A6BC4D9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636B5F91" w14:textId="7C53CEAB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362C7F77" w14:textId="0C8A05DA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260F40AF" w14:textId="3926A7FD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1B0766E2" w14:textId="19CB8010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2EFCA3B4" w14:textId="334B963B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75CF2A66" w14:textId="687C5AA8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05AECBC2" w14:textId="05F1030E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0A0EF6BF" w14:textId="46406165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2EE54598" w14:textId="33B00BE7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03C57124" w14:textId="305A9E2F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1F733869" w14:textId="0E312017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0DA8D199" w14:textId="0563B099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5C7A9986" w14:textId="1DF22FCF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6F20D5A3" w14:textId="532FE8D1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7003800D" w14:textId="7024BF6C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4CD07A02" w14:textId="77777777" w:rsidR="00E17085" w:rsidRPr="00B40CB8" w:rsidRDefault="00E17085" w:rsidP="00B40CB8">
      <w:pPr>
        <w:pStyle w:val="Corpo"/>
        <w:spacing w:after="40"/>
        <w:rPr>
          <w:b/>
          <w:i/>
          <w:sz w:val="16"/>
          <w:szCs w:val="16"/>
        </w:rPr>
      </w:pPr>
    </w:p>
    <w:p w14:paraId="5DD5D805" w14:textId="5CB2D3FC" w:rsidR="00B40CB8" w:rsidRPr="00F14D5A" w:rsidRDefault="00B40CB8" w:rsidP="00B40CB8">
      <w:pPr>
        <w:pStyle w:val="Ttulo1"/>
        <w:jc w:val="center"/>
      </w:pPr>
      <w:bookmarkStart w:id="56" w:name="_Toc36632360"/>
      <w:r>
        <w:lastRenderedPageBreak/>
        <w:t>Estudo 2</w:t>
      </w:r>
      <w:bookmarkEnd w:id="56"/>
    </w:p>
    <w:p w14:paraId="29D4C413" w14:textId="4E62932D" w:rsidR="00B40CB8" w:rsidRPr="007D3235" w:rsidRDefault="00B40CB8" w:rsidP="007D3235">
      <w:pPr>
        <w:pStyle w:val="Corpo"/>
        <w:spacing w:after="120"/>
        <w:jc w:val="center"/>
        <w:rPr>
          <w:b/>
          <w:color w:val="0070C0"/>
          <w:sz w:val="40"/>
        </w:rPr>
      </w:pPr>
      <w:r w:rsidRPr="00B40CB8">
        <w:rPr>
          <w:b/>
          <w:color w:val="0070C0"/>
          <w:sz w:val="40"/>
        </w:rPr>
        <w:t xml:space="preserve">Suplementação com </w:t>
      </w:r>
      <w:r w:rsidRPr="00B40CB8">
        <w:rPr>
          <w:b/>
          <w:i/>
          <w:color w:val="0070C0"/>
          <w:sz w:val="40"/>
        </w:rPr>
        <w:t xml:space="preserve">L. </w:t>
      </w:r>
      <w:proofErr w:type="spellStart"/>
      <w:proofErr w:type="gramStart"/>
      <w:r w:rsidRPr="00B40CB8">
        <w:rPr>
          <w:b/>
          <w:i/>
          <w:color w:val="0070C0"/>
          <w:sz w:val="40"/>
        </w:rPr>
        <w:t>plantarum</w:t>
      </w:r>
      <w:proofErr w:type="spellEnd"/>
      <w:r w:rsidRPr="00B40CB8">
        <w:rPr>
          <w:b/>
          <w:color w:val="0070C0"/>
          <w:sz w:val="40"/>
        </w:rPr>
        <w:t xml:space="preserve"> Estimula</w:t>
      </w:r>
      <w:proofErr w:type="gramEnd"/>
      <w:r w:rsidRPr="00B40CB8">
        <w:rPr>
          <w:b/>
          <w:color w:val="0070C0"/>
          <w:sz w:val="40"/>
        </w:rPr>
        <w:t xml:space="preserve"> o Sistema Imunológico Após Imunização</w:t>
      </w:r>
    </w:p>
    <w:p w14:paraId="5723D7D5" w14:textId="0A033EFC" w:rsidR="00B40CB8" w:rsidRDefault="00B40CB8" w:rsidP="00B40CB8">
      <w:pPr>
        <w:pStyle w:val="Corpo"/>
        <w:spacing w:after="120"/>
        <w:rPr>
          <w:sz w:val="24"/>
        </w:rPr>
      </w:pPr>
      <w:r w:rsidRPr="00B40CB8">
        <w:rPr>
          <w:sz w:val="24"/>
        </w:rPr>
        <w:t xml:space="preserve">Avaliar os efeitos da suplementação com </w:t>
      </w:r>
      <w:r w:rsidRPr="00B40CB8">
        <w:rPr>
          <w:i/>
          <w:iCs/>
          <w:sz w:val="24"/>
        </w:rPr>
        <w:t xml:space="preserve">Lactobacillus </w:t>
      </w:r>
      <w:proofErr w:type="spellStart"/>
      <w:r w:rsidRPr="00B40CB8">
        <w:rPr>
          <w:i/>
          <w:iCs/>
          <w:sz w:val="24"/>
        </w:rPr>
        <w:t>plantarum</w:t>
      </w:r>
      <w:proofErr w:type="spellEnd"/>
      <w:r w:rsidRPr="00B40CB8">
        <w:rPr>
          <w:sz w:val="24"/>
        </w:rPr>
        <w:t xml:space="preserve"> no estímulo da resposta imunológica em indivíduos idosos imunizados contra a influenza</w:t>
      </w:r>
      <w:r w:rsidR="007D3235">
        <w:rPr>
          <w:sz w:val="24"/>
        </w:rPr>
        <w:t xml:space="preserve"> (</w:t>
      </w:r>
      <w:r w:rsidR="007D3235" w:rsidRPr="007D3235">
        <w:rPr>
          <w:sz w:val="24"/>
        </w:rPr>
        <w:t>Bosch</w:t>
      </w:r>
      <w:r w:rsidR="007D3235">
        <w:rPr>
          <w:sz w:val="24"/>
        </w:rPr>
        <w:t xml:space="preserve"> </w:t>
      </w:r>
      <w:r w:rsidR="007D3235">
        <w:rPr>
          <w:i/>
          <w:iCs/>
          <w:sz w:val="24"/>
        </w:rPr>
        <w:t xml:space="preserve">et al. </w:t>
      </w:r>
      <w:r w:rsidR="007D3235">
        <w:rPr>
          <w:sz w:val="24"/>
        </w:rPr>
        <w:t>2012).</w:t>
      </w:r>
    </w:p>
    <w:p w14:paraId="7ACC8D1B" w14:textId="3993F694" w:rsidR="007D3235" w:rsidRPr="00B40CB8" w:rsidRDefault="007D3235" w:rsidP="00B40CB8">
      <w:pPr>
        <w:pStyle w:val="Corpo"/>
        <w:spacing w:after="120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67232" behindDoc="0" locked="0" layoutInCell="1" allowOverlap="1" wp14:anchorId="604EC615" wp14:editId="64D2BB07">
                <wp:simplePos x="0" y="0"/>
                <wp:positionH relativeFrom="margin">
                  <wp:posOffset>-58857</wp:posOffset>
                </wp:positionH>
                <wp:positionV relativeFrom="paragraph">
                  <wp:posOffset>147518</wp:posOffset>
                </wp:positionV>
                <wp:extent cx="5372100" cy="855023"/>
                <wp:effectExtent l="0" t="0" r="19050" b="21590"/>
                <wp:wrapNone/>
                <wp:docPr id="491" name="Caixa de texto 46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855023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29B9537" w14:textId="77777777" w:rsidR="00D651CA" w:rsidRPr="00B40CB8" w:rsidRDefault="00D651CA" w:rsidP="00B40CB8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 w:rsidRPr="00B40CB8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Para isso, 60 indivíduos com idades entre 65 e 85 anos receberam uma imunização trivalente contra influenza. Após 3 a 4 meses, foi iniciada uma terapia com probióticos, sendo que os indivíduos foram divididos em 3 para receber durante 3 meses:</w:t>
                            </w:r>
                          </w:p>
                          <w:p w14:paraId="335CD6E5" w14:textId="77777777" w:rsidR="00D651CA" w:rsidRPr="00F24B7F" w:rsidRDefault="00D651CA" w:rsidP="00B40CB8">
                            <w:pPr>
                              <w:jc w:val="center"/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04EC615" id="_x0000_s1093" type="#_x0000_t202" style="position:absolute;left:0;text-align:left;margin-left:-4.65pt;margin-top:11.6pt;width:423pt;height:67.3pt;z-index:25276723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" fillcolor="white [3212]" strokecolor="#0070c0">
                <v:textbox>
                  <w:txbxContent>
                    <w:p w14:paraId="029B9537" w14:textId="77777777" w:rsidR="00D651CA" w:rsidRPr="00B40CB8" w:rsidRDefault="00D651CA" w:rsidP="00B40CB8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 w:rsidRPr="00B40CB8">
                        <w:rPr>
                          <w:rFonts w:ascii="Swis721 Th BT" w:hAnsi="Swis721 Th BT"/>
                          <w:sz w:val="23"/>
                          <w:szCs w:val="23"/>
                        </w:rPr>
                        <w:t>Para isso, 60 indivíduos com idades entre 65 e 85 anos receberam uma imunização trivalente contra influenza. Após 3 a 4 meses, foi iniciada uma terapia com probióticos, sendo que os indivíduos foram divididos em 3 para receber durante 3 meses:</w:t>
                      </w:r>
                    </w:p>
                    <w:p w14:paraId="335CD6E5" w14:textId="77777777" w:rsidR="00D651CA" w:rsidRPr="00F24B7F" w:rsidRDefault="00D651CA" w:rsidP="00B40CB8">
                      <w:pPr>
                        <w:jc w:val="center"/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B0B2FB7" w14:textId="50545ED0" w:rsidR="00B40CB8" w:rsidRDefault="00B40CB8" w:rsidP="00B40CB8">
      <w:pPr>
        <w:pStyle w:val="Corpo"/>
        <w:rPr>
          <w:sz w:val="24"/>
        </w:rPr>
      </w:pPr>
    </w:p>
    <w:p w14:paraId="27325D84" w14:textId="77777777" w:rsidR="00B40CB8" w:rsidRDefault="00B40CB8" w:rsidP="00B40CB8">
      <w:pPr>
        <w:pStyle w:val="Corpo"/>
        <w:rPr>
          <w:sz w:val="24"/>
        </w:rPr>
      </w:pPr>
    </w:p>
    <w:p w14:paraId="523A694B" w14:textId="760FDF93" w:rsidR="00B40CB8" w:rsidRDefault="00B40CB8" w:rsidP="00B40CB8">
      <w:pPr>
        <w:pStyle w:val="Corpo"/>
      </w:pPr>
    </w:p>
    <w:p w14:paraId="7D16C7D6" w14:textId="77777777" w:rsidR="00E17085" w:rsidRDefault="00E17085" w:rsidP="00B40CB8">
      <w:pPr>
        <w:pStyle w:val="Corpo"/>
      </w:pPr>
    </w:p>
    <w:p w14:paraId="25E64202" w14:textId="3CFAB345" w:rsidR="00B40CB8" w:rsidRDefault="007D3235" w:rsidP="00B40CB8">
      <w:pPr>
        <w:pStyle w:val="Corpo"/>
      </w:pPr>
      <w:r w:rsidRPr="00B40CB8">
        <w:rPr>
          <w:noProof/>
        </w:rPr>
        <mc:AlternateContent>
          <mc:Choice Requires="wps">
            <w:drawing>
              <wp:anchor distT="0" distB="0" distL="114300" distR="114300" simplePos="0" relativeHeight="252773376" behindDoc="0" locked="0" layoutInCell="1" allowOverlap="1" wp14:anchorId="72D4B618" wp14:editId="6D5804A0">
                <wp:simplePos x="0" y="0"/>
                <wp:positionH relativeFrom="margin">
                  <wp:posOffset>2438694</wp:posOffset>
                </wp:positionH>
                <wp:positionV relativeFrom="paragraph">
                  <wp:posOffset>114945</wp:posOffset>
                </wp:positionV>
                <wp:extent cx="226695" cy="138430"/>
                <wp:effectExtent l="0" t="0" r="1905" b="0"/>
                <wp:wrapNone/>
                <wp:docPr id="497" name="Triângulo isósceles 49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516B832" id="Triângulo isósceles 497" o:spid="_x0000_s1026" type="#_x0000_t5" style="position:absolute;margin-left:192pt;margin-top:9.05pt;width:17.85pt;height:10.9pt;flip:y;z-index:25277337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" fillcolor="#d8d8d8 [2732]" stroked="f">
                <w10:wrap anchorx="margin"/>
              </v:shape>
            </w:pict>
          </mc:Fallback>
        </mc:AlternateContent>
      </w: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70304" behindDoc="0" locked="0" layoutInCell="1" allowOverlap="1" wp14:anchorId="530EA0E4" wp14:editId="4664CDD1">
                <wp:simplePos x="0" y="0"/>
                <wp:positionH relativeFrom="margin">
                  <wp:posOffset>4463699</wp:posOffset>
                </wp:positionH>
                <wp:positionV relativeFrom="paragraph">
                  <wp:posOffset>100652</wp:posOffset>
                </wp:positionV>
                <wp:extent cx="226695" cy="138430"/>
                <wp:effectExtent l="0" t="0" r="1905" b="0"/>
                <wp:wrapNone/>
                <wp:docPr id="492" name="Triângulo isósceles 49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5C6D45C" id="Triângulo isósceles 492" o:spid="_x0000_s1026" type="#_x0000_t5" style="position:absolute;margin-left:351.45pt;margin-top:7.95pt;width:17.85pt;height:10.9pt;flip:y;z-index:25277030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" fillcolor="#d8d8d8 [2732]" stroked="f">
                <w10:wrap anchorx="margin"/>
              </v:shape>
            </w:pict>
          </mc:Fallback>
        </mc:AlternateContent>
      </w:r>
      <w:r w:rsidR="00B40CB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68256" behindDoc="0" locked="0" layoutInCell="1" allowOverlap="1" wp14:anchorId="581B298B" wp14:editId="5AA3A617">
                <wp:simplePos x="0" y="0"/>
                <wp:positionH relativeFrom="margin">
                  <wp:posOffset>367817</wp:posOffset>
                </wp:positionH>
                <wp:positionV relativeFrom="paragraph">
                  <wp:posOffset>96520</wp:posOffset>
                </wp:positionV>
                <wp:extent cx="226695" cy="138430"/>
                <wp:effectExtent l="0" t="0" r="1905" b="0"/>
                <wp:wrapNone/>
                <wp:docPr id="493" name="Triângulo isósceles 49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65822DD" id="Triângulo isósceles 493" o:spid="_x0000_s1026" type="#_x0000_t5" style="position:absolute;margin-left:28.95pt;margin-top:7.6pt;width:17.85pt;height:10.9pt;flip:y;z-index:2527682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" fillcolor="#d8d8d8 [2732]" stroked="f">
                <w10:wrap anchorx="margin"/>
              </v:shape>
            </w:pict>
          </mc:Fallback>
        </mc:AlternateContent>
      </w:r>
    </w:p>
    <w:p w14:paraId="0D7EFF73" w14:textId="78BC34D5" w:rsidR="00B40CB8" w:rsidRDefault="00930558" w:rsidP="00B40CB8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66208" behindDoc="0" locked="0" layoutInCell="1" allowOverlap="1" wp14:anchorId="14AF373B" wp14:editId="7E6AEEB3">
                <wp:simplePos x="0" y="0"/>
                <wp:positionH relativeFrom="margin">
                  <wp:posOffset>-436880</wp:posOffset>
                </wp:positionH>
                <wp:positionV relativeFrom="paragraph">
                  <wp:posOffset>127635</wp:posOffset>
                </wp:positionV>
                <wp:extent cx="1913890" cy="981075"/>
                <wp:effectExtent l="0" t="0" r="10160" b="28575"/>
                <wp:wrapNone/>
                <wp:docPr id="495" name="Caixa de texto 46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98107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A14B58E" w14:textId="23FE738F" w:rsidR="00D651CA" w:rsidRDefault="00D651CA" w:rsidP="00B40CB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</w:p>
                          <w:p w14:paraId="0C5DA185" w14:textId="77777777" w:rsidR="00D03E66" w:rsidRDefault="00D03E66" w:rsidP="00B40CB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3ECDE3FB" w14:textId="131AF60A" w:rsidR="00D651CA" w:rsidRPr="00B40CB8" w:rsidRDefault="00D651CA" w:rsidP="00B40CB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B40CB8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Lactobacillus </w:t>
                            </w:r>
                            <w:proofErr w:type="spellStart"/>
                            <w:r w:rsidRPr="00B40CB8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plantarum</w:t>
                            </w:r>
                            <w:proofErr w:type="spellEnd"/>
                            <w:r w:rsidRPr="00B40CB8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</w:p>
                          <w:p w14:paraId="7BAFDDFC" w14:textId="77777777" w:rsidR="00D651CA" w:rsidRPr="00B40CB8" w:rsidRDefault="00D651CA" w:rsidP="00B40CB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B40CB8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5x10</w:t>
                            </w:r>
                            <w:r w:rsidRPr="00B40CB8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  <w:vertAlign w:val="superscript"/>
                              </w:rPr>
                              <w:t>9</w:t>
                            </w:r>
                            <w:r w:rsidRPr="00B40CB8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UFC/dia</w:t>
                            </w:r>
                          </w:p>
                          <w:p w14:paraId="41DCE153" w14:textId="77777777" w:rsidR="00D651CA" w:rsidRPr="00471638" w:rsidRDefault="00D651CA" w:rsidP="00B40CB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4AF373B" id="_x0000_s1094" type="#_x0000_t202" style="position:absolute;left:0;text-align:left;margin-left:-34.4pt;margin-top:10.05pt;width:150.7pt;height:77.25pt;z-index:25276620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" fillcolor="#0070c0" strokecolor="#0070c0">
                <v:textbox>
                  <w:txbxContent>
                    <w:p w14:paraId="2A14B58E" w14:textId="23FE738F" w:rsidR="00D651CA" w:rsidRDefault="00D651CA" w:rsidP="00B40CB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</w:p>
                    <w:p w14:paraId="0C5DA185" w14:textId="77777777" w:rsidR="00D03E66" w:rsidRDefault="00D03E66" w:rsidP="00B40CB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3ECDE3FB" w14:textId="131AF60A" w:rsidR="00D651CA" w:rsidRPr="00B40CB8" w:rsidRDefault="00D651CA" w:rsidP="00B40CB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r w:rsidRPr="00B40CB8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Lactobacillus </w:t>
                      </w:r>
                      <w:proofErr w:type="spellStart"/>
                      <w:r w:rsidRPr="00B40CB8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>plantarum</w:t>
                      </w:r>
                      <w:proofErr w:type="spellEnd"/>
                      <w:r w:rsidRPr="00B40CB8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</w:p>
                    <w:p w14:paraId="7BAFDDFC" w14:textId="77777777" w:rsidR="00D651CA" w:rsidRPr="00B40CB8" w:rsidRDefault="00D651CA" w:rsidP="00B40CB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B40CB8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5x10</w:t>
                      </w:r>
                      <w:r w:rsidRPr="00B40CB8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  <w:vertAlign w:val="superscript"/>
                        </w:rPr>
                        <w:t>9</w:t>
                      </w:r>
                      <w:r w:rsidRPr="00B40CB8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 xml:space="preserve"> UFC/dia</w:t>
                      </w:r>
                    </w:p>
                    <w:p w14:paraId="41DCE153" w14:textId="77777777" w:rsidR="00D651CA" w:rsidRPr="00471638" w:rsidRDefault="00D651CA" w:rsidP="00B40CB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 w:rsidR="007D3235" w:rsidRPr="00B40CB8">
        <w:rPr>
          <w:noProof/>
        </w:rPr>
        <mc:AlternateContent>
          <mc:Choice Requires="wps">
            <w:drawing>
              <wp:anchor distT="0" distB="0" distL="114300" distR="114300" simplePos="0" relativeHeight="252772352" behindDoc="0" locked="0" layoutInCell="1" allowOverlap="1" wp14:anchorId="72ED4083" wp14:editId="3972B804">
                <wp:simplePos x="0" y="0"/>
                <wp:positionH relativeFrom="margin">
                  <wp:posOffset>1619885</wp:posOffset>
                </wp:positionH>
                <wp:positionV relativeFrom="paragraph">
                  <wp:posOffset>120015</wp:posOffset>
                </wp:positionV>
                <wp:extent cx="1913890" cy="981075"/>
                <wp:effectExtent l="0" t="0" r="10160" b="28575"/>
                <wp:wrapNone/>
                <wp:docPr id="496" name="Caixa de texto 46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98107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58DBDEA" w14:textId="77777777" w:rsidR="00D03E66" w:rsidRDefault="00D651CA" w:rsidP="007D3235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2083634F" w14:textId="7F0A3485" w:rsidR="00D651CA" w:rsidRPr="007D3235" w:rsidRDefault="00D651CA" w:rsidP="007D3235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7D3235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Lactobacillus </w:t>
                            </w:r>
                            <w:proofErr w:type="spellStart"/>
                            <w:r w:rsidRPr="007D3235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plantarum</w:t>
                            </w:r>
                            <w:proofErr w:type="spellEnd"/>
                            <w:r w:rsidRPr="007D3235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</w:p>
                          <w:p w14:paraId="6B85945B" w14:textId="77777777" w:rsidR="00D651CA" w:rsidRPr="007D3235" w:rsidRDefault="00D651CA" w:rsidP="007D3235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7D3235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5x10</w:t>
                            </w:r>
                            <w:r w:rsidRPr="007D3235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  <w:vertAlign w:val="superscript"/>
                              </w:rPr>
                              <w:t>8</w:t>
                            </w:r>
                            <w:r w:rsidRPr="007D3235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UFC/dia</w:t>
                            </w:r>
                          </w:p>
                          <w:p w14:paraId="7247AAC7" w14:textId="77777777" w:rsidR="00D651CA" w:rsidRPr="00471638" w:rsidRDefault="00D651CA" w:rsidP="00B40CB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2ED4083" id="_x0000_s1095" type="#_x0000_t202" style="position:absolute;left:0;text-align:left;margin-left:127.55pt;margin-top:9.45pt;width:150.7pt;height:77.25pt;z-index:25277235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" fillcolor="#0070c0" strokecolor="#0070c0">
                <v:textbox>
                  <w:txbxContent>
                    <w:p w14:paraId="458DBDEA" w14:textId="77777777" w:rsidR="00D03E66" w:rsidRDefault="00D651CA" w:rsidP="007D3235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2083634F" w14:textId="7F0A3485" w:rsidR="00D651CA" w:rsidRPr="007D3235" w:rsidRDefault="00D651CA" w:rsidP="007D3235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r w:rsidRPr="007D3235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Lactobacillus </w:t>
                      </w:r>
                      <w:proofErr w:type="spellStart"/>
                      <w:r w:rsidRPr="007D3235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>plantarum</w:t>
                      </w:r>
                      <w:proofErr w:type="spellEnd"/>
                      <w:r w:rsidRPr="007D3235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</w:p>
                    <w:p w14:paraId="6B85945B" w14:textId="77777777" w:rsidR="00D651CA" w:rsidRPr="007D3235" w:rsidRDefault="00D651CA" w:rsidP="007D3235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7D3235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5x10</w:t>
                      </w:r>
                      <w:r w:rsidRPr="007D3235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  <w:vertAlign w:val="superscript"/>
                        </w:rPr>
                        <w:t>8</w:t>
                      </w:r>
                      <w:r w:rsidRPr="007D3235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 xml:space="preserve"> UFC/dia</w:t>
                      </w:r>
                    </w:p>
                    <w:p w14:paraId="7247AAC7" w14:textId="77777777" w:rsidR="00D651CA" w:rsidRPr="00471638" w:rsidRDefault="00D651CA" w:rsidP="00B40CB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 w:rsidR="007D3235"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69280" behindDoc="0" locked="0" layoutInCell="1" allowOverlap="1" wp14:anchorId="485D54EE" wp14:editId="5D9261DD">
                <wp:simplePos x="0" y="0"/>
                <wp:positionH relativeFrom="margin">
                  <wp:posOffset>3669286</wp:posOffset>
                </wp:positionH>
                <wp:positionV relativeFrom="paragraph">
                  <wp:posOffset>124556</wp:posOffset>
                </wp:positionV>
                <wp:extent cx="1913890" cy="989320"/>
                <wp:effectExtent l="0" t="0" r="10160" b="20955"/>
                <wp:wrapNone/>
                <wp:docPr id="494" name="Caixa de texto 4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98932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2E2102E" w14:textId="730CC446" w:rsidR="00D651CA" w:rsidRDefault="00D651CA" w:rsidP="00B40CB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3</w:t>
                            </w:r>
                          </w:p>
                          <w:p w14:paraId="5B32485E" w14:textId="77777777" w:rsidR="00D03E66" w:rsidRDefault="00D03E66" w:rsidP="00B40CB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359353BB" w14:textId="69BB8D8D" w:rsidR="00D651CA" w:rsidRPr="00227BA7" w:rsidRDefault="00D651CA" w:rsidP="00B40CB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  <w:p w14:paraId="70000E6A" w14:textId="77777777" w:rsidR="00D651CA" w:rsidRPr="00086CFC" w:rsidRDefault="00D651CA" w:rsidP="00B40CB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85D54EE" id="_x0000_s1096" type="#_x0000_t202" style="position:absolute;left:0;text-align:left;margin-left:288.9pt;margin-top:9.8pt;width:150.7pt;height:77.9pt;z-index:25276928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" fillcolor="#0070c0" strokecolor="#0070c0">
                <v:textbox>
                  <w:txbxContent>
                    <w:p w14:paraId="02E2102E" w14:textId="730CC446" w:rsidR="00D651CA" w:rsidRDefault="00D651CA" w:rsidP="00B40CB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3</w:t>
                      </w:r>
                    </w:p>
                    <w:p w14:paraId="5B32485E" w14:textId="77777777" w:rsidR="00D03E66" w:rsidRDefault="00D03E66" w:rsidP="00B40CB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359353BB" w14:textId="69BB8D8D" w:rsidR="00D651CA" w:rsidRPr="00227BA7" w:rsidRDefault="00D651CA" w:rsidP="00B40CB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  <w:p w14:paraId="70000E6A" w14:textId="77777777" w:rsidR="00D651CA" w:rsidRPr="00086CFC" w:rsidRDefault="00D651CA" w:rsidP="00B40CB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5C1AA582" w14:textId="743A431C" w:rsidR="00B40CB8" w:rsidRDefault="00B40CB8" w:rsidP="00B40CB8">
      <w:pPr>
        <w:pStyle w:val="Corpo"/>
      </w:pPr>
    </w:p>
    <w:p w14:paraId="054C580D" w14:textId="77777777" w:rsidR="00B40CB8" w:rsidRDefault="00B40CB8" w:rsidP="00B40CB8">
      <w:pPr>
        <w:pStyle w:val="Corpo"/>
      </w:pPr>
    </w:p>
    <w:p w14:paraId="5CDAACCF" w14:textId="77777777" w:rsidR="00B40CB8" w:rsidRDefault="00B40CB8" w:rsidP="00B40CB8">
      <w:pPr>
        <w:pStyle w:val="Corpo"/>
      </w:pPr>
    </w:p>
    <w:p w14:paraId="4C2462FB" w14:textId="77777777" w:rsidR="00B40CB8" w:rsidRDefault="00B40CB8" w:rsidP="00B40CB8">
      <w:pPr>
        <w:pStyle w:val="Corpo"/>
        <w:spacing w:before="120"/>
        <w:rPr>
          <w:sz w:val="20"/>
        </w:rPr>
      </w:pPr>
    </w:p>
    <w:p w14:paraId="2AF61299" w14:textId="77777777" w:rsidR="00B40CB8" w:rsidRDefault="00B40CB8" w:rsidP="00B40CB8">
      <w:pPr>
        <w:pStyle w:val="Corpo"/>
        <w:spacing w:before="120" w:after="0"/>
        <w:rPr>
          <w:sz w:val="20"/>
          <w:szCs w:val="23"/>
        </w:rPr>
      </w:pPr>
    </w:p>
    <w:p w14:paraId="6C266EE8" w14:textId="7E668F4E" w:rsidR="00930558" w:rsidRPr="00E17085" w:rsidRDefault="007D3235" w:rsidP="007D3235">
      <w:pPr>
        <w:pStyle w:val="Corpo"/>
        <w:numPr>
          <w:ilvl w:val="0"/>
          <w:numId w:val="10"/>
        </w:numPr>
        <w:spacing w:before="120" w:after="0"/>
        <w:rPr>
          <w:sz w:val="20"/>
          <w:szCs w:val="23"/>
        </w:rPr>
      </w:pPr>
      <w:r w:rsidRPr="007D3235">
        <w:rPr>
          <w:sz w:val="20"/>
          <w:szCs w:val="23"/>
        </w:rPr>
        <w:t>Os níveis de imunoglobulinas específicas contra influenza foram mensurados antes e após o consumo dos probióticos.</w:t>
      </w:r>
    </w:p>
    <w:p w14:paraId="6D671F34" w14:textId="77777777" w:rsidR="00930558" w:rsidRPr="007D3235" w:rsidRDefault="00930558" w:rsidP="007D3235">
      <w:pPr>
        <w:pStyle w:val="Corpo"/>
        <w:spacing w:before="120" w:after="0"/>
        <w:rPr>
          <w:sz w:val="20"/>
          <w:szCs w:val="23"/>
        </w:rPr>
      </w:pPr>
    </w:p>
    <w:p w14:paraId="7F7CD4F9" w14:textId="77777777" w:rsidR="00B40CB8" w:rsidRPr="00C72C0B" w:rsidRDefault="00B40CB8" w:rsidP="00B40CB8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73034958" w14:textId="77777777" w:rsidR="00B40CB8" w:rsidRPr="00714E9A" w:rsidRDefault="00B40CB8" w:rsidP="00B40CB8">
      <w:pPr>
        <w:pStyle w:val="Corpo"/>
        <w:rPr>
          <w:sz w:val="16"/>
          <w:szCs w:val="16"/>
        </w:rPr>
      </w:pPr>
    </w:p>
    <w:p w14:paraId="61FFB3BD" w14:textId="2E643A05" w:rsidR="007D3235" w:rsidRDefault="007D3235" w:rsidP="005156CF">
      <w:pPr>
        <w:pStyle w:val="Corpo"/>
        <w:numPr>
          <w:ilvl w:val="0"/>
          <w:numId w:val="13"/>
        </w:numPr>
      </w:pPr>
      <w:r>
        <w:t>Foram observadas diferenças significativas nos grupos que receberam probióticos, indicando que estes são capazes de modular o sistema imunológico, estimulando a produção de imunoglobulinas;</w:t>
      </w:r>
    </w:p>
    <w:p w14:paraId="299F506C" w14:textId="77777777" w:rsidR="007D3235" w:rsidRDefault="007D3235" w:rsidP="007D3235">
      <w:pPr>
        <w:pStyle w:val="Corpo"/>
      </w:pPr>
    </w:p>
    <w:tbl>
      <w:tblPr>
        <w:tblStyle w:val="SombreamentoClaro-nfase11"/>
        <w:tblW w:w="0" w:type="auto"/>
        <w:jc w:val="center"/>
        <w:tblLook w:val="04A0" w:firstRow="1" w:lastRow="0" w:firstColumn="1" w:lastColumn="0" w:noHBand="0" w:noVBand="1"/>
      </w:tblPr>
      <w:tblGrid>
        <w:gridCol w:w="1809"/>
        <w:gridCol w:w="1418"/>
        <w:gridCol w:w="1843"/>
        <w:gridCol w:w="1984"/>
      </w:tblGrid>
      <w:tr w:rsidR="007D3235" w14:paraId="7AC18476" w14:textId="77777777" w:rsidTr="00DD635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  <w:vAlign w:val="center"/>
          </w:tcPr>
          <w:p w14:paraId="5FDD1540" w14:textId="77777777" w:rsidR="007D3235" w:rsidRPr="00340A77" w:rsidRDefault="007D3235" w:rsidP="00DD635E">
            <w:pPr>
              <w:pStyle w:val="Corpo"/>
              <w:jc w:val="center"/>
              <w:rPr>
                <w:sz w:val="20"/>
                <w:szCs w:val="20"/>
              </w:rPr>
            </w:pPr>
            <w:r w:rsidRPr="00340A77">
              <w:rPr>
                <w:sz w:val="20"/>
                <w:szCs w:val="20"/>
              </w:rPr>
              <w:t>Imunoglobulina</w:t>
            </w:r>
          </w:p>
        </w:tc>
        <w:tc>
          <w:tcPr>
            <w:tcW w:w="1418" w:type="dxa"/>
            <w:vAlign w:val="center"/>
          </w:tcPr>
          <w:p w14:paraId="3F85262C" w14:textId="77777777" w:rsidR="007D3235" w:rsidRPr="00340A77" w:rsidRDefault="007D3235" w:rsidP="00DD635E">
            <w:pPr>
              <w:pStyle w:val="Corp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40A77">
              <w:rPr>
                <w:sz w:val="20"/>
                <w:szCs w:val="20"/>
              </w:rPr>
              <w:t>Grupo 1</w:t>
            </w:r>
          </w:p>
        </w:tc>
        <w:tc>
          <w:tcPr>
            <w:tcW w:w="1843" w:type="dxa"/>
            <w:vAlign w:val="center"/>
          </w:tcPr>
          <w:p w14:paraId="72162B5E" w14:textId="77777777" w:rsidR="007D3235" w:rsidRPr="00340A77" w:rsidRDefault="007D3235" w:rsidP="00DD635E">
            <w:pPr>
              <w:pStyle w:val="Corp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40A77">
              <w:rPr>
                <w:sz w:val="20"/>
                <w:szCs w:val="20"/>
              </w:rPr>
              <w:t>Grupo 2</w:t>
            </w:r>
          </w:p>
        </w:tc>
        <w:tc>
          <w:tcPr>
            <w:tcW w:w="1984" w:type="dxa"/>
            <w:vAlign w:val="center"/>
          </w:tcPr>
          <w:p w14:paraId="578A96A1" w14:textId="77777777" w:rsidR="007D3235" w:rsidRPr="00340A77" w:rsidRDefault="007D3235" w:rsidP="00DD635E">
            <w:pPr>
              <w:pStyle w:val="Corp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40A77">
              <w:rPr>
                <w:sz w:val="20"/>
                <w:szCs w:val="20"/>
              </w:rPr>
              <w:t>Grupo 3</w:t>
            </w:r>
          </w:p>
        </w:tc>
      </w:tr>
      <w:tr w:rsidR="007D3235" w14:paraId="72EACB80" w14:textId="77777777" w:rsidTr="00DD63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  <w:vAlign w:val="center"/>
          </w:tcPr>
          <w:p w14:paraId="6D03AB3C" w14:textId="561298FF" w:rsidR="007D3235" w:rsidRPr="00340A77" w:rsidRDefault="007D3235" w:rsidP="00DD635E">
            <w:pPr>
              <w:pStyle w:val="Corpo"/>
              <w:jc w:val="center"/>
              <w:rPr>
                <w:sz w:val="20"/>
                <w:szCs w:val="20"/>
              </w:rPr>
            </w:pPr>
            <w:r w:rsidRPr="00340A77">
              <w:rPr>
                <w:sz w:val="20"/>
                <w:szCs w:val="20"/>
              </w:rPr>
              <w:t>IgG específica para influenza</w:t>
            </w:r>
          </w:p>
        </w:tc>
        <w:tc>
          <w:tcPr>
            <w:tcW w:w="1418" w:type="dxa"/>
            <w:vAlign w:val="center"/>
          </w:tcPr>
          <w:p w14:paraId="40CD0D1D" w14:textId="77777777" w:rsidR="007D3235" w:rsidRPr="00340A77" w:rsidRDefault="007D3235" w:rsidP="00DD635E">
            <w:pPr>
              <w:pStyle w:val="Corp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40A77">
              <w:rPr>
                <w:sz w:val="20"/>
                <w:szCs w:val="20"/>
              </w:rPr>
              <w:t>Aumento</w:t>
            </w:r>
          </w:p>
        </w:tc>
        <w:tc>
          <w:tcPr>
            <w:tcW w:w="1843" w:type="dxa"/>
            <w:vAlign w:val="center"/>
          </w:tcPr>
          <w:p w14:paraId="157CF62B" w14:textId="77777777" w:rsidR="007D3235" w:rsidRPr="00340A77" w:rsidRDefault="007D3235" w:rsidP="00DD635E">
            <w:pPr>
              <w:pStyle w:val="Corp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40A77">
              <w:rPr>
                <w:sz w:val="20"/>
                <w:szCs w:val="20"/>
              </w:rPr>
              <w:t>Sem diferenças</w:t>
            </w:r>
          </w:p>
        </w:tc>
        <w:tc>
          <w:tcPr>
            <w:tcW w:w="1984" w:type="dxa"/>
            <w:vAlign w:val="center"/>
          </w:tcPr>
          <w:p w14:paraId="75FC80EC" w14:textId="77777777" w:rsidR="007D3235" w:rsidRPr="00340A77" w:rsidRDefault="007D3235" w:rsidP="00DD635E">
            <w:pPr>
              <w:pStyle w:val="Corp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40A77">
              <w:rPr>
                <w:sz w:val="20"/>
                <w:szCs w:val="20"/>
              </w:rPr>
              <w:t>Sem diferenças</w:t>
            </w:r>
          </w:p>
        </w:tc>
      </w:tr>
      <w:tr w:rsidR="007D3235" w14:paraId="7C9088C7" w14:textId="77777777" w:rsidTr="00DD635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  <w:vAlign w:val="center"/>
          </w:tcPr>
          <w:p w14:paraId="348DF1C0" w14:textId="22845DE8" w:rsidR="007D3235" w:rsidRPr="00340A77" w:rsidRDefault="007D3235" w:rsidP="00DD635E">
            <w:pPr>
              <w:pStyle w:val="Corpo"/>
              <w:jc w:val="center"/>
              <w:rPr>
                <w:sz w:val="20"/>
                <w:szCs w:val="20"/>
              </w:rPr>
            </w:pPr>
            <w:r w:rsidRPr="00340A77">
              <w:rPr>
                <w:sz w:val="20"/>
                <w:szCs w:val="20"/>
              </w:rPr>
              <w:t>IgA específica para influenza</w:t>
            </w:r>
          </w:p>
        </w:tc>
        <w:tc>
          <w:tcPr>
            <w:tcW w:w="1418" w:type="dxa"/>
            <w:vAlign w:val="center"/>
          </w:tcPr>
          <w:p w14:paraId="44801D27" w14:textId="77777777" w:rsidR="007D3235" w:rsidRPr="00340A77" w:rsidRDefault="007D3235" w:rsidP="00DD635E">
            <w:pPr>
              <w:pStyle w:val="Corp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40A77">
              <w:rPr>
                <w:sz w:val="20"/>
                <w:szCs w:val="20"/>
              </w:rPr>
              <w:t>Aumento</w:t>
            </w:r>
          </w:p>
        </w:tc>
        <w:tc>
          <w:tcPr>
            <w:tcW w:w="1843" w:type="dxa"/>
            <w:vAlign w:val="center"/>
          </w:tcPr>
          <w:p w14:paraId="01EB492C" w14:textId="77777777" w:rsidR="007D3235" w:rsidRPr="00340A77" w:rsidRDefault="007D3235" w:rsidP="00DD635E">
            <w:pPr>
              <w:pStyle w:val="Corp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40A77">
              <w:rPr>
                <w:sz w:val="20"/>
                <w:szCs w:val="20"/>
              </w:rPr>
              <w:t>Aumento</w:t>
            </w:r>
          </w:p>
        </w:tc>
        <w:tc>
          <w:tcPr>
            <w:tcW w:w="1984" w:type="dxa"/>
            <w:vAlign w:val="center"/>
          </w:tcPr>
          <w:p w14:paraId="3A62D4F5" w14:textId="77777777" w:rsidR="007D3235" w:rsidRPr="00340A77" w:rsidRDefault="007D3235" w:rsidP="00DD635E">
            <w:pPr>
              <w:pStyle w:val="Corp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40A77">
              <w:rPr>
                <w:sz w:val="20"/>
                <w:szCs w:val="20"/>
              </w:rPr>
              <w:t>Sem diferenças</w:t>
            </w:r>
          </w:p>
        </w:tc>
      </w:tr>
      <w:tr w:rsidR="007D3235" w14:paraId="49E69351" w14:textId="77777777" w:rsidTr="00DD63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  <w:vAlign w:val="center"/>
          </w:tcPr>
          <w:p w14:paraId="4FDC3FF7" w14:textId="4B135D01" w:rsidR="007D3235" w:rsidRPr="00340A77" w:rsidRDefault="007D3235" w:rsidP="00DD635E">
            <w:pPr>
              <w:pStyle w:val="Corpo"/>
              <w:jc w:val="center"/>
              <w:rPr>
                <w:sz w:val="20"/>
                <w:szCs w:val="20"/>
              </w:rPr>
            </w:pPr>
            <w:proofErr w:type="spellStart"/>
            <w:r w:rsidRPr="00340A77">
              <w:rPr>
                <w:sz w:val="20"/>
                <w:szCs w:val="20"/>
              </w:rPr>
              <w:t>IgM</w:t>
            </w:r>
            <w:proofErr w:type="spellEnd"/>
            <w:r w:rsidRPr="00340A77">
              <w:rPr>
                <w:sz w:val="20"/>
                <w:szCs w:val="20"/>
              </w:rPr>
              <w:t xml:space="preserve"> específica para influenza</w:t>
            </w:r>
          </w:p>
        </w:tc>
        <w:tc>
          <w:tcPr>
            <w:tcW w:w="1418" w:type="dxa"/>
            <w:vAlign w:val="center"/>
          </w:tcPr>
          <w:p w14:paraId="4F8EC25E" w14:textId="77777777" w:rsidR="007D3235" w:rsidRPr="00340A77" w:rsidRDefault="007D3235" w:rsidP="00DD635E">
            <w:pPr>
              <w:pStyle w:val="Corp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40A77">
              <w:rPr>
                <w:sz w:val="20"/>
                <w:szCs w:val="20"/>
              </w:rPr>
              <w:t>Leve aumento</w:t>
            </w:r>
          </w:p>
        </w:tc>
        <w:tc>
          <w:tcPr>
            <w:tcW w:w="1843" w:type="dxa"/>
            <w:vAlign w:val="center"/>
          </w:tcPr>
          <w:p w14:paraId="32C36F9C" w14:textId="77777777" w:rsidR="007D3235" w:rsidRPr="00340A77" w:rsidRDefault="007D3235" w:rsidP="00DD635E">
            <w:pPr>
              <w:pStyle w:val="Corp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40A77">
              <w:rPr>
                <w:sz w:val="20"/>
                <w:szCs w:val="20"/>
              </w:rPr>
              <w:t>Sem diferenças</w:t>
            </w:r>
          </w:p>
        </w:tc>
        <w:tc>
          <w:tcPr>
            <w:tcW w:w="1984" w:type="dxa"/>
            <w:vAlign w:val="center"/>
          </w:tcPr>
          <w:p w14:paraId="0E9D76E3" w14:textId="77777777" w:rsidR="007D3235" w:rsidRPr="00340A77" w:rsidRDefault="007D3235" w:rsidP="00DD635E">
            <w:pPr>
              <w:pStyle w:val="Corp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40A77">
              <w:rPr>
                <w:sz w:val="20"/>
                <w:szCs w:val="20"/>
              </w:rPr>
              <w:t>Sem diferenças</w:t>
            </w:r>
          </w:p>
        </w:tc>
      </w:tr>
    </w:tbl>
    <w:p w14:paraId="2423CCD8" w14:textId="2DAE74C0" w:rsidR="00B40CB8" w:rsidRDefault="00B40CB8" w:rsidP="007D3235">
      <w:pPr>
        <w:pStyle w:val="Corpo"/>
        <w:rPr>
          <w:sz w:val="16"/>
          <w:szCs w:val="16"/>
        </w:rPr>
      </w:pPr>
    </w:p>
    <w:p w14:paraId="0C764ADF" w14:textId="77777777" w:rsidR="00B40CB8" w:rsidRPr="00C72C0B" w:rsidRDefault="00B40CB8" w:rsidP="00B40CB8">
      <w:pPr>
        <w:pStyle w:val="Corpo"/>
        <w:rPr>
          <w:b/>
          <w:color w:val="339966"/>
        </w:rPr>
      </w:pPr>
      <w:r>
        <w:rPr>
          <w:b/>
          <w:color w:val="339966"/>
        </w:rPr>
        <w:t>Conclusão:</w:t>
      </w:r>
    </w:p>
    <w:p w14:paraId="3122FCAB" w14:textId="77777777" w:rsidR="00B40CB8" w:rsidRDefault="00B40CB8" w:rsidP="00B40CB8">
      <w:pPr>
        <w:pStyle w:val="Corpo"/>
        <w:spacing w:after="120"/>
        <w:rPr>
          <w:sz w:val="16"/>
          <w:szCs w:val="16"/>
        </w:rPr>
      </w:pPr>
    </w:p>
    <w:p w14:paraId="17E81F99" w14:textId="40E3D365" w:rsidR="00B40CB8" w:rsidRDefault="007D3235" w:rsidP="007D3235">
      <w:pPr>
        <w:pStyle w:val="Corpo"/>
        <w:spacing w:after="40"/>
        <w:jc w:val="center"/>
        <w:rPr>
          <w:b/>
          <w:i/>
          <w:szCs w:val="23"/>
        </w:rPr>
      </w:pPr>
      <w:r w:rsidRPr="007D3235">
        <w:rPr>
          <w:b/>
          <w:i/>
          <w:szCs w:val="23"/>
        </w:rPr>
        <w:t xml:space="preserve">A suplementação com probióticos se mostrou eficaz como </w:t>
      </w:r>
      <w:proofErr w:type="spellStart"/>
      <w:r w:rsidRPr="007D3235">
        <w:rPr>
          <w:b/>
          <w:i/>
          <w:szCs w:val="23"/>
        </w:rPr>
        <w:t>imunoestimuladora</w:t>
      </w:r>
      <w:proofErr w:type="spellEnd"/>
      <w:r w:rsidRPr="007D3235">
        <w:rPr>
          <w:b/>
          <w:i/>
          <w:szCs w:val="23"/>
        </w:rPr>
        <w:t>, sendo capaz de aumentar a resposta à imunização contra influenza</w:t>
      </w:r>
      <w:r>
        <w:rPr>
          <w:b/>
          <w:i/>
          <w:szCs w:val="23"/>
        </w:rPr>
        <w:t>.</w:t>
      </w:r>
    </w:p>
    <w:p w14:paraId="34B5E080" w14:textId="2B6D2BD5" w:rsidR="00B40CB8" w:rsidRDefault="00B40CB8" w:rsidP="00930558">
      <w:pPr>
        <w:pStyle w:val="Ttulo1"/>
        <w:jc w:val="center"/>
      </w:pPr>
      <w:bookmarkStart w:id="57" w:name="_Toc36632361"/>
      <w:r>
        <w:lastRenderedPageBreak/>
        <w:t>Formulário</w:t>
      </w:r>
      <w:bookmarkEnd w:id="57"/>
    </w:p>
    <w:p w14:paraId="702CED48" w14:textId="77777777" w:rsidR="00E17085" w:rsidRDefault="00E17085" w:rsidP="00B40CB8">
      <w:pPr>
        <w:pStyle w:val="Corpo"/>
        <w:rPr>
          <w:b/>
          <w:i/>
          <w:sz w:val="24"/>
        </w:rPr>
      </w:pPr>
    </w:p>
    <w:p w14:paraId="40725C93" w14:textId="2B04BF55" w:rsidR="00B40CB8" w:rsidRPr="00B40CB8" w:rsidRDefault="007D3235" w:rsidP="00B40CB8">
      <w:pPr>
        <w:pStyle w:val="Corpo"/>
        <w:rPr>
          <w:b/>
          <w:i/>
          <w:sz w:val="24"/>
        </w:rPr>
      </w:pPr>
      <w:r>
        <w:rPr>
          <w:b/>
          <w:i/>
          <w:sz w:val="24"/>
        </w:rPr>
        <w:t>Sachê de Probióticos</w:t>
      </w:r>
    </w:p>
    <w:p w14:paraId="7E565794" w14:textId="77777777" w:rsidR="00B40CB8" w:rsidRPr="00C30C20" w:rsidRDefault="00B40CB8" w:rsidP="00B40CB8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B40CB8" w:rsidRPr="009537E7" w14:paraId="07D50D78" w14:textId="77777777" w:rsidTr="00DD635E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516AC359" w14:textId="515A71F3" w:rsidR="00B40CB8" w:rsidRDefault="007D3235" w:rsidP="00DD635E">
            <w:pPr>
              <w:pStyle w:val="Corpo"/>
              <w:jc w:val="center"/>
              <w:rPr>
                <w:b/>
                <w:color w:val="FFFFFF" w:themeColor="background1"/>
                <w:sz w:val="22"/>
              </w:rPr>
            </w:pPr>
            <w:r w:rsidRPr="007D3235">
              <w:rPr>
                <w:b/>
                <w:i/>
                <w:color w:val="FFFFFF" w:themeColor="background1"/>
                <w:sz w:val="22"/>
              </w:rPr>
              <w:t>L.</w:t>
            </w:r>
            <w:r>
              <w:rPr>
                <w:b/>
                <w:i/>
                <w:color w:val="FFFFFF" w:themeColor="background1"/>
                <w:sz w:val="22"/>
              </w:rPr>
              <w:t xml:space="preserve"> </w:t>
            </w:r>
            <w:proofErr w:type="spellStart"/>
            <w:r w:rsidRPr="007D3235">
              <w:rPr>
                <w:b/>
                <w:i/>
                <w:color w:val="FFFFFF" w:themeColor="background1"/>
                <w:sz w:val="22"/>
              </w:rPr>
              <w:t>plantarum</w:t>
            </w:r>
            <w:proofErr w:type="spellEnd"/>
          </w:p>
        </w:tc>
      </w:tr>
      <w:tr w:rsidR="007D3235" w:rsidRPr="009537E7" w14:paraId="2751693D" w14:textId="77777777" w:rsidTr="00DD635E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137269CC" w14:textId="11F15F51" w:rsidR="007D3235" w:rsidRPr="007D3235" w:rsidRDefault="007D3235" w:rsidP="007D3235">
            <w:pPr>
              <w:pStyle w:val="Corpo"/>
              <w:jc w:val="center"/>
              <w:rPr>
                <w:szCs w:val="23"/>
              </w:rPr>
            </w:pPr>
            <w:r w:rsidRPr="007D3235">
              <w:rPr>
                <w:i/>
                <w:color w:val="000000" w:themeColor="text1"/>
                <w:szCs w:val="23"/>
              </w:rPr>
              <w:t>L.</w:t>
            </w:r>
            <w:r>
              <w:rPr>
                <w:i/>
                <w:color w:val="000000" w:themeColor="text1"/>
                <w:szCs w:val="23"/>
              </w:rPr>
              <w:t xml:space="preserve"> </w:t>
            </w:r>
            <w:proofErr w:type="spellStart"/>
            <w:r w:rsidRPr="007D3235">
              <w:rPr>
                <w:i/>
                <w:color w:val="000000" w:themeColor="text1"/>
                <w:szCs w:val="23"/>
              </w:rPr>
              <w:t>plantarum</w:t>
            </w:r>
            <w:proofErr w:type="spellEnd"/>
            <w:r w:rsidRPr="007D3235">
              <w:rPr>
                <w:color w:val="000000" w:themeColor="text1"/>
                <w:szCs w:val="23"/>
              </w:rPr>
              <w:t>..........................5 x 10</w:t>
            </w:r>
            <w:r w:rsidRPr="007D3235">
              <w:rPr>
                <w:color w:val="000000" w:themeColor="text1"/>
                <w:szCs w:val="23"/>
                <w:vertAlign w:val="superscript"/>
              </w:rPr>
              <w:t>9</w:t>
            </w:r>
            <w:r w:rsidRPr="007D3235">
              <w:rPr>
                <w:color w:val="000000" w:themeColor="text1"/>
                <w:szCs w:val="23"/>
              </w:rPr>
              <w:t xml:space="preserve"> UFC</w:t>
            </w:r>
          </w:p>
        </w:tc>
      </w:tr>
      <w:tr w:rsidR="007D3235" w:rsidRPr="006F0A9C" w14:paraId="0368889F" w14:textId="77777777" w:rsidTr="00DD635E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93F107D" w14:textId="73E25388" w:rsidR="007D3235" w:rsidRPr="007D3235" w:rsidRDefault="007D3235" w:rsidP="007D3235">
            <w:pPr>
              <w:pStyle w:val="Corpo"/>
              <w:rPr>
                <w:szCs w:val="23"/>
              </w:rPr>
            </w:pPr>
            <w:r>
              <w:rPr>
                <w:color w:val="000000" w:themeColor="text1"/>
                <w:szCs w:val="23"/>
              </w:rPr>
              <w:t>Excipiente</w:t>
            </w:r>
            <w:r w:rsidRPr="007D3235">
              <w:rPr>
                <w:color w:val="000000" w:themeColor="text1"/>
                <w:szCs w:val="23"/>
              </w:rPr>
              <w:t xml:space="preserve"> qsp.....</w:t>
            </w:r>
            <w:r>
              <w:rPr>
                <w:color w:val="000000" w:themeColor="text1"/>
                <w:szCs w:val="23"/>
              </w:rPr>
              <w:t>...........</w:t>
            </w:r>
            <w:r w:rsidRPr="007D3235">
              <w:rPr>
                <w:color w:val="000000" w:themeColor="text1"/>
                <w:szCs w:val="23"/>
              </w:rPr>
              <w:t>..............1 Sachê</w:t>
            </w:r>
          </w:p>
        </w:tc>
      </w:tr>
    </w:tbl>
    <w:p w14:paraId="64F124D0" w14:textId="77777777" w:rsidR="007D3235" w:rsidRPr="007D3235" w:rsidRDefault="007D3235" w:rsidP="007D3235">
      <w:pPr>
        <w:pStyle w:val="Corpo"/>
        <w:spacing w:after="40"/>
        <w:rPr>
          <w:sz w:val="16"/>
          <w:szCs w:val="16"/>
        </w:rPr>
      </w:pPr>
      <w:r w:rsidRPr="007D3235">
        <w:rPr>
          <w:sz w:val="16"/>
          <w:szCs w:val="16"/>
        </w:rPr>
        <w:t>Administrar 1 sachê ao dia ou conforme orientação médica.</w:t>
      </w:r>
    </w:p>
    <w:p w14:paraId="32226864" w14:textId="3F94B1B3" w:rsidR="00B40CB8" w:rsidRDefault="00B40CB8" w:rsidP="00B40CB8">
      <w:pPr>
        <w:pStyle w:val="Corpo"/>
        <w:spacing w:after="40"/>
        <w:rPr>
          <w:sz w:val="16"/>
          <w:szCs w:val="16"/>
        </w:rPr>
      </w:pPr>
    </w:p>
    <w:p w14:paraId="4671FE5D" w14:textId="6179591A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075C1915" w14:textId="6211B613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5C82F4C8" w14:textId="7ECC70D7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0411D44E" w14:textId="2489D702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570A20AC" w14:textId="3B3F426B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04E3DA17" w14:textId="0697C5FE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079344DE" w14:textId="3551785D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11836539" w14:textId="78CF0296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38A32E40" w14:textId="67322D88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0B09A3E9" w14:textId="0BE1CB88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7049E87C" w14:textId="5E68D335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767B8353" w14:textId="7B69F6A4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2B27FC92" w14:textId="381144C8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09887B09" w14:textId="53E4BB98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08FDA052" w14:textId="04FC2510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58267DED" w14:textId="57B9BFE4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0C038305" w14:textId="7DC60D96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32042B3B" w14:textId="64FB3419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140A8FBB" w14:textId="7438BAF1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3F68B0BA" w14:textId="2E50AF1B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685A68FC" w14:textId="6F7A8501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4A4D6210" w14:textId="15B7CC78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472BC41A" w14:textId="750EEF3C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58FCD02C" w14:textId="75CB2017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0C9B1914" w14:textId="77777777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65EB475E" w14:textId="4F98CE07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3424B7F6" w14:textId="2840FDB4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6051A5C0" w14:textId="1E0703ED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0E2E552C" w14:textId="13DC2E51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00E9A22F" w14:textId="6FDF7932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6B397144" w14:textId="60D87085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6A617C33" w14:textId="77777777" w:rsidR="00E17085" w:rsidRDefault="00E17085" w:rsidP="00B40CB8">
      <w:pPr>
        <w:pStyle w:val="Corpo"/>
        <w:spacing w:after="40"/>
        <w:rPr>
          <w:sz w:val="16"/>
          <w:szCs w:val="16"/>
        </w:rPr>
      </w:pPr>
    </w:p>
    <w:p w14:paraId="25A49E6D" w14:textId="46008CC8" w:rsidR="00961266" w:rsidRPr="00F14D5A" w:rsidRDefault="00961266" w:rsidP="00961266">
      <w:pPr>
        <w:pStyle w:val="Ttulo1"/>
        <w:jc w:val="center"/>
      </w:pPr>
      <w:bookmarkStart w:id="58" w:name="_Toc36632362"/>
      <w:r>
        <w:lastRenderedPageBreak/>
        <w:t>Estudo 3</w:t>
      </w:r>
      <w:bookmarkEnd w:id="58"/>
    </w:p>
    <w:p w14:paraId="24178D2B" w14:textId="77777777" w:rsidR="00961266" w:rsidRPr="007C1510" w:rsidRDefault="00961266" w:rsidP="00961266">
      <w:pPr>
        <w:pStyle w:val="Subtitulocorpo"/>
        <w:ind w:right="-1"/>
      </w:pPr>
      <w:r>
        <w:t>Associação de Probióticos com Vitamina C Melhora os Parâmetros Relacionados à ITRS</w:t>
      </w:r>
    </w:p>
    <w:p w14:paraId="3D1FDA57" w14:textId="77777777" w:rsidR="00961266" w:rsidRDefault="00961266" w:rsidP="00961266">
      <w:pPr>
        <w:pStyle w:val="Corpo"/>
        <w:spacing w:after="120"/>
        <w:rPr>
          <w:sz w:val="24"/>
        </w:rPr>
      </w:pPr>
    </w:p>
    <w:p w14:paraId="5C8CC55B" w14:textId="3D42748B" w:rsidR="00961266" w:rsidRPr="00961266" w:rsidRDefault="00961266" w:rsidP="00961266">
      <w:pPr>
        <w:pStyle w:val="Corpo"/>
        <w:spacing w:after="120"/>
        <w:rPr>
          <w:sz w:val="24"/>
        </w:rPr>
      </w:pPr>
      <w:r w:rsidRPr="00961266">
        <w:rPr>
          <w:sz w:val="24"/>
        </w:rPr>
        <w:t>Este estudo piloto avaliou a eficácia dos probióticos associados à vitamina C na prevenção de infecções do trato respiratório em crianças na pré-escola</w:t>
      </w:r>
      <w:r w:rsidR="00034A07">
        <w:rPr>
          <w:sz w:val="24"/>
        </w:rPr>
        <w:t xml:space="preserve"> (</w:t>
      </w:r>
      <w:proofErr w:type="spellStart"/>
      <w:r w:rsidR="00034A07" w:rsidRPr="00034A07">
        <w:rPr>
          <w:sz w:val="24"/>
        </w:rPr>
        <w:t>Garaiova</w:t>
      </w:r>
      <w:proofErr w:type="spellEnd"/>
      <w:r w:rsidR="00034A07">
        <w:rPr>
          <w:sz w:val="24"/>
        </w:rPr>
        <w:t xml:space="preserve"> </w:t>
      </w:r>
      <w:r w:rsidR="00034A07">
        <w:rPr>
          <w:i/>
          <w:iCs/>
          <w:sz w:val="24"/>
        </w:rPr>
        <w:t>et al.</w:t>
      </w:r>
      <w:r w:rsidR="00034A07">
        <w:rPr>
          <w:sz w:val="24"/>
        </w:rPr>
        <w:t xml:space="preserve"> 2015).</w:t>
      </w:r>
    </w:p>
    <w:p w14:paraId="74E9140A" w14:textId="77777777" w:rsidR="00961266" w:rsidRDefault="00961266" w:rsidP="00961266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76448" behindDoc="0" locked="0" layoutInCell="1" allowOverlap="1" wp14:anchorId="4BF5A7FA" wp14:editId="5380A44C">
                <wp:simplePos x="0" y="0"/>
                <wp:positionH relativeFrom="margin">
                  <wp:posOffset>24270</wp:posOffset>
                </wp:positionH>
                <wp:positionV relativeFrom="paragraph">
                  <wp:posOffset>47765</wp:posOffset>
                </wp:positionV>
                <wp:extent cx="5372100" cy="676894"/>
                <wp:effectExtent l="0" t="0" r="19050" b="28575"/>
                <wp:wrapNone/>
                <wp:docPr id="498" name="Caixa de texto 46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676894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0546AA5" w14:textId="77777777" w:rsidR="00D651CA" w:rsidRPr="00961266" w:rsidRDefault="00D651CA" w:rsidP="00961266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 w:rsidRPr="00961266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Neste estudo piloto duplo-cego e placebo-controlado, 57 crianças com idades entre 3 e 6 anos foram randomizadas para receberem por 6 meses:</w:t>
                            </w:r>
                          </w:p>
                          <w:p w14:paraId="20819AD8" w14:textId="77777777" w:rsidR="00D651CA" w:rsidRPr="00F24B7F" w:rsidRDefault="00D651CA" w:rsidP="00961266">
                            <w:pPr>
                              <w:jc w:val="center"/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BF5A7FA" id="_x0000_s1097" type="#_x0000_t202" style="position:absolute;left:0;text-align:left;margin-left:1.9pt;margin-top:3.75pt;width:423pt;height:53.3pt;z-index:2527764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" fillcolor="white [3212]" strokecolor="#0070c0">
                <v:textbox>
                  <w:txbxContent>
                    <w:p w14:paraId="20546AA5" w14:textId="77777777" w:rsidR="00D651CA" w:rsidRPr="00961266" w:rsidRDefault="00D651CA" w:rsidP="00961266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 w:rsidRPr="00961266">
                        <w:rPr>
                          <w:rFonts w:ascii="Swis721 Th BT" w:hAnsi="Swis721 Th BT"/>
                          <w:sz w:val="23"/>
                          <w:szCs w:val="23"/>
                        </w:rPr>
                        <w:t>Neste estudo piloto duplo-cego e placebo-controlado, 57 crianças com idades entre 3 e 6 anos foram randomizadas para receberem por 6 meses:</w:t>
                      </w:r>
                    </w:p>
                    <w:p w14:paraId="20819AD8" w14:textId="77777777" w:rsidR="00D651CA" w:rsidRPr="00F24B7F" w:rsidRDefault="00D651CA" w:rsidP="00961266">
                      <w:pPr>
                        <w:jc w:val="center"/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2CB2AA70" w14:textId="77777777" w:rsidR="00961266" w:rsidRDefault="00961266" w:rsidP="00961266">
      <w:pPr>
        <w:pStyle w:val="Corpo"/>
        <w:rPr>
          <w:sz w:val="24"/>
        </w:rPr>
      </w:pPr>
    </w:p>
    <w:p w14:paraId="5D414641" w14:textId="351DDE85" w:rsidR="00961266" w:rsidRDefault="00961266" w:rsidP="00961266">
      <w:pPr>
        <w:pStyle w:val="Corpo"/>
      </w:pPr>
    </w:p>
    <w:p w14:paraId="55EE6E61" w14:textId="77777777" w:rsidR="00E17085" w:rsidRDefault="00E17085" w:rsidP="00961266">
      <w:pPr>
        <w:pStyle w:val="Corpo"/>
      </w:pPr>
    </w:p>
    <w:p w14:paraId="2C3114F7" w14:textId="77777777" w:rsidR="00961266" w:rsidRDefault="00961266" w:rsidP="00961266">
      <w:pPr>
        <w:pStyle w:val="Corpo"/>
      </w:pP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79520" behindDoc="0" locked="0" layoutInCell="1" allowOverlap="1" wp14:anchorId="0CA67D83" wp14:editId="6A29B78B">
                <wp:simplePos x="0" y="0"/>
                <wp:positionH relativeFrom="margin">
                  <wp:posOffset>4272915</wp:posOffset>
                </wp:positionH>
                <wp:positionV relativeFrom="paragraph">
                  <wp:posOffset>114300</wp:posOffset>
                </wp:positionV>
                <wp:extent cx="226695" cy="138430"/>
                <wp:effectExtent l="0" t="0" r="1905" b="0"/>
                <wp:wrapNone/>
                <wp:docPr id="499" name="Triângulo isósceles 49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660D50D" id="Triângulo isósceles 499" o:spid="_x0000_s1026" type="#_x0000_t5" style="position:absolute;margin-left:336.45pt;margin-top:9pt;width:17.85pt;height:10.9pt;flip:y;z-index:25277952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77472" behindDoc="0" locked="0" layoutInCell="1" allowOverlap="1" wp14:anchorId="5D734F19" wp14:editId="2BAE58BC">
                <wp:simplePos x="0" y="0"/>
                <wp:positionH relativeFrom="margin">
                  <wp:posOffset>804545</wp:posOffset>
                </wp:positionH>
                <wp:positionV relativeFrom="paragraph">
                  <wp:posOffset>96520</wp:posOffset>
                </wp:positionV>
                <wp:extent cx="226695" cy="138430"/>
                <wp:effectExtent l="0" t="0" r="1905" b="0"/>
                <wp:wrapNone/>
                <wp:docPr id="500" name="Triângulo isósceles 50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C2BA41E" id="Triângulo isósceles 500" o:spid="_x0000_s1026" type="#_x0000_t5" style="position:absolute;margin-left:63.35pt;margin-top:7.6pt;width:17.85pt;height:10.9pt;flip:y;z-index:25277747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" fillcolor="#d8d8d8 [2732]" stroked="f">
                <w10:wrap anchorx="margin"/>
              </v:shape>
            </w:pict>
          </mc:Fallback>
        </mc:AlternateContent>
      </w:r>
    </w:p>
    <w:p w14:paraId="71FE0A0A" w14:textId="47335B1B" w:rsidR="00961266" w:rsidRDefault="001F5970" w:rsidP="00961266">
      <w:pPr>
        <w:pStyle w:val="Corpo"/>
      </w:pP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78496" behindDoc="0" locked="0" layoutInCell="1" allowOverlap="1" wp14:anchorId="5A8EF84A" wp14:editId="25BD1A96">
                <wp:simplePos x="0" y="0"/>
                <wp:positionH relativeFrom="margin">
                  <wp:align>right</wp:align>
                </wp:positionH>
                <wp:positionV relativeFrom="paragraph">
                  <wp:posOffset>129540</wp:posOffset>
                </wp:positionV>
                <wp:extent cx="2018665" cy="1673225"/>
                <wp:effectExtent l="0" t="0" r="19685" b="22225"/>
                <wp:wrapNone/>
                <wp:docPr id="501" name="Caixa de texto 4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18665" cy="167322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5AF8AE8" w14:textId="77777777" w:rsidR="00D651CA" w:rsidRDefault="00D651CA" w:rsidP="0096126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0EDDC9D3" w14:textId="77777777" w:rsidR="00D651CA" w:rsidRPr="00034A07" w:rsidRDefault="00D651CA" w:rsidP="00034A0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034A07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Lactobacillus </w:t>
                            </w:r>
                            <w:proofErr w:type="spellStart"/>
                            <w:r w:rsidRPr="00034A07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acidophilus</w:t>
                            </w:r>
                            <w:proofErr w:type="spellEnd"/>
                            <w:r w:rsidRPr="00034A07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, </w:t>
                            </w:r>
                            <w:proofErr w:type="spellStart"/>
                            <w:r w:rsidRPr="00034A07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Bifidobacterium</w:t>
                            </w:r>
                            <w:proofErr w:type="spellEnd"/>
                            <w:r w:rsidRPr="00034A07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  <w:proofErr w:type="spellStart"/>
                            <w:r w:rsidRPr="00034A07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bifidum</w:t>
                            </w:r>
                            <w:proofErr w:type="spellEnd"/>
                            <w:r w:rsidRPr="00034A07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e </w:t>
                            </w:r>
                            <w:proofErr w:type="spellStart"/>
                            <w:r w:rsidRPr="00034A07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Bifidobacterium</w:t>
                            </w:r>
                            <w:proofErr w:type="spellEnd"/>
                            <w:r w:rsidRPr="00034A07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  <w:proofErr w:type="spellStart"/>
                            <w:r w:rsidRPr="00034A07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animalis</w:t>
                            </w:r>
                            <w:proofErr w:type="spellEnd"/>
                            <w:r w:rsidRPr="00034A07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</w:p>
                          <w:p w14:paraId="6D946390" w14:textId="77777777" w:rsidR="00D651CA" w:rsidRPr="00034A07" w:rsidRDefault="00D651CA" w:rsidP="00034A0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034A07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1,25 x 10</w:t>
                            </w:r>
                            <w:r w:rsidRPr="00034A07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  <w:vertAlign w:val="superscript"/>
                              </w:rPr>
                              <w:t>10</w:t>
                            </w:r>
                            <w:r w:rsidRPr="00034A07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UFC/dia</w:t>
                            </w:r>
                          </w:p>
                          <w:p w14:paraId="70BC8930" w14:textId="77777777" w:rsidR="00D651CA" w:rsidRPr="00034A07" w:rsidRDefault="00D651CA" w:rsidP="00034A0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034A07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+</w:t>
                            </w:r>
                          </w:p>
                          <w:p w14:paraId="0BE7FCA3" w14:textId="77777777" w:rsidR="00D651CA" w:rsidRPr="00034A07" w:rsidRDefault="00D651CA" w:rsidP="00034A0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034A07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  <w:p w14:paraId="502E71F6" w14:textId="77777777" w:rsidR="00D651CA" w:rsidRPr="00086CFC" w:rsidRDefault="00D651CA" w:rsidP="0096126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A8EF84A" id="_x0000_s1098" type="#_x0000_t202" style="position:absolute;left:0;text-align:left;margin-left:107.75pt;margin-top:10.2pt;width:158.95pt;height:131.75pt;z-index:25277849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" fillcolor="#0070c0" strokecolor="#0070c0">
                <v:textbox>
                  <w:txbxContent>
                    <w:p w14:paraId="45AF8AE8" w14:textId="77777777" w:rsidR="00D651CA" w:rsidRDefault="00D651CA" w:rsidP="0096126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0EDDC9D3" w14:textId="77777777" w:rsidR="00D651CA" w:rsidRPr="00034A07" w:rsidRDefault="00D651CA" w:rsidP="00034A0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r w:rsidRPr="00034A07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Lactobacillus </w:t>
                      </w:r>
                      <w:proofErr w:type="spellStart"/>
                      <w:r w:rsidRPr="00034A07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>acidophilus</w:t>
                      </w:r>
                      <w:proofErr w:type="spellEnd"/>
                      <w:r w:rsidRPr="00034A07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, </w:t>
                      </w:r>
                      <w:proofErr w:type="spellStart"/>
                      <w:r w:rsidRPr="00034A07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>Bifidobacterium</w:t>
                      </w:r>
                      <w:proofErr w:type="spellEnd"/>
                      <w:r w:rsidRPr="00034A07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  <w:proofErr w:type="spellStart"/>
                      <w:r w:rsidRPr="00034A07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>bifidum</w:t>
                      </w:r>
                      <w:proofErr w:type="spellEnd"/>
                      <w:r w:rsidRPr="00034A07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e </w:t>
                      </w:r>
                      <w:proofErr w:type="spellStart"/>
                      <w:r w:rsidRPr="00034A07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>Bifidobacterium</w:t>
                      </w:r>
                      <w:proofErr w:type="spellEnd"/>
                      <w:r w:rsidRPr="00034A07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  <w:proofErr w:type="spellStart"/>
                      <w:r w:rsidRPr="00034A07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>animalis</w:t>
                      </w:r>
                      <w:proofErr w:type="spellEnd"/>
                      <w:r w:rsidRPr="00034A07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</w:p>
                    <w:p w14:paraId="6D946390" w14:textId="77777777" w:rsidR="00D651CA" w:rsidRPr="00034A07" w:rsidRDefault="00D651CA" w:rsidP="00034A0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034A07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1,25 x 10</w:t>
                      </w:r>
                      <w:r w:rsidRPr="00034A07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  <w:vertAlign w:val="superscript"/>
                        </w:rPr>
                        <w:t>10</w:t>
                      </w:r>
                      <w:r w:rsidRPr="00034A07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UFC/dia</w:t>
                      </w:r>
                    </w:p>
                    <w:p w14:paraId="70BC8930" w14:textId="77777777" w:rsidR="00D651CA" w:rsidRPr="00034A07" w:rsidRDefault="00D651CA" w:rsidP="00034A0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034A07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+</w:t>
                      </w:r>
                    </w:p>
                    <w:p w14:paraId="0BE7FCA3" w14:textId="77777777" w:rsidR="00D651CA" w:rsidRPr="00034A07" w:rsidRDefault="00D651CA" w:rsidP="00034A0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034A07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  <w:p w14:paraId="502E71F6" w14:textId="77777777" w:rsidR="00D651CA" w:rsidRPr="00086CFC" w:rsidRDefault="00D651CA" w:rsidP="0096126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75424" behindDoc="0" locked="0" layoutInCell="1" allowOverlap="1" wp14:anchorId="3362A9E2" wp14:editId="43B0453F">
                <wp:simplePos x="0" y="0"/>
                <wp:positionH relativeFrom="margin">
                  <wp:align>left</wp:align>
                </wp:positionH>
                <wp:positionV relativeFrom="paragraph">
                  <wp:posOffset>117475</wp:posOffset>
                </wp:positionV>
                <wp:extent cx="2028825" cy="1683358"/>
                <wp:effectExtent l="0" t="0" r="28575" b="12700"/>
                <wp:wrapNone/>
                <wp:docPr id="502" name="Caixa de texto 46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28825" cy="1683358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CBB99B2" w14:textId="77777777" w:rsidR="00D651CA" w:rsidRDefault="00D651CA" w:rsidP="0096126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4EFBA242" w14:textId="77777777" w:rsidR="00D651CA" w:rsidRPr="00961266" w:rsidRDefault="00D651CA" w:rsidP="0096126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961266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Lactobacillus </w:t>
                            </w:r>
                            <w:proofErr w:type="spellStart"/>
                            <w:r w:rsidRPr="00961266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acidophillus</w:t>
                            </w:r>
                            <w:proofErr w:type="spellEnd"/>
                          </w:p>
                          <w:p w14:paraId="268CAA1A" w14:textId="77777777" w:rsidR="00D651CA" w:rsidRPr="00961266" w:rsidRDefault="00D651CA" w:rsidP="0096126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961266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Bifidobacterium</w:t>
                            </w:r>
                            <w:proofErr w:type="spellEnd"/>
                            <w:r w:rsidRPr="00961266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  <w:proofErr w:type="spellStart"/>
                            <w:r w:rsidRPr="00961266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bifidum</w:t>
                            </w:r>
                            <w:proofErr w:type="spellEnd"/>
                          </w:p>
                          <w:p w14:paraId="7D665F0A" w14:textId="77777777" w:rsidR="00D651CA" w:rsidRPr="00961266" w:rsidRDefault="00D651CA" w:rsidP="0096126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961266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Bidobacterium</w:t>
                            </w:r>
                            <w:proofErr w:type="spellEnd"/>
                            <w:r w:rsidRPr="00961266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  <w:proofErr w:type="spellStart"/>
                            <w:r w:rsidRPr="00961266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animalis</w:t>
                            </w:r>
                            <w:proofErr w:type="spellEnd"/>
                          </w:p>
                          <w:p w14:paraId="5B58FA4B" w14:textId="77777777" w:rsidR="00D651CA" w:rsidRPr="00961266" w:rsidRDefault="00D651CA" w:rsidP="0096126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961266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1,25x10</w:t>
                            </w:r>
                            <w:r w:rsidRPr="00961266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  <w:vertAlign w:val="superscript"/>
                              </w:rPr>
                              <w:t>10</w:t>
                            </w:r>
                            <w:r w:rsidRPr="00961266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UFC/dia</w:t>
                            </w:r>
                          </w:p>
                          <w:p w14:paraId="7F86EC3B" w14:textId="77777777" w:rsidR="00D651CA" w:rsidRPr="00961266" w:rsidRDefault="00D651CA" w:rsidP="0096126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961266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+</w:t>
                            </w:r>
                          </w:p>
                          <w:p w14:paraId="76217D3B" w14:textId="77777777" w:rsidR="00D651CA" w:rsidRPr="00961266" w:rsidRDefault="00D651CA" w:rsidP="0096126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961266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Vitamina C </w:t>
                            </w:r>
                          </w:p>
                          <w:p w14:paraId="7DCE2C8D" w14:textId="77777777" w:rsidR="00D651CA" w:rsidRPr="00961266" w:rsidRDefault="00D651CA" w:rsidP="0096126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961266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50 mg ao dia</w:t>
                            </w:r>
                          </w:p>
                          <w:p w14:paraId="4BBCD24E" w14:textId="77777777" w:rsidR="00D651CA" w:rsidRPr="00471638" w:rsidRDefault="00D651CA" w:rsidP="0096126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362A9E2" id="_x0000_s1099" type="#_x0000_t202" style="position:absolute;left:0;text-align:left;margin-left:0;margin-top:9.25pt;width:159.75pt;height:132.55pt;z-index:252775424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" fillcolor="#0070c0" strokecolor="#0070c0">
                <v:textbox>
                  <w:txbxContent>
                    <w:p w14:paraId="6CBB99B2" w14:textId="77777777" w:rsidR="00D651CA" w:rsidRDefault="00D651CA" w:rsidP="0096126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4EFBA242" w14:textId="77777777" w:rsidR="00D651CA" w:rsidRPr="00961266" w:rsidRDefault="00D651CA" w:rsidP="0096126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r w:rsidRPr="00961266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Lactobacillus </w:t>
                      </w:r>
                      <w:proofErr w:type="spellStart"/>
                      <w:r w:rsidRPr="00961266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>acidophillus</w:t>
                      </w:r>
                      <w:proofErr w:type="spellEnd"/>
                    </w:p>
                    <w:p w14:paraId="268CAA1A" w14:textId="77777777" w:rsidR="00D651CA" w:rsidRPr="00961266" w:rsidRDefault="00D651CA" w:rsidP="0096126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961266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>Bifidobacterium</w:t>
                      </w:r>
                      <w:proofErr w:type="spellEnd"/>
                      <w:r w:rsidRPr="00961266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  <w:proofErr w:type="spellStart"/>
                      <w:r w:rsidRPr="00961266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>bifidum</w:t>
                      </w:r>
                      <w:proofErr w:type="spellEnd"/>
                    </w:p>
                    <w:p w14:paraId="7D665F0A" w14:textId="77777777" w:rsidR="00D651CA" w:rsidRPr="00961266" w:rsidRDefault="00D651CA" w:rsidP="0096126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961266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>Bidobacterium</w:t>
                      </w:r>
                      <w:proofErr w:type="spellEnd"/>
                      <w:r w:rsidRPr="00961266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  <w:proofErr w:type="spellStart"/>
                      <w:r w:rsidRPr="00961266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>animalis</w:t>
                      </w:r>
                      <w:proofErr w:type="spellEnd"/>
                    </w:p>
                    <w:p w14:paraId="5B58FA4B" w14:textId="77777777" w:rsidR="00D651CA" w:rsidRPr="00961266" w:rsidRDefault="00D651CA" w:rsidP="0096126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961266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1,25x10</w:t>
                      </w:r>
                      <w:r w:rsidRPr="00961266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  <w:vertAlign w:val="superscript"/>
                        </w:rPr>
                        <w:t>10</w:t>
                      </w:r>
                      <w:r w:rsidRPr="00961266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 xml:space="preserve"> UFC/dia</w:t>
                      </w:r>
                    </w:p>
                    <w:p w14:paraId="7F86EC3B" w14:textId="77777777" w:rsidR="00D651CA" w:rsidRPr="00961266" w:rsidRDefault="00D651CA" w:rsidP="0096126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961266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+</w:t>
                      </w:r>
                    </w:p>
                    <w:p w14:paraId="76217D3B" w14:textId="77777777" w:rsidR="00D651CA" w:rsidRPr="00961266" w:rsidRDefault="00D651CA" w:rsidP="0096126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961266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 xml:space="preserve">Vitamina C </w:t>
                      </w:r>
                    </w:p>
                    <w:p w14:paraId="7DCE2C8D" w14:textId="77777777" w:rsidR="00D651CA" w:rsidRPr="00961266" w:rsidRDefault="00D651CA" w:rsidP="0096126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961266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50 mg ao dia</w:t>
                      </w:r>
                    </w:p>
                    <w:p w14:paraId="4BBCD24E" w14:textId="77777777" w:rsidR="00D651CA" w:rsidRPr="00471638" w:rsidRDefault="00D651CA" w:rsidP="0096126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39D41852" w14:textId="77777777" w:rsidR="00961266" w:rsidRDefault="00961266" w:rsidP="00961266">
      <w:pPr>
        <w:pStyle w:val="Corpo"/>
      </w:pPr>
    </w:p>
    <w:p w14:paraId="18B5D0D7" w14:textId="77777777" w:rsidR="00961266" w:rsidRDefault="00961266" w:rsidP="00961266">
      <w:pPr>
        <w:pStyle w:val="Corpo"/>
      </w:pPr>
    </w:p>
    <w:p w14:paraId="121993C9" w14:textId="77777777" w:rsidR="00961266" w:rsidRDefault="00961266" w:rsidP="00961266">
      <w:pPr>
        <w:pStyle w:val="Corpo"/>
      </w:pPr>
    </w:p>
    <w:p w14:paraId="7A474B06" w14:textId="77777777" w:rsidR="00961266" w:rsidRDefault="00961266" w:rsidP="00961266">
      <w:pPr>
        <w:pStyle w:val="Corpo"/>
        <w:spacing w:before="120"/>
        <w:rPr>
          <w:sz w:val="20"/>
        </w:rPr>
      </w:pPr>
    </w:p>
    <w:p w14:paraId="1C16308C" w14:textId="5C55214D" w:rsidR="00961266" w:rsidRDefault="00961266" w:rsidP="00961266">
      <w:pPr>
        <w:pStyle w:val="Corpo"/>
        <w:spacing w:before="120" w:after="0"/>
        <w:rPr>
          <w:sz w:val="20"/>
          <w:szCs w:val="23"/>
        </w:rPr>
      </w:pPr>
    </w:p>
    <w:p w14:paraId="48EB7A49" w14:textId="0CBF3144" w:rsidR="00961266" w:rsidRDefault="00961266" w:rsidP="00961266">
      <w:pPr>
        <w:pStyle w:val="Corpo"/>
        <w:spacing w:before="120" w:after="0"/>
        <w:rPr>
          <w:sz w:val="20"/>
          <w:szCs w:val="23"/>
        </w:rPr>
      </w:pPr>
    </w:p>
    <w:p w14:paraId="39EAE287" w14:textId="7D91F691" w:rsidR="00961266" w:rsidRDefault="00961266" w:rsidP="00961266">
      <w:pPr>
        <w:pStyle w:val="Corpo"/>
        <w:spacing w:before="120" w:after="0"/>
        <w:rPr>
          <w:sz w:val="20"/>
          <w:szCs w:val="23"/>
        </w:rPr>
      </w:pPr>
    </w:p>
    <w:p w14:paraId="63AD1534" w14:textId="021367E7" w:rsidR="001F5970" w:rsidRDefault="001F5970" w:rsidP="00961266">
      <w:pPr>
        <w:pStyle w:val="Corpo"/>
        <w:spacing w:before="120" w:after="0"/>
        <w:rPr>
          <w:sz w:val="20"/>
          <w:szCs w:val="23"/>
        </w:rPr>
      </w:pPr>
    </w:p>
    <w:p w14:paraId="3D85ADA2" w14:textId="4C62F9D8" w:rsidR="001F5970" w:rsidRDefault="001F5970" w:rsidP="00961266">
      <w:pPr>
        <w:pStyle w:val="Corpo"/>
        <w:spacing w:before="120" w:after="0"/>
        <w:rPr>
          <w:sz w:val="20"/>
          <w:szCs w:val="23"/>
        </w:rPr>
      </w:pPr>
    </w:p>
    <w:p w14:paraId="030134BB" w14:textId="77777777" w:rsidR="00961266" w:rsidRPr="00C72C0B" w:rsidRDefault="00961266" w:rsidP="00961266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60509BAF" w14:textId="77777777" w:rsidR="00961266" w:rsidRPr="00714E9A" w:rsidRDefault="00961266" w:rsidP="00961266">
      <w:pPr>
        <w:pStyle w:val="Corpo"/>
        <w:rPr>
          <w:sz w:val="16"/>
          <w:szCs w:val="16"/>
        </w:rPr>
      </w:pPr>
    </w:p>
    <w:p w14:paraId="77697E47" w14:textId="16618F83" w:rsidR="00034A07" w:rsidRPr="00034A07" w:rsidRDefault="00034A07" w:rsidP="00034A07">
      <w:pPr>
        <w:pStyle w:val="Corpo"/>
        <w:numPr>
          <w:ilvl w:val="0"/>
          <w:numId w:val="1"/>
        </w:numPr>
        <w:rPr>
          <w:sz w:val="24"/>
        </w:rPr>
      </w:pPr>
      <w:r w:rsidRPr="00034A07">
        <w:rPr>
          <w:sz w:val="24"/>
        </w:rPr>
        <w:t>Em comparação com o placebo, a suplementação probiótica associada à vitamina C promoveu redução significativa na taxa de incidência de ITRS, no número de dias com sintomas de ITRS e na taxa de incidência de ausência da escola;</w:t>
      </w:r>
    </w:p>
    <w:p w14:paraId="251E61AE" w14:textId="77777777" w:rsidR="00034A07" w:rsidRPr="00034A07" w:rsidRDefault="00034A07" w:rsidP="00034A07">
      <w:pPr>
        <w:pStyle w:val="Corpo"/>
        <w:numPr>
          <w:ilvl w:val="0"/>
          <w:numId w:val="1"/>
        </w:numPr>
        <w:rPr>
          <w:sz w:val="24"/>
        </w:rPr>
      </w:pPr>
      <w:r w:rsidRPr="00034A07">
        <w:rPr>
          <w:sz w:val="24"/>
        </w:rPr>
        <w:t>O número de dias de uso de antibióticos, analgésicos, medicamentos para tosse ou sprays nasais foi menor no grupo 1;</w:t>
      </w:r>
    </w:p>
    <w:p w14:paraId="19961BAB" w14:textId="77777777" w:rsidR="00034A07" w:rsidRPr="00034A07" w:rsidRDefault="00034A07" w:rsidP="00034A07">
      <w:pPr>
        <w:pStyle w:val="Corpo"/>
        <w:numPr>
          <w:ilvl w:val="0"/>
          <w:numId w:val="1"/>
        </w:numPr>
        <w:rPr>
          <w:sz w:val="24"/>
        </w:rPr>
      </w:pPr>
      <w:r w:rsidRPr="00034A07">
        <w:rPr>
          <w:sz w:val="24"/>
        </w:rPr>
        <w:t>Não foram observadas diferenças na taxa de incidência ou duração de infecções do trato respiratório inferior, nos níveis de citocinas plasmáticas, imunoglobulina A salivar ou metabólitos urinários.</w:t>
      </w:r>
    </w:p>
    <w:p w14:paraId="1117B35F" w14:textId="2EB01F3A" w:rsidR="00961266" w:rsidRDefault="00961266" w:rsidP="00034A07">
      <w:pPr>
        <w:pStyle w:val="Corpo"/>
        <w:rPr>
          <w:sz w:val="16"/>
          <w:szCs w:val="16"/>
        </w:rPr>
      </w:pPr>
    </w:p>
    <w:p w14:paraId="5548F69D" w14:textId="77777777" w:rsidR="00961266" w:rsidRPr="00C72C0B" w:rsidRDefault="00961266" w:rsidP="00961266">
      <w:pPr>
        <w:pStyle w:val="Corpo"/>
        <w:rPr>
          <w:b/>
          <w:color w:val="339966"/>
        </w:rPr>
      </w:pPr>
      <w:r>
        <w:rPr>
          <w:b/>
          <w:color w:val="339966"/>
        </w:rPr>
        <w:t>Conclusão:</w:t>
      </w:r>
    </w:p>
    <w:p w14:paraId="6B29BA3A" w14:textId="77777777" w:rsidR="00961266" w:rsidRDefault="00961266" w:rsidP="00961266">
      <w:pPr>
        <w:pStyle w:val="Corpo"/>
        <w:spacing w:after="120"/>
        <w:rPr>
          <w:sz w:val="16"/>
          <w:szCs w:val="16"/>
        </w:rPr>
      </w:pPr>
    </w:p>
    <w:p w14:paraId="5F992587" w14:textId="4B314614" w:rsidR="00961266" w:rsidRPr="001F5970" w:rsidRDefault="00034A07" w:rsidP="001F5970">
      <w:pPr>
        <w:pStyle w:val="Corpo"/>
        <w:jc w:val="center"/>
        <w:rPr>
          <w:b/>
          <w:i/>
        </w:rPr>
      </w:pPr>
      <w:r>
        <w:rPr>
          <w:b/>
          <w:i/>
        </w:rPr>
        <w:t xml:space="preserve">A suplementação probiótica associada com vitamina C é eficaz na prevenção e gerenciamento de infecções do trato respiratório superior em crianças. </w:t>
      </w:r>
    </w:p>
    <w:p w14:paraId="4EA9F62E" w14:textId="6F57FCF4" w:rsidR="00961266" w:rsidRDefault="00961266" w:rsidP="001F5970">
      <w:pPr>
        <w:pStyle w:val="Ttulo1"/>
        <w:jc w:val="center"/>
      </w:pPr>
      <w:bookmarkStart w:id="59" w:name="_Toc36632363"/>
      <w:r>
        <w:lastRenderedPageBreak/>
        <w:t>Formulário</w:t>
      </w:r>
      <w:bookmarkEnd w:id="59"/>
    </w:p>
    <w:p w14:paraId="5E16659A" w14:textId="77777777" w:rsidR="00E17085" w:rsidRDefault="00E17085" w:rsidP="00961266">
      <w:pPr>
        <w:pStyle w:val="Corpo"/>
        <w:rPr>
          <w:b/>
          <w:i/>
          <w:sz w:val="24"/>
        </w:rPr>
      </w:pPr>
    </w:p>
    <w:p w14:paraId="0FE292D1" w14:textId="77777777" w:rsidR="00E17085" w:rsidRDefault="00E17085" w:rsidP="00961266">
      <w:pPr>
        <w:pStyle w:val="Corpo"/>
        <w:rPr>
          <w:b/>
          <w:i/>
          <w:sz w:val="24"/>
        </w:rPr>
      </w:pPr>
    </w:p>
    <w:p w14:paraId="2878148D" w14:textId="1C44A109" w:rsidR="00961266" w:rsidRDefault="00034A07" w:rsidP="00961266">
      <w:pPr>
        <w:pStyle w:val="Corpo"/>
        <w:rPr>
          <w:b/>
          <w:i/>
          <w:sz w:val="24"/>
        </w:rPr>
      </w:pPr>
      <w:r w:rsidRPr="00034A07">
        <w:rPr>
          <w:b/>
          <w:i/>
          <w:sz w:val="24"/>
        </w:rPr>
        <w:t>Associação de Probióticos e Vitamina C para Melhora de ITRS</w:t>
      </w:r>
    </w:p>
    <w:p w14:paraId="564042E2" w14:textId="77777777" w:rsidR="00E17085" w:rsidRPr="001F5970" w:rsidRDefault="00E17085" w:rsidP="00961266">
      <w:pPr>
        <w:pStyle w:val="Corpo"/>
        <w:rPr>
          <w:b/>
          <w:i/>
          <w:sz w:val="24"/>
        </w:rPr>
      </w:pPr>
    </w:p>
    <w:tbl>
      <w:tblPr>
        <w:tblStyle w:val="Tabelacomgrade"/>
        <w:tblW w:w="4390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390"/>
      </w:tblGrid>
      <w:tr w:rsidR="00961266" w:rsidRPr="009537E7" w14:paraId="573A0293" w14:textId="77777777" w:rsidTr="00E17085">
        <w:trPr>
          <w:trHeight w:val="515"/>
        </w:trPr>
        <w:tc>
          <w:tcPr>
            <w:tcW w:w="439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21B927D6" w14:textId="4A98F832" w:rsidR="00961266" w:rsidRDefault="00034A07" w:rsidP="00DD635E">
            <w:pPr>
              <w:pStyle w:val="Corpo"/>
              <w:jc w:val="center"/>
              <w:rPr>
                <w:b/>
                <w:color w:val="FFFFFF" w:themeColor="background1"/>
                <w:sz w:val="22"/>
              </w:rPr>
            </w:pPr>
            <w:r>
              <w:rPr>
                <w:b/>
                <w:color w:val="FFFFFF" w:themeColor="background1"/>
                <w:sz w:val="22"/>
              </w:rPr>
              <w:t>Sachê</w:t>
            </w:r>
            <w:r w:rsidRPr="00034A07">
              <w:rPr>
                <w:b/>
                <w:color w:val="FFFFFF" w:themeColor="background1"/>
                <w:sz w:val="22"/>
              </w:rPr>
              <w:t xml:space="preserve"> de Probióticos + Vitamina C</w:t>
            </w:r>
          </w:p>
        </w:tc>
      </w:tr>
      <w:tr w:rsidR="00034A07" w:rsidRPr="009537E7" w14:paraId="73D6D80D" w14:textId="77777777" w:rsidTr="00E17085">
        <w:trPr>
          <w:trHeight w:val="515"/>
        </w:trPr>
        <w:tc>
          <w:tcPr>
            <w:tcW w:w="439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781A654" w14:textId="5B940031" w:rsidR="00034A07" w:rsidRDefault="00034A07" w:rsidP="00034A07">
            <w:pPr>
              <w:pStyle w:val="Corpo"/>
              <w:jc w:val="center"/>
            </w:pPr>
            <w:r w:rsidRPr="00FE5709">
              <w:rPr>
                <w:i/>
                <w:szCs w:val="23"/>
              </w:rPr>
              <w:t xml:space="preserve">Lactobacillus </w:t>
            </w:r>
            <w:proofErr w:type="spellStart"/>
            <w:r w:rsidRPr="00FE5709">
              <w:rPr>
                <w:i/>
                <w:szCs w:val="23"/>
              </w:rPr>
              <w:t>acidophillus</w:t>
            </w:r>
            <w:proofErr w:type="spellEnd"/>
            <w:r>
              <w:rPr>
                <w:i/>
                <w:szCs w:val="23"/>
              </w:rPr>
              <w:t>.</w:t>
            </w:r>
            <w:r w:rsidRPr="00FE5709">
              <w:rPr>
                <w:i/>
                <w:szCs w:val="23"/>
              </w:rPr>
              <w:t>.</w:t>
            </w:r>
            <w:r>
              <w:rPr>
                <w:i/>
                <w:szCs w:val="23"/>
              </w:rPr>
              <w:t>.</w:t>
            </w:r>
            <w:r w:rsidRPr="00FE5709">
              <w:rPr>
                <w:szCs w:val="23"/>
              </w:rPr>
              <w:t>4,16 x 10</w:t>
            </w:r>
            <w:r w:rsidRPr="00FE5709">
              <w:rPr>
                <w:szCs w:val="23"/>
                <w:vertAlign w:val="superscript"/>
              </w:rPr>
              <w:t>9</w:t>
            </w:r>
            <w:r w:rsidRPr="00FE5709">
              <w:rPr>
                <w:szCs w:val="23"/>
              </w:rPr>
              <w:t xml:space="preserve"> UFC</w:t>
            </w:r>
          </w:p>
        </w:tc>
      </w:tr>
      <w:tr w:rsidR="00034A07" w:rsidRPr="009537E7" w14:paraId="2F01EEB3" w14:textId="77777777" w:rsidTr="00E17085">
        <w:trPr>
          <w:trHeight w:val="515"/>
        </w:trPr>
        <w:tc>
          <w:tcPr>
            <w:tcW w:w="439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9431ED0" w14:textId="40CFDAFC" w:rsidR="00034A07" w:rsidRPr="00E54509" w:rsidRDefault="00034A07" w:rsidP="00034A07">
            <w:pPr>
              <w:pStyle w:val="Corpo"/>
              <w:jc w:val="center"/>
              <w:rPr>
                <w:i/>
                <w:szCs w:val="20"/>
              </w:rPr>
            </w:pPr>
            <w:proofErr w:type="spellStart"/>
            <w:r w:rsidRPr="00FE5709">
              <w:rPr>
                <w:i/>
                <w:szCs w:val="23"/>
              </w:rPr>
              <w:t>Bifidobacterium</w:t>
            </w:r>
            <w:proofErr w:type="spellEnd"/>
            <w:r w:rsidRPr="00FE5709">
              <w:rPr>
                <w:i/>
                <w:szCs w:val="23"/>
              </w:rPr>
              <w:t xml:space="preserve"> </w:t>
            </w:r>
            <w:proofErr w:type="spellStart"/>
            <w:r w:rsidRPr="00FE5709">
              <w:rPr>
                <w:i/>
                <w:szCs w:val="23"/>
              </w:rPr>
              <w:t>bifidum</w:t>
            </w:r>
            <w:proofErr w:type="spellEnd"/>
            <w:r w:rsidRPr="00FE5709">
              <w:rPr>
                <w:i/>
                <w:szCs w:val="23"/>
              </w:rPr>
              <w:t>.....</w:t>
            </w:r>
            <w:r>
              <w:rPr>
                <w:i/>
                <w:szCs w:val="23"/>
              </w:rPr>
              <w:t>.</w:t>
            </w:r>
            <w:r w:rsidRPr="00FE5709">
              <w:rPr>
                <w:szCs w:val="23"/>
              </w:rPr>
              <w:t>4,16 x 10</w:t>
            </w:r>
            <w:r w:rsidRPr="00FE5709">
              <w:rPr>
                <w:szCs w:val="23"/>
                <w:vertAlign w:val="superscript"/>
              </w:rPr>
              <w:t>9</w:t>
            </w:r>
            <w:r w:rsidRPr="00FE5709">
              <w:rPr>
                <w:szCs w:val="23"/>
              </w:rPr>
              <w:t xml:space="preserve"> UFC</w:t>
            </w:r>
          </w:p>
        </w:tc>
      </w:tr>
      <w:tr w:rsidR="00034A07" w:rsidRPr="009537E7" w14:paraId="5849CECC" w14:textId="77777777" w:rsidTr="00E17085">
        <w:trPr>
          <w:trHeight w:val="515"/>
        </w:trPr>
        <w:tc>
          <w:tcPr>
            <w:tcW w:w="439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09ECB0DD" w14:textId="57448C72" w:rsidR="00034A07" w:rsidRPr="00E54509" w:rsidRDefault="00034A07" w:rsidP="00034A07">
            <w:pPr>
              <w:pStyle w:val="Corpo"/>
              <w:jc w:val="center"/>
              <w:rPr>
                <w:i/>
                <w:szCs w:val="20"/>
              </w:rPr>
            </w:pPr>
            <w:proofErr w:type="spellStart"/>
            <w:r w:rsidRPr="00FE5709">
              <w:rPr>
                <w:i/>
                <w:szCs w:val="23"/>
              </w:rPr>
              <w:t>Bidobacterium</w:t>
            </w:r>
            <w:proofErr w:type="spellEnd"/>
            <w:r w:rsidRPr="00FE5709">
              <w:rPr>
                <w:i/>
                <w:szCs w:val="23"/>
              </w:rPr>
              <w:t xml:space="preserve"> </w:t>
            </w:r>
            <w:proofErr w:type="spellStart"/>
            <w:r w:rsidRPr="00FE5709">
              <w:rPr>
                <w:i/>
                <w:szCs w:val="23"/>
              </w:rPr>
              <w:t>animalis</w:t>
            </w:r>
            <w:proofErr w:type="spellEnd"/>
            <w:r w:rsidRPr="00FE5709">
              <w:rPr>
                <w:i/>
                <w:szCs w:val="23"/>
              </w:rPr>
              <w:t>.......</w:t>
            </w:r>
            <w:r w:rsidRPr="00FE5709">
              <w:rPr>
                <w:szCs w:val="23"/>
              </w:rPr>
              <w:t>4,16 x 10</w:t>
            </w:r>
            <w:r w:rsidRPr="00FE5709">
              <w:rPr>
                <w:szCs w:val="23"/>
                <w:vertAlign w:val="superscript"/>
              </w:rPr>
              <w:t>9</w:t>
            </w:r>
            <w:r w:rsidRPr="00FE5709">
              <w:rPr>
                <w:szCs w:val="23"/>
              </w:rPr>
              <w:t xml:space="preserve"> UFC</w:t>
            </w:r>
          </w:p>
        </w:tc>
      </w:tr>
      <w:tr w:rsidR="00034A07" w:rsidRPr="009537E7" w14:paraId="558F3159" w14:textId="77777777" w:rsidTr="00E17085">
        <w:trPr>
          <w:trHeight w:val="515"/>
        </w:trPr>
        <w:tc>
          <w:tcPr>
            <w:tcW w:w="439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FD6267B" w14:textId="38CB622E" w:rsidR="00034A07" w:rsidRPr="00E54509" w:rsidRDefault="00034A07" w:rsidP="00034A07">
            <w:pPr>
              <w:pStyle w:val="Corpo"/>
              <w:jc w:val="center"/>
              <w:rPr>
                <w:i/>
                <w:szCs w:val="20"/>
              </w:rPr>
            </w:pPr>
            <w:r w:rsidRPr="00FE5709">
              <w:rPr>
                <w:szCs w:val="23"/>
              </w:rPr>
              <w:t>Vitamina C.........................</w:t>
            </w:r>
            <w:r w:rsidR="00F72A85">
              <w:rPr>
                <w:szCs w:val="23"/>
              </w:rPr>
              <w:t>.</w:t>
            </w:r>
            <w:r w:rsidRPr="00FE5709">
              <w:rPr>
                <w:szCs w:val="23"/>
              </w:rPr>
              <w:t>..............50 mg</w:t>
            </w:r>
          </w:p>
        </w:tc>
      </w:tr>
      <w:tr w:rsidR="00961266" w:rsidRPr="006F0A9C" w14:paraId="613611E5" w14:textId="77777777" w:rsidTr="00E17085">
        <w:trPr>
          <w:trHeight w:val="586"/>
        </w:trPr>
        <w:tc>
          <w:tcPr>
            <w:tcW w:w="439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142B6E60" w14:textId="58EB635B" w:rsidR="00961266" w:rsidRPr="006F0A9C" w:rsidRDefault="00961266" w:rsidP="00DD635E">
            <w:pPr>
              <w:pStyle w:val="Corpo"/>
            </w:pPr>
            <w:r w:rsidRPr="00E54509">
              <w:rPr>
                <w:szCs w:val="20"/>
              </w:rPr>
              <w:t>Excipiente qsp..................</w:t>
            </w:r>
            <w:r w:rsidR="00F72A85">
              <w:rPr>
                <w:szCs w:val="20"/>
              </w:rPr>
              <w:t>...</w:t>
            </w:r>
            <w:r w:rsidRPr="00E54509">
              <w:rPr>
                <w:szCs w:val="20"/>
              </w:rPr>
              <w:t xml:space="preserve">..........1 </w:t>
            </w:r>
            <w:r w:rsidR="00034A07">
              <w:rPr>
                <w:szCs w:val="20"/>
              </w:rPr>
              <w:t>Sachê</w:t>
            </w:r>
          </w:p>
        </w:tc>
      </w:tr>
    </w:tbl>
    <w:p w14:paraId="4A975E25" w14:textId="3439693D" w:rsidR="00034A07" w:rsidRDefault="00034A07" w:rsidP="00034A07">
      <w:pPr>
        <w:pStyle w:val="Corpo"/>
        <w:spacing w:after="40"/>
        <w:rPr>
          <w:sz w:val="16"/>
          <w:szCs w:val="16"/>
        </w:rPr>
      </w:pPr>
      <w:r w:rsidRPr="00034A07">
        <w:rPr>
          <w:sz w:val="16"/>
          <w:szCs w:val="16"/>
        </w:rPr>
        <w:t>Administrar 1 sachê ao dia ou conforme orientação médica.</w:t>
      </w:r>
    </w:p>
    <w:p w14:paraId="19871D62" w14:textId="6F7EF25E" w:rsidR="00E17085" w:rsidRDefault="00E17085" w:rsidP="00034A07">
      <w:pPr>
        <w:pStyle w:val="Corpo"/>
        <w:spacing w:after="40"/>
        <w:rPr>
          <w:sz w:val="16"/>
          <w:szCs w:val="16"/>
        </w:rPr>
      </w:pPr>
    </w:p>
    <w:p w14:paraId="74250212" w14:textId="2DC575AD" w:rsidR="00E17085" w:rsidRDefault="00E17085" w:rsidP="00034A07">
      <w:pPr>
        <w:pStyle w:val="Corpo"/>
        <w:spacing w:after="40"/>
        <w:rPr>
          <w:sz w:val="16"/>
          <w:szCs w:val="16"/>
        </w:rPr>
      </w:pPr>
    </w:p>
    <w:p w14:paraId="0B4031F6" w14:textId="600D473C" w:rsidR="00E17085" w:rsidRDefault="00E17085" w:rsidP="00034A07">
      <w:pPr>
        <w:pStyle w:val="Corpo"/>
        <w:spacing w:after="40"/>
        <w:rPr>
          <w:sz w:val="16"/>
          <w:szCs w:val="16"/>
        </w:rPr>
      </w:pPr>
    </w:p>
    <w:p w14:paraId="7872AC60" w14:textId="1C937B25" w:rsidR="00E17085" w:rsidRDefault="00E17085" w:rsidP="00034A07">
      <w:pPr>
        <w:pStyle w:val="Corpo"/>
        <w:spacing w:after="40"/>
        <w:rPr>
          <w:sz w:val="16"/>
          <w:szCs w:val="16"/>
        </w:rPr>
      </w:pPr>
    </w:p>
    <w:p w14:paraId="60E808BD" w14:textId="25FDA1C8" w:rsidR="00E17085" w:rsidRDefault="00E17085" w:rsidP="00034A07">
      <w:pPr>
        <w:pStyle w:val="Corpo"/>
        <w:spacing w:after="40"/>
        <w:rPr>
          <w:sz w:val="16"/>
          <w:szCs w:val="16"/>
        </w:rPr>
      </w:pPr>
    </w:p>
    <w:p w14:paraId="0E3446CF" w14:textId="7666A98F" w:rsidR="00E17085" w:rsidRDefault="00E17085" w:rsidP="00034A07">
      <w:pPr>
        <w:pStyle w:val="Corpo"/>
        <w:spacing w:after="40"/>
        <w:rPr>
          <w:sz w:val="16"/>
          <w:szCs w:val="16"/>
        </w:rPr>
      </w:pPr>
    </w:p>
    <w:p w14:paraId="5B83B794" w14:textId="2A6EF2A3" w:rsidR="00E17085" w:rsidRDefault="00E17085" w:rsidP="00034A07">
      <w:pPr>
        <w:pStyle w:val="Corpo"/>
        <w:spacing w:after="40"/>
        <w:rPr>
          <w:sz w:val="16"/>
          <w:szCs w:val="16"/>
        </w:rPr>
      </w:pPr>
    </w:p>
    <w:p w14:paraId="7D5F1AF2" w14:textId="70F894ED" w:rsidR="00E17085" w:rsidRDefault="00E17085" w:rsidP="00034A07">
      <w:pPr>
        <w:pStyle w:val="Corpo"/>
        <w:spacing w:after="40"/>
        <w:rPr>
          <w:sz w:val="16"/>
          <w:szCs w:val="16"/>
        </w:rPr>
      </w:pPr>
    </w:p>
    <w:p w14:paraId="0B76392B" w14:textId="7F7EEE08" w:rsidR="00E17085" w:rsidRDefault="00E17085" w:rsidP="00034A07">
      <w:pPr>
        <w:pStyle w:val="Corpo"/>
        <w:spacing w:after="40"/>
        <w:rPr>
          <w:sz w:val="16"/>
          <w:szCs w:val="16"/>
        </w:rPr>
      </w:pPr>
    </w:p>
    <w:p w14:paraId="437EB03A" w14:textId="63B70057" w:rsidR="00E17085" w:rsidRDefault="00E17085" w:rsidP="00034A07">
      <w:pPr>
        <w:pStyle w:val="Corpo"/>
        <w:spacing w:after="40"/>
        <w:rPr>
          <w:sz w:val="16"/>
          <w:szCs w:val="16"/>
        </w:rPr>
      </w:pPr>
    </w:p>
    <w:p w14:paraId="7E94EED5" w14:textId="65121B63" w:rsidR="00E17085" w:rsidRDefault="00E17085" w:rsidP="00034A07">
      <w:pPr>
        <w:pStyle w:val="Corpo"/>
        <w:spacing w:after="40"/>
        <w:rPr>
          <w:sz w:val="16"/>
          <w:szCs w:val="16"/>
        </w:rPr>
      </w:pPr>
    </w:p>
    <w:p w14:paraId="02B190A4" w14:textId="4B724CE2" w:rsidR="00E17085" w:rsidRDefault="00E17085" w:rsidP="00034A07">
      <w:pPr>
        <w:pStyle w:val="Corpo"/>
        <w:spacing w:after="40"/>
        <w:rPr>
          <w:sz w:val="16"/>
          <w:szCs w:val="16"/>
        </w:rPr>
      </w:pPr>
    </w:p>
    <w:p w14:paraId="7AFC68FE" w14:textId="79191027" w:rsidR="00E17085" w:rsidRDefault="00E17085" w:rsidP="00034A07">
      <w:pPr>
        <w:pStyle w:val="Corpo"/>
        <w:spacing w:after="40"/>
        <w:rPr>
          <w:sz w:val="16"/>
          <w:szCs w:val="16"/>
        </w:rPr>
      </w:pPr>
    </w:p>
    <w:p w14:paraId="518D9E08" w14:textId="0227066A" w:rsidR="00E17085" w:rsidRDefault="00E17085" w:rsidP="00034A07">
      <w:pPr>
        <w:pStyle w:val="Corpo"/>
        <w:spacing w:after="40"/>
        <w:rPr>
          <w:sz w:val="16"/>
          <w:szCs w:val="16"/>
        </w:rPr>
      </w:pPr>
    </w:p>
    <w:p w14:paraId="2E2DC39C" w14:textId="2CB60CDF" w:rsidR="00E17085" w:rsidRDefault="00E17085" w:rsidP="00034A07">
      <w:pPr>
        <w:pStyle w:val="Corpo"/>
        <w:spacing w:after="40"/>
        <w:rPr>
          <w:sz w:val="16"/>
          <w:szCs w:val="16"/>
        </w:rPr>
      </w:pPr>
    </w:p>
    <w:p w14:paraId="5F187F48" w14:textId="49D7D6CE" w:rsidR="00E17085" w:rsidRDefault="00E17085" w:rsidP="00034A07">
      <w:pPr>
        <w:pStyle w:val="Corpo"/>
        <w:spacing w:after="40"/>
        <w:rPr>
          <w:sz w:val="16"/>
          <w:szCs w:val="16"/>
        </w:rPr>
      </w:pPr>
    </w:p>
    <w:p w14:paraId="78587B05" w14:textId="77777777" w:rsidR="00E17085" w:rsidRDefault="00E17085" w:rsidP="00034A07">
      <w:pPr>
        <w:pStyle w:val="Corpo"/>
        <w:spacing w:after="40"/>
        <w:rPr>
          <w:sz w:val="16"/>
          <w:szCs w:val="16"/>
        </w:rPr>
      </w:pPr>
    </w:p>
    <w:p w14:paraId="47B1349D" w14:textId="1E389136" w:rsidR="00E17085" w:rsidRDefault="00E17085" w:rsidP="00034A07">
      <w:pPr>
        <w:pStyle w:val="Corpo"/>
        <w:spacing w:after="40"/>
        <w:rPr>
          <w:sz w:val="16"/>
          <w:szCs w:val="16"/>
        </w:rPr>
      </w:pPr>
    </w:p>
    <w:p w14:paraId="7B27844E" w14:textId="492744FE" w:rsidR="00E17085" w:rsidRDefault="00E17085" w:rsidP="00034A07">
      <w:pPr>
        <w:pStyle w:val="Corpo"/>
        <w:spacing w:after="40"/>
        <w:rPr>
          <w:sz w:val="16"/>
          <w:szCs w:val="16"/>
        </w:rPr>
      </w:pPr>
    </w:p>
    <w:p w14:paraId="028E8D55" w14:textId="199DE3C1" w:rsidR="00E17085" w:rsidRDefault="00E17085" w:rsidP="00034A07">
      <w:pPr>
        <w:pStyle w:val="Corpo"/>
        <w:spacing w:after="40"/>
        <w:rPr>
          <w:sz w:val="16"/>
          <w:szCs w:val="16"/>
        </w:rPr>
      </w:pPr>
    </w:p>
    <w:p w14:paraId="59371504" w14:textId="0B19104B" w:rsidR="00E17085" w:rsidRDefault="00E17085" w:rsidP="00034A07">
      <w:pPr>
        <w:pStyle w:val="Corpo"/>
        <w:spacing w:after="40"/>
        <w:rPr>
          <w:sz w:val="16"/>
          <w:szCs w:val="16"/>
        </w:rPr>
      </w:pPr>
    </w:p>
    <w:p w14:paraId="5B92D63A" w14:textId="7DA47167" w:rsidR="00E17085" w:rsidRDefault="00E17085" w:rsidP="00034A07">
      <w:pPr>
        <w:pStyle w:val="Corpo"/>
        <w:spacing w:after="40"/>
        <w:rPr>
          <w:sz w:val="16"/>
          <w:szCs w:val="16"/>
        </w:rPr>
      </w:pPr>
    </w:p>
    <w:p w14:paraId="289F87A3" w14:textId="2712C44C" w:rsidR="00E17085" w:rsidRDefault="00E17085" w:rsidP="00034A07">
      <w:pPr>
        <w:pStyle w:val="Corpo"/>
        <w:spacing w:after="40"/>
        <w:rPr>
          <w:sz w:val="16"/>
          <w:szCs w:val="16"/>
        </w:rPr>
      </w:pPr>
    </w:p>
    <w:p w14:paraId="16015128" w14:textId="3D244374" w:rsidR="00E17085" w:rsidRDefault="00E17085" w:rsidP="00034A07">
      <w:pPr>
        <w:pStyle w:val="Corpo"/>
        <w:spacing w:after="40"/>
        <w:rPr>
          <w:sz w:val="16"/>
          <w:szCs w:val="16"/>
        </w:rPr>
      </w:pPr>
    </w:p>
    <w:p w14:paraId="333C9A8C" w14:textId="77777777" w:rsidR="00E17085" w:rsidRPr="00034A07" w:rsidRDefault="00E17085" w:rsidP="00034A07">
      <w:pPr>
        <w:pStyle w:val="Corpo"/>
        <w:spacing w:after="40"/>
        <w:rPr>
          <w:b/>
          <w:sz w:val="16"/>
          <w:szCs w:val="16"/>
        </w:rPr>
      </w:pPr>
    </w:p>
    <w:p w14:paraId="49EDBD0A" w14:textId="3F34C34A" w:rsidR="002C227E" w:rsidRPr="00F14D5A" w:rsidRDefault="002C227E" w:rsidP="002C227E">
      <w:pPr>
        <w:pStyle w:val="Ttulo1"/>
        <w:jc w:val="center"/>
      </w:pPr>
      <w:bookmarkStart w:id="60" w:name="_Toc36632364"/>
      <w:r>
        <w:lastRenderedPageBreak/>
        <w:t>Estudo 4</w:t>
      </w:r>
      <w:bookmarkEnd w:id="60"/>
    </w:p>
    <w:p w14:paraId="5925F39F" w14:textId="77777777" w:rsidR="002C227E" w:rsidRPr="002C227E" w:rsidRDefault="002C227E" w:rsidP="002C227E">
      <w:pPr>
        <w:pStyle w:val="Corpo"/>
        <w:spacing w:after="120"/>
        <w:jc w:val="center"/>
        <w:rPr>
          <w:b/>
          <w:color w:val="0070C0"/>
          <w:sz w:val="40"/>
        </w:rPr>
      </w:pPr>
      <w:r w:rsidRPr="002C227E">
        <w:rPr>
          <w:b/>
          <w:color w:val="0070C0"/>
          <w:sz w:val="40"/>
        </w:rPr>
        <w:t>Uso de Probióticos no Tratamento de Crianças Asmáticas com Rinite Alérgica</w:t>
      </w:r>
    </w:p>
    <w:p w14:paraId="217627E2" w14:textId="77777777" w:rsidR="002C227E" w:rsidRDefault="002C227E" w:rsidP="002C227E">
      <w:pPr>
        <w:pStyle w:val="Corpo"/>
        <w:spacing w:after="120"/>
        <w:rPr>
          <w:sz w:val="24"/>
        </w:rPr>
      </w:pPr>
    </w:p>
    <w:p w14:paraId="2339B843" w14:textId="77777777" w:rsidR="002C227E" w:rsidRPr="002C227E" w:rsidRDefault="002C227E" w:rsidP="002C227E">
      <w:pPr>
        <w:pStyle w:val="Corpo"/>
        <w:spacing w:after="120"/>
        <w:rPr>
          <w:sz w:val="24"/>
        </w:rPr>
      </w:pPr>
      <w:r w:rsidRPr="002C227E">
        <w:rPr>
          <w:sz w:val="24"/>
        </w:rPr>
        <w:t xml:space="preserve">Estudo conduzido por Chen </w:t>
      </w:r>
      <w:r w:rsidRPr="002C227E">
        <w:rPr>
          <w:i/>
          <w:sz w:val="24"/>
        </w:rPr>
        <w:t>et al.</w:t>
      </w:r>
      <w:r w:rsidRPr="002C227E">
        <w:rPr>
          <w:sz w:val="24"/>
        </w:rPr>
        <w:t xml:space="preserve"> (2010) teve como objetivo avaliar se a suplementação com </w:t>
      </w:r>
      <w:r w:rsidRPr="002C227E">
        <w:rPr>
          <w:i/>
          <w:sz w:val="24"/>
        </w:rPr>
        <w:t xml:space="preserve">Lactobacillus </w:t>
      </w:r>
      <w:proofErr w:type="spellStart"/>
      <w:r w:rsidRPr="002C227E">
        <w:rPr>
          <w:i/>
          <w:sz w:val="24"/>
        </w:rPr>
        <w:t>gasseri</w:t>
      </w:r>
      <w:proofErr w:type="spellEnd"/>
      <w:r w:rsidRPr="002C227E">
        <w:rPr>
          <w:sz w:val="24"/>
        </w:rPr>
        <w:t xml:space="preserve"> por oito semanas promove melhoras nos sintomas clínicos e </w:t>
      </w:r>
      <w:proofErr w:type="spellStart"/>
      <w:r w:rsidRPr="002C227E">
        <w:rPr>
          <w:sz w:val="24"/>
        </w:rPr>
        <w:t>imunomodulatórios</w:t>
      </w:r>
      <w:proofErr w:type="spellEnd"/>
      <w:r w:rsidRPr="002C227E">
        <w:rPr>
          <w:sz w:val="24"/>
        </w:rPr>
        <w:t xml:space="preserve"> em crianças com asma e rinite alérgica.</w:t>
      </w:r>
    </w:p>
    <w:p w14:paraId="02B536CE" w14:textId="77777777" w:rsidR="002C227E" w:rsidRDefault="002C227E" w:rsidP="002C227E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82592" behindDoc="0" locked="0" layoutInCell="1" allowOverlap="1" wp14:anchorId="1E4036EB" wp14:editId="1267745E">
                <wp:simplePos x="0" y="0"/>
                <wp:positionH relativeFrom="margin">
                  <wp:posOffset>24270</wp:posOffset>
                </wp:positionH>
                <wp:positionV relativeFrom="paragraph">
                  <wp:posOffset>42818</wp:posOffset>
                </wp:positionV>
                <wp:extent cx="5372100" cy="914400"/>
                <wp:effectExtent l="0" t="0" r="19050" b="19050"/>
                <wp:wrapNone/>
                <wp:docPr id="503" name="Caixa de texto 46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91440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A695047" w14:textId="26E07148" w:rsidR="00D651CA" w:rsidRPr="002C227E" w:rsidRDefault="00D651CA" w:rsidP="002C227E">
                            <w:pPr>
                              <w:jc w:val="center"/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</w:pPr>
                            <w:r w:rsidRPr="002C227E"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  <w:t>Estudo clínico duplo-cego, placebo-controlado e randomizado foi realizado em 105 crianças com idades entre 6 e 12 anos diagnosticad</w:t>
                            </w:r>
                            <w:r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  <w:t>as</w:t>
                            </w:r>
                            <w:r w:rsidRPr="002C227E"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  <w:t xml:space="preserve"> com asma e rinite alérgica. Os pacientes foram randomizados para receberem por 8 semanas a seguinte posologia:</w:t>
                            </w:r>
                          </w:p>
                          <w:p w14:paraId="13D5ADDB" w14:textId="77777777" w:rsidR="00D651CA" w:rsidRPr="00F24B7F" w:rsidRDefault="00D651CA" w:rsidP="002C227E">
                            <w:pPr>
                              <w:jc w:val="center"/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E4036EB" id="_x0000_s1100" type="#_x0000_t202" style="position:absolute;left:0;text-align:left;margin-left:1.9pt;margin-top:3.35pt;width:423pt;height:1in;z-index:25278259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" fillcolor="white [3212]" strokecolor="#0070c0">
                <v:textbox>
                  <w:txbxContent>
                    <w:p w14:paraId="0A695047" w14:textId="26E07148" w:rsidR="00D651CA" w:rsidRPr="002C227E" w:rsidRDefault="00D651CA" w:rsidP="002C227E">
                      <w:pPr>
                        <w:jc w:val="center"/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</w:pPr>
                      <w:r w:rsidRPr="002C227E"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  <w:t>Estudo clínico duplo-cego, placebo-controlado e randomizado foi realizado em 105 crianças com idades entre 6 e 12 anos diagnosticad</w:t>
                      </w:r>
                      <w:r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  <w:t>as</w:t>
                      </w:r>
                      <w:r w:rsidRPr="002C227E"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  <w:t xml:space="preserve"> com asma e rinite alérgica. Os pacientes foram randomizados para receberem por 8 semanas a seguinte posologia:</w:t>
                      </w:r>
                    </w:p>
                    <w:p w14:paraId="13D5ADDB" w14:textId="77777777" w:rsidR="00D651CA" w:rsidRPr="00F24B7F" w:rsidRDefault="00D651CA" w:rsidP="002C227E">
                      <w:pPr>
                        <w:jc w:val="center"/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D043A93" w14:textId="77777777" w:rsidR="002C227E" w:rsidRDefault="002C227E" w:rsidP="002C227E">
      <w:pPr>
        <w:pStyle w:val="Corpo"/>
        <w:rPr>
          <w:sz w:val="24"/>
        </w:rPr>
      </w:pPr>
    </w:p>
    <w:p w14:paraId="26480D05" w14:textId="77777777" w:rsidR="002C227E" w:rsidRDefault="002C227E" w:rsidP="002C227E">
      <w:pPr>
        <w:pStyle w:val="Corpo"/>
      </w:pPr>
    </w:p>
    <w:p w14:paraId="328841C3" w14:textId="75745504" w:rsidR="002C227E" w:rsidRDefault="002C227E" w:rsidP="002C227E">
      <w:pPr>
        <w:pStyle w:val="Corpo"/>
      </w:pPr>
    </w:p>
    <w:p w14:paraId="0AEE715E" w14:textId="77777777" w:rsidR="00E17085" w:rsidRDefault="00E17085" w:rsidP="002C227E">
      <w:pPr>
        <w:pStyle w:val="Corpo"/>
      </w:pPr>
    </w:p>
    <w:p w14:paraId="58FAE3DA" w14:textId="77777777" w:rsidR="002C227E" w:rsidRDefault="002C227E" w:rsidP="002C227E">
      <w:pPr>
        <w:pStyle w:val="Corpo"/>
      </w:pPr>
    </w:p>
    <w:p w14:paraId="35284DB6" w14:textId="37B84051" w:rsidR="002C227E" w:rsidRDefault="002C227E" w:rsidP="002C227E">
      <w:pPr>
        <w:pStyle w:val="Corpo"/>
      </w:pP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85664" behindDoc="0" locked="0" layoutInCell="1" allowOverlap="1" wp14:anchorId="0ABF1CD4" wp14:editId="60C194D4">
                <wp:simplePos x="0" y="0"/>
                <wp:positionH relativeFrom="margin">
                  <wp:posOffset>4272915</wp:posOffset>
                </wp:positionH>
                <wp:positionV relativeFrom="paragraph">
                  <wp:posOffset>114300</wp:posOffset>
                </wp:positionV>
                <wp:extent cx="226695" cy="138430"/>
                <wp:effectExtent l="0" t="0" r="1905" b="0"/>
                <wp:wrapNone/>
                <wp:docPr id="504" name="Triângulo isósceles 50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B0BA6D3" id="Triângulo isósceles 504" o:spid="_x0000_s1026" type="#_x0000_t5" style="position:absolute;margin-left:336.45pt;margin-top:9pt;width:17.85pt;height:10.9pt;flip:y;z-index:2527856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83616" behindDoc="0" locked="0" layoutInCell="1" allowOverlap="1" wp14:anchorId="7D778279" wp14:editId="6CD546A7">
                <wp:simplePos x="0" y="0"/>
                <wp:positionH relativeFrom="margin">
                  <wp:posOffset>804545</wp:posOffset>
                </wp:positionH>
                <wp:positionV relativeFrom="paragraph">
                  <wp:posOffset>96520</wp:posOffset>
                </wp:positionV>
                <wp:extent cx="226695" cy="138430"/>
                <wp:effectExtent l="0" t="0" r="1905" b="0"/>
                <wp:wrapNone/>
                <wp:docPr id="505" name="Triângulo isósceles 50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5305234" id="Triângulo isósceles 505" o:spid="_x0000_s1026" type="#_x0000_t5" style="position:absolute;margin-left:63.35pt;margin-top:7.6pt;width:17.85pt;height:10.9pt;flip:y;z-index:25278361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" fillcolor="#d8d8d8 [2732]" stroked="f">
                <w10:wrap anchorx="margin"/>
              </v:shape>
            </w:pict>
          </mc:Fallback>
        </mc:AlternateContent>
      </w:r>
    </w:p>
    <w:p w14:paraId="663A113D" w14:textId="77777777" w:rsidR="002C227E" w:rsidRDefault="002C227E" w:rsidP="002C227E">
      <w:pPr>
        <w:pStyle w:val="Corpo"/>
      </w:pP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84640" behindDoc="0" locked="0" layoutInCell="1" allowOverlap="1" wp14:anchorId="4D0467AF" wp14:editId="41B542BF">
                <wp:simplePos x="0" y="0"/>
                <wp:positionH relativeFrom="margin">
                  <wp:align>right</wp:align>
                </wp:positionH>
                <wp:positionV relativeFrom="paragraph">
                  <wp:posOffset>110490</wp:posOffset>
                </wp:positionV>
                <wp:extent cx="1913890" cy="1076325"/>
                <wp:effectExtent l="0" t="0" r="10160" b="28575"/>
                <wp:wrapNone/>
                <wp:docPr id="506" name="Caixa de texto 4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107632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4406085" w14:textId="77777777" w:rsidR="00D651CA" w:rsidRDefault="00D651CA" w:rsidP="002C227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0179D09C" w14:textId="77777777" w:rsidR="00D651CA" w:rsidRPr="00034A07" w:rsidRDefault="00D651CA" w:rsidP="002C227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034A07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  <w:p w14:paraId="39449A7C" w14:textId="77777777" w:rsidR="00D651CA" w:rsidRPr="00086CFC" w:rsidRDefault="00D651CA" w:rsidP="002C227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D0467AF" id="_x0000_s1101" type="#_x0000_t202" style="position:absolute;left:0;text-align:left;margin-left:99.5pt;margin-top:8.7pt;width:150.7pt;height:84.75pt;z-index:252784640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" fillcolor="#0070c0" strokecolor="#0070c0">
                <v:textbox>
                  <w:txbxContent>
                    <w:p w14:paraId="24406085" w14:textId="77777777" w:rsidR="00D651CA" w:rsidRDefault="00D651CA" w:rsidP="002C227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0179D09C" w14:textId="77777777" w:rsidR="00D651CA" w:rsidRPr="00034A07" w:rsidRDefault="00D651CA" w:rsidP="002C227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034A07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  <w:p w14:paraId="39449A7C" w14:textId="77777777" w:rsidR="00D651CA" w:rsidRPr="00086CFC" w:rsidRDefault="00D651CA" w:rsidP="002C227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81568" behindDoc="0" locked="0" layoutInCell="1" allowOverlap="1" wp14:anchorId="55980614" wp14:editId="664F8F39">
                <wp:simplePos x="0" y="0"/>
                <wp:positionH relativeFrom="margin">
                  <wp:posOffset>520</wp:posOffset>
                </wp:positionH>
                <wp:positionV relativeFrom="paragraph">
                  <wp:posOffset>112370</wp:posOffset>
                </wp:positionV>
                <wp:extent cx="1913890" cy="1053426"/>
                <wp:effectExtent l="0" t="0" r="10160" b="13970"/>
                <wp:wrapNone/>
                <wp:docPr id="507" name="Caixa de texto 46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3890" cy="1053426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EC82C48" w14:textId="77777777" w:rsidR="00D651CA" w:rsidRDefault="00D651CA" w:rsidP="002C227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5D52DFB5" w14:textId="77777777" w:rsidR="00D651CA" w:rsidRDefault="00D651CA" w:rsidP="002C227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2C227E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Lactobacillus </w:t>
                            </w:r>
                            <w:proofErr w:type="spellStart"/>
                            <w:r w:rsidRPr="002C227E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gasseri</w:t>
                            </w:r>
                            <w:proofErr w:type="spellEnd"/>
                            <w:r w:rsidRPr="002C227E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</w:p>
                          <w:p w14:paraId="791AC6CA" w14:textId="3E4E4FA9" w:rsidR="00D651CA" w:rsidRPr="002C227E" w:rsidRDefault="00D651CA" w:rsidP="002C227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2C227E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2 x 10</w:t>
                            </w:r>
                            <w:r w:rsidRPr="002C227E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  <w:vertAlign w:val="superscript"/>
                              </w:rPr>
                              <w:t>9</w:t>
                            </w:r>
                            <w:r w:rsidRPr="002C227E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UFC</w:t>
                            </w:r>
                          </w:p>
                          <w:p w14:paraId="134938AF" w14:textId="77777777" w:rsidR="00D651CA" w:rsidRPr="002C227E" w:rsidRDefault="00D651CA" w:rsidP="002C227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2C227E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2 vezes ao dia.</w:t>
                            </w:r>
                          </w:p>
                          <w:p w14:paraId="6CBE04BF" w14:textId="77777777" w:rsidR="00D651CA" w:rsidRPr="00471638" w:rsidRDefault="00D651CA" w:rsidP="002C227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5980614" id="_x0000_s1102" type="#_x0000_t202" style="position:absolute;left:0;text-align:left;margin-left:.05pt;margin-top:8.85pt;width:150.7pt;height:82.95pt;z-index:25278156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" fillcolor="#0070c0" strokecolor="#0070c0">
                <v:textbox>
                  <w:txbxContent>
                    <w:p w14:paraId="1EC82C48" w14:textId="77777777" w:rsidR="00D651CA" w:rsidRDefault="00D651CA" w:rsidP="002C227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5D52DFB5" w14:textId="77777777" w:rsidR="00D651CA" w:rsidRDefault="00D651CA" w:rsidP="002C227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r w:rsidRPr="002C227E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Lactobacillus </w:t>
                      </w:r>
                      <w:proofErr w:type="spellStart"/>
                      <w:r w:rsidRPr="002C227E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>gasseri</w:t>
                      </w:r>
                      <w:proofErr w:type="spellEnd"/>
                      <w:r w:rsidRPr="002C227E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</w:p>
                    <w:p w14:paraId="791AC6CA" w14:textId="3E4E4FA9" w:rsidR="00D651CA" w:rsidRPr="002C227E" w:rsidRDefault="00D651CA" w:rsidP="002C227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2C227E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2 x 10</w:t>
                      </w:r>
                      <w:r w:rsidRPr="002C227E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  <w:vertAlign w:val="superscript"/>
                        </w:rPr>
                        <w:t>9</w:t>
                      </w:r>
                      <w:r w:rsidRPr="002C227E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 xml:space="preserve"> UFC</w:t>
                      </w:r>
                    </w:p>
                    <w:p w14:paraId="134938AF" w14:textId="77777777" w:rsidR="00D651CA" w:rsidRPr="002C227E" w:rsidRDefault="00D651CA" w:rsidP="002C227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2C227E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2 vezes ao dia.</w:t>
                      </w:r>
                    </w:p>
                    <w:p w14:paraId="6CBE04BF" w14:textId="77777777" w:rsidR="00D651CA" w:rsidRPr="00471638" w:rsidRDefault="00D651CA" w:rsidP="002C227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5CB42DFF" w14:textId="77777777" w:rsidR="002C227E" w:rsidRDefault="002C227E" w:rsidP="002C227E">
      <w:pPr>
        <w:pStyle w:val="Corpo"/>
      </w:pPr>
    </w:p>
    <w:p w14:paraId="07556B81" w14:textId="77777777" w:rsidR="002C227E" w:rsidRDefault="002C227E" w:rsidP="002C227E">
      <w:pPr>
        <w:pStyle w:val="Corpo"/>
      </w:pPr>
    </w:p>
    <w:p w14:paraId="7309DB7F" w14:textId="77777777" w:rsidR="002C227E" w:rsidRDefault="002C227E" w:rsidP="002C227E">
      <w:pPr>
        <w:pStyle w:val="Corpo"/>
      </w:pPr>
    </w:p>
    <w:p w14:paraId="3B864703" w14:textId="295F07AC" w:rsidR="00D87385" w:rsidRDefault="00D87385" w:rsidP="002C227E">
      <w:pPr>
        <w:pStyle w:val="Corpo"/>
        <w:spacing w:before="120" w:after="0"/>
        <w:rPr>
          <w:sz w:val="20"/>
          <w:szCs w:val="23"/>
        </w:rPr>
      </w:pPr>
    </w:p>
    <w:p w14:paraId="3DB61332" w14:textId="77777777" w:rsidR="00D87385" w:rsidRPr="00423361" w:rsidRDefault="00D87385" w:rsidP="002C227E">
      <w:pPr>
        <w:pStyle w:val="Corpo"/>
        <w:spacing w:before="120" w:after="0"/>
        <w:rPr>
          <w:sz w:val="20"/>
          <w:szCs w:val="23"/>
        </w:rPr>
      </w:pPr>
    </w:p>
    <w:p w14:paraId="1EF746B2" w14:textId="77777777" w:rsidR="002C227E" w:rsidRPr="00C72C0B" w:rsidRDefault="002C227E" w:rsidP="002C227E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0F5FD616" w14:textId="77777777" w:rsidR="002C227E" w:rsidRPr="00714E9A" w:rsidRDefault="002C227E" w:rsidP="002C227E">
      <w:pPr>
        <w:pStyle w:val="Corpo"/>
        <w:rPr>
          <w:sz w:val="16"/>
          <w:szCs w:val="16"/>
        </w:rPr>
      </w:pPr>
    </w:p>
    <w:p w14:paraId="00413B6B" w14:textId="77777777" w:rsidR="002C227E" w:rsidRPr="002C227E" w:rsidRDefault="002C227E" w:rsidP="005156CF">
      <w:pPr>
        <w:pStyle w:val="PargrafodaLista"/>
        <w:numPr>
          <w:ilvl w:val="0"/>
          <w:numId w:val="13"/>
        </w:num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  <w:r w:rsidRPr="002C227E">
        <w:rPr>
          <w:rFonts w:ascii="Swis721 Th BT" w:hAnsi="Swis721 Th BT" w:cs="Arial"/>
          <w:sz w:val="25"/>
          <w:szCs w:val="25"/>
          <w:shd w:val="clear" w:color="auto" w:fill="FFFFFF"/>
        </w:rPr>
        <w:t>De acordo com os resultados, a função pulmonar e o pico de fluxo expiratório (PFE) aumentaram de maneira significativa e os escores que medem os sintomas clínicos da asma e da rinite alérgica reduziram no grupo 1;</w:t>
      </w:r>
    </w:p>
    <w:p w14:paraId="6191304A" w14:textId="77777777" w:rsidR="002C227E" w:rsidRPr="00775B48" w:rsidRDefault="002C227E" w:rsidP="002C227E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19F67E79" w14:textId="77777777" w:rsidR="002C227E" w:rsidRPr="00775B48" w:rsidRDefault="002C227E" w:rsidP="002C227E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  <w:r w:rsidRPr="00775B48">
        <w:rPr>
          <w:rFonts w:ascii="Swis721 Th BT" w:hAnsi="Swis721 Th BT" w:cs="Arial"/>
          <w:noProof/>
          <w:sz w:val="25"/>
          <w:szCs w:val="25"/>
          <w:shd w:val="clear" w:color="auto" w:fill="FFFFFF"/>
        </w:rPr>
        <w:drawing>
          <wp:inline distT="0" distB="0" distL="0" distR="0" wp14:anchorId="6D612921" wp14:editId="4373CBCD">
            <wp:extent cx="4352925" cy="2038350"/>
            <wp:effectExtent l="19050" t="0" r="9525" b="0"/>
            <wp:docPr id="510" name="Imagem 5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52925" cy="20383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05EA5ED" w14:textId="77777777" w:rsidR="002C227E" w:rsidRPr="00775B48" w:rsidRDefault="002C227E" w:rsidP="002C227E">
      <w:pPr>
        <w:spacing w:after="0" w:line="240" w:lineRule="auto"/>
        <w:rPr>
          <w:rFonts w:ascii="Swis721 Th BT" w:hAnsi="Swis721 Th BT" w:cs="Arial"/>
          <w:sz w:val="25"/>
          <w:szCs w:val="25"/>
          <w:shd w:val="clear" w:color="auto" w:fill="FFFFFF"/>
        </w:rPr>
      </w:pPr>
      <w:r>
        <w:rPr>
          <w:rFonts w:ascii="Swis721 Th BT" w:hAnsi="Swis721 Th BT" w:cs="Arial"/>
          <w:noProof/>
          <w:sz w:val="25"/>
          <w:szCs w:val="25"/>
        </w:rPr>
        <mc:AlternateContent>
          <mc:Choice Requires="wps">
            <w:drawing>
              <wp:anchor distT="0" distB="0" distL="114300" distR="114300" simplePos="0" relativeHeight="252787712" behindDoc="0" locked="0" layoutInCell="1" allowOverlap="1" wp14:anchorId="4C5E5834" wp14:editId="07D9EAC9">
                <wp:simplePos x="0" y="0"/>
                <wp:positionH relativeFrom="margin">
                  <wp:align>right</wp:align>
                </wp:positionH>
                <wp:positionV relativeFrom="paragraph">
                  <wp:posOffset>91440</wp:posOffset>
                </wp:positionV>
                <wp:extent cx="4781550" cy="589280"/>
                <wp:effectExtent l="0" t="0" r="19050" b="20320"/>
                <wp:wrapNone/>
                <wp:docPr id="508" name="Text Box 72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781550" cy="5892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2635655" w14:textId="0D0B4A78" w:rsidR="00D651CA" w:rsidRPr="00775B48" w:rsidRDefault="00D651CA" w:rsidP="002C227E">
                            <w:pPr>
                              <w:jc w:val="both"/>
                              <w:rPr>
                                <w:rFonts w:ascii="Swis721 Th BT" w:hAnsi="Swis721 Th BT"/>
                                <w:b/>
                              </w:rPr>
                            </w:pPr>
                            <w:r w:rsidRPr="00775B48">
                              <w:rPr>
                                <w:rFonts w:ascii="Swis721 Th BT" w:hAnsi="Swis721 Th BT"/>
                                <w:b/>
                              </w:rPr>
                              <w:t xml:space="preserve">Legenda: </w:t>
                            </w:r>
                            <w:r w:rsidRPr="00775B48">
                              <w:rPr>
                                <w:rFonts w:ascii="Swis721 Th BT" w:hAnsi="Swis721 Th BT"/>
                              </w:rPr>
                              <w:t>O</w:t>
                            </w:r>
                            <w:r>
                              <w:rPr>
                                <w:rFonts w:ascii="Swis721 Th BT" w:hAnsi="Swis721 Th BT"/>
                              </w:rPr>
                              <w:t xml:space="preserve"> </w:t>
                            </w:r>
                            <w:r w:rsidRPr="00775B48">
                              <w:rPr>
                                <w:rFonts w:ascii="Swis721 Th BT" w:hAnsi="Swis721 Th BT" w:cs="Arial"/>
                                <w:shd w:val="clear" w:color="auto" w:fill="FFFFFF"/>
                              </w:rPr>
                              <w:t>pico de fluxo expiratório (PFE) à noite aumentou de maneira significativa quando comparado ao grupo placebo (p&lt;0,05)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C5E5834" id="Text Box 726" o:spid="_x0000_s1103" type="#_x0000_t202" style="position:absolute;margin-left:325.3pt;margin-top:7.2pt;width:376.5pt;height:46.4pt;z-index:252787712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" strokecolor="white [3212]">
                <v:textbox>
                  <w:txbxContent>
                    <w:p w14:paraId="32635655" w14:textId="0D0B4A78" w:rsidR="00D651CA" w:rsidRPr="00775B48" w:rsidRDefault="00D651CA" w:rsidP="002C227E">
                      <w:pPr>
                        <w:jc w:val="both"/>
                        <w:rPr>
                          <w:rFonts w:ascii="Swis721 Th BT" w:hAnsi="Swis721 Th BT"/>
                          <w:b/>
                        </w:rPr>
                      </w:pPr>
                      <w:r w:rsidRPr="00775B48">
                        <w:rPr>
                          <w:rFonts w:ascii="Swis721 Th BT" w:hAnsi="Swis721 Th BT"/>
                          <w:b/>
                        </w:rPr>
                        <w:t xml:space="preserve">Legenda: </w:t>
                      </w:r>
                      <w:r w:rsidRPr="00775B48">
                        <w:rPr>
                          <w:rFonts w:ascii="Swis721 Th BT" w:hAnsi="Swis721 Th BT"/>
                        </w:rPr>
                        <w:t>O</w:t>
                      </w:r>
                      <w:r>
                        <w:rPr>
                          <w:rFonts w:ascii="Swis721 Th BT" w:hAnsi="Swis721 Th BT"/>
                        </w:rPr>
                        <w:t xml:space="preserve"> </w:t>
                      </w:r>
                      <w:r w:rsidRPr="00775B48">
                        <w:rPr>
                          <w:rFonts w:ascii="Swis721 Th BT" w:hAnsi="Swis721 Th BT" w:cs="Arial"/>
                          <w:shd w:val="clear" w:color="auto" w:fill="FFFFFF"/>
                        </w:rPr>
                        <w:t>pico de fluxo expiratório (PFE) à noite aumentou de maneira significativa quando comparado ao grupo placebo (p&lt;0,05).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A1030E3" w14:textId="77777777" w:rsidR="002C227E" w:rsidRPr="00775B48" w:rsidRDefault="002C227E" w:rsidP="002C227E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0A3072B9" w14:textId="0FF08C7D" w:rsidR="002C227E" w:rsidRPr="00775B48" w:rsidRDefault="002C227E" w:rsidP="002C227E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  <w:r w:rsidRPr="00775B48">
        <w:rPr>
          <w:rFonts w:ascii="Swis721 Th BT" w:hAnsi="Swis721 Th BT" w:cs="Arial"/>
          <w:noProof/>
          <w:sz w:val="25"/>
          <w:szCs w:val="25"/>
          <w:shd w:val="clear" w:color="auto" w:fill="FFFFFF"/>
        </w:rPr>
        <w:lastRenderedPageBreak/>
        <w:drawing>
          <wp:anchor distT="0" distB="0" distL="114300" distR="114300" simplePos="0" relativeHeight="252789760" behindDoc="0" locked="0" layoutInCell="1" allowOverlap="1" wp14:anchorId="1FD946F6" wp14:editId="50A783F5">
            <wp:simplePos x="0" y="0"/>
            <wp:positionH relativeFrom="column">
              <wp:posOffset>979852</wp:posOffset>
            </wp:positionH>
            <wp:positionV relativeFrom="paragraph">
              <wp:posOffset>67945</wp:posOffset>
            </wp:positionV>
            <wp:extent cx="3276600" cy="3619500"/>
            <wp:effectExtent l="0" t="0" r="0" b="0"/>
            <wp:wrapNone/>
            <wp:docPr id="511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76600" cy="36195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14:paraId="7FADD927" w14:textId="019EFE06" w:rsidR="002C227E" w:rsidRPr="00775B48" w:rsidRDefault="002C227E" w:rsidP="002C227E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4B70A4FA" w14:textId="77777777" w:rsidR="002C227E" w:rsidRPr="00775B48" w:rsidRDefault="002C227E" w:rsidP="002C227E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71AF5AF2" w14:textId="77777777" w:rsidR="002C227E" w:rsidRDefault="002C227E" w:rsidP="002C227E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2893A111" w14:textId="77777777" w:rsidR="002C227E" w:rsidRDefault="002C227E" w:rsidP="002C227E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2DD58D10" w14:textId="77777777" w:rsidR="002C227E" w:rsidRDefault="002C227E" w:rsidP="002C227E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09CEC75D" w14:textId="77777777" w:rsidR="002C227E" w:rsidRDefault="002C227E" w:rsidP="002C227E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3DDC4AC5" w14:textId="77777777" w:rsidR="002C227E" w:rsidRDefault="002C227E" w:rsidP="002C227E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2E0AC644" w14:textId="77777777" w:rsidR="002C227E" w:rsidRDefault="002C227E" w:rsidP="002C227E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2FB45FCB" w14:textId="787FE0D0" w:rsidR="002C227E" w:rsidRDefault="002C227E" w:rsidP="002C227E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5CE07835" w14:textId="2A7071C8" w:rsidR="00E17085" w:rsidRDefault="00E17085" w:rsidP="002C227E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36C9C80B" w14:textId="760C2549" w:rsidR="00E17085" w:rsidRDefault="00E17085" w:rsidP="002C227E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4AFF52D0" w14:textId="4018C19D" w:rsidR="00E17085" w:rsidRDefault="00E17085" w:rsidP="002C227E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10C88BE4" w14:textId="78AB53DC" w:rsidR="00E17085" w:rsidRDefault="00E17085" w:rsidP="002C227E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5FBD1B4D" w14:textId="74CD46E4" w:rsidR="00E17085" w:rsidRDefault="00E17085" w:rsidP="002C227E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02258494" w14:textId="745BDD08" w:rsidR="00E17085" w:rsidRDefault="00E17085" w:rsidP="002C227E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033B6FC0" w14:textId="77777777" w:rsidR="00E17085" w:rsidRDefault="00E17085" w:rsidP="002C227E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6567F956" w14:textId="77777777" w:rsidR="002C227E" w:rsidRDefault="002C227E" w:rsidP="002C227E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6F92CE6B" w14:textId="77777777" w:rsidR="002C227E" w:rsidRDefault="002C227E" w:rsidP="002C227E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4D555E3D" w14:textId="68A1A0AC" w:rsidR="002C227E" w:rsidRDefault="002C227E" w:rsidP="002C227E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162525EF" w14:textId="1B9DE531" w:rsidR="002C227E" w:rsidRDefault="00E17085" w:rsidP="002C227E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  <w:r>
        <w:rPr>
          <w:rFonts w:ascii="Swis721 Th BT" w:hAnsi="Swis721 Th BT" w:cs="Arial"/>
          <w:noProof/>
          <w:sz w:val="25"/>
          <w:szCs w:val="25"/>
        </w:rPr>
        <mc:AlternateContent>
          <mc:Choice Requires="wps">
            <w:drawing>
              <wp:anchor distT="0" distB="0" distL="114300" distR="114300" simplePos="0" relativeHeight="252788736" behindDoc="0" locked="0" layoutInCell="1" allowOverlap="1" wp14:anchorId="49E882A1" wp14:editId="4B95A6F5">
                <wp:simplePos x="0" y="0"/>
                <wp:positionH relativeFrom="column">
                  <wp:posOffset>24270</wp:posOffset>
                </wp:positionH>
                <wp:positionV relativeFrom="paragraph">
                  <wp:posOffset>7884</wp:posOffset>
                </wp:positionV>
                <wp:extent cx="5377180" cy="688769"/>
                <wp:effectExtent l="0" t="0" r="13970" b="16510"/>
                <wp:wrapNone/>
                <wp:docPr id="509" name="Text Box 72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7180" cy="688769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C3AD64C" w14:textId="3E67B163" w:rsidR="00D651CA" w:rsidRPr="00775B48" w:rsidRDefault="00D651CA" w:rsidP="002C227E">
                            <w:pPr>
                              <w:jc w:val="both"/>
                              <w:rPr>
                                <w:rFonts w:ascii="Swis721 Th BT" w:hAnsi="Swis721 Th BT"/>
                                <w:b/>
                              </w:rPr>
                            </w:pPr>
                            <w:r w:rsidRPr="00775B48">
                              <w:rPr>
                                <w:rFonts w:ascii="Swis721 Th BT" w:hAnsi="Swis721 Th BT"/>
                                <w:b/>
                              </w:rPr>
                              <w:t xml:space="preserve">Legenda: A – </w:t>
                            </w:r>
                            <w:r w:rsidRPr="00775B48">
                              <w:rPr>
                                <w:rFonts w:ascii="Swis721 Th BT" w:hAnsi="Swis721 Th BT"/>
                              </w:rPr>
                              <w:t xml:space="preserve">Redução da severidade dos sintomas da rinite alérgica no grupo probióticos quando comparado ao grupo placebo </w:t>
                            </w:r>
                            <w:r w:rsidRPr="00775B48">
                              <w:rPr>
                                <w:rFonts w:ascii="Swis721 Th BT" w:hAnsi="Swis721 Th BT" w:cs="Arial"/>
                                <w:sz w:val="24"/>
                                <w:szCs w:val="24"/>
                                <w:shd w:val="clear" w:color="auto" w:fill="FFFFFF"/>
                              </w:rPr>
                              <w:t xml:space="preserve">(p&lt;0,05). </w:t>
                            </w:r>
                            <w:r w:rsidRPr="00775B48">
                              <w:rPr>
                                <w:rFonts w:ascii="Swis721 Th BT" w:hAnsi="Swis721 Th BT" w:cs="Arial"/>
                                <w:b/>
                                <w:sz w:val="24"/>
                                <w:szCs w:val="24"/>
                                <w:shd w:val="clear" w:color="auto" w:fill="FFFFFF"/>
                              </w:rPr>
                              <w:t xml:space="preserve">B </w:t>
                            </w:r>
                            <w:r>
                              <w:rPr>
                                <w:rFonts w:ascii="Swis721 Th BT" w:hAnsi="Swis721 Th BT" w:cs="Arial"/>
                                <w:b/>
                                <w:sz w:val="24"/>
                                <w:szCs w:val="24"/>
                                <w:shd w:val="clear" w:color="auto" w:fill="FFFFFF"/>
                              </w:rPr>
                              <w:t xml:space="preserve">– </w:t>
                            </w:r>
                            <w:r w:rsidRPr="00775B48">
                              <w:rPr>
                                <w:rFonts w:ascii="Swis721 Th BT" w:hAnsi="Swis721 Th BT"/>
                              </w:rPr>
                              <w:t>Redução da severidade dos sintomas da asma no grupo probióticos quando comparado ao grupo placebo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9E882A1" id="Text Box 727" o:spid="_x0000_s1104" type="#_x0000_t202" style="position:absolute;left:0;text-align:left;margin-left:1.9pt;margin-top:.6pt;width:423.4pt;height:54.25pt;z-index:2527887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" strokecolor="white [3212]">
                <v:textbox>
                  <w:txbxContent>
                    <w:p w14:paraId="4C3AD64C" w14:textId="3E67B163" w:rsidR="00D651CA" w:rsidRPr="00775B48" w:rsidRDefault="00D651CA" w:rsidP="002C227E">
                      <w:pPr>
                        <w:jc w:val="both"/>
                        <w:rPr>
                          <w:rFonts w:ascii="Swis721 Th BT" w:hAnsi="Swis721 Th BT"/>
                          <w:b/>
                        </w:rPr>
                      </w:pPr>
                      <w:r w:rsidRPr="00775B48">
                        <w:rPr>
                          <w:rFonts w:ascii="Swis721 Th BT" w:hAnsi="Swis721 Th BT"/>
                          <w:b/>
                        </w:rPr>
                        <w:t xml:space="preserve">Legenda: A – </w:t>
                      </w:r>
                      <w:r w:rsidRPr="00775B48">
                        <w:rPr>
                          <w:rFonts w:ascii="Swis721 Th BT" w:hAnsi="Swis721 Th BT"/>
                        </w:rPr>
                        <w:t xml:space="preserve">Redução da severidade dos sintomas da rinite alérgica no grupo probióticos quando comparado ao grupo placebo </w:t>
                      </w:r>
                      <w:r w:rsidRPr="00775B48">
                        <w:rPr>
                          <w:rFonts w:ascii="Swis721 Th BT" w:hAnsi="Swis721 Th BT" w:cs="Arial"/>
                          <w:sz w:val="24"/>
                          <w:szCs w:val="24"/>
                          <w:shd w:val="clear" w:color="auto" w:fill="FFFFFF"/>
                        </w:rPr>
                        <w:t xml:space="preserve">(p&lt;0,05). </w:t>
                      </w:r>
                      <w:r w:rsidRPr="00775B48">
                        <w:rPr>
                          <w:rFonts w:ascii="Swis721 Th BT" w:hAnsi="Swis721 Th BT" w:cs="Arial"/>
                          <w:b/>
                          <w:sz w:val="24"/>
                          <w:szCs w:val="24"/>
                          <w:shd w:val="clear" w:color="auto" w:fill="FFFFFF"/>
                        </w:rPr>
                        <w:t xml:space="preserve">B </w:t>
                      </w:r>
                      <w:r>
                        <w:rPr>
                          <w:rFonts w:ascii="Swis721 Th BT" w:hAnsi="Swis721 Th BT" w:cs="Arial"/>
                          <w:b/>
                          <w:sz w:val="24"/>
                          <w:szCs w:val="24"/>
                          <w:shd w:val="clear" w:color="auto" w:fill="FFFFFF"/>
                        </w:rPr>
                        <w:t xml:space="preserve">– </w:t>
                      </w:r>
                      <w:r w:rsidRPr="00775B48">
                        <w:rPr>
                          <w:rFonts w:ascii="Swis721 Th BT" w:hAnsi="Swis721 Th BT"/>
                        </w:rPr>
                        <w:t>Redução da severidade dos sintomas da asma no grupo probióticos quando comparado ao grupo placebo.</w:t>
                      </w:r>
                    </w:p>
                  </w:txbxContent>
                </v:textbox>
              </v:shape>
            </w:pict>
          </mc:Fallback>
        </mc:AlternateContent>
      </w:r>
    </w:p>
    <w:p w14:paraId="3B75F5BE" w14:textId="237EC6C6" w:rsidR="002C227E" w:rsidRPr="00775B48" w:rsidRDefault="002C227E" w:rsidP="002C227E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37615B95" w14:textId="676CF249" w:rsidR="002C227E" w:rsidRDefault="002C227E" w:rsidP="002C227E">
      <w:pPr>
        <w:spacing w:after="0" w:line="240" w:lineRule="auto"/>
        <w:jc w:val="both"/>
        <w:rPr>
          <w:rFonts w:ascii="Swis721 Th BT" w:hAnsi="Swis721 Th BT" w:cs="Arial"/>
          <w:sz w:val="25"/>
          <w:szCs w:val="25"/>
          <w:shd w:val="clear" w:color="auto" w:fill="FFFFFF"/>
        </w:rPr>
      </w:pPr>
    </w:p>
    <w:p w14:paraId="7F46C1CB" w14:textId="77777777" w:rsidR="002C227E" w:rsidRDefault="002C227E" w:rsidP="002C227E">
      <w:pPr>
        <w:pStyle w:val="Corpo"/>
        <w:rPr>
          <w:b/>
          <w:color w:val="339966"/>
        </w:rPr>
      </w:pPr>
    </w:p>
    <w:p w14:paraId="132363C9" w14:textId="77777777" w:rsidR="002C227E" w:rsidRDefault="002C227E" w:rsidP="002C227E">
      <w:pPr>
        <w:pStyle w:val="Corpo"/>
        <w:rPr>
          <w:b/>
          <w:color w:val="339966"/>
        </w:rPr>
      </w:pPr>
    </w:p>
    <w:p w14:paraId="5FD44880" w14:textId="58857697" w:rsidR="002C227E" w:rsidRPr="00C72C0B" w:rsidRDefault="002C227E" w:rsidP="002C227E">
      <w:pPr>
        <w:pStyle w:val="Corpo"/>
        <w:rPr>
          <w:b/>
          <w:color w:val="339966"/>
        </w:rPr>
      </w:pPr>
      <w:r>
        <w:rPr>
          <w:b/>
          <w:color w:val="339966"/>
        </w:rPr>
        <w:t>Conclusão:</w:t>
      </w:r>
    </w:p>
    <w:p w14:paraId="6DEE405F" w14:textId="77777777" w:rsidR="002C227E" w:rsidRDefault="002C227E" w:rsidP="002C227E">
      <w:pPr>
        <w:pStyle w:val="Corpo"/>
        <w:spacing w:after="120"/>
        <w:rPr>
          <w:sz w:val="16"/>
          <w:szCs w:val="16"/>
        </w:rPr>
      </w:pPr>
    </w:p>
    <w:p w14:paraId="1583275B" w14:textId="36F8096F" w:rsidR="002C227E" w:rsidRPr="00D87385" w:rsidRDefault="002C227E" w:rsidP="00D87385">
      <w:pPr>
        <w:pStyle w:val="Corpo"/>
        <w:spacing w:after="40"/>
        <w:jc w:val="center"/>
        <w:rPr>
          <w:b/>
          <w:i/>
        </w:rPr>
      </w:pPr>
      <w:r w:rsidRPr="002C227E">
        <w:rPr>
          <w:b/>
          <w:i/>
        </w:rPr>
        <w:t xml:space="preserve">A suplementação com L. </w:t>
      </w:r>
      <w:proofErr w:type="spellStart"/>
      <w:r w:rsidRPr="002C227E">
        <w:rPr>
          <w:b/>
          <w:i/>
        </w:rPr>
        <w:t>gasseri</w:t>
      </w:r>
      <w:proofErr w:type="spellEnd"/>
      <w:r w:rsidRPr="002C227E">
        <w:rPr>
          <w:b/>
          <w:i/>
        </w:rPr>
        <w:t xml:space="preserve"> </w:t>
      </w:r>
      <w:r>
        <w:rPr>
          <w:b/>
          <w:i/>
        </w:rPr>
        <w:t>pode</w:t>
      </w:r>
      <w:r w:rsidRPr="002C227E">
        <w:rPr>
          <w:b/>
          <w:i/>
        </w:rPr>
        <w:t xml:space="preserve"> fornecer benefícios clínicos em crianças sofrendo de processos alérgicos, como asma e rinite.</w:t>
      </w:r>
    </w:p>
    <w:p w14:paraId="3068B1D8" w14:textId="136E4233" w:rsidR="002C227E" w:rsidRDefault="002C227E" w:rsidP="002C227E">
      <w:pPr>
        <w:pStyle w:val="Corpo"/>
        <w:spacing w:after="40"/>
        <w:rPr>
          <w:sz w:val="16"/>
          <w:szCs w:val="16"/>
        </w:rPr>
      </w:pPr>
    </w:p>
    <w:p w14:paraId="07EE5740" w14:textId="5D95F8FB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5D7DA101" w14:textId="22EB6528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3B947F1C" w14:textId="334D331C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33AE9AF4" w14:textId="6882A826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7779B642" w14:textId="079DC381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4A61E7E1" w14:textId="6143476A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6D178DF0" w14:textId="35FCB9ED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3B7579C3" w14:textId="61EB5628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1C5528A8" w14:textId="665A54EE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3279114B" w14:textId="6043256F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0B0004D8" w14:textId="0246AD80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6C7AAC96" w14:textId="34ED63B8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12176A48" w14:textId="75FB77DC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4B32220B" w14:textId="7E23EA0B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42D6AB32" w14:textId="50024E99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038E1C4E" w14:textId="4BEC782D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01F7AE6C" w14:textId="77777777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06024745" w14:textId="7C7211A5" w:rsidR="002C227E" w:rsidRDefault="002C227E" w:rsidP="00AE343B">
      <w:pPr>
        <w:pStyle w:val="Ttulo1"/>
        <w:jc w:val="center"/>
      </w:pPr>
      <w:bookmarkStart w:id="61" w:name="_Toc36632365"/>
      <w:r>
        <w:lastRenderedPageBreak/>
        <w:t>Formulário</w:t>
      </w:r>
      <w:bookmarkEnd w:id="61"/>
    </w:p>
    <w:p w14:paraId="57E7279E" w14:textId="77777777" w:rsidR="00E17085" w:rsidRDefault="00E17085" w:rsidP="002C227E">
      <w:pPr>
        <w:pStyle w:val="Corpo"/>
        <w:rPr>
          <w:b/>
          <w:i/>
          <w:sz w:val="24"/>
        </w:rPr>
      </w:pPr>
    </w:p>
    <w:p w14:paraId="2B11E44A" w14:textId="77777777" w:rsidR="00E17085" w:rsidRDefault="00E17085" w:rsidP="002C227E">
      <w:pPr>
        <w:pStyle w:val="Corpo"/>
        <w:rPr>
          <w:b/>
          <w:i/>
          <w:sz w:val="24"/>
        </w:rPr>
      </w:pPr>
    </w:p>
    <w:p w14:paraId="3F982B7E" w14:textId="59E7C232" w:rsidR="002C227E" w:rsidRDefault="00DD635E" w:rsidP="002C227E">
      <w:pPr>
        <w:pStyle w:val="Corpo"/>
        <w:rPr>
          <w:b/>
          <w:i/>
          <w:sz w:val="24"/>
        </w:rPr>
      </w:pPr>
      <w:r w:rsidRPr="00DD635E">
        <w:rPr>
          <w:b/>
          <w:i/>
          <w:sz w:val="24"/>
        </w:rPr>
        <w:t xml:space="preserve">Suplementação de L. </w:t>
      </w:r>
      <w:proofErr w:type="spellStart"/>
      <w:r w:rsidRPr="00DD635E">
        <w:rPr>
          <w:b/>
          <w:i/>
          <w:sz w:val="24"/>
        </w:rPr>
        <w:t>gasseri</w:t>
      </w:r>
      <w:proofErr w:type="spellEnd"/>
      <w:r w:rsidRPr="00DD635E">
        <w:rPr>
          <w:b/>
          <w:i/>
          <w:sz w:val="24"/>
        </w:rPr>
        <w:t xml:space="preserve"> em Crianças de 6 a 12 anos com Asma e Rinite Alérgica</w:t>
      </w:r>
    </w:p>
    <w:p w14:paraId="03DF8F8C" w14:textId="77777777" w:rsidR="00DD635E" w:rsidRPr="00C30C20" w:rsidRDefault="00DD635E" w:rsidP="002C227E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2C227E" w:rsidRPr="009537E7" w14:paraId="06A60AB6" w14:textId="77777777" w:rsidTr="00DD635E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4BC95A9D" w14:textId="724D69D3" w:rsidR="002C227E" w:rsidRPr="00DD635E" w:rsidRDefault="00DD635E" w:rsidP="00DD635E">
            <w:pPr>
              <w:pStyle w:val="Corpo"/>
              <w:jc w:val="center"/>
              <w:rPr>
                <w:b/>
                <w:color w:val="FFFFFF" w:themeColor="background1"/>
                <w:szCs w:val="23"/>
              </w:rPr>
            </w:pPr>
            <w:r w:rsidRPr="00DD635E">
              <w:rPr>
                <w:b/>
                <w:i/>
                <w:color w:val="FFFFFF" w:themeColor="background1"/>
                <w:szCs w:val="23"/>
              </w:rPr>
              <w:t xml:space="preserve">Lactobacillus </w:t>
            </w:r>
            <w:proofErr w:type="spellStart"/>
            <w:r w:rsidRPr="00DD635E">
              <w:rPr>
                <w:b/>
                <w:i/>
                <w:color w:val="FFFFFF" w:themeColor="background1"/>
                <w:szCs w:val="23"/>
              </w:rPr>
              <w:t>gasseri</w:t>
            </w:r>
            <w:proofErr w:type="spellEnd"/>
          </w:p>
        </w:tc>
      </w:tr>
      <w:tr w:rsidR="00DD635E" w:rsidRPr="009537E7" w14:paraId="2B4DA8AB" w14:textId="77777777" w:rsidTr="00DD635E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AF59B25" w14:textId="74B7D2EE" w:rsidR="00DD635E" w:rsidRDefault="00DD635E" w:rsidP="00DD635E">
            <w:pPr>
              <w:pStyle w:val="Corpo"/>
              <w:jc w:val="center"/>
            </w:pPr>
            <w:r>
              <w:rPr>
                <w:i/>
              </w:rPr>
              <w:t xml:space="preserve">L. </w:t>
            </w:r>
            <w:proofErr w:type="spellStart"/>
            <w:r>
              <w:rPr>
                <w:i/>
              </w:rPr>
              <w:t>gasseri</w:t>
            </w:r>
            <w:proofErr w:type="spellEnd"/>
            <w:r>
              <w:t>...................................2x10</w:t>
            </w:r>
            <w:r>
              <w:rPr>
                <w:vertAlign w:val="superscript"/>
              </w:rPr>
              <w:t>9</w:t>
            </w:r>
            <w:r>
              <w:t xml:space="preserve"> UFC</w:t>
            </w:r>
          </w:p>
        </w:tc>
      </w:tr>
      <w:tr w:rsidR="00DD635E" w:rsidRPr="006F0A9C" w14:paraId="5ED482C8" w14:textId="77777777" w:rsidTr="00DD635E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1B747C62" w14:textId="2FF42034" w:rsidR="00DD635E" w:rsidRPr="006F0A9C" w:rsidRDefault="00DD635E" w:rsidP="00DD635E">
            <w:pPr>
              <w:pStyle w:val="Corpo"/>
              <w:jc w:val="center"/>
            </w:pPr>
            <w:r>
              <w:t>Excipiente qsp.........................1 Cápsula</w:t>
            </w:r>
          </w:p>
        </w:tc>
      </w:tr>
    </w:tbl>
    <w:p w14:paraId="3F29215E" w14:textId="77777777" w:rsidR="00C24F62" w:rsidRDefault="00DD635E" w:rsidP="00DD635E">
      <w:pPr>
        <w:pStyle w:val="Corpo"/>
        <w:spacing w:after="40"/>
        <w:rPr>
          <w:sz w:val="16"/>
          <w:szCs w:val="16"/>
        </w:rPr>
      </w:pPr>
      <w:r w:rsidRPr="00DD635E">
        <w:rPr>
          <w:sz w:val="16"/>
          <w:szCs w:val="16"/>
        </w:rPr>
        <w:t xml:space="preserve">Administrar 1 cápsula 2 vezes ao dia ou conforme orientação do </w:t>
      </w:r>
    </w:p>
    <w:p w14:paraId="274EA526" w14:textId="37AB3BFD" w:rsidR="00DD635E" w:rsidRPr="00DD635E" w:rsidRDefault="00DD635E" w:rsidP="00DD635E">
      <w:pPr>
        <w:pStyle w:val="Corpo"/>
        <w:spacing w:after="40"/>
        <w:rPr>
          <w:sz w:val="16"/>
          <w:szCs w:val="16"/>
        </w:rPr>
      </w:pPr>
      <w:r w:rsidRPr="00DD635E">
        <w:rPr>
          <w:sz w:val="16"/>
          <w:szCs w:val="16"/>
        </w:rPr>
        <w:t>médico.</w:t>
      </w:r>
    </w:p>
    <w:p w14:paraId="2EE450D3" w14:textId="77777777" w:rsidR="002C227E" w:rsidRDefault="002C227E" w:rsidP="002C227E">
      <w:pPr>
        <w:pStyle w:val="Corpo"/>
        <w:spacing w:after="40"/>
        <w:rPr>
          <w:sz w:val="16"/>
          <w:szCs w:val="16"/>
        </w:rPr>
      </w:pPr>
    </w:p>
    <w:p w14:paraId="07FD6C52" w14:textId="77777777" w:rsidR="002C227E" w:rsidRDefault="002C227E" w:rsidP="002C227E">
      <w:pPr>
        <w:pStyle w:val="Corpo"/>
        <w:spacing w:after="40"/>
        <w:rPr>
          <w:sz w:val="16"/>
          <w:szCs w:val="16"/>
        </w:rPr>
      </w:pPr>
    </w:p>
    <w:p w14:paraId="20314C13" w14:textId="686FA27A" w:rsidR="002C227E" w:rsidRDefault="002C227E" w:rsidP="002C227E">
      <w:pPr>
        <w:pStyle w:val="Corpo"/>
        <w:spacing w:after="40"/>
        <w:rPr>
          <w:sz w:val="16"/>
          <w:szCs w:val="16"/>
        </w:rPr>
      </w:pPr>
    </w:p>
    <w:p w14:paraId="1DB919FC" w14:textId="61268F18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1F4C6E8D" w14:textId="5239E11A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117D8009" w14:textId="16A587BA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6754B5B9" w14:textId="37CC5B2A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35D235BF" w14:textId="5C64B1E8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1E0A031A" w14:textId="0125AC8E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1D59683A" w14:textId="0A004C18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4873FD96" w14:textId="24D442EA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7E17DDE0" w14:textId="74A7D687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65DDF87E" w14:textId="0F92F8EE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14647F4E" w14:textId="6E7499B1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0A390AA6" w14:textId="495A32C8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245B1081" w14:textId="5494E347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6EE00065" w14:textId="227C0839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0B542AFB" w14:textId="3701A278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54C2B3C7" w14:textId="4C77BF7F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28FA3BB0" w14:textId="22D08C88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35ABFCB9" w14:textId="220B0B58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1CBEE30C" w14:textId="6219000D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7423D181" w14:textId="1D293974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518DC6B8" w14:textId="470D67CC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6853C69D" w14:textId="70F75624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5BB08C80" w14:textId="1F0AFA38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032E0985" w14:textId="182FD842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7E882482" w14:textId="47ED797A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7C5A06AC" w14:textId="24BEEE05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4BBE0145" w14:textId="77777777" w:rsidR="00E17085" w:rsidRDefault="00E17085" w:rsidP="002C227E">
      <w:pPr>
        <w:pStyle w:val="Corpo"/>
        <w:spacing w:after="40"/>
        <w:rPr>
          <w:sz w:val="16"/>
          <w:szCs w:val="16"/>
        </w:rPr>
      </w:pPr>
    </w:p>
    <w:p w14:paraId="02B37E8D" w14:textId="77777777" w:rsidR="00961266" w:rsidRDefault="00961266" w:rsidP="003D325E">
      <w:pPr>
        <w:pStyle w:val="Titulo"/>
        <w:rPr>
          <w:rFonts w:asciiTheme="minorHAnsi" w:hAnsiTheme="minorHAnsi" w:cstheme="minorHAnsi"/>
          <w:color w:val="auto"/>
          <w:sz w:val="24"/>
        </w:rPr>
      </w:pPr>
    </w:p>
    <w:p w14:paraId="3858AF08" w14:textId="6E0D8878" w:rsidR="00023312" w:rsidRPr="00F14D5A" w:rsidRDefault="00023312" w:rsidP="00023312">
      <w:pPr>
        <w:pStyle w:val="Ttulo1"/>
        <w:jc w:val="center"/>
      </w:pPr>
      <w:bookmarkStart w:id="62" w:name="_Toc36632366"/>
      <w:r>
        <w:lastRenderedPageBreak/>
        <w:t>Estudo 5</w:t>
      </w:r>
      <w:bookmarkEnd w:id="62"/>
    </w:p>
    <w:p w14:paraId="4BE61F4F" w14:textId="73CE5D97" w:rsidR="00023312" w:rsidRDefault="00023312" w:rsidP="00023312">
      <w:pPr>
        <w:pStyle w:val="Corpo"/>
        <w:spacing w:after="120"/>
        <w:jc w:val="center"/>
        <w:rPr>
          <w:sz w:val="24"/>
        </w:rPr>
      </w:pPr>
      <w:r w:rsidRPr="00023312">
        <w:rPr>
          <w:b/>
          <w:color w:val="0070C0"/>
          <w:sz w:val="40"/>
          <w:szCs w:val="22"/>
        </w:rPr>
        <w:t xml:space="preserve">Associação de </w:t>
      </w:r>
      <w:proofErr w:type="spellStart"/>
      <w:r w:rsidRPr="00023312">
        <w:rPr>
          <w:b/>
          <w:i/>
          <w:color w:val="0070C0"/>
          <w:sz w:val="40"/>
          <w:szCs w:val="22"/>
        </w:rPr>
        <w:t>Bifidobacterium</w:t>
      </w:r>
      <w:proofErr w:type="spellEnd"/>
      <w:r w:rsidRPr="00023312">
        <w:rPr>
          <w:b/>
          <w:color w:val="0070C0"/>
          <w:sz w:val="40"/>
          <w:szCs w:val="22"/>
        </w:rPr>
        <w:t xml:space="preserve"> Trata os Sintomas da Rinite Alérgica em Crianças</w:t>
      </w:r>
    </w:p>
    <w:p w14:paraId="1CEEED2B" w14:textId="77777777" w:rsidR="00023312" w:rsidRDefault="00023312" w:rsidP="00023312">
      <w:pPr>
        <w:pStyle w:val="Corpo"/>
        <w:rPr>
          <w:sz w:val="24"/>
        </w:rPr>
      </w:pPr>
    </w:p>
    <w:p w14:paraId="2C6B88D1" w14:textId="77777777" w:rsidR="00023312" w:rsidRPr="00023312" w:rsidRDefault="00023312" w:rsidP="00023312">
      <w:pPr>
        <w:pStyle w:val="Corpo"/>
        <w:rPr>
          <w:b/>
          <w:sz w:val="24"/>
        </w:rPr>
      </w:pPr>
      <w:proofErr w:type="spellStart"/>
      <w:r w:rsidRPr="00023312">
        <w:rPr>
          <w:sz w:val="24"/>
        </w:rPr>
        <w:t>Miraglia</w:t>
      </w:r>
      <w:proofErr w:type="spellEnd"/>
      <w:r w:rsidRPr="00023312">
        <w:rPr>
          <w:sz w:val="24"/>
        </w:rPr>
        <w:t xml:space="preserve"> </w:t>
      </w:r>
      <w:r w:rsidRPr="00023312">
        <w:rPr>
          <w:i/>
          <w:sz w:val="24"/>
        </w:rPr>
        <w:t>et al.</w:t>
      </w:r>
      <w:r w:rsidRPr="00023312">
        <w:rPr>
          <w:sz w:val="24"/>
        </w:rPr>
        <w:t xml:space="preserve"> (2017) conduziram este estudo com o objetivo de avaliar os efeitos de uma suplementação de</w:t>
      </w:r>
      <w:r w:rsidRPr="00023312">
        <w:rPr>
          <w:i/>
          <w:sz w:val="24"/>
        </w:rPr>
        <w:t xml:space="preserve"> </w:t>
      </w:r>
      <w:proofErr w:type="spellStart"/>
      <w:r w:rsidRPr="00023312">
        <w:rPr>
          <w:i/>
          <w:sz w:val="24"/>
        </w:rPr>
        <w:t>Bifidobacterium</w:t>
      </w:r>
      <w:proofErr w:type="spellEnd"/>
      <w:r w:rsidRPr="00023312">
        <w:rPr>
          <w:sz w:val="24"/>
        </w:rPr>
        <w:t xml:space="preserve"> no alívio dos sintomas nasais e na melhorar da qualidade de vida em crianças com rinite alérgica e asma intermitente. </w:t>
      </w:r>
    </w:p>
    <w:p w14:paraId="3CB650B1" w14:textId="77777777" w:rsidR="00023312" w:rsidRDefault="00023312" w:rsidP="00023312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92832" behindDoc="0" locked="0" layoutInCell="1" allowOverlap="1" wp14:anchorId="403117DC" wp14:editId="49FADD3B">
                <wp:simplePos x="0" y="0"/>
                <wp:positionH relativeFrom="margin">
                  <wp:posOffset>24270</wp:posOffset>
                </wp:positionH>
                <wp:positionV relativeFrom="paragraph">
                  <wp:posOffset>193568</wp:posOffset>
                </wp:positionV>
                <wp:extent cx="5372100" cy="760021"/>
                <wp:effectExtent l="0" t="0" r="19050" b="21590"/>
                <wp:wrapNone/>
                <wp:docPr id="576" name="Caixa de texto 46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760021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9C7AC76" w14:textId="77777777" w:rsidR="00D651CA" w:rsidRPr="00023312" w:rsidRDefault="00D651CA" w:rsidP="00023312">
                            <w:pPr>
                              <w:jc w:val="center"/>
                              <w:rPr>
                                <w:rFonts w:ascii="Swis721 Th BT" w:hAnsi="Swis721 Th BT"/>
                                <w:b/>
                                <w:sz w:val="23"/>
                                <w:szCs w:val="23"/>
                              </w:rPr>
                            </w:pPr>
                            <w:r w:rsidRPr="00023312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Para isso, um estudo clínico placebo-controlado, duplo-cego e randomizado foi realizado em 40 crianças. Estes foram então divididos em dois grupos para receberem por quatro semanas a seguinte posologia:</w:t>
                            </w:r>
                          </w:p>
                          <w:p w14:paraId="279FC510" w14:textId="77777777" w:rsidR="00D651CA" w:rsidRPr="00F24B7F" w:rsidRDefault="00D651CA" w:rsidP="00023312">
                            <w:pPr>
                              <w:jc w:val="center"/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03117DC" id="_x0000_s1105" type="#_x0000_t202" style="position:absolute;left:0;text-align:left;margin-left:1.9pt;margin-top:15.25pt;width:423pt;height:59.85pt;z-index:25279283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" fillcolor="white [3212]" strokecolor="#0070c0">
                <v:textbox>
                  <w:txbxContent>
                    <w:p w14:paraId="29C7AC76" w14:textId="77777777" w:rsidR="00D651CA" w:rsidRPr="00023312" w:rsidRDefault="00D651CA" w:rsidP="00023312">
                      <w:pPr>
                        <w:jc w:val="center"/>
                        <w:rPr>
                          <w:rFonts w:ascii="Swis721 Th BT" w:hAnsi="Swis721 Th BT"/>
                          <w:b/>
                          <w:sz w:val="23"/>
                          <w:szCs w:val="23"/>
                        </w:rPr>
                      </w:pPr>
                      <w:r w:rsidRPr="00023312">
                        <w:rPr>
                          <w:rFonts w:ascii="Swis721 Th BT" w:hAnsi="Swis721 Th BT"/>
                          <w:sz w:val="23"/>
                          <w:szCs w:val="23"/>
                        </w:rPr>
                        <w:t>Para isso, um estudo clínico placebo-controlado, duplo-cego e randomizado foi realizado em 40 crianças. Estes foram então divididos em dois grupos para receberem por quatro semanas a seguinte posologia:</w:t>
                      </w:r>
                    </w:p>
                    <w:p w14:paraId="279FC510" w14:textId="77777777" w:rsidR="00D651CA" w:rsidRPr="00F24B7F" w:rsidRDefault="00D651CA" w:rsidP="00023312">
                      <w:pPr>
                        <w:jc w:val="center"/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39426188" w14:textId="77777777" w:rsidR="00023312" w:rsidRDefault="00023312" w:rsidP="00023312">
      <w:pPr>
        <w:pStyle w:val="Corpo"/>
        <w:rPr>
          <w:sz w:val="24"/>
        </w:rPr>
      </w:pPr>
    </w:p>
    <w:p w14:paraId="42A45FF8" w14:textId="53438A88" w:rsidR="00023312" w:rsidRDefault="00023312" w:rsidP="00023312">
      <w:pPr>
        <w:pStyle w:val="Corpo"/>
      </w:pPr>
    </w:p>
    <w:p w14:paraId="612674C5" w14:textId="1B5AA2F4" w:rsidR="00E17085" w:rsidRDefault="00E17085" w:rsidP="00023312">
      <w:pPr>
        <w:pStyle w:val="Corpo"/>
      </w:pPr>
    </w:p>
    <w:p w14:paraId="70CD1E7A" w14:textId="77777777" w:rsidR="00023312" w:rsidRDefault="00023312" w:rsidP="00023312">
      <w:pPr>
        <w:pStyle w:val="Corpo"/>
      </w:pPr>
    </w:p>
    <w:p w14:paraId="37028476" w14:textId="4268D617" w:rsidR="00023312" w:rsidRDefault="00E17085" w:rsidP="00023312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93856" behindDoc="0" locked="0" layoutInCell="1" allowOverlap="1" wp14:anchorId="607EFEB0" wp14:editId="5932CB36">
                <wp:simplePos x="0" y="0"/>
                <wp:positionH relativeFrom="margin">
                  <wp:posOffset>1173596</wp:posOffset>
                </wp:positionH>
                <wp:positionV relativeFrom="paragraph">
                  <wp:posOffset>96520</wp:posOffset>
                </wp:positionV>
                <wp:extent cx="226695" cy="138430"/>
                <wp:effectExtent l="0" t="0" r="1905" b="0"/>
                <wp:wrapNone/>
                <wp:docPr id="578" name="Triângulo isósceles 57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961DA9D" id="Triângulo isósceles 578" o:spid="_x0000_s1026" type="#_x0000_t5" style="position:absolute;margin-left:92.4pt;margin-top:7.6pt;width:17.85pt;height:10.9pt;flip:y;z-index:2527938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" fillcolor="#d8d8d8 [2732]" stroked="f">
                <w10:wrap anchorx="margin"/>
              </v:shape>
            </w:pict>
          </mc:Fallback>
        </mc:AlternateContent>
      </w:r>
      <w:r w:rsidR="00023312"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95904" behindDoc="0" locked="0" layoutInCell="1" allowOverlap="1" wp14:anchorId="126FA824" wp14:editId="1171E2CA">
                <wp:simplePos x="0" y="0"/>
                <wp:positionH relativeFrom="margin">
                  <wp:posOffset>4046220</wp:posOffset>
                </wp:positionH>
                <wp:positionV relativeFrom="paragraph">
                  <wp:posOffset>90170</wp:posOffset>
                </wp:positionV>
                <wp:extent cx="226695" cy="138430"/>
                <wp:effectExtent l="0" t="0" r="1905" b="0"/>
                <wp:wrapNone/>
                <wp:docPr id="577" name="Triângulo isósceles 57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1C13107" id="Triângulo isósceles 577" o:spid="_x0000_s1026" type="#_x0000_t5" style="position:absolute;margin-left:318.6pt;margin-top:7.1pt;width:17.85pt;height:10.9pt;flip:y;z-index:25279590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" fillcolor="#d8d8d8 [2732]" stroked="f">
                <w10:wrap anchorx="margin"/>
              </v:shape>
            </w:pict>
          </mc:Fallback>
        </mc:AlternateContent>
      </w:r>
    </w:p>
    <w:p w14:paraId="76A074C3" w14:textId="43B5E6EC" w:rsidR="00023312" w:rsidRDefault="00E17085" w:rsidP="00023312">
      <w:pPr>
        <w:pStyle w:val="Corpo"/>
      </w:pPr>
      <w:r w:rsidRPr="00F56E7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94880" behindDoc="0" locked="0" layoutInCell="1" allowOverlap="1" wp14:anchorId="54FBA5DB" wp14:editId="658FBB79">
                <wp:simplePos x="0" y="0"/>
                <wp:positionH relativeFrom="margin">
                  <wp:posOffset>2981226</wp:posOffset>
                </wp:positionH>
                <wp:positionV relativeFrom="paragraph">
                  <wp:posOffset>136583</wp:posOffset>
                </wp:positionV>
                <wp:extent cx="2423424" cy="1084943"/>
                <wp:effectExtent l="0" t="0" r="15240" b="20320"/>
                <wp:wrapNone/>
                <wp:docPr id="579" name="Caixa de texto 4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423424" cy="1084943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C8B03C2" w14:textId="77777777" w:rsidR="00D651CA" w:rsidRDefault="00D651CA" w:rsidP="0002331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3C1BFA2D" w14:textId="77777777" w:rsidR="00D651CA" w:rsidRPr="00227BA7" w:rsidRDefault="00D651CA" w:rsidP="0002331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  <w:p w14:paraId="18595BE1" w14:textId="77777777" w:rsidR="00D651CA" w:rsidRPr="00086CFC" w:rsidRDefault="00D651CA" w:rsidP="0002331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4FBA5DB" id="_x0000_s1106" type="#_x0000_t202" style="position:absolute;left:0;text-align:left;margin-left:234.75pt;margin-top:10.75pt;width:190.8pt;height:85.45pt;z-index:25279488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" fillcolor="#0070c0" strokecolor="#0070c0">
                <v:textbox>
                  <w:txbxContent>
                    <w:p w14:paraId="3C8B03C2" w14:textId="77777777" w:rsidR="00D651CA" w:rsidRDefault="00D651CA" w:rsidP="0002331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3C1BFA2D" w14:textId="77777777" w:rsidR="00D651CA" w:rsidRPr="00227BA7" w:rsidRDefault="00D651CA" w:rsidP="0002331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  <w:p w14:paraId="18595BE1" w14:textId="77777777" w:rsidR="00D651CA" w:rsidRPr="00086CFC" w:rsidRDefault="00D651CA" w:rsidP="0002331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91808" behindDoc="0" locked="0" layoutInCell="1" allowOverlap="1" wp14:anchorId="62497D65" wp14:editId="143C53C9">
                <wp:simplePos x="0" y="0"/>
                <wp:positionH relativeFrom="margin">
                  <wp:posOffset>29573</wp:posOffset>
                </wp:positionH>
                <wp:positionV relativeFrom="paragraph">
                  <wp:posOffset>147691</wp:posOffset>
                </wp:positionV>
                <wp:extent cx="2538240" cy="1092530"/>
                <wp:effectExtent l="0" t="0" r="14605" b="12700"/>
                <wp:wrapNone/>
                <wp:docPr id="580" name="Caixa de texto 46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538240" cy="109253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107AB74" w14:textId="77777777" w:rsidR="00D651CA" w:rsidRPr="00023312" w:rsidRDefault="00D651CA" w:rsidP="00023312">
                            <w:pPr>
                              <w:spacing w:after="0"/>
                              <w:jc w:val="center"/>
                              <w:rPr>
                                <w:rFonts w:ascii="Swis721 Th BT" w:hAnsi="Swis721 Th BT"/>
                                <w:b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  <w:proofErr w:type="spellStart"/>
                            <w:r w:rsidRPr="00023312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Bifidobacterium</w:t>
                            </w:r>
                            <w:proofErr w:type="spellEnd"/>
                            <w:r w:rsidRPr="00023312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  <w:proofErr w:type="spellStart"/>
                            <w:r w:rsidRPr="00023312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longum</w:t>
                            </w:r>
                            <w:proofErr w:type="spellEnd"/>
                            <w:r w:rsidRPr="00023312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– 3 x10</w:t>
                            </w:r>
                            <w:r w:rsidRPr="00023312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  <w:vertAlign w:val="superscript"/>
                              </w:rPr>
                              <w:t xml:space="preserve">9 </w:t>
                            </w:r>
                            <w:r w:rsidRPr="00023312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UFC</w:t>
                            </w:r>
                          </w:p>
                          <w:p w14:paraId="5E496731" w14:textId="77777777" w:rsidR="00D651CA" w:rsidRPr="00023312" w:rsidRDefault="00D651CA" w:rsidP="0002331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023312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Bifidobacterium</w:t>
                            </w:r>
                            <w:proofErr w:type="spellEnd"/>
                            <w:r w:rsidRPr="00023312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infantis - 1x10</w:t>
                            </w:r>
                            <w:r w:rsidRPr="00023312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  <w:vertAlign w:val="superscript"/>
                              </w:rPr>
                              <w:t xml:space="preserve">9 </w:t>
                            </w:r>
                            <w:r w:rsidRPr="00023312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UFC</w:t>
                            </w:r>
                          </w:p>
                          <w:p w14:paraId="4108ABC7" w14:textId="77777777" w:rsidR="00D651CA" w:rsidRPr="00023312" w:rsidRDefault="00D651CA" w:rsidP="0002331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023312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Bifidobacterium</w:t>
                            </w:r>
                            <w:proofErr w:type="spellEnd"/>
                            <w:r w:rsidRPr="00023312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breve - 1x10</w:t>
                            </w:r>
                            <w:r w:rsidRPr="00023312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  <w:vertAlign w:val="superscript"/>
                              </w:rPr>
                              <w:t xml:space="preserve">9 </w:t>
                            </w:r>
                            <w:r w:rsidRPr="00023312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UFC</w:t>
                            </w:r>
                          </w:p>
                          <w:p w14:paraId="04B2B721" w14:textId="77777777" w:rsidR="00D651CA" w:rsidRPr="00023312" w:rsidRDefault="00D651CA" w:rsidP="0002331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023312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Dose diária</w:t>
                            </w:r>
                          </w:p>
                          <w:p w14:paraId="6A72984F" w14:textId="57282B8D" w:rsidR="00D651CA" w:rsidRPr="00023312" w:rsidRDefault="00D651CA" w:rsidP="0002331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2497D65" id="_x0000_s1107" type="#_x0000_t202" style="position:absolute;left:0;text-align:left;margin-left:2.35pt;margin-top:11.65pt;width:199.85pt;height:86.05pt;z-index:25279180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" fillcolor="#0070c0" strokecolor="#0070c0">
                <v:textbox>
                  <w:txbxContent>
                    <w:p w14:paraId="4107AB74" w14:textId="77777777" w:rsidR="00D651CA" w:rsidRPr="00023312" w:rsidRDefault="00D651CA" w:rsidP="00023312">
                      <w:pPr>
                        <w:spacing w:after="0"/>
                        <w:jc w:val="center"/>
                        <w:rPr>
                          <w:rFonts w:ascii="Swis721 Th BT" w:hAnsi="Swis721 Th BT"/>
                          <w:b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  <w:proofErr w:type="spellStart"/>
                      <w:r w:rsidRPr="00023312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>Bifidobacterium</w:t>
                      </w:r>
                      <w:proofErr w:type="spellEnd"/>
                      <w:r w:rsidRPr="00023312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  <w:proofErr w:type="spellStart"/>
                      <w:r w:rsidRPr="00023312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>longum</w:t>
                      </w:r>
                      <w:proofErr w:type="spellEnd"/>
                      <w:r w:rsidRPr="00023312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– 3 x10</w:t>
                      </w:r>
                      <w:r w:rsidRPr="00023312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  <w:vertAlign w:val="superscript"/>
                        </w:rPr>
                        <w:t xml:space="preserve">9 </w:t>
                      </w:r>
                      <w:r w:rsidRPr="00023312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>UFC</w:t>
                      </w:r>
                    </w:p>
                    <w:p w14:paraId="5E496731" w14:textId="77777777" w:rsidR="00D651CA" w:rsidRPr="00023312" w:rsidRDefault="00D651CA" w:rsidP="0002331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023312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>Bifidobacterium</w:t>
                      </w:r>
                      <w:proofErr w:type="spellEnd"/>
                      <w:r w:rsidRPr="00023312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infantis - 1x10</w:t>
                      </w:r>
                      <w:r w:rsidRPr="00023312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  <w:vertAlign w:val="superscript"/>
                        </w:rPr>
                        <w:t xml:space="preserve">9 </w:t>
                      </w:r>
                      <w:r w:rsidRPr="00023312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>UFC</w:t>
                      </w:r>
                    </w:p>
                    <w:p w14:paraId="4108ABC7" w14:textId="77777777" w:rsidR="00D651CA" w:rsidRPr="00023312" w:rsidRDefault="00D651CA" w:rsidP="0002331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023312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>Bifidobacterium</w:t>
                      </w:r>
                      <w:proofErr w:type="spellEnd"/>
                      <w:r w:rsidRPr="00023312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breve - 1x10</w:t>
                      </w:r>
                      <w:r w:rsidRPr="00023312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  <w:vertAlign w:val="superscript"/>
                        </w:rPr>
                        <w:t xml:space="preserve">9 </w:t>
                      </w:r>
                      <w:r w:rsidRPr="00023312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>UFC</w:t>
                      </w:r>
                    </w:p>
                    <w:p w14:paraId="04B2B721" w14:textId="77777777" w:rsidR="00D651CA" w:rsidRPr="00023312" w:rsidRDefault="00D651CA" w:rsidP="0002331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r w:rsidRPr="00023312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>Dose diária</w:t>
                      </w:r>
                    </w:p>
                    <w:p w14:paraId="6A72984F" w14:textId="57282B8D" w:rsidR="00D651CA" w:rsidRPr="00023312" w:rsidRDefault="00D651CA" w:rsidP="0002331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4AC4B23" w14:textId="77777777" w:rsidR="00023312" w:rsidRDefault="00023312" w:rsidP="00023312">
      <w:pPr>
        <w:pStyle w:val="Corpo"/>
      </w:pPr>
    </w:p>
    <w:p w14:paraId="60CB3F93" w14:textId="77777777" w:rsidR="00023312" w:rsidRDefault="00023312" w:rsidP="00023312">
      <w:pPr>
        <w:pStyle w:val="Corpo"/>
      </w:pPr>
    </w:p>
    <w:p w14:paraId="7052DDA4" w14:textId="77777777" w:rsidR="00023312" w:rsidRDefault="00023312" w:rsidP="00023312">
      <w:pPr>
        <w:pStyle w:val="Corpo"/>
      </w:pPr>
    </w:p>
    <w:p w14:paraId="60426629" w14:textId="6E5628C1" w:rsidR="00AE343B" w:rsidRDefault="00AE343B" w:rsidP="00023312">
      <w:pPr>
        <w:pStyle w:val="Corpo"/>
        <w:spacing w:before="120" w:after="0"/>
        <w:rPr>
          <w:sz w:val="20"/>
          <w:szCs w:val="23"/>
        </w:rPr>
      </w:pPr>
    </w:p>
    <w:p w14:paraId="7A666999" w14:textId="45EE0B97" w:rsidR="00AE343B" w:rsidRDefault="00AE343B" w:rsidP="00023312">
      <w:pPr>
        <w:pStyle w:val="Corpo"/>
        <w:spacing w:before="120" w:after="0"/>
        <w:rPr>
          <w:sz w:val="20"/>
          <w:szCs w:val="23"/>
        </w:rPr>
      </w:pPr>
    </w:p>
    <w:p w14:paraId="583F872E" w14:textId="77777777" w:rsidR="00AE343B" w:rsidRPr="00423361" w:rsidRDefault="00AE343B" w:rsidP="00023312">
      <w:pPr>
        <w:pStyle w:val="Corpo"/>
        <w:spacing w:before="120" w:after="0"/>
        <w:rPr>
          <w:sz w:val="20"/>
          <w:szCs w:val="23"/>
        </w:rPr>
      </w:pPr>
    </w:p>
    <w:p w14:paraId="24F413E4" w14:textId="77777777" w:rsidR="00023312" w:rsidRPr="00C72C0B" w:rsidRDefault="00023312" w:rsidP="00023312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42ABDE08" w14:textId="77777777" w:rsidR="00023312" w:rsidRPr="00714E9A" w:rsidRDefault="00023312" w:rsidP="00023312">
      <w:pPr>
        <w:pStyle w:val="Corpo"/>
        <w:rPr>
          <w:sz w:val="16"/>
          <w:szCs w:val="16"/>
        </w:rPr>
      </w:pPr>
    </w:p>
    <w:p w14:paraId="0FD88701" w14:textId="39CC9790" w:rsidR="00023312" w:rsidRPr="00023312" w:rsidRDefault="00023312" w:rsidP="00023312">
      <w:pPr>
        <w:pStyle w:val="Corpo"/>
        <w:numPr>
          <w:ilvl w:val="0"/>
          <w:numId w:val="1"/>
        </w:numPr>
        <w:spacing w:after="100"/>
        <w:rPr>
          <w:b/>
          <w:sz w:val="24"/>
        </w:rPr>
      </w:pPr>
      <w:r w:rsidRPr="00023312">
        <w:rPr>
          <w:sz w:val="24"/>
        </w:rPr>
        <w:t>As crianças tratadas com a suplementação probiótica alcançaram uma significativa melhora nos sintomas alérgicos e nos escores que medem a qualidade de vida (p&lt;0,005);</w:t>
      </w:r>
    </w:p>
    <w:p w14:paraId="00BFDF00" w14:textId="2742E325" w:rsidR="00023312" w:rsidRPr="00023312" w:rsidRDefault="00023312" w:rsidP="00023312">
      <w:pPr>
        <w:pStyle w:val="Corpo"/>
        <w:numPr>
          <w:ilvl w:val="0"/>
          <w:numId w:val="1"/>
        </w:numPr>
        <w:spacing w:after="100"/>
        <w:rPr>
          <w:b/>
          <w:sz w:val="24"/>
        </w:rPr>
      </w:pPr>
      <w:r w:rsidRPr="00023312">
        <w:rPr>
          <w:sz w:val="24"/>
        </w:rPr>
        <w:t>As crianças tratadas com o placebo apresentaram piora nos sintomas da rinite (p&lt;0,005) e nos escores que medem a qualidade de vida (p&lt;0,001);</w:t>
      </w:r>
    </w:p>
    <w:p w14:paraId="5BDAA7DD" w14:textId="1E74B571" w:rsidR="00023312" w:rsidRPr="00023312" w:rsidRDefault="00023312" w:rsidP="00023312">
      <w:pPr>
        <w:pStyle w:val="Corpo"/>
        <w:numPr>
          <w:ilvl w:val="0"/>
          <w:numId w:val="1"/>
        </w:numPr>
        <w:spacing w:after="100"/>
        <w:rPr>
          <w:b/>
          <w:sz w:val="24"/>
        </w:rPr>
      </w:pPr>
      <w:proofErr w:type="gramStart"/>
      <w:r w:rsidRPr="00023312">
        <w:rPr>
          <w:sz w:val="24"/>
        </w:rPr>
        <w:t>O uso de medicações de re</w:t>
      </w:r>
      <w:r w:rsidR="00AE343B">
        <w:rPr>
          <w:sz w:val="24"/>
        </w:rPr>
        <w:t>s</w:t>
      </w:r>
      <w:r w:rsidRPr="00023312">
        <w:rPr>
          <w:sz w:val="24"/>
        </w:rPr>
        <w:t>gate foram</w:t>
      </w:r>
      <w:proofErr w:type="gramEnd"/>
      <w:r w:rsidRPr="00023312">
        <w:rPr>
          <w:sz w:val="24"/>
        </w:rPr>
        <w:t xml:space="preserve"> diminuídas no grupo 1;</w:t>
      </w:r>
    </w:p>
    <w:p w14:paraId="6E66B136" w14:textId="79E29A00" w:rsidR="00023312" w:rsidRPr="00023312" w:rsidRDefault="00023312" w:rsidP="00023312">
      <w:pPr>
        <w:pStyle w:val="Corpo"/>
        <w:numPr>
          <w:ilvl w:val="0"/>
          <w:numId w:val="1"/>
        </w:numPr>
        <w:spacing w:after="100"/>
        <w:rPr>
          <w:b/>
          <w:sz w:val="24"/>
        </w:rPr>
      </w:pPr>
      <w:r w:rsidRPr="00023312">
        <w:rPr>
          <w:sz w:val="24"/>
        </w:rPr>
        <w:t xml:space="preserve">As análises mostraram que a suplementação com </w:t>
      </w:r>
      <w:proofErr w:type="spellStart"/>
      <w:r w:rsidRPr="00023312">
        <w:rPr>
          <w:i/>
          <w:sz w:val="24"/>
        </w:rPr>
        <w:t>Bifidobacterium</w:t>
      </w:r>
      <w:proofErr w:type="spellEnd"/>
      <w:r w:rsidRPr="00023312">
        <w:rPr>
          <w:sz w:val="24"/>
        </w:rPr>
        <w:t xml:space="preserve"> foi superior na melhora de todos os parâmetros analisados.</w:t>
      </w:r>
    </w:p>
    <w:p w14:paraId="57086525" w14:textId="74A94772" w:rsidR="00023312" w:rsidRDefault="00023312" w:rsidP="00023312">
      <w:pPr>
        <w:pStyle w:val="Corpo"/>
        <w:rPr>
          <w:sz w:val="16"/>
          <w:szCs w:val="16"/>
        </w:rPr>
      </w:pPr>
    </w:p>
    <w:p w14:paraId="781D2557" w14:textId="77777777" w:rsidR="00023312" w:rsidRPr="00C72C0B" w:rsidRDefault="00023312" w:rsidP="00023312">
      <w:pPr>
        <w:pStyle w:val="Corpo"/>
        <w:rPr>
          <w:b/>
          <w:color w:val="339966"/>
        </w:rPr>
      </w:pPr>
      <w:r>
        <w:rPr>
          <w:b/>
          <w:color w:val="339966"/>
        </w:rPr>
        <w:t>Conclusão:</w:t>
      </w:r>
    </w:p>
    <w:p w14:paraId="112E5FD6" w14:textId="77777777" w:rsidR="00023312" w:rsidRDefault="00023312" w:rsidP="00023312">
      <w:pPr>
        <w:pStyle w:val="Corpo"/>
        <w:spacing w:after="120"/>
        <w:rPr>
          <w:sz w:val="16"/>
          <w:szCs w:val="16"/>
        </w:rPr>
      </w:pPr>
    </w:p>
    <w:p w14:paraId="3C6CC3A2" w14:textId="3D060CEA" w:rsidR="00023312" w:rsidRDefault="00023312" w:rsidP="00AE343B">
      <w:pPr>
        <w:pStyle w:val="Corpo"/>
        <w:jc w:val="center"/>
        <w:rPr>
          <w:b/>
          <w:i/>
          <w:iCs/>
          <w:szCs w:val="23"/>
        </w:rPr>
      </w:pPr>
      <w:r w:rsidRPr="00023312">
        <w:rPr>
          <w:b/>
          <w:i/>
          <w:iCs/>
          <w:szCs w:val="23"/>
        </w:rPr>
        <w:t>Este estudo demonstrou que a associação de probióticos foi capaz de melhorar de maneira significativa os sintomas da rinite alérgica e também aumentou a qualidade de vida nos pacientes pediátricos analisados</w:t>
      </w:r>
      <w:r w:rsidR="00AE343B">
        <w:rPr>
          <w:b/>
          <w:i/>
          <w:iCs/>
          <w:szCs w:val="23"/>
        </w:rPr>
        <w:t>.</w:t>
      </w:r>
    </w:p>
    <w:p w14:paraId="26186BB2" w14:textId="4FB8AD3E" w:rsidR="00023312" w:rsidRDefault="00023312" w:rsidP="00AE343B">
      <w:pPr>
        <w:pStyle w:val="Ttulo1"/>
        <w:jc w:val="center"/>
      </w:pPr>
      <w:bookmarkStart w:id="63" w:name="_Toc36632367"/>
      <w:r>
        <w:lastRenderedPageBreak/>
        <w:t>Formulário</w:t>
      </w:r>
      <w:bookmarkEnd w:id="63"/>
    </w:p>
    <w:p w14:paraId="0D48A9C6" w14:textId="77777777" w:rsidR="00E17085" w:rsidRDefault="00E17085" w:rsidP="00023312">
      <w:pPr>
        <w:pStyle w:val="Corpo"/>
        <w:rPr>
          <w:b/>
          <w:i/>
          <w:sz w:val="24"/>
        </w:rPr>
      </w:pPr>
    </w:p>
    <w:p w14:paraId="6F32C704" w14:textId="77777777" w:rsidR="00E17085" w:rsidRDefault="00E17085" w:rsidP="00023312">
      <w:pPr>
        <w:pStyle w:val="Corpo"/>
        <w:rPr>
          <w:b/>
          <w:i/>
          <w:sz w:val="24"/>
        </w:rPr>
      </w:pPr>
    </w:p>
    <w:p w14:paraId="16886F3C" w14:textId="37A5D03F" w:rsidR="00023312" w:rsidRDefault="00023312" w:rsidP="00023312">
      <w:pPr>
        <w:pStyle w:val="Corpo"/>
        <w:rPr>
          <w:b/>
          <w:i/>
          <w:sz w:val="24"/>
        </w:rPr>
      </w:pPr>
      <w:r w:rsidRPr="008B4C25">
        <w:rPr>
          <w:b/>
          <w:i/>
          <w:sz w:val="24"/>
        </w:rPr>
        <w:t>Associação de Probióticos Trata os Sintomas da Rinite Alérgica em Crianças</w:t>
      </w:r>
    </w:p>
    <w:p w14:paraId="0B1FFF8E" w14:textId="77777777" w:rsidR="00023312" w:rsidRPr="00C30C20" w:rsidRDefault="00023312" w:rsidP="00023312">
      <w:pPr>
        <w:pStyle w:val="Corpo"/>
      </w:pPr>
    </w:p>
    <w:tbl>
      <w:tblPr>
        <w:tblStyle w:val="Tabelacomgrade"/>
        <w:tblW w:w="4390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390"/>
      </w:tblGrid>
      <w:tr w:rsidR="00023312" w:rsidRPr="009537E7" w14:paraId="200586BA" w14:textId="77777777" w:rsidTr="00E17085">
        <w:trPr>
          <w:trHeight w:val="515"/>
        </w:trPr>
        <w:tc>
          <w:tcPr>
            <w:tcW w:w="439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659BAB3F" w14:textId="77777777" w:rsidR="00023312" w:rsidRPr="00C87A84" w:rsidRDefault="00023312" w:rsidP="00AC0E43">
            <w:pPr>
              <w:pStyle w:val="Corpo"/>
              <w:jc w:val="center"/>
              <w:rPr>
                <w:b/>
                <w:color w:val="FFFFFF" w:themeColor="background1"/>
              </w:rPr>
            </w:pPr>
            <w:r w:rsidRPr="008B4C25">
              <w:rPr>
                <w:b/>
                <w:color w:val="FFFFFF" w:themeColor="background1"/>
                <w:sz w:val="22"/>
              </w:rPr>
              <w:t xml:space="preserve">Sachê de </w:t>
            </w:r>
            <w:proofErr w:type="spellStart"/>
            <w:r w:rsidRPr="008B4C25">
              <w:rPr>
                <w:b/>
                <w:i/>
                <w:color w:val="FFFFFF" w:themeColor="background1"/>
                <w:sz w:val="22"/>
              </w:rPr>
              <w:t>Bifidobacterium</w:t>
            </w:r>
            <w:proofErr w:type="spellEnd"/>
          </w:p>
        </w:tc>
      </w:tr>
      <w:tr w:rsidR="00023312" w:rsidRPr="009537E7" w14:paraId="315AF59A" w14:textId="77777777" w:rsidTr="00E17085">
        <w:trPr>
          <w:trHeight w:val="515"/>
        </w:trPr>
        <w:tc>
          <w:tcPr>
            <w:tcW w:w="439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0F0E4432" w14:textId="3DD7CE6E" w:rsidR="00023312" w:rsidRPr="001E4489" w:rsidRDefault="00023312" w:rsidP="00023312">
            <w:pPr>
              <w:pStyle w:val="Corpo"/>
              <w:jc w:val="center"/>
              <w:rPr>
                <w:rFonts w:cs="Calibri"/>
                <w:szCs w:val="23"/>
              </w:rPr>
            </w:pPr>
            <w:proofErr w:type="spellStart"/>
            <w:r w:rsidRPr="001E4489">
              <w:rPr>
                <w:rFonts w:cs="Calibri"/>
                <w:i/>
                <w:color w:val="auto"/>
                <w:szCs w:val="23"/>
              </w:rPr>
              <w:t>Bifidobacterium</w:t>
            </w:r>
            <w:proofErr w:type="spellEnd"/>
            <w:r w:rsidRPr="001E4489">
              <w:rPr>
                <w:rFonts w:cs="Calibri"/>
                <w:i/>
                <w:color w:val="auto"/>
                <w:szCs w:val="23"/>
              </w:rPr>
              <w:t xml:space="preserve"> </w:t>
            </w:r>
            <w:proofErr w:type="spellStart"/>
            <w:r w:rsidRPr="001E4489">
              <w:rPr>
                <w:rFonts w:cs="Calibri"/>
                <w:i/>
                <w:color w:val="auto"/>
                <w:szCs w:val="23"/>
              </w:rPr>
              <w:t>longum</w:t>
            </w:r>
            <w:proofErr w:type="spellEnd"/>
            <w:r>
              <w:rPr>
                <w:rFonts w:cs="Calibri"/>
                <w:color w:val="auto"/>
                <w:szCs w:val="23"/>
              </w:rPr>
              <w:t>......</w:t>
            </w:r>
            <w:r w:rsidR="00E17085">
              <w:rPr>
                <w:rFonts w:cs="Calibri"/>
                <w:color w:val="auto"/>
                <w:szCs w:val="23"/>
              </w:rPr>
              <w:t>....</w:t>
            </w:r>
            <w:r>
              <w:rPr>
                <w:rFonts w:cs="Calibri"/>
                <w:color w:val="auto"/>
                <w:szCs w:val="23"/>
              </w:rPr>
              <w:t>...</w:t>
            </w:r>
            <w:r w:rsidRPr="001E4489">
              <w:rPr>
                <w:rFonts w:cs="Calibri"/>
                <w:color w:val="auto"/>
                <w:szCs w:val="23"/>
              </w:rPr>
              <w:t xml:space="preserve"> 3 x10</w:t>
            </w:r>
            <w:r w:rsidRPr="001E4489">
              <w:rPr>
                <w:rFonts w:cs="Calibri"/>
                <w:color w:val="auto"/>
                <w:szCs w:val="23"/>
                <w:vertAlign w:val="superscript"/>
              </w:rPr>
              <w:t xml:space="preserve">9 </w:t>
            </w:r>
            <w:r w:rsidRPr="001E4489">
              <w:rPr>
                <w:rFonts w:cs="Calibri"/>
                <w:color w:val="auto"/>
                <w:szCs w:val="23"/>
              </w:rPr>
              <w:t>UFC</w:t>
            </w:r>
          </w:p>
        </w:tc>
      </w:tr>
      <w:tr w:rsidR="00023312" w:rsidRPr="009537E7" w14:paraId="7BAF0959" w14:textId="77777777" w:rsidTr="00E17085">
        <w:trPr>
          <w:trHeight w:val="515"/>
        </w:trPr>
        <w:tc>
          <w:tcPr>
            <w:tcW w:w="439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098CDAB5" w14:textId="385206B3" w:rsidR="00023312" w:rsidRPr="001E4489" w:rsidRDefault="00023312" w:rsidP="00023312">
            <w:pPr>
              <w:pStyle w:val="Corpo"/>
              <w:jc w:val="center"/>
              <w:rPr>
                <w:rFonts w:cs="Calibri"/>
                <w:szCs w:val="23"/>
              </w:rPr>
            </w:pPr>
            <w:proofErr w:type="spellStart"/>
            <w:r w:rsidRPr="001E4489">
              <w:rPr>
                <w:rFonts w:cs="Calibri"/>
                <w:i/>
                <w:color w:val="auto"/>
                <w:szCs w:val="23"/>
              </w:rPr>
              <w:t>Bifidobacterium</w:t>
            </w:r>
            <w:proofErr w:type="spellEnd"/>
            <w:r w:rsidRPr="001E4489">
              <w:rPr>
                <w:rFonts w:cs="Calibri"/>
                <w:i/>
                <w:color w:val="auto"/>
                <w:szCs w:val="23"/>
              </w:rPr>
              <w:t xml:space="preserve"> infantis</w:t>
            </w:r>
            <w:r>
              <w:rPr>
                <w:rFonts w:cs="Calibri"/>
                <w:i/>
                <w:color w:val="auto"/>
                <w:szCs w:val="23"/>
              </w:rPr>
              <w:t>........</w:t>
            </w:r>
            <w:r w:rsidR="00E17085">
              <w:rPr>
                <w:rFonts w:cs="Calibri"/>
                <w:i/>
                <w:color w:val="auto"/>
                <w:szCs w:val="23"/>
              </w:rPr>
              <w:t>.</w:t>
            </w:r>
            <w:r>
              <w:rPr>
                <w:rFonts w:cs="Calibri"/>
                <w:i/>
                <w:color w:val="auto"/>
                <w:szCs w:val="23"/>
              </w:rPr>
              <w:t>......</w:t>
            </w:r>
            <w:r w:rsidRPr="001E4489">
              <w:rPr>
                <w:rFonts w:cs="Calibri"/>
                <w:color w:val="auto"/>
                <w:szCs w:val="23"/>
              </w:rPr>
              <w:t xml:space="preserve"> 1x10</w:t>
            </w:r>
            <w:r w:rsidRPr="001E4489">
              <w:rPr>
                <w:rFonts w:cs="Calibri"/>
                <w:color w:val="auto"/>
                <w:szCs w:val="23"/>
                <w:vertAlign w:val="superscript"/>
              </w:rPr>
              <w:t xml:space="preserve">9 </w:t>
            </w:r>
            <w:r w:rsidRPr="001E4489">
              <w:rPr>
                <w:rFonts w:cs="Calibri"/>
                <w:color w:val="auto"/>
                <w:szCs w:val="23"/>
              </w:rPr>
              <w:t>UFC</w:t>
            </w:r>
          </w:p>
        </w:tc>
      </w:tr>
      <w:tr w:rsidR="00023312" w:rsidRPr="009537E7" w14:paraId="6841F742" w14:textId="77777777" w:rsidTr="00E17085">
        <w:trPr>
          <w:trHeight w:val="515"/>
        </w:trPr>
        <w:tc>
          <w:tcPr>
            <w:tcW w:w="439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050692FF" w14:textId="22C59A7A" w:rsidR="00023312" w:rsidRPr="001E4489" w:rsidRDefault="00023312" w:rsidP="00023312">
            <w:pPr>
              <w:pStyle w:val="Corpo"/>
              <w:jc w:val="center"/>
              <w:rPr>
                <w:rFonts w:cs="Calibri"/>
                <w:szCs w:val="23"/>
              </w:rPr>
            </w:pPr>
            <w:proofErr w:type="spellStart"/>
            <w:r w:rsidRPr="001E4489">
              <w:rPr>
                <w:rFonts w:cs="Calibri"/>
                <w:i/>
                <w:color w:val="auto"/>
                <w:szCs w:val="23"/>
              </w:rPr>
              <w:t>Bifidobacterium</w:t>
            </w:r>
            <w:proofErr w:type="spellEnd"/>
            <w:r w:rsidRPr="001E4489">
              <w:rPr>
                <w:rFonts w:cs="Calibri"/>
                <w:i/>
                <w:color w:val="auto"/>
                <w:szCs w:val="23"/>
              </w:rPr>
              <w:t xml:space="preserve"> breve</w:t>
            </w:r>
            <w:r>
              <w:rPr>
                <w:rFonts w:cs="Calibri"/>
                <w:i/>
                <w:color w:val="auto"/>
                <w:szCs w:val="23"/>
              </w:rPr>
              <w:t>........</w:t>
            </w:r>
            <w:r w:rsidR="00E17085">
              <w:rPr>
                <w:rFonts w:cs="Calibri"/>
                <w:i/>
                <w:color w:val="auto"/>
                <w:szCs w:val="23"/>
              </w:rPr>
              <w:t>..</w:t>
            </w:r>
            <w:r>
              <w:rPr>
                <w:rFonts w:cs="Calibri"/>
                <w:i/>
                <w:color w:val="auto"/>
                <w:szCs w:val="23"/>
              </w:rPr>
              <w:t>.......</w:t>
            </w:r>
            <w:r w:rsidRPr="001E4489">
              <w:rPr>
                <w:rFonts w:cs="Calibri"/>
                <w:color w:val="auto"/>
                <w:szCs w:val="23"/>
              </w:rPr>
              <w:t xml:space="preserve"> 1x10</w:t>
            </w:r>
            <w:r w:rsidRPr="001E4489">
              <w:rPr>
                <w:rFonts w:cs="Calibri"/>
                <w:color w:val="auto"/>
                <w:szCs w:val="23"/>
                <w:vertAlign w:val="superscript"/>
              </w:rPr>
              <w:t xml:space="preserve">9 </w:t>
            </w:r>
            <w:r w:rsidRPr="001E4489">
              <w:rPr>
                <w:rFonts w:cs="Calibri"/>
                <w:color w:val="auto"/>
                <w:szCs w:val="23"/>
              </w:rPr>
              <w:t>UFC</w:t>
            </w:r>
          </w:p>
        </w:tc>
      </w:tr>
      <w:tr w:rsidR="00023312" w:rsidRPr="009537E7" w14:paraId="2D07000D" w14:textId="77777777" w:rsidTr="00E17085">
        <w:trPr>
          <w:trHeight w:val="586"/>
        </w:trPr>
        <w:tc>
          <w:tcPr>
            <w:tcW w:w="439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5B788C6" w14:textId="11C404A7" w:rsidR="00023312" w:rsidRPr="008359E3" w:rsidRDefault="00023312" w:rsidP="00023312">
            <w:pPr>
              <w:pStyle w:val="Corpo"/>
              <w:jc w:val="center"/>
              <w:rPr>
                <w:color w:val="000000" w:themeColor="text1"/>
              </w:rPr>
            </w:pPr>
            <w:r w:rsidRPr="008359E3">
              <w:rPr>
                <w:color w:val="000000" w:themeColor="text1"/>
              </w:rPr>
              <w:t>Excipiente qsp...................</w:t>
            </w:r>
            <w:r w:rsidR="00E17085">
              <w:rPr>
                <w:color w:val="000000" w:themeColor="text1"/>
              </w:rPr>
              <w:t>.</w:t>
            </w:r>
            <w:r w:rsidRPr="008359E3">
              <w:rPr>
                <w:color w:val="000000" w:themeColor="text1"/>
              </w:rPr>
              <w:t>............1 Sachê</w:t>
            </w:r>
          </w:p>
        </w:tc>
      </w:tr>
    </w:tbl>
    <w:p w14:paraId="0099D0B0" w14:textId="19128FEA" w:rsidR="00023312" w:rsidRPr="00B12A58" w:rsidRDefault="00023312" w:rsidP="00023312">
      <w:pPr>
        <w:pStyle w:val="Corpo"/>
        <w:ind w:right="3969"/>
        <w:jc w:val="left"/>
        <w:rPr>
          <w:sz w:val="16"/>
          <w:szCs w:val="16"/>
        </w:rPr>
      </w:pPr>
      <w:r w:rsidRPr="008B4C25">
        <w:rPr>
          <w:sz w:val="16"/>
          <w:szCs w:val="16"/>
        </w:rPr>
        <w:t>Administrar 1 sachê ao dia</w:t>
      </w:r>
      <w:r>
        <w:rPr>
          <w:sz w:val="16"/>
          <w:szCs w:val="16"/>
        </w:rPr>
        <w:t xml:space="preserve"> </w:t>
      </w:r>
      <w:r w:rsidRPr="008B4C25">
        <w:rPr>
          <w:sz w:val="16"/>
          <w:szCs w:val="16"/>
        </w:rPr>
        <w:t>ou conforme orientação médica</w:t>
      </w:r>
      <w:r>
        <w:rPr>
          <w:sz w:val="16"/>
          <w:szCs w:val="16"/>
        </w:rPr>
        <w:t>.</w:t>
      </w:r>
    </w:p>
    <w:p w14:paraId="27E79AE0" w14:textId="77777777" w:rsidR="00023312" w:rsidRDefault="00023312" w:rsidP="00023312">
      <w:pPr>
        <w:pStyle w:val="Corpo"/>
        <w:spacing w:after="40"/>
        <w:rPr>
          <w:sz w:val="16"/>
          <w:szCs w:val="16"/>
        </w:rPr>
      </w:pPr>
    </w:p>
    <w:p w14:paraId="7B2D39EC" w14:textId="77777777" w:rsidR="00023312" w:rsidRDefault="00023312" w:rsidP="00023312">
      <w:pPr>
        <w:pStyle w:val="Corpo"/>
        <w:spacing w:after="40"/>
        <w:rPr>
          <w:sz w:val="16"/>
          <w:szCs w:val="16"/>
        </w:rPr>
      </w:pPr>
    </w:p>
    <w:p w14:paraId="11140112" w14:textId="77777777" w:rsidR="00023312" w:rsidRDefault="00023312" w:rsidP="00023312">
      <w:pPr>
        <w:pStyle w:val="Corpo"/>
        <w:spacing w:after="40"/>
        <w:rPr>
          <w:sz w:val="16"/>
          <w:szCs w:val="16"/>
        </w:rPr>
      </w:pPr>
    </w:p>
    <w:p w14:paraId="2850C308" w14:textId="77777777" w:rsidR="00E75102" w:rsidRDefault="00E75102" w:rsidP="003D325E">
      <w:pPr>
        <w:pStyle w:val="Titulo"/>
        <w:rPr>
          <w:rFonts w:asciiTheme="minorHAnsi" w:hAnsiTheme="minorHAnsi" w:cstheme="minorHAnsi"/>
          <w:color w:val="auto"/>
          <w:sz w:val="24"/>
        </w:rPr>
      </w:pPr>
    </w:p>
    <w:p w14:paraId="44BD3DFD" w14:textId="77777777" w:rsidR="00E75102" w:rsidRDefault="00E75102" w:rsidP="003D325E">
      <w:pPr>
        <w:pStyle w:val="Titulo"/>
        <w:rPr>
          <w:rFonts w:asciiTheme="minorHAnsi" w:hAnsiTheme="minorHAnsi" w:cstheme="minorHAnsi"/>
          <w:color w:val="auto"/>
          <w:sz w:val="24"/>
        </w:rPr>
      </w:pPr>
    </w:p>
    <w:p w14:paraId="35EB41C7" w14:textId="77777777" w:rsidR="00E75102" w:rsidRDefault="00E75102" w:rsidP="003D325E">
      <w:pPr>
        <w:pStyle w:val="Titulo"/>
        <w:rPr>
          <w:rFonts w:asciiTheme="minorHAnsi" w:hAnsiTheme="minorHAnsi" w:cstheme="minorHAnsi"/>
          <w:color w:val="auto"/>
          <w:sz w:val="24"/>
        </w:rPr>
      </w:pPr>
    </w:p>
    <w:p w14:paraId="524C14D8" w14:textId="77777777" w:rsidR="00E75102" w:rsidRDefault="00E75102" w:rsidP="003D325E">
      <w:pPr>
        <w:pStyle w:val="Titulo"/>
        <w:rPr>
          <w:rFonts w:asciiTheme="minorHAnsi" w:hAnsiTheme="minorHAnsi" w:cstheme="minorHAnsi"/>
          <w:color w:val="auto"/>
          <w:sz w:val="24"/>
        </w:rPr>
      </w:pPr>
    </w:p>
    <w:p w14:paraId="64502023" w14:textId="77777777" w:rsidR="00E75102" w:rsidRDefault="00E75102" w:rsidP="003D325E">
      <w:pPr>
        <w:pStyle w:val="Titulo"/>
        <w:rPr>
          <w:rFonts w:asciiTheme="minorHAnsi" w:hAnsiTheme="minorHAnsi" w:cstheme="minorHAnsi"/>
          <w:color w:val="auto"/>
          <w:sz w:val="24"/>
        </w:rPr>
      </w:pPr>
    </w:p>
    <w:p w14:paraId="6F31DEB0" w14:textId="77777777" w:rsidR="00E75102" w:rsidRDefault="00E75102" w:rsidP="003D325E">
      <w:pPr>
        <w:pStyle w:val="Titulo"/>
        <w:rPr>
          <w:rFonts w:asciiTheme="minorHAnsi" w:hAnsiTheme="minorHAnsi" w:cstheme="minorHAnsi"/>
          <w:color w:val="auto"/>
          <w:sz w:val="24"/>
        </w:rPr>
      </w:pPr>
    </w:p>
    <w:p w14:paraId="119C259B" w14:textId="77777777" w:rsidR="00E75102" w:rsidRDefault="00E75102" w:rsidP="003D325E">
      <w:pPr>
        <w:pStyle w:val="Titulo"/>
        <w:rPr>
          <w:rFonts w:asciiTheme="minorHAnsi" w:hAnsiTheme="minorHAnsi" w:cstheme="minorHAnsi"/>
          <w:color w:val="auto"/>
          <w:sz w:val="24"/>
        </w:rPr>
      </w:pPr>
    </w:p>
    <w:p w14:paraId="013F02FB" w14:textId="77777777" w:rsidR="00E75102" w:rsidRDefault="00E75102" w:rsidP="003D325E">
      <w:pPr>
        <w:pStyle w:val="Titulo"/>
        <w:rPr>
          <w:rFonts w:asciiTheme="minorHAnsi" w:hAnsiTheme="minorHAnsi" w:cstheme="minorHAnsi"/>
          <w:color w:val="auto"/>
          <w:sz w:val="24"/>
        </w:rPr>
      </w:pPr>
    </w:p>
    <w:p w14:paraId="725C5A43" w14:textId="77777777" w:rsidR="00E75102" w:rsidRDefault="00E75102" w:rsidP="003D325E">
      <w:pPr>
        <w:pStyle w:val="Titulo"/>
        <w:rPr>
          <w:rFonts w:asciiTheme="minorHAnsi" w:hAnsiTheme="minorHAnsi" w:cstheme="minorHAnsi"/>
          <w:color w:val="auto"/>
          <w:sz w:val="24"/>
        </w:rPr>
      </w:pPr>
    </w:p>
    <w:p w14:paraId="7AF14942" w14:textId="77777777" w:rsidR="00E75102" w:rsidRDefault="00E75102" w:rsidP="003D325E">
      <w:pPr>
        <w:pStyle w:val="Titulo"/>
        <w:rPr>
          <w:rFonts w:asciiTheme="minorHAnsi" w:hAnsiTheme="minorHAnsi" w:cstheme="minorHAnsi"/>
          <w:color w:val="auto"/>
          <w:sz w:val="24"/>
        </w:rPr>
      </w:pPr>
    </w:p>
    <w:p w14:paraId="7B40281C" w14:textId="77777777" w:rsidR="00E75102" w:rsidRDefault="00E75102" w:rsidP="003D325E">
      <w:pPr>
        <w:pStyle w:val="Titulo"/>
        <w:rPr>
          <w:rFonts w:asciiTheme="minorHAnsi" w:hAnsiTheme="minorHAnsi" w:cstheme="minorHAnsi"/>
          <w:color w:val="auto"/>
          <w:sz w:val="24"/>
        </w:rPr>
      </w:pPr>
    </w:p>
    <w:p w14:paraId="7893E7DC" w14:textId="77777777" w:rsidR="00E75102" w:rsidRDefault="00E75102" w:rsidP="003D325E">
      <w:pPr>
        <w:pStyle w:val="Titulo"/>
        <w:rPr>
          <w:rFonts w:asciiTheme="minorHAnsi" w:hAnsiTheme="minorHAnsi" w:cstheme="minorHAnsi"/>
          <w:color w:val="auto"/>
          <w:sz w:val="24"/>
        </w:rPr>
      </w:pPr>
    </w:p>
    <w:p w14:paraId="0054E196" w14:textId="77777777" w:rsidR="00E75102" w:rsidRDefault="00E75102" w:rsidP="003D325E">
      <w:pPr>
        <w:pStyle w:val="Titulo"/>
        <w:rPr>
          <w:rFonts w:asciiTheme="minorHAnsi" w:hAnsiTheme="minorHAnsi" w:cstheme="minorHAnsi"/>
          <w:color w:val="auto"/>
          <w:sz w:val="24"/>
        </w:rPr>
      </w:pPr>
    </w:p>
    <w:p w14:paraId="7A80283D" w14:textId="77777777" w:rsidR="00E75102" w:rsidRDefault="00E75102" w:rsidP="003D325E">
      <w:pPr>
        <w:pStyle w:val="Titulo"/>
        <w:rPr>
          <w:rFonts w:asciiTheme="minorHAnsi" w:hAnsiTheme="minorHAnsi" w:cstheme="minorHAnsi"/>
          <w:color w:val="auto"/>
          <w:sz w:val="24"/>
        </w:rPr>
      </w:pPr>
    </w:p>
    <w:p w14:paraId="60041930" w14:textId="77777777" w:rsidR="00E75102" w:rsidRDefault="00E75102" w:rsidP="003D325E">
      <w:pPr>
        <w:pStyle w:val="Titulo"/>
        <w:rPr>
          <w:rFonts w:asciiTheme="minorHAnsi" w:hAnsiTheme="minorHAnsi" w:cstheme="minorHAnsi"/>
          <w:color w:val="auto"/>
          <w:sz w:val="24"/>
        </w:rPr>
      </w:pPr>
    </w:p>
    <w:p w14:paraId="43A755E0" w14:textId="05965AD4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7427326E" w14:textId="1EC6A7BD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461DC837" w14:textId="7F96B58D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53BFDEAD" w14:textId="02CE87D1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483CFECB" w14:textId="67078F7B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28185B72" w14:textId="4978DE42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3CF36C82" w14:textId="61968B98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67763449" w14:textId="3CC0CE34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4BB37A21" w14:textId="3F612AA4" w:rsidR="00E17085" w:rsidRDefault="00E17085" w:rsidP="00946302">
      <w:pPr>
        <w:pStyle w:val="Corpo"/>
        <w:spacing w:after="40"/>
        <w:rPr>
          <w:sz w:val="16"/>
          <w:szCs w:val="16"/>
        </w:rPr>
      </w:pPr>
    </w:p>
    <w:p w14:paraId="0ED2582E" w14:textId="5892BB4B" w:rsidR="006737C7" w:rsidRPr="00781D55" w:rsidRDefault="003A1261" w:rsidP="006737C7">
      <w:pPr>
        <w:pStyle w:val="Ttulo1"/>
        <w:jc w:val="center"/>
        <w:rPr>
          <w:lang w:val="en-US"/>
        </w:rPr>
      </w:pPr>
      <w:bookmarkStart w:id="64" w:name="_Toc36632368"/>
      <w:proofErr w:type="spellStart"/>
      <w:r w:rsidRPr="00781D55">
        <w:rPr>
          <w:lang w:val="en-US"/>
        </w:rPr>
        <w:lastRenderedPageBreak/>
        <w:t>Referências</w:t>
      </w:r>
      <w:bookmarkEnd w:id="64"/>
      <w:proofErr w:type="spellEnd"/>
      <w:r w:rsidRPr="00781D55">
        <w:rPr>
          <w:lang w:val="en-US"/>
        </w:rPr>
        <w:t xml:space="preserve"> </w:t>
      </w:r>
    </w:p>
    <w:p w14:paraId="48FF8D08" w14:textId="7742A321" w:rsidR="006737C7" w:rsidRPr="00781D55" w:rsidRDefault="006737C7" w:rsidP="00946302">
      <w:pPr>
        <w:pStyle w:val="Corpo"/>
        <w:spacing w:after="40"/>
        <w:rPr>
          <w:sz w:val="16"/>
          <w:szCs w:val="16"/>
          <w:lang w:val="en-US"/>
        </w:rPr>
      </w:pPr>
    </w:p>
    <w:p w14:paraId="0C425928" w14:textId="77777777" w:rsidR="00910194" w:rsidRPr="008C303C" w:rsidRDefault="00910194" w:rsidP="00910194">
      <w:pPr>
        <w:pStyle w:val="bibliografia"/>
        <w:spacing w:after="200"/>
        <w:rPr>
          <w:color w:val="404040" w:themeColor="text1" w:themeTint="BF"/>
          <w:sz w:val="23"/>
          <w:szCs w:val="23"/>
        </w:rPr>
      </w:pPr>
      <w:r w:rsidRPr="008C303C">
        <w:rPr>
          <w:color w:val="404040" w:themeColor="text1" w:themeTint="BF"/>
          <w:sz w:val="23"/>
          <w:szCs w:val="23"/>
        </w:rPr>
        <w:t xml:space="preserve">Ahmed M1, Henson DA1, Sanderson MC1, Nieman DC2, </w:t>
      </w:r>
      <w:proofErr w:type="spellStart"/>
      <w:r w:rsidRPr="008C303C">
        <w:rPr>
          <w:color w:val="404040" w:themeColor="text1" w:themeTint="BF"/>
          <w:sz w:val="23"/>
          <w:szCs w:val="23"/>
        </w:rPr>
        <w:t>Zubeldia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JM3, </w:t>
      </w:r>
      <w:proofErr w:type="spellStart"/>
      <w:r w:rsidRPr="008C303C">
        <w:rPr>
          <w:color w:val="404040" w:themeColor="text1" w:themeTint="BF"/>
          <w:sz w:val="23"/>
          <w:szCs w:val="23"/>
        </w:rPr>
        <w:t>Shanely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RA4.Rhodiola </w:t>
      </w:r>
      <w:proofErr w:type="spellStart"/>
      <w:r w:rsidRPr="008C303C">
        <w:rPr>
          <w:color w:val="404040" w:themeColor="text1" w:themeTint="BF"/>
          <w:sz w:val="23"/>
          <w:szCs w:val="23"/>
        </w:rPr>
        <w:t>rosea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Exerts Antiviral Activity in Athletes Following a Competitive Marathon Race. Front </w:t>
      </w:r>
      <w:proofErr w:type="spellStart"/>
      <w:r w:rsidRPr="008C303C">
        <w:rPr>
          <w:color w:val="404040" w:themeColor="text1" w:themeTint="BF"/>
          <w:sz w:val="23"/>
          <w:szCs w:val="23"/>
        </w:rPr>
        <w:t>Nutr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. 2015 Jul </w:t>
      </w:r>
      <w:proofErr w:type="gramStart"/>
      <w:r w:rsidRPr="008C303C">
        <w:rPr>
          <w:color w:val="404040" w:themeColor="text1" w:themeTint="BF"/>
          <w:sz w:val="23"/>
          <w:szCs w:val="23"/>
        </w:rPr>
        <w:t>31;2:24</w:t>
      </w:r>
      <w:proofErr w:type="gramEnd"/>
      <w:r w:rsidRPr="008C303C">
        <w:rPr>
          <w:color w:val="404040" w:themeColor="text1" w:themeTint="BF"/>
          <w:sz w:val="23"/>
          <w:szCs w:val="23"/>
        </w:rPr>
        <w:t xml:space="preserve">. </w:t>
      </w:r>
      <w:proofErr w:type="spellStart"/>
      <w:r w:rsidRPr="008C303C">
        <w:rPr>
          <w:color w:val="404040" w:themeColor="text1" w:themeTint="BF"/>
          <w:sz w:val="23"/>
          <w:szCs w:val="23"/>
        </w:rPr>
        <w:t>doi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: 10.3389/fnut.2015.00024. </w:t>
      </w:r>
      <w:proofErr w:type="spellStart"/>
      <w:r w:rsidRPr="008C303C">
        <w:rPr>
          <w:color w:val="404040" w:themeColor="text1" w:themeTint="BF"/>
          <w:sz w:val="23"/>
          <w:szCs w:val="23"/>
        </w:rPr>
        <w:t>eCollection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2015.</w:t>
      </w:r>
    </w:p>
    <w:p w14:paraId="6863062E" w14:textId="77777777" w:rsidR="00910194" w:rsidRPr="00781D55" w:rsidRDefault="00910194" w:rsidP="00910194">
      <w:pPr>
        <w:spacing w:after="200"/>
        <w:jc w:val="both"/>
        <w:rPr>
          <w:rFonts w:ascii="Swis721 Th BT" w:hAnsi="Swis721 Th BT"/>
          <w:color w:val="404040" w:themeColor="text1" w:themeTint="BF"/>
          <w:sz w:val="23"/>
          <w:szCs w:val="23"/>
          <w:lang w:val="en-US"/>
        </w:rPr>
      </w:pPr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Akin IM1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Atasay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B1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Dogu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F2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Okulu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E1, Arsan S1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Karatas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HD2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Ikinciogullari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A2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Turmen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T1. Oral lactoferrin to prevent nosocomial sepsis and necrotizing enterocolitis of premature neonates and effect on T-regulatory cells. Am J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Perinatol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. 2014 Dec;31(12):1111-20.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doi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: 10.1055/s-0034-1371704.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Epub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2014 May 16.</w:t>
      </w:r>
    </w:p>
    <w:p w14:paraId="39F10AD2" w14:textId="77777777" w:rsidR="00910194" w:rsidRPr="008C303C" w:rsidRDefault="00910194" w:rsidP="00910194">
      <w:pPr>
        <w:pStyle w:val="bibliografia"/>
        <w:spacing w:after="200"/>
        <w:rPr>
          <w:color w:val="404040" w:themeColor="text1" w:themeTint="BF"/>
          <w:sz w:val="23"/>
          <w:szCs w:val="23"/>
        </w:rPr>
      </w:pPr>
      <w:r w:rsidRPr="008C303C">
        <w:rPr>
          <w:color w:val="404040" w:themeColor="text1" w:themeTint="BF"/>
          <w:sz w:val="23"/>
          <w:szCs w:val="23"/>
        </w:rPr>
        <w:t xml:space="preserve">BAKHSHAEE, M.  et al. Effect of silymarin in the treatment of allergic rhinitis. </w:t>
      </w:r>
      <w:proofErr w:type="spellStart"/>
      <w:r w:rsidRPr="008C303C">
        <w:rPr>
          <w:color w:val="404040" w:themeColor="text1" w:themeTint="BF"/>
          <w:sz w:val="23"/>
          <w:szCs w:val="23"/>
        </w:rPr>
        <w:t>Otolaryngol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</w:t>
      </w:r>
      <w:bookmarkStart w:id="65" w:name="_GoBack"/>
      <w:r w:rsidRPr="008C303C">
        <w:rPr>
          <w:color w:val="404040" w:themeColor="text1" w:themeTint="BF"/>
          <w:sz w:val="23"/>
          <w:szCs w:val="23"/>
        </w:rPr>
        <w:t>Head Neck Surg, v. 145, n. 6, p. 904-9, Dec 2011. ISSN 0194-5998</w:t>
      </w:r>
    </w:p>
    <w:p w14:paraId="6F38FAA5" w14:textId="77777777" w:rsidR="00910194" w:rsidRPr="008C303C" w:rsidRDefault="00910194" w:rsidP="00910194">
      <w:pPr>
        <w:pStyle w:val="bibliografia"/>
        <w:spacing w:after="200"/>
        <w:rPr>
          <w:color w:val="404040" w:themeColor="text1" w:themeTint="BF"/>
          <w:sz w:val="23"/>
          <w:szCs w:val="23"/>
        </w:rPr>
      </w:pPr>
      <w:bookmarkStart w:id="66" w:name="_Hlk36022762"/>
      <w:bookmarkEnd w:id="65"/>
      <w:r w:rsidRPr="008C303C">
        <w:rPr>
          <w:color w:val="404040" w:themeColor="text1" w:themeTint="BF"/>
          <w:sz w:val="23"/>
          <w:szCs w:val="23"/>
        </w:rPr>
        <w:t xml:space="preserve">Bosch </w:t>
      </w:r>
      <w:bookmarkEnd w:id="66"/>
      <w:r w:rsidRPr="008C303C">
        <w:rPr>
          <w:color w:val="404040" w:themeColor="text1" w:themeTint="BF"/>
          <w:sz w:val="23"/>
          <w:szCs w:val="23"/>
        </w:rPr>
        <w:t xml:space="preserve">M1, Méndez M, Pérez M, </w:t>
      </w:r>
      <w:proofErr w:type="spellStart"/>
      <w:r w:rsidRPr="008C303C">
        <w:rPr>
          <w:color w:val="404040" w:themeColor="text1" w:themeTint="BF"/>
          <w:sz w:val="23"/>
          <w:szCs w:val="23"/>
        </w:rPr>
        <w:t>Farran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A, Fuentes MC, </w:t>
      </w:r>
      <w:proofErr w:type="spellStart"/>
      <w:r w:rsidRPr="008C303C">
        <w:rPr>
          <w:color w:val="404040" w:themeColor="text1" w:themeTint="BF"/>
          <w:sz w:val="23"/>
          <w:szCs w:val="23"/>
        </w:rPr>
        <w:t>Cuñé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J. Lactobacillus plantarum CECT7315 and CECT7316 stimulate immunoglobulin production after influenza vaccination in elderly. </w:t>
      </w:r>
      <w:proofErr w:type="spellStart"/>
      <w:r w:rsidRPr="008C303C">
        <w:rPr>
          <w:color w:val="404040" w:themeColor="text1" w:themeTint="BF"/>
          <w:sz w:val="23"/>
          <w:szCs w:val="23"/>
        </w:rPr>
        <w:t>Nutr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Hosp. 2012 Mar-Apr;27(2):504-9. </w:t>
      </w:r>
      <w:proofErr w:type="spellStart"/>
      <w:r w:rsidRPr="008C303C">
        <w:rPr>
          <w:color w:val="404040" w:themeColor="text1" w:themeTint="BF"/>
          <w:sz w:val="23"/>
          <w:szCs w:val="23"/>
        </w:rPr>
        <w:t>doi</w:t>
      </w:r>
      <w:proofErr w:type="spellEnd"/>
      <w:r w:rsidRPr="008C303C">
        <w:rPr>
          <w:color w:val="404040" w:themeColor="text1" w:themeTint="BF"/>
          <w:sz w:val="23"/>
          <w:szCs w:val="23"/>
        </w:rPr>
        <w:t>: 10.1590/S0212-16112012000200023.</w:t>
      </w:r>
    </w:p>
    <w:p w14:paraId="77F47C68" w14:textId="77777777" w:rsidR="00910194" w:rsidRPr="008C303C" w:rsidRDefault="00910194" w:rsidP="00910194">
      <w:pPr>
        <w:pStyle w:val="bibliografia"/>
        <w:spacing w:after="200"/>
        <w:rPr>
          <w:color w:val="404040" w:themeColor="text1" w:themeTint="BF"/>
          <w:sz w:val="23"/>
          <w:szCs w:val="23"/>
        </w:rPr>
      </w:pPr>
      <w:r w:rsidRPr="008C303C">
        <w:rPr>
          <w:color w:val="404040" w:themeColor="text1" w:themeTint="BF"/>
          <w:sz w:val="23"/>
          <w:szCs w:val="23"/>
        </w:rPr>
        <w:t xml:space="preserve">Bousquet J, </w:t>
      </w:r>
      <w:proofErr w:type="spellStart"/>
      <w:r w:rsidRPr="008C303C">
        <w:rPr>
          <w:color w:val="404040" w:themeColor="text1" w:themeTint="BF"/>
          <w:sz w:val="23"/>
          <w:szCs w:val="23"/>
        </w:rPr>
        <w:t>Zuberbier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T, </w:t>
      </w:r>
      <w:proofErr w:type="spellStart"/>
      <w:r w:rsidRPr="008C303C">
        <w:rPr>
          <w:color w:val="404040" w:themeColor="text1" w:themeTint="BF"/>
          <w:sz w:val="23"/>
          <w:szCs w:val="23"/>
        </w:rPr>
        <w:t>Canonica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GW, </w:t>
      </w:r>
      <w:proofErr w:type="spellStart"/>
      <w:r w:rsidRPr="008C303C">
        <w:rPr>
          <w:color w:val="404040" w:themeColor="text1" w:themeTint="BF"/>
          <w:sz w:val="23"/>
          <w:szCs w:val="23"/>
        </w:rPr>
        <w:t>Fokkens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WJ, Gopalan G, Shekar T. Randomized controlled trial of desloratadine for persistent allergic rhinitis: Correlations between symptom improvement and quality of life. </w:t>
      </w:r>
      <w:proofErr w:type="spellStart"/>
      <w:r w:rsidRPr="008C303C">
        <w:rPr>
          <w:color w:val="404040" w:themeColor="text1" w:themeTint="BF"/>
          <w:sz w:val="23"/>
          <w:szCs w:val="23"/>
        </w:rPr>
        <w:t>AllergyAsthma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Proc. 2013 May;34(3):274-82. </w:t>
      </w:r>
      <w:proofErr w:type="spellStart"/>
      <w:r w:rsidRPr="008C303C">
        <w:rPr>
          <w:color w:val="404040" w:themeColor="text1" w:themeTint="BF"/>
          <w:sz w:val="23"/>
          <w:szCs w:val="23"/>
        </w:rPr>
        <w:t>doi</w:t>
      </w:r>
      <w:proofErr w:type="spellEnd"/>
      <w:r w:rsidRPr="008C303C">
        <w:rPr>
          <w:color w:val="404040" w:themeColor="text1" w:themeTint="BF"/>
          <w:sz w:val="23"/>
          <w:szCs w:val="23"/>
        </w:rPr>
        <w:t>: 10.2500/aap.2013.34.3668.</w:t>
      </w:r>
    </w:p>
    <w:p w14:paraId="79559458" w14:textId="77777777" w:rsidR="00910194" w:rsidRPr="00781D55" w:rsidRDefault="00910194" w:rsidP="00910194">
      <w:pPr>
        <w:pStyle w:val="referencias"/>
        <w:spacing w:line="240" w:lineRule="auto"/>
        <w:jc w:val="both"/>
        <w:rPr>
          <w:b w:val="0"/>
          <w:color w:val="404040" w:themeColor="text1" w:themeTint="BF"/>
          <w:sz w:val="23"/>
          <w:szCs w:val="23"/>
          <w:lang w:val="en-US"/>
        </w:rPr>
      </w:pPr>
      <w:proofErr w:type="spellStart"/>
      <w:r w:rsidRPr="00781D55">
        <w:rPr>
          <w:b w:val="0"/>
          <w:color w:val="404040" w:themeColor="text1" w:themeTint="BF"/>
          <w:sz w:val="23"/>
          <w:szCs w:val="23"/>
          <w:lang w:val="en-US"/>
        </w:rPr>
        <w:t>Caimmi</w:t>
      </w:r>
      <w:proofErr w:type="spellEnd"/>
      <w:r w:rsidRPr="00781D55">
        <w:rPr>
          <w:b w:val="0"/>
          <w:color w:val="404040" w:themeColor="text1" w:themeTint="BF"/>
          <w:sz w:val="23"/>
          <w:szCs w:val="23"/>
          <w:lang w:val="en-US"/>
        </w:rPr>
        <w:t xml:space="preserve"> D1, Calderon MA2, Bousquet J3, </w:t>
      </w:r>
      <w:proofErr w:type="spellStart"/>
      <w:r w:rsidRPr="00781D55">
        <w:rPr>
          <w:b w:val="0"/>
          <w:color w:val="404040" w:themeColor="text1" w:themeTint="BF"/>
          <w:sz w:val="23"/>
          <w:szCs w:val="23"/>
          <w:lang w:val="en-US"/>
        </w:rPr>
        <w:t>Demoly</w:t>
      </w:r>
      <w:proofErr w:type="spellEnd"/>
      <w:r w:rsidRPr="00781D55">
        <w:rPr>
          <w:b w:val="0"/>
          <w:color w:val="404040" w:themeColor="text1" w:themeTint="BF"/>
          <w:sz w:val="23"/>
          <w:szCs w:val="23"/>
          <w:lang w:val="en-US"/>
        </w:rPr>
        <w:t xml:space="preserve"> P</w:t>
      </w:r>
      <w:proofErr w:type="gramStart"/>
      <w:r w:rsidRPr="00781D55">
        <w:rPr>
          <w:b w:val="0"/>
          <w:color w:val="404040" w:themeColor="text1" w:themeTint="BF"/>
          <w:sz w:val="23"/>
          <w:szCs w:val="23"/>
          <w:lang w:val="en-US"/>
        </w:rPr>
        <w:t>4.Allergen</w:t>
      </w:r>
      <w:proofErr w:type="gramEnd"/>
      <w:r w:rsidRPr="00781D55">
        <w:rPr>
          <w:b w:val="0"/>
          <w:color w:val="404040" w:themeColor="text1" w:themeTint="BF"/>
          <w:sz w:val="23"/>
          <w:szCs w:val="23"/>
          <w:lang w:val="en-US"/>
        </w:rPr>
        <w:t xml:space="preserve"> Immunotherapy Outcomes and Unmet Needs: A Critical Review. Immunol Allergy Clin North Am. 2016 Feb;36(1):181-9. </w:t>
      </w:r>
      <w:proofErr w:type="spellStart"/>
      <w:r w:rsidRPr="00781D55">
        <w:rPr>
          <w:b w:val="0"/>
          <w:color w:val="404040" w:themeColor="text1" w:themeTint="BF"/>
          <w:sz w:val="23"/>
          <w:szCs w:val="23"/>
          <w:lang w:val="en-US"/>
        </w:rPr>
        <w:t>doi</w:t>
      </w:r>
      <w:proofErr w:type="spellEnd"/>
      <w:r w:rsidRPr="00781D55">
        <w:rPr>
          <w:b w:val="0"/>
          <w:color w:val="404040" w:themeColor="text1" w:themeTint="BF"/>
          <w:sz w:val="23"/>
          <w:szCs w:val="23"/>
          <w:lang w:val="en-US"/>
        </w:rPr>
        <w:t>: 10.1016/j.iac.2015.08.011.</w:t>
      </w:r>
    </w:p>
    <w:p w14:paraId="6328E9D4" w14:textId="77777777" w:rsidR="00910194" w:rsidRPr="00781D55" w:rsidRDefault="00910194" w:rsidP="00910194">
      <w:pPr>
        <w:spacing w:after="200"/>
        <w:jc w:val="both"/>
        <w:rPr>
          <w:rFonts w:ascii="Swis721 Th BT" w:hAnsi="Swis721 Th BT"/>
          <w:color w:val="404040" w:themeColor="text1" w:themeTint="BF"/>
          <w:sz w:val="23"/>
          <w:szCs w:val="23"/>
          <w:lang w:val="en-US"/>
        </w:rPr>
      </w:pPr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Caruso M1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Frasca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G, Di Giuseppe PL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Pennisi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A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Tringali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G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Bonina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FP. Effects of a new nutraceutical ingredient on allergen-induced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sulphidoleukotrienes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production and CD63 expression in allergic subjects. Int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Immunopharmacol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. 2008 Dec 20;8(13-14):1781-6.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doi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: 10.1016/j.intimp.2008.08.015.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Epub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2008 Sep 24.</w:t>
      </w:r>
    </w:p>
    <w:p w14:paraId="339F5F94" w14:textId="77777777" w:rsidR="00910194" w:rsidRPr="008C303C" w:rsidRDefault="00910194" w:rsidP="00910194">
      <w:pPr>
        <w:pStyle w:val="bibliografia"/>
        <w:spacing w:after="200"/>
        <w:rPr>
          <w:color w:val="404040" w:themeColor="text1" w:themeTint="BF"/>
          <w:sz w:val="23"/>
          <w:szCs w:val="23"/>
        </w:rPr>
      </w:pPr>
      <w:r w:rsidRPr="008C303C">
        <w:rPr>
          <w:color w:val="404040" w:themeColor="text1" w:themeTint="BF"/>
          <w:sz w:val="23"/>
          <w:szCs w:val="23"/>
        </w:rPr>
        <w:t xml:space="preserve">CHEN, H.  et al. Comparison of the efficacy and mechanisms of intranasal budesonide, montelukast, and their combination in treatment of patients with seasonal allergic rhinitis. Int Forum Allergy </w:t>
      </w:r>
      <w:proofErr w:type="spellStart"/>
      <w:r w:rsidRPr="008C303C">
        <w:rPr>
          <w:color w:val="404040" w:themeColor="text1" w:themeTint="BF"/>
          <w:sz w:val="23"/>
          <w:szCs w:val="23"/>
        </w:rPr>
        <w:t>Rhinol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, Aug 24 2018. ISSN 2042-6976.  </w:t>
      </w:r>
    </w:p>
    <w:p w14:paraId="04228A62" w14:textId="77777777" w:rsidR="00910194" w:rsidRPr="008C303C" w:rsidRDefault="00910194" w:rsidP="00910194">
      <w:pPr>
        <w:pStyle w:val="EndNoteBibliography"/>
        <w:spacing w:after="200"/>
        <w:rPr>
          <w:color w:val="404040" w:themeColor="text1" w:themeTint="BF"/>
          <w:sz w:val="23"/>
          <w:szCs w:val="23"/>
        </w:rPr>
      </w:pPr>
      <w:r w:rsidRPr="008C303C">
        <w:rPr>
          <w:color w:val="404040" w:themeColor="text1" w:themeTint="BF"/>
          <w:sz w:val="23"/>
          <w:szCs w:val="23"/>
        </w:rPr>
        <w:t>CHEN, Y. S.; JAN, R. L.; LIN, Y. L.; CHEN, H. H. et al. Randomized placebo-controlled trial of lactobacillus on asthmatic children with allergic rhinitis. Pediatr Pulmonol, 45, n. 11, p. 1111-1120, Nov 2010.</w:t>
      </w:r>
    </w:p>
    <w:p w14:paraId="3C238E5E" w14:textId="77777777" w:rsidR="00910194" w:rsidRPr="00781D55" w:rsidRDefault="00910194" w:rsidP="00910194">
      <w:pPr>
        <w:spacing w:after="200" w:line="240" w:lineRule="auto"/>
        <w:jc w:val="both"/>
        <w:rPr>
          <w:rFonts w:ascii="Swis721 Th BT" w:hAnsi="Swis721 Th BT"/>
          <w:color w:val="404040" w:themeColor="text1" w:themeTint="BF"/>
          <w:sz w:val="23"/>
          <w:szCs w:val="23"/>
          <w:lang w:val="en-US"/>
        </w:rPr>
      </w:pPr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Cohen HA1, Varsano I, Kahan E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Sarrell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EM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Uziel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Y. Effectiveness of an herbal preparation containing echinacea, propolis, and vitamin C in preventing respiratory tract infections in children: a randomized, double-blind, placebo-controlled, multicenter study. Arch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Pediatr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Adolesc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Med. 2004 Mar;158(3):217-21.</w:t>
      </w:r>
    </w:p>
    <w:p w14:paraId="3B1991E7" w14:textId="77777777" w:rsidR="00910194" w:rsidRPr="00781D55" w:rsidRDefault="00910194" w:rsidP="00910194">
      <w:pPr>
        <w:spacing w:after="200" w:line="240" w:lineRule="auto"/>
        <w:jc w:val="both"/>
        <w:rPr>
          <w:rFonts w:ascii="Swis721 Th BT" w:hAnsi="Swis721 Th BT"/>
          <w:color w:val="404040" w:themeColor="text1" w:themeTint="BF"/>
          <w:sz w:val="23"/>
          <w:szCs w:val="23"/>
          <w:lang w:val="en-US"/>
        </w:rPr>
      </w:pPr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lastRenderedPageBreak/>
        <w:t xml:space="preserve">De Flora S, Grassi C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Carati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L. Attenuation of influenza-like symptomatology and improvement of cell-mediated immunity with long-term N-acetylcysteine treatment. Eur Respir J. 1997 Jul;10(7):1535-41.</w:t>
      </w:r>
    </w:p>
    <w:p w14:paraId="5EFF1805" w14:textId="77777777" w:rsidR="00910194" w:rsidRPr="008C303C" w:rsidRDefault="00910194" w:rsidP="00910194">
      <w:pPr>
        <w:pStyle w:val="EndNoteBibliography"/>
        <w:spacing w:after="200"/>
        <w:rPr>
          <w:color w:val="404040" w:themeColor="text1" w:themeTint="BF"/>
          <w:sz w:val="23"/>
          <w:szCs w:val="23"/>
        </w:rPr>
      </w:pPr>
      <w:r w:rsidRPr="008C303C">
        <w:rPr>
          <w:color w:val="404040" w:themeColor="text1" w:themeTint="BF"/>
          <w:sz w:val="23"/>
          <w:szCs w:val="23"/>
        </w:rPr>
        <w:t>DRUCE, H. M.  et al. Topical nasal decongestant oxymetazoline (0.05%) provides relief of nasal symptoms for 12 hours. Rhinology, v. 56, n. 4, p. 343-350, Dec 1 2018. ISSN 0300-0729 (Print)</w:t>
      </w:r>
    </w:p>
    <w:p w14:paraId="7B494E21" w14:textId="77777777" w:rsidR="00910194" w:rsidRPr="00781D55" w:rsidRDefault="00910194" w:rsidP="00910194">
      <w:pPr>
        <w:spacing w:after="200" w:line="240" w:lineRule="auto"/>
        <w:jc w:val="both"/>
        <w:rPr>
          <w:rFonts w:ascii="Swis721 Th BT" w:hAnsi="Swis721 Th BT"/>
          <w:color w:val="404040" w:themeColor="text1" w:themeTint="BF"/>
          <w:sz w:val="23"/>
          <w:szCs w:val="23"/>
          <w:lang w:val="en-US"/>
        </w:rPr>
      </w:pP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Embria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Health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ScienceTM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.</w:t>
      </w:r>
    </w:p>
    <w:p w14:paraId="464751C8" w14:textId="77777777" w:rsidR="00910194" w:rsidRPr="008C303C" w:rsidRDefault="00910194" w:rsidP="00910194">
      <w:pPr>
        <w:pStyle w:val="bibliografia"/>
        <w:spacing w:after="200"/>
        <w:rPr>
          <w:color w:val="404040" w:themeColor="text1" w:themeTint="BF"/>
          <w:sz w:val="23"/>
          <w:szCs w:val="23"/>
        </w:rPr>
      </w:pPr>
      <w:r w:rsidRPr="008C303C">
        <w:rPr>
          <w:color w:val="404040" w:themeColor="text1" w:themeTint="BF"/>
          <w:sz w:val="23"/>
          <w:szCs w:val="23"/>
        </w:rPr>
        <w:t>Erdo</w:t>
      </w:r>
      <w:r>
        <w:rPr>
          <w:color w:val="404040" w:themeColor="text1" w:themeTint="BF"/>
          <w:sz w:val="23"/>
          <w:szCs w:val="23"/>
        </w:rPr>
        <w:t>g</w:t>
      </w:r>
      <w:r w:rsidRPr="008C303C">
        <w:rPr>
          <w:color w:val="404040" w:themeColor="text1" w:themeTint="BF"/>
          <w:sz w:val="23"/>
          <w:szCs w:val="23"/>
        </w:rPr>
        <w:t xml:space="preserve">an BA1, </w:t>
      </w:r>
      <w:proofErr w:type="spellStart"/>
      <w:r w:rsidRPr="008C303C">
        <w:rPr>
          <w:color w:val="404040" w:themeColor="text1" w:themeTint="BF"/>
          <w:sz w:val="23"/>
          <w:szCs w:val="23"/>
        </w:rPr>
        <w:t>Sanlı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A, </w:t>
      </w:r>
      <w:proofErr w:type="spellStart"/>
      <w:r w:rsidRPr="008C303C">
        <w:rPr>
          <w:color w:val="404040" w:themeColor="text1" w:themeTint="BF"/>
          <w:sz w:val="23"/>
          <w:szCs w:val="23"/>
        </w:rPr>
        <w:t>Paksoy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M, </w:t>
      </w:r>
      <w:proofErr w:type="spellStart"/>
      <w:r w:rsidRPr="008C303C">
        <w:rPr>
          <w:color w:val="404040" w:themeColor="text1" w:themeTint="BF"/>
          <w:sz w:val="23"/>
          <w:szCs w:val="23"/>
        </w:rPr>
        <w:t>Altın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G, </w:t>
      </w:r>
      <w:proofErr w:type="spellStart"/>
      <w:r w:rsidRPr="008C303C">
        <w:rPr>
          <w:color w:val="404040" w:themeColor="text1" w:themeTint="BF"/>
          <w:sz w:val="23"/>
          <w:szCs w:val="23"/>
        </w:rPr>
        <w:t>Aydın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S. Quality of life in patients with persistent allergic rhinitis treated with desloratadine monotherapy or desloratadine plus </w:t>
      </w:r>
      <w:proofErr w:type="spellStart"/>
      <w:r w:rsidRPr="008C303C">
        <w:rPr>
          <w:color w:val="404040" w:themeColor="text1" w:themeTint="BF"/>
          <w:sz w:val="23"/>
          <w:szCs w:val="23"/>
        </w:rPr>
        <w:t>montelucast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combination. </w:t>
      </w:r>
      <w:proofErr w:type="spellStart"/>
      <w:r w:rsidRPr="008C303C">
        <w:rPr>
          <w:color w:val="404040" w:themeColor="text1" w:themeTint="BF"/>
          <w:sz w:val="23"/>
          <w:szCs w:val="23"/>
        </w:rPr>
        <w:t>KulakBurunBogazIhtisDerg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. 2014 Jul-Aug;24(4):217-24. </w:t>
      </w:r>
      <w:proofErr w:type="spellStart"/>
      <w:r w:rsidRPr="008C303C">
        <w:rPr>
          <w:color w:val="404040" w:themeColor="text1" w:themeTint="BF"/>
          <w:sz w:val="23"/>
          <w:szCs w:val="23"/>
        </w:rPr>
        <w:t>doi</w:t>
      </w:r>
      <w:proofErr w:type="spellEnd"/>
      <w:r w:rsidRPr="008C303C">
        <w:rPr>
          <w:color w:val="404040" w:themeColor="text1" w:themeTint="BF"/>
          <w:sz w:val="23"/>
          <w:szCs w:val="23"/>
        </w:rPr>
        <w:t>: 10.5606/kbbihtisas.2014.48108.</w:t>
      </w:r>
    </w:p>
    <w:p w14:paraId="391940FF" w14:textId="77777777" w:rsidR="00910194" w:rsidRPr="008C303C" w:rsidRDefault="00910194" w:rsidP="00910194">
      <w:pPr>
        <w:pStyle w:val="bibliografia"/>
        <w:spacing w:after="200"/>
        <w:rPr>
          <w:color w:val="404040" w:themeColor="text1" w:themeTint="BF"/>
          <w:sz w:val="23"/>
          <w:szCs w:val="23"/>
        </w:rPr>
      </w:pPr>
      <w:bookmarkStart w:id="67" w:name="_Hlk36024426"/>
      <w:proofErr w:type="spellStart"/>
      <w:r w:rsidRPr="008C303C">
        <w:rPr>
          <w:color w:val="404040" w:themeColor="text1" w:themeTint="BF"/>
          <w:sz w:val="23"/>
          <w:szCs w:val="23"/>
        </w:rPr>
        <w:t>Garaiova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</w:t>
      </w:r>
      <w:bookmarkEnd w:id="67"/>
      <w:r w:rsidRPr="008C303C">
        <w:rPr>
          <w:color w:val="404040" w:themeColor="text1" w:themeTint="BF"/>
          <w:sz w:val="23"/>
          <w:szCs w:val="23"/>
        </w:rPr>
        <w:t xml:space="preserve">I1, </w:t>
      </w:r>
      <w:proofErr w:type="spellStart"/>
      <w:r w:rsidRPr="008C303C">
        <w:rPr>
          <w:color w:val="404040" w:themeColor="text1" w:themeTint="BF"/>
          <w:sz w:val="23"/>
          <w:szCs w:val="23"/>
        </w:rPr>
        <w:t>Muchová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J2, </w:t>
      </w:r>
      <w:proofErr w:type="spellStart"/>
      <w:r w:rsidRPr="008C303C">
        <w:rPr>
          <w:color w:val="404040" w:themeColor="text1" w:themeTint="BF"/>
          <w:sz w:val="23"/>
          <w:szCs w:val="23"/>
        </w:rPr>
        <w:t>Nagyová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Z3, Wang D4, Li JV5, </w:t>
      </w:r>
      <w:proofErr w:type="spellStart"/>
      <w:r w:rsidRPr="008C303C">
        <w:rPr>
          <w:color w:val="404040" w:themeColor="text1" w:themeTint="BF"/>
          <w:sz w:val="23"/>
          <w:szCs w:val="23"/>
        </w:rPr>
        <w:t>Országhová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Z2, Michael DR1, Plummer SF1, </w:t>
      </w:r>
      <w:proofErr w:type="spellStart"/>
      <w:r w:rsidRPr="008C303C">
        <w:rPr>
          <w:rFonts w:ascii="Calibri" w:hAnsi="Calibri" w:cs="Calibri"/>
          <w:color w:val="404040" w:themeColor="text1" w:themeTint="BF"/>
          <w:sz w:val="23"/>
          <w:szCs w:val="23"/>
        </w:rPr>
        <w:t>Ď</w:t>
      </w:r>
      <w:r w:rsidRPr="008C303C">
        <w:rPr>
          <w:color w:val="404040" w:themeColor="text1" w:themeTint="BF"/>
          <w:sz w:val="23"/>
          <w:szCs w:val="23"/>
        </w:rPr>
        <w:t>uračková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Z2. Probiotics and vitamin C for the prevention of respiratory tract infections in children attending preschool: a </w:t>
      </w:r>
      <w:proofErr w:type="spellStart"/>
      <w:r w:rsidRPr="008C303C">
        <w:rPr>
          <w:color w:val="404040" w:themeColor="text1" w:themeTint="BF"/>
          <w:sz w:val="23"/>
          <w:szCs w:val="23"/>
        </w:rPr>
        <w:t>randomised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controlled pilot study. Eur J Clin </w:t>
      </w:r>
      <w:proofErr w:type="spellStart"/>
      <w:r w:rsidRPr="008C303C">
        <w:rPr>
          <w:color w:val="404040" w:themeColor="text1" w:themeTint="BF"/>
          <w:sz w:val="23"/>
          <w:szCs w:val="23"/>
        </w:rPr>
        <w:t>Nutr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. 2015 Mar;69(3):373-9. </w:t>
      </w:r>
      <w:proofErr w:type="spellStart"/>
      <w:r w:rsidRPr="008C303C">
        <w:rPr>
          <w:color w:val="404040" w:themeColor="text1" w:themeTint="BF"/>
          <w:sz w:val="23"/>
          <w:szCs w:val="23"/>
        </w:rPr>
        <w:t>doi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: 10.1038/ejcn.2014.174. </w:t>
      </w:r>
      <w:proofErr w:type="spellStart"/>
      <w:r w:rsidRPr="008C303C">
        <w:rPr>
          <w:color w:val="404040" w:themeColor="text1" w:themeTint="BF"/>
          <w:sz w:val="23"/>
          <w:szCs w:val="23"/>
        </w:rPr>
        <w:t>Epub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2014 Sep 10.</w:t>
      </w:r>
    </w:p>
    <w:p w14:paraId="18DF3A3A" w14:textId="77777777" w:rsidR="00910194" w:rsidRPr="00781D55" w:rsidRDefault="00910194" w:rsidP="00910194">
      <w:pPr>
        <w:pStyle w:val="Corpo"/>
        <w:spacing w:after="200"/>
        <w:rPr>
          <w:szCs w:val="23"/>
          <w:lang w:val="en-US"/>
        </w:rPr>
      </w:pPr>
      <w:r w:rsidRPr="00781D55">
        <w:rPr>
          <w:szCs w:val="23"/>
          <w:lang w:val="en-US"/>
        </w:rPr>
        <w:t xml:space="preserve">Heike Stier, Veronika </w:t>
      </w:r>
      <w:proofErr w:type="spellStart"/>
      <w:r w:rsidRPr="00781D55">
        <w:rPr>
          <w:szCs w:val="23"/>
          <w:lang w:val="en-US"/>
        </w:rPr>
        <w:t>Ebbeskotte</w:t>
      </w:r>
      <w:proofErr w:type="spellEnd"/>
      <w:r w:rsidRPr="00781D55">
        <w:rPr>
          <w:szCs w:val="23"/>
          <w:lang w:val="en-US"/>
        </w:rPr>
        <w:t xml:space="preserve">, and Joerg Gruenwald Immune-modulatory effects of dietary Yeast Beta-1,3/1,6-D-glucan </w:t>
      </w:r>
      <w:proofErr w:type="spellStart"/>
      <w:r w:rsidRPr="00781D55">
        <w:rPr>
          <w:szCs w:val="23"/>
          <w:lang w:val="en-US"/>
        </w:rPr>
        <w:t>Nutr</w:t>
      </w:r>
      <w:proofErr w:type="spellEnd"/>
      <w:r w:rsidRPr="00781D55">
        <w:rPr>
          <w:szCs w:val="23"/>
          <w:lang w:val="en-US"/>
        </w:rPr>
        <w:t xml:space="preserve"> J. 2014; 13: 38. Published online 2014 Apr 28. </w:t>
      </w:r>
      <w:proofErr w:type="spellStart"/>
      <w:r w:rsidRPr="00781D55">
        <w:rPr>
          <w:szCs w:val="23"/>
          <w:lang w:val="en-US"/>
        </w:rPr>
        <w:t>doi</w:t>
      </w:r>
      <w:proofErr w:type="spellEnd"/>
      <w:r w:rsidRPr="00781D55">
        <w:rPr>
          <w:szCs w:val="23"/>
          <w:lang w:val="en-US"/>
        </w:rPr>
        <w:t>: 10.1186/1475-2891-13-38 PMCID: PMC4012169 PMID: 24774968</w:t>
      </w:r>
    </w:p>
    <w:p w14:paraId="46C97067" w14:textId="77777777" w:rsidR="00910194" w:rsidRPr="00781D55" w:rsidRDefault="00910194" w:rsidP="00910194">
      <w:pPr>
        <w:spacing w:after="200"/>
        <w:jc w:val="both"/>
        <w:rPr>
          <w:rFonts w:ascii="Swis721 Th BT" w:hAnsi="Swis721 Th BT"/>
          <w:color w:val="404040" w:themeColor="text1" w:themeTint="BF"/>
          <w:sz w:val="23"/>
          <w:szCs w:val="23"/>
          <w:lang w:val="en-US"/>
        </w:rPr>
      </w:pP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Jariwalla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RJ1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Lalezari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J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Cenko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D, Mansour SE, Kumar A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Gangapurkar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B, Nakamura D. Restoration of blood total glutathione status and lymphocyte function following alpha-lipoic acid supplementation in patients with HIV infection. J Altern Complement Med. 2008 Mar;14(2):139-46.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doi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: 10.1089/acm.2006.6397.</w:t>
      </w:r>
    </w:p>
    <w:p w14:paraId="38E9F523" w14:textId="77777777" w:rsidR="00910194" w:rsidRPr="008C303C" w:rsidRDefault="00910194" w:rsidP="00910194">
      <w:pPr>
        <w:pStyle w:val="EndNoteBibliography"/>
        <w:spacing w:after="200"/>
        <w:rPr>
          <w:color w:val="404040" w:themeColor="text1" w:themeTint="BF"/>
          <w:sz w:val="23"/>
          <w:szCs w:val="23"/>
        </w:rPr>
      </w:pPr>
      <w:r w:rsidRPr="008C303C">
        <w:rPr>
          <w:color w:val="404040" w:themeColor="text1" w:themeTint="BF"/>
          <w:sz w:val="23"/>
          <w:szCs w:val="23"/>
        </w:rPr>
        <w:t xml:space="preserve">JUSZKIEWICZ, A.  et al. The effect of L-theanine supplementation on the immune system of athletes exposed to strenuous physical exercise. J Int Soc Sports Nutr, v. 16, n. 1, p. 7, Feb 15 2019. ISSN 1550-2783.  </w:t>
      </w:r>
    </w:p>
    <w:p w14:paraId="026E11C4" w14:textId="77777777" w:rsidR="00910194" w:rsidRPr="00781D55" w:rsidRDefault="00910194" w:rsidP="00910194">
      <w:pPr>
        <w:spacing w:after="200"/>
        <w:jc w:val="both"/>
        <w:rPr>
          <w:rFonts w:ascii="Swis721 Th BT" w:hAnsi="Swis721 Th BT"/>
          <w:color w:val="404040" w:themeColor="text1" w:themeTint="BF"/>
          <w:sz w:val="23"/>
          <w:szCs w:val="23"/>
          <w:lang w:val="en-US"/>
        </w:rPr>
      </w:pPr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 xml:space="preserve">Li L1, </w:t>
      </w:r>
      <w:proofErr w:type="spellStart"/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>Hou</w:t>
      </w:r>
      <w:proofErr w:type="spellEnd"/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 xml:space="preserve"> X2, </w:t>
      </w:r>
      <w:proofErr w:type="spellStart"/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>Xu</w:t>
      </w:r>
      <w:proofErr w:type="spellEnd"/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 xml:space="preserve"> R2, Liu C1, Tu M2. </w:t>
      </w:r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Research review on the pharmacological effects of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astragaloside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IV.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Fundam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Clin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Pharmacol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. 2017 Feb;31(1):17-36.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doi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: 10.1111/fcp.12232.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Epub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2016 Sep 23.</w:t>
      </w:r>
    </w:p>
    <w:p w14:paraId="53AC3BB5" w14:textId="77777777" w:rsidR="00910194" w:rsidRPr="00781D55" w:rsidRDefault="00910194" w:rsidP="00910194">
      <w:pPr>
        <w:spacing w:after="200"/>
        <w:jc w:val="both"/>
        <w:rPr>
          <w:rFonts w:ascii="Swis721 Th BT" w:hAnsi="Swis721 Th BT"/>
          <w:color w:val="404040" w:themeColor="text1" w:themeTint="BF"/>
          <w:sz w:val="23"/>
          <w:szCs w:val="23"/>
          <w:lang w:val="en-US"/>
        </w:rPr>
      </w:pP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Maggini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S1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Wintergerst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ES, Beveridge S, Hornig DH. Selected vitamins and trace elements support immune function by strengthening epithelial barriers and cellular and humoral immune responses. Br J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Nutr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. 2007 Oct;98 Suppl </w:t>
      </w:r>
      <w:proofErr w:type="gram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1:S</w:t>
      </w:r>
      <w:proofErr w:type="gram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29-35.</w:t>
      </w:r>
    </w:p>
    <w:p w14:paraId="117B6EBE" w14:textId="77777777" w:rsidR="00910194" w:rsidRPr="008C303C" w:rsidRDefault="00910194" w:rsidP="00910194">
      <w:pPr>
        <w:spacing w:after="200"/>
        <w:jc w:val="both"/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Magrone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T, Pugliese V, Fontana S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Jirillo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E1. Human use of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Leucoselect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®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Phytosome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® with special reference to inflammatory-allergic pathologies in frail elderly patients. </w:t>
      </w:r>
      <w:proofErr w:type="spellStart"/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>Curr</w:t>
      </w:r>
      <w:proofErr w:type="spellEnd"/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 xml:space="preserve"> </w:t>
      </w:r>
      <w:proofErr w:type="spellStart"/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>Pharm</w:t>
      </w:r>
      <w:proofErr w:type="spellEnd"/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 xml:space="preserve"> Des. 2014;20(6):1011-9.</w:t>
      </w:r>
    </w:p>
    <w:p w14:paraId="47542D4A" w14:textId="77777777" w:rsidR="00910194" w:rsidRPr="00781D55" w:rsidRDefault="00910194" w:rsidP="00910194">
      <w:pPr>
        <w:spacing w:after="200"/>
        <w:jc w:val="both"/>
        <w:rPr>
          <w:rFonts w:ascii="Swis721 Th BT" w:hAnsi="Swis721 Th BT"/>
          <w:color w:val="404040" w:themeColor="text1" w:themeTint="BF"/>
          <w:sz w:val="23"/>
          <w:szCs w:val="23"/>
          <w:lang w:val="en-US"/>
        </w:rPr>
      </w:pPr>
      <w:proofErr w:type="spellStart"/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>Malizia</w:t>
      </w:r>
      <w:proofErr w:type="spellEnd"/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 xml:space="preserve"> V1, </w:t>
      </w:r>
      <w:proofErr w:type="spellStart"/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>Fasola</w:t>
      </w:r>
      <w:proofErr w:type="spellEnd"/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 xml:space="preserve"> S1,2, </w:t>
      </w:r>
      <w:proofErr w:type="spellStart"/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>Ferrante</w:t>
      </w:r>
      <w:proofErr w:type="spellEnd"/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 xml:space="preserve"> G3, </w:t>
      </w:r>
      <w:proofErr w:type="spellStart"/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>Cilluffo</w:t>
      </w:r>
      <w:proofErr w:type="spellEnd"/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 xml:space="preserve"> G1,2, </w:t>
      </w:r>
      <w:proofErr w:type="spellStart"/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>Gagliardo</w:t>
      </w:r>
      <w:proofErr w:type="spellEnd"/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 xml:space="preserve"> R1, Landi M1,4, </w:t>
      </w:r>
      <w:proofErr w:type="spellStart"/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>Montalbano</w:t>
      </w:r>
      <w:proofErr w:type="spellEnd"/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 xml:space="preserve"> L1,5, </w:t>
      </w:r>
      <w:proofErr w:type="spellStart"/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>Marchese</w:t>
      </w:r>
      <w:proofErr w:type="spellEnd"/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 xml:space="preserve"> D1, La </w:t>
      </w:r>
      <w:proofErr w:type="spellStart"/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>Grutta</w:t>
      </w:r>
      <w:proofErr w:type="spellEnd"/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 xml:space="preserve"> S1,3. </w:t>
      </w:r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Comparative effect of beclomethasone dipropionate and cetirizine on acoustic rhinometry parameters in children with perennial allergic rhinitis: </w:t>
      </w:r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lastRenderedPageBreak/>
        <w:t xml:space="preserve">a randomized controlled trial. J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Investig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Allergol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Clin Immunol. 2018 Apr 24:0.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doi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: 10.18176/jiaci.0263. [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Epub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ahead of print]</w:t>
      </w:r>
    </w:p>
    <w:p w14:paraId="035A478E" w14:textId="77777777" w:rsidR="00910194" w:rsidRPr="00DB698D" w:rsidRDefault="00910194" w:rsidP="00910194">
      <w:pPr>
        <w:spacing w:after="200"/>
        <w:jc w:val="both"/>
        <w:rPr>
          <w:rFonts w:ascii="Swis721 Th BT" w:hAnsi="Swis721 Th BT"/>
          <w:color w:val="404040" w:themeColor="text1" w:themeTint="BF"/>
          <w:sz w:val="23"/>
          <w:szCs w:val="23"/>
          <w:lang w:val="en-US"/>
        </w:rPr>
      </w:pPr>
      <w:bookmarkStart w:id="68" w:name="_Hlk36041345"/>
      <w:proofErr w:type="spellStart"/>
      <w:r w:rsidRPr="00DB698D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Matkovic</w:t>
      </w:r>
      <w:proofErr w:type="spellEnd"/>
      <w:r w:rsidRPr="00DB698D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</w:t>
      </w:r>
      <w:bookmarkEnd w:id="68"/>
      <w:r w:rsidRPr="00DB698D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Z1, </w:t>
      </w:r>
      <w:proofErr w:type="spellStart"/>
      <w:r w:rsidRPr="00DB698D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Zivkovic</w:t>
      </w:r>
      <w:proofErr w:type="spellEnd"/>
      <w:r w:rsidRPr="00DB698D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V, </w:t>
      </w:r>
      <w:proofErr w:type="spellStart"/>
      <w:r w:rsidRPr="00DB698D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Korica</w:t>
      </w:r>
      <w:proofErr w:type="spellEnd"/>
      <w:r w:rsidRPr="00DB698D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M, </w:t>
      </w:r>
      <w:proofErr w:type="spellStart"/>
      <w:r w:rsidRPr="00DB698D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Plavec</w:t>
      </w:r>
      <w:proofErr w:type="spellEnd"/>
      <w:r w:rsidRPr="00DB698D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D, </w:t>
      </w:r>
      <w:proofErr w:type="spellStart"/>
      <w:r w:rsidRPr="00DB698D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Pecanic</w:t>
      </w:r>
      <w:proofErr w:type="spellEnd"/>
      <w:r w:rsidRPr="00DB698D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S, </w:t>
      </w:r>
      <w:proofErr w:type="spellStart"/>
      <w:r w:rsidRPr="00DB698D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Tudoric</w:t>
      </w:r>
      <w:proofErr w:type="spellEnd"/>
      <w:r w:rsidRPr="00DB698D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N. Efficacy and safety of Astragalus </w:t>
      </w:r>
      <w:proofErr w:type="spellStart"/>
      <w:r w:rsidRPr="00DB698D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membranaceus</w:t>
      </w:r>
      <w:proofErr w:type="spellEnd"/>
      <w:r w:rsidRPr="00DB698D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in the treatment of patients with seasonal allergic rhinitis. </w:t>
      </w:r>
      <w:proofErr w:type="spellStart"/>
      <w:r w:rsidRPr="00DB698D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Phytother</w:t>
      </w:r>
      <w:proofErr w:type="spellEnd"/>
      <w:r w:rsidRPr="00DB698D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Res. 2010 Feb;24(2):175-81. </w:t>
      </w:r>
      <w:proofErr w:type="spellStart"/>
      <w:r w:rsidRPr="00DB698D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doi</w:t>
      </w:r>
      <w:proofErr w:type="spellEnd"/>
      <w:r w:rsidRPr="00DB698D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: 10.1002/ptr.2877.</w:t>
      </w:r>
    </w:p>
    <w:p w14:paraId="3977B3A1" w14:textId="77777777" w:rsidR="00910194" w:rsidRPr="00781D55" w:rsidRDefault="00910194" w:rsidP="00910194">
      <w:pPr>
        <w:spacing w:after="200"/>
        <w:jc w:val="both"/>
        <w:rPr>
          <w:rFonts w:ascii="Swis721 Th BT" w:hAnsi="Swis721 Th BT"/>
          <w:color w:val="404040" w:themeColor="text1" w:themeTint="BF"/>
          <w:sz w:val="23"/>
          <w:szCs w:val="23"/>
          <w:lang w:val="en-US"/>
        </w:rPr>
      </w:pP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Manayi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A1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Vazirian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M2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Saeidnia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S3. Echinacea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purpurea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: Pharmacology, phytochemistry and analysis methods.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Pharmacogn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Rev. 2015 Jan-Jun;9(17):63-72.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doi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: 10.4103/0973-7847.156353.</w:t>
      </w:r>
    </w:p>
    <w:p w14:paraId="4033054C" w14:textId="77777777" w:rsidR="00910194" w:rsidRPr="008C303C" w:rsidRDefault="00910194" w:rsidP="00910194">
      <w:pPr>
        <w:pStyle w:val="EndNoteBibliography"/>
        <w:spacing w:after="200"/>
        <w:rPr>
          <w:color w:val="404040" w:themeColor="text1" w:themeTint="BF"/>
          <w:sz w:val="23"/>
          <w:szCs w:val="23"/>
        </w:rPr>
      </w:pPr>
      <w:r w:rsidRPr="008C303C">
        <w:rPr>
          <w:color w:val="404040" w:themeColor="text1" w:themeTint="BF"/>
          <w:sz w:val="23"/>
          <w:szCs w:val="23"/>
        </w:rPr>
        <w:t>MARSEGLIA, G.; LICARI, A.; LEONARDI, S.; PAPALE, M. et al. A polycentric, randomized, parallel-group, study on Lertal(R), a multicomponent nutraceutical, as preventive treatment in children with allergic rhinoconjunctivitis: phase II. Ital J Pediatr, 45, n. 1, p. 84, Jul 18 2019.</w:t>
      </w:r>
    </w:p>
    <w:p w14:paraId="005F1E56" w14:textId="77777777" w:rsidR="00910194" w:rsidRPr="00781D55" w:rsidRDefault="00910194" w:rsidP="00910194">
      <w:pPr>
        <w:spacing w:after="200" w:line="240" w:lineRule="auto"/>
        <w:jc w:val="both"/>
        <w:rPr>
          <w:rFonts w:ascii="Swis721 Th BT" w:hAnsi="Swis721 Th BT"/>
          <w:color w:val="404040" w:themeColor="text1" w:themeTint="BF"/>
          <w:sz w:val="23"/>
          <w:szCs w:val="23"/>
          <w:lang w:val="en-US"/>
        </w:rPr>
      </w:pP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Matkovic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Z1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Zivkovic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V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Korica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M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Plavec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D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Pecanic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S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Tudoric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N. Efficacy and safety of Astragalus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membranaceus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in the treatment of patients with seasonal allergic rhinitis.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Phytother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Res. 2010 Feb;24(2):175-81.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doi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: 10.1002/ptr.2877.</w:t>
      </w:r>
    </w:p>
    <w:p w14:paraId="5C1B8808" w14:textId="77777777" w:rsidR="00910194" w:rsidRPr="00781D55" w:rsidRDefault="00910194" w:rsidP="00910194">
      <w:pPr>
        <w:spacing w:after="200"/>
        <w:jc w:val="both"/>
        <w:rPr>
          <w:rFonts w:ascii="Swis721 Th BT" w:hAnsi="Swis721 Th BT"/>
          <w:color w:val="404040" w:themeColor="text1" w:themeTint="BF"/>
          <w:sz w:val="23"/>
          <w:szCs w:val="23"/>
          <w:lang w:val="en-US"/>
        </w:rPr>
      </w:pPr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McCarty MF </w:t>
      </w:r>
      <w:proofErr w:type="gram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1 ,</w:t>
      </w:r>
      <w:proofErr w:type="gram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DiNicolantonio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JJ 2 . Nutraceuticals have potential for boosting the type 1 interferon response to RNA viruses including influenza and coronavirus. Prog Cardiovasc Dis. 2020 Feb 12.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pii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: S0033-0620(20)30037-2.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doi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: 10.1016/j.pcad.2020.02.007. [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Epub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ahead of print]</w:t>
      </w:r>
    </w:p>
    <w:p w14:paraId="273E7CFE" w14:textId="77777777" w:rsidR="00910194" w:rsidRPr="00781D55" w:rsidRDefault="00910194" w:rsidP="00910194">
      <w:pPr>
        <w:pStyle w:val="bibliografia"/>
        <w:spacing w:after="200"/>
        <w:rPr>
          <w:color w:val="404040" w:themeColor="text1" w:themeTint="BF"/>
          <w:sz w:val="23"/>
          <w:szCs w:val="23"/>
          <w:lang w:val="pt-BR"/>
        </w:rPr>
      </w:pPr>
      <w:proofErr w:type="spellStart"/>
      <w:r w:rsidRPr="008C303C">
        <w:rPr>
          <w:color w:val="404040" w:themeColor="text1" w:themeTint="BF"/>
          <w:sz w:val="23"/>
          <w:szCs w:val="23"/>
        </w:rPr>
        <w:t>Michalickova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D1, </w:t>
      </w:r>
      <w:proofErr w:type="spellStart"/>
      <w:r w:rsidRPr="008C303C">
        <w:rPr>
          <w:color w:val="404040" w:themeColor="text1" w:themeTint="BF"/>
          <w:sz w:val="23"/>
          <w:szCs w:val="23"/>
        </w:rPr>
        <w:t>Minic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R2, </w:t>
      </w:r>
      <w:proofErr w:type="spellStart"/>
      <w:r w:rsidRPr="008C303C">
        <w:rPr>
          <w:color w:val="404040" w:themeColor="text1" w:themeTint="BF"/>
          <w:sz w:val="23"/>
          <w:szCs w:val="23"/>
        </w:rPr>
        <w:t>Dikic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N3, </w:t>
      </w:r>
      <w:proofErr w:type="spellStart"/>
      <w:r w:rsidRPr="008C303C">
        <w:rPr>
          <w:color w:val="404040" w:themeColor="text1" w:themeTint="BF"/>
          <w:sz w:val="23"/>
          <w:szCs w:val="23"/>
        </w:rPr>
        <w:t>Andjelkovic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M3, </w:t>
      </w:r>
      <w:proofErr w:type="spellStart"/>
      <w:r w:rsidRPr="008C303C">
        <w:rPr>
          <w:color w:val="404040" w:themeColor="text1" w:themeTint="BF"/>
          <w:sz w:val="23"/>
          <w:szCs w:val="23"/>
        </w:rPr>
        <w:t>Kostic-Vucicevic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M3, </w:t>
      </w:r>
      <w:proofErr w:type="spellStart"/>
      <w:r w:rsidRPr="008C303C">
        <w:rPr>
          <w:color w:val="404040" w:themeColor="text1" w:themeTint="BF"/>
          <w:sz w:val="23"/>
          <w:szCs w:val="23"/>
        </w:rPr>
        <w:t>Stojmenovic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T3, Nikolic I3, Djordjevic B</w:t>
      </w:r>
      <w:proofErr w:type="gramStart"/>
      <w:r w:rsidRPr="008C303C">
        <w:rPr>
          <w:color w:val="404040" w:themeColor="text1" w:themeTint="BF"/>
          <w:sz w:val="23"/>
          <w:szCs w:val="23"/>
        </w:rPr>
        <w:t>1.Lactobacillus</w:t>
      </w:r>
      <w:proofErr w:type="gramEnd"/>
      <w:r w:rsidRPr="008C303C">
        <w:rPr>
          <w:color w:val="404040" w:themeColor="text1" w:themeTint="BF"/>
          <w:sz w:val="23"/>
          <w:szCs w:val="23"/>
        </w:rPr>
        <w:t xml:space="preserve"> </w:t>
      </w:r>
      <w:proofErr w:type="spellStart"/>
      <w:r w:rsidRPr="008C303C">
        <w:rPr>
          <w:color w:val="404040" w:themeColor="text1" w:themeTint="BF"/>
          <w:sz w:val="23"/>
          <w:szCs w:val="23"/>
        </w:rPr>
        <w:t>helveticus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</w:t>
      </w:r>
      <w:proofErr w:type="spellStart"/>
      <w:r w:rsidRPr="008C303C">
        <w:rPr>
          <w:color w:val="404040" w:themeColor="text1" w:themeTint="BF"/>
          <w:sz w:val="23"/>
          <w:szCs w:val="23"/>
        </w:rPr>
        <w:t>Lafti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L10 supplementation reduces respiratory infection duration in a cohort of elite athletes: a randomized, double-blind, placebo-controlled trial. </w:t>
      </w:r>
      <w:proofErr w:type="spellStart"/>
      <w:r w:rsidRPr="00781D55">
        <w:rPr>
          <w:color w:val="404040" w:themeColor="text1" w:themeTint="BF"/>
          <w:sz w:val="23"/>
          <w:szCs w:val="23"/>
          <w:lang w:val="pt-BR"/>
        </w:rPr>
        <w:t>Appl</w:t>
      </w:r>
      <w:proofErr w:type="spellEnd"/>
      <w:r w:rsidRPr="00781D55">
        <w:rPr>
          <w:color w:val="404040" w:themeColor="text1" w:themeTint="BF"/>
          <w:sz w:val="23"/>
          <w:szCs w:val="23"/>
          <w:lang w:val="pt-BR"/>
        </w:rPr>
        <w:t xml:space="preserve"> </w:t>
      </w:r>
      <w:proofErr w:type="spellStart"/>
      <w:r w:rsidRPr="00781D55">
        <w:rPr>
          <w:color w:val="404040" w:themeColor="text1" w:themeTint="BF"/>
          <w:sz w:val="23"/>
          <w:szCs w:val="23"/>
          <w:lang w:val="pt-BR"/>
        </w:rPr>
        <w:t>Physiol</w:t>
      </w:r>
      <w:proofErr w:type="spellEnd"/>
      <w:r w:rsidRPr="00781D55">
        <w:rPr>
          <w:color w:val="404040" w:themeColor="text1" w:themeTint="BF"/>
          <w:sz w:val="23"/>
          <w:szCs w:val="23"/>
          <w:lang w:val="pt-BR"/>
        </w:rPr>
        <w:t xml:space="preserve"> </w:t>
      </w:r>
      <w:proofErr w:type="spellStart"/>
      <w:r w:rsidRPr="00781D55">
        <w:rPr>
          <w:color w:val="404040" w:themeColor="text1" w:themeTint="BF"/>
          <w:sz w:val="23"/>
          <w:szCs w:val="23"/>
          <w:lang w:val="pt-BR"/>
        </w:rPr>
        <w:t>Nutr</w:t>
      </w:r>
      <w:proofErr w:type="spellEnd"/>
      <w:r w:rsidRPr="00781D55">
        <w:rPr>
          <w:color w:val="404040" w:themeColor="text1" w:themeTint="BF"/>
          <w:sz w:val="23"/>
          <w:szCs w:val="23"/>
          <w:lang w:val="pt-BR"/>
        </w:rPr>
        <w:t xml:space="preserve"> </w:t>
      </w:r>
      <w:proofErr w:type="spellStart"/>
      <w:r w:rsidRPr="00781D55">
        <w:rPr>
          <w:color w:val="404040" w:themeColor="text1" w:themeTint="BF"/>
          <w:sz w:val="23"/>
          <w:szCs w:val="23"/>
          <w:lang w:val="pt-BR"/>
        </w:rPr>
        <w:t>Metab</w:t>
      </w:r>
      <w:proofErr w:type="spellEnd"/>
      <w:r w:rsidRPr="00781D55">
        <w:rPr>
          <w:color w:val="404040" w:themeColor="text1" w:themeTint="BF"/>
          <w:sz w:val="23"/>
          <w:szCs w:val="23"/>
          <w:lang w:val="pt-BR"/>
        </w:rPr>
        <w:t xml:space="preserve">. 2016 Jul;41(7):782-9. </w:t>
      </w:r>
      <w:proofErr w:type="spellStart"/>
      <w:r w:rsidRPr="00781D55">
        <w:rPr>
          <w:color w:val="404040" w:themeColor="text1" w:themeTint="BF"/>
          <w:sz w:val="23"/>
          <w:szCs w:val="23"/>
          <w:lang w:val="pt-BR"/>
        </w:rPr>
        <w:t>doi</w:t>
      </w:r>
      <w:proofErr w:type="spellEnd"/>
      <w:r w:rsidRPr="00781D55">
        <w:rPr>
          <w:color w:val="404040" w:themeColor="text1" w:themeTint="BF"/>
          <w:sz w:val="23"/>
          <w:szCs w:val="23"/>
          <w:lang w:val="pt-BR"/>
        </w:rPr>
        <w:t xml:space="preserve">: 10.1139/apnm-2015-0541. </w:t>
      </w:r>
      <w:proofErr w:type="spellStart"/>
      <w:r w:rsidRPr="00781D55">
        <w:rPr>
          <w:color w:val="404040" w:themeColor="text1" w:themeTint="BF"/>
          <w:sz w:val="23"/>
          <w:szCs w:val="23"/>
          <w:lang w:val="pt-BR"/>
        </w:rPr>
        <w:t>Epub</w:t>
      </w:r>
      <w:proofErr w:type="spellEnd"/>
      <w:r w:rsidRPr="00781D55">
        <w:rPr>
          <w:color w:val="404040" w:themeColor="text1" w:themeTint="BF"/>
          <w:sz w:val="23"/>
          <w:szCs w:val="23"/>
          <w:lang w:val="pt-BR"/>
        </w:rPr>
        <w:t xml:space="preserve"> 2016 Mar 17.</w:t>
      </w:r>
    </w:p>
    <w:p w14:paraId="234DD539" w14:textId="77777777" w:rsidR="00910194" w:rsidRPr="008C303C" w:rsidRDefault="00910194" w:rsidP="00910194">
      <w:pPr>
        <w:pStyle w:val="bibliografia"/>
        <w:spacing w:after="200"/>
        <w:rPr>
          <w:color w:val="404040" w:themeColor="text1" w:themeTint="BF"/>
          <w:sz w:val="23"/>
          <w:szCs w:val="23"/>
        </w:rPr>
      </w:pPr>
      <w:r w:rsidRPr="00781D55">
        <w:rPr>
          <w:color w:val="404040" w:themeColor="text1" w:themeTint="BF"/>
          <w:sz w:val="23"/>
          <w:szCs w:val="23"/>
          <w:lang w:val="pt-BR"/>
        </w:rPr>
        <w:t xml:space="preserve">MIRAGLIA DEL GIUDICE, M.  </w:t>
      </w:r>
      <w:r w:rsidRPr="008C303C">
        <w:rPr>
          <w:color w:val="404040" w:themeColor="text1" w:themeTint="BF"/>
          <w:sz w:val="23"/>
          <w:szCs w:val="23"/>
        </w:rPr>
        <w:t xml:space="preserve">et al. Bifidobacterium mixture (B </w:t>
      </w:r>
      <w:proofErr w:type="spellStart"/>
      <w:r w:rsidRPr="008C303C">
        <w:rPr>
          <w:color w:val="404040" w:themeColor="text1" w:themeTint="BF"/>
          <w:sz w:val="23"/>
          <w:szCs w:val="23"/>
        </w:rPr>
        <w:t>longum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BB536, B </w:t>
      </w:r>
      <w:proofErr w:type="spellStart"/>
      <w:r w:rsidRPr="008C303C">
        <w:rPr>
          <w:color w:val="404040" w:themeColor="text1" w:themeTint="BF"/>
          <w:sz w:val="23"/>
          <w:szCs w:val="23"/>
        </w:rPr>
        <w:t>infantis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 M-63, B breve M-16V) treatment in children with seasonal allergic rhinitis and intermittent asthma. Ital J </w:t>
      </w:r>
      <w:proofErr w:type="spellStart"/>
      <w:r w:rsidRPr="008C303C">
        <w:rPr>
          <w:color w:val="404040" w:themeColor="text1" w:themeTint="BF"/>
          <w:sz w:val="23"/>
          <w:szCs w:val="23"/>
        </w:rPr>
        <w:t>Pediatr</w:t>
      </w:r>
      <w:proofErr w:type="spellEnd"/>
      <w:r w:rsidRPr="008C303C">
        <w:rPr>
          <w:color w:val="404040" w:themeColor="text1" w:themeTint="BF"/>
          <w:sz w:val="23"/>
          <w:szCs w:val="23"/>
        </w:rPr>
        <w:t xml:space="preserve">, v. 43, n. 1, p. 25, Mar 7 2017. ISSN 1720-8424.  </w:t>
      </w:r>
    </w:p>
    <w:p w14:paraId="7BF9A0FA" w14:textId="77777777" w:rsidR="00910194" w:rsidRPr="008C303C" w:rsidRDefault="00910194" w:rsidP="00910194">
      <w:pPr>
        <w:pStyle w:val="bibliografia"/>
        <w:spacing w:after="200"/>
        <w:rPr>
          <w:color w:val="404040" w:themeColor="text1" w:themeTint="BF"/>
          <w:sz w:val="23"/>
          <w:szCs w:val="23"/>
        </w:rPr>
      </w:pPr>
      <w:r w:rsidRPr="008C303C">
        <w:rPr>
          <w:color w:val="404040" w:themeColor="text1" w:themeTint="BF"/>
          <w:sz w:val="23"/>
          <w:szCs w:val="23"/>
        </w:rPr>
        <w:t xml:space="preserve">Nayak AS, Berger WE, LaForce CF, Urdaneta ER, Patel MK, Franklin KB, Wu MM. Randomized, placebo-controlled study of cetirizine and loratadine in children with seasonal allergic rhinitis. Allergy Asthma Proc. 2017 May 1;38(3):222-230. </w:t>
      </w:r>
      <w:proofErr w:type="spellStart"/>
      <w:r w:rsidRPr="008C303C">
        <w:rPr>
          <w:color w:val="404040" w:themeColor="text1" w:themeTint="BF"/>
          <w:sz w:val="23"/>
          <w:szCs w:val="23"/>
        </w:rPr>
        <w:t>doi</w:t>
      </w:r>
      <w:proofErr w:type="spellEnd"/>
      <w:r w:rsidRPr="008C303C">
        <w:rPr>
          <w:color w:val="404040" w:themeColor="text1" w:themeTint="BF"/>
          <w:sz w:val="23"/>
          <w:szCs w:val="23"/>
        </w:rPr>
        <w:t>: 10.2500/aap.2017.38.4050.</w:t>
      </w:r>
    </w:p>
    <w:p w14:paraId="32A19CA5" w14:textId="77777777" w:rsidR="00910194" w:rsidRPr="00781D55" w:rsidRDefault="00910194" w:rsidP="00910194">
      <w:pPr>
        <w:spacing w:after="200"/>
        <w:jc w:val="both"/>
        <w:rPr>
          <w:rFonts w:ascii="Swis721 Th BT" w:hAnsi="Swis721 Th BT"/>
          <w:color w:val="404040" w:themeColor="text1" w:themeTint="BF"/>
          <w:sz w:val="23"/>
          <w:szCs w:val="23"/>
          <w:lang w:val="en-US"/>
        </w:rPr>
      </w:pPr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Patel S1. Phytochemicals for taming agitated immune-endocrine-neural axis. Biomed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Pharmacother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. 2017 </w:t>
      </w:r>
      <w:proofErr w:type="gram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Jul;91:767</w:t>
      </w:r>
      <w:proofErr w:type="gram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-775.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doi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: 10.1016/j.biopha.2017.05.010.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Epub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2017 May 10.</w:t>
      </w:r>
    </w:p>
    <w:p w14:paraId="7D03294C" w14:textId="77777777" w:rsidR="00910194" w:rsidRPr="00781D55" w:rsidRDefault="00910194" w:rsidP="00910194">
      <w:pPr>
        <w:spacing w:after="200"/>
        <w:jc w:val="both"/>
        <w:rPr>
          <w:rFonts w:ascii="Swis721 Th BT" w:hAnsi="Swis721 Th BT"/>
          <w:color w:val="404040" w:themeColor="text1" w:themeTint="BF"/>
          <w:sz w:val="23"/>
          <w:szCs w:val="23"/>
          <w:lang w:val="en-US"/>
        </w:rPr>
      </w:pPr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Piao YL1, Liang XC. Astragalus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membranaceus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injection combined with conventional treatment for viral myocarditis: a systematic review of randomized controlled trials. Chin J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lastRenderedPageBreak/>
        <w:t>Integr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Med. 2014 Oct;20(10):787-91.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doi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: 10.1007/s11655-014-1825-3.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Epub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2014 Aug 6.</w:t>
      </w:r>
    </w:p>
    <w:p w14:paraId="7D54541F" w14:textId="77777777" w:rsidR="00910194" w:rsidRPr="00781D55" w:rsidRDefault="00910194" w:rsidP="00910194">
      <w:pPr>
        <w:spacing w:after="200"/>
        <w:jc w:val="both"/>
        <w:rPr>
          <w:rFonts w:ascii="Swis721 Th BT" w:hAnsi="Swis721 Th BT"/>
          <w:color w:val="404040" w:themeColor="text1" w:themeTint="BF"/>
          <w:sz w:val="23"/>
          <w:szCs w:val="23"/>
          <w:lang w:val="en-US"/>
        </w:rPr>
      </w:pPr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Ranjan D1, Chen C, Johnston TD, Jeon H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Nagabhushan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M. Curcumin inhibits mitogen stimulated lymphocyte proliferation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NFkappaB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activation, and IL-2 signaling. J Surg Res. 2004 Oct;121(2):171-7.</w:t>
      </w:r>
    </w:p>
    <w:p w14:paraId="272C31DC" w14:textId="77777777" w:rsidR="00910194" w:rsidRPr="00781D55" w:rsidRDefault="00910194" w:rsidP="00910194">
      <w:pPr>
        <w:spacing w:after="200" w:line="240" w:lineRule="auto"/>
        <w:jc w:val="both"/>
        <w:rPr>
          <w:rFonts w:ascii="Swis721 Th BT" w:hAnsi="Swis721 Th BT"/>
          <w:color w:val="404040" w:themeColor="text1" w:themeTint="BF"/>
          <w:sz w:val="23"/>
          <w:szCs w:val="23"/>
          <w:lang w:val="en-US"/>
        </w:rPr>
      </w:pP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Rerksuppaphol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S1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Rerksuppaphol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L2. Zinc Supplementation in Children with Asthma Exacerbation.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Pediatr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Rep. 2016 Dec 9;8(4):6685. </w:t>
      </w:r>
    </w:p>
    <w:p w14:paraId="65817D7E" w14:textId="77777777" w:rsidR="00910194" w:rsidRPr="00781D55" w:rsidRDefault="00910194" w:rsidP="00910194">
      <w:pPr>
        <w:spacing w:after="200"/>
        <w:jc w:val="both"/>
        <w:rPr>
          <w:rFonts w:ascii="Swis721 Th BT" w:hAnsi="Swis721 Th BT"/>
          <w:color w:val="404040" w:themeColor="text1" w:themeTint="BF"/>
          <w:sz w:val="23"/>
          <w:szCs w:val="23"/>
          <w:lang w:val="en-US"/>
        </w:rPr>
      </w:pPr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Richter J1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Svozil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V1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Král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V1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Rajnohová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Dobiášová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L1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Vetvicka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V1. </w:t>
      </w:r>
      <w:r w:rsidRPr="008C303C">
        <w:rPr>
          <w:rFonts w:ascii="Calibri" w:hAnsi="Calibri" w:cs="Calibri"/>
          <w:color w:val="404040" w:themeColor="text1" w:themeTint="BF"/>
          <w:sz w:val="23"/>
          <w:szCs w:val="23"/>
        </w:rPr>
        <w:t>β</w:t>
      </w:r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-glucan affects mucosal immunity in children with chronic respiratory problems under physical stress: clinical trials. Ann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Transl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Med. 2015 Mar;3(4):52.</w:t>
      </w:r>
    </w:p>
    <w:p w14:paraId="33B829EF" w14:textId="77777777" w:rsidR="00910194" w:rsidRPr="00781D55" w:rsidRDefault="00910194" w:rsidP="00910194">
      <w:pPr>
        <w:spacing w:after="200"/>
        <w:jc w:val="both"/>
        <w:rPr>
          <w:rFonts w:ascii="Swis721 Th BT" w:hAnsi="Swis721 Th BT"/>
          <w:color w:val="404040" w:themeColor="text1" w:themeTint="BF"/>
          <w:sz w:val="23"/>
          <w:szCs w:val="23"/>
          <w:lang w:val="en-US"/>
        </w:rPr>
      </w:pP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Riera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J1, Pons V, Martinez-Puig D, Chetrit C, Tur JA, Pons A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Drobnic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F. Dietary nucleotide improves markers of immune response to strenuous exercise under a cold </w:t>
      </w:r>
      <w:proofErr w:type="spellStart"/>
      <w:proofErr w:type="gram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environment.J</w:t>
      </w:r>
      <w:proofErr w:type="spellEnd"/>
      <w:proofErr w:type="gram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IntSoc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Sports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Nutr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. 2013 Apr 8;10(1):20.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doi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: 10.1186/1550-2783-10-20.</w:t>
      </w:r>
    </w:p>
    <w:p w14:paraId="3B2D8387" w14:textId="77777777" w:rsidR="00910194" w:rsidRPr="00781D55" w:rsidRDefault="00910194" w:rsidP="00910194">
      <w:pPr>
        <w:spacing w:after="200"/>
        <w:jc w:val="both"/>
        <w:rPr>
          <w:rFonts w:ascii="Swis721 Th BT" w:hAnsi="Swis721 Th BT"/>
          <w:color w:val="404040" w:themeColor="text1" w:themeTint="BF"/>
          <w:sz w:val="23"/>
          <w:szCs w:val="23"/>
          <w:lang w:val="en-US"/>
        </w:rPr>
      </w:pPr>
      <w:proofErr w:type="spellStart"/>
      <w:r w:rsidRPr="00DB698D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Savilahti</w:t>
      </w:r>
      <w:proofErr w:type="spellEnd"/>
      <w:r w:rsidRPr="00DB698D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E1. Probiotics in the treatment and prevention of allergies in children. </w:t>
      </w:r>
      <w:proofErr w:type="spellStart"/>
      <w:r w:rsidRPr="00DB698D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Biosci</w:t>
      </w:r>
      <w:proofErr w:type="spellEnd"/>
      <w:r w:rsidRPr="00DB698D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Microflora. 2011;30(4):119-28. </w:t>
      </w:r>
      <w:proofErr w:type="spellStart"/>
      <w:r w:rsidRPr="00DB698D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doi</w:t>
      </w:r>
      <w:proofErr w:type="spellEnd"/>
      <w:r w:rsidRPr="00DB698D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: 10.12938/bifidus.30.119. </w:t>
      </w:r>
      <w:proofErr w:type="spellStart"/>
      <w:r w:rsidRPr="00DB698D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Epub</w:t>
      </w:r>
      <w:proofErr w:type="spellEnd"/>
      <w:r w:rsidRPr="00DB698D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2011 Nov 17.</w:t>
      </w:r>
    </w:p>
    <w:p w14:paraId="5C1B9361" w14:textId="77777777" w:rsidR="00910194" w:rsidRPr="00781D55" w:rsidRDefault="00910194" w:rsidP="00910194">
      <w:pPr>
        <w:spacing w:after="200"/>
        <w:jc w:val="both"/>
        <w:rPr>
          <w:rFonts w:ascii="Swis721 Th BT" w:hAnsi="Swis721 Th BT"/>
          <w:color w:val="404040" w:themeColor="text1" w:themeTint="BF"/>
          <w:sz w:val="23"/>
          <w:szCs w:val="23"/>
          <w:lang w:val="en-US"/>
        </w:rPr>
      </w:pPr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Steinbrenner H1, Al-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Quraishy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S2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Dkhil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MA3, Wunderlich F4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Sies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H5. Dietary selenium in adjuvant therapy of viral and bacterial infections. Adv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Nutr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. 2015 Jan 15;6(1):73-82.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doi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: 10.3945/an.114.007575. Print 2015 Jan.</w:t>
      </w:r>
    </w:p>
    <w:p w14:paraId="28F1D911" w14:textId="77777777" w:rsidR="00910194" w:rsidRPr="00781D55" w:rsidRDefault="00910194" w:rsidP="00910194">
      <w:pPr>
        <w:spacing w:after="200" w:line="240" w:lineRule="auto"/>
        <w:jc w:val="both"/>
        <w:rPr>
          <w:rFonts w:ascii="Swis721 Th BT" w:hAnsi="Swis721 Th BT"/>
          <w:color w:val="404040" w:themeColor="text1" w:themeTint="BF"/>
          <w:sz w:val="23"/>
          <w:szCs w:val="23"/>
          <w:lang w:val="en-US"/>
        </w:rPr>
      </w:pPr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Urashima M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Segawa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T, Okazaki M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Kurihara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M, Wada Y, Ida H. Randomized trial of vitamin D supplementation to prevent seasonal influenza A in schoolchildren. Am J Clin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Nutr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. 2010 May;91(5):1255-60.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Epub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2010 Mar 10.</w:t>
      </w:r>
    </w:p>
    <w:p w14:paraId="61211912" w14:textId="77777777" w:rsidR="00910194" w:rsidRPr="00781D55" w:rsidRDefault="00910194" w:rsidP="00910194">
      <w:pPr>
        <w:pStyle w:val="Corpo"/>
        <w:spacing w:after="200"/>
        <w:rPr>
          <w:szCs w:val="23"/>
          <w:lang w:val="en-US"/>
        </w:rPr>
      </w:pPr>
      <w:r w:rsidRPr="00781D55">
        <w:rPr>
          <w:szCs w:val="23"/>
          <w:lang w:val="en-US"/>
        </w:rPr>
        <w:t xml:space="preserve">Waleed A. Mohamed 1 e Mona F. </w:t>
      </w:r>
      <w:proofErr w:type="spellStart"/>
      <w:r w:rsidRPr="00781D55">
        <w:rPr>
          <w:szCs w:val="23"/>
          <w:lang w:val="en-US"/>
        </w:rPr>
        <w:t>Schaalan</w:t>
      </w:r>
      <w:proofErr w:type="spellEnd"/>
      <w:r w:rsidRPr="00781D55">
        <w:rPr>
          <w:szCs w:val="23"/>
          <w:lang w:val="en-US"/>
        </w:rPr>
        <w:t xml:space="preserve"> 2 Antidiabetic efficacy of lactoferrin in type 2 diabetic pediatrics; controlling impact on PPAR-</w:t>
      </w:r>
      <w:r w:rsidRPr="008C303C">
        <w:rPr>
          <w:rFonts w:ascii="Calibri" w:hAnsi="Calibri" w:cs="Calibri"/>
          <w:szCs w:val="23"/>
        </w:rPr>
        <w:t>γ</w:t>
      </w:r>
      <w:r w:rsidRPr="00781D55">
        <w:rPr>
          <w:szCs w:val="23"/>
          <w:lang w:val="en-US"/>
        </w:rPr>
        <w:t xml:space="preserve">, SIRT-1, and TLR4 downstream signaling pathway. </w:t>
      </w:r>
      <w:proofErr w:type="spellStart"/>
      <w:r w:rsidRPr="00781D55">
        <w:rPr>
          <w:szCs w:val="23"/>
          <w:lang w:val="en-US"/>
        </w:rPr>
        <w:t>Diabetol</w:t>
      </w:r>
      <w:proofErr w:type="spellEnd"/>
      <w:r w:rsidRPr="00781D55">
        <w:rPr>
          <w:szCs w:val="23"/>
          <w:lang w:val="en-US"/>
        </w:rPr>
        <w:t xml:space="preserve"> </w:t>
      </w:r>
      <w:proofErr w:type="spellStart"/>
      <w:r w:rsidRPr="00781D55">
        <w:rPr>
          <w:szCs w:val="23"/>
          <w:lang w:val="en-US"/>
        </w:rPr>
        <w:t>Metab</w:t>
      </w:r>
      <w:proofErr w:type="spellEnd"/>
      <w:r w:rsidRPr="00781D55">
        <w:rPr>
          <w:szCs w:val="23"/>
          <w:lang w:val="en-US"/>
        </w:rPr>
        <w:t xml:space="preserve"> </w:t>
      </w:r>
      <w:proofErr w:type="spellStart"/>
      <w:r w:rsidRPr="00781D55">
        <w:rPr>
          <w:szCs w:val="23"/>
          <w:lang w:val="en-US"/>
        </w:rPr>
        <w:t>Syndr</w:t>
      </w:r>
      <w:proofErr w:type="spellEnd"/>
      <w:r w:rsidRPr="00781D55">
        <w:rPr>
          <w:szCs w:val="23"/>
          <w:lang w:val="en-US"/>
        </w:rPr>
        <w:t xml:space="preserve">. 2018; 10: 89. Published online 2018 Dec 4. </w:t>
      </w:r>
      <w:proofErr w:type="spellStart"/>
      <w:r w:rsidRPr="00781D55">
        <w:rPr>
          <w:szCs w:val="23"/>
          <w:lang w:val="en-US"/>
        </w:rPr>
        <w:t>doi</w:t>
      </w:r>
      <w:proofErr w:type="spellEnd"/>
      <w:r w:rsidRPr="00781D55">
        <w:rPr>
          <w:szCs w:val="23"/>
          <w:lang w:val="en-US"/>
        </w:rPr>
        <w:t>: 10.1186/s13098-018-0390-x PMCID: PMC6280363 PMID: 30534206</w:t>
      </w:r>
    </w:p>
    <w:p w14:paraId="4DCBB4B6" w14:textId="77777777" w:rsidR="00910194" w:rsidRPr="00781D55" w:rsidRDefault="00910194" w:rsidP="00910194">
      <w:pPr>
        <w:spacing w:after="200" w:line="240" w:lineRule="auto"/>
        <w:jc w:val="both"/>
        <w:rPr>
          <w:rFonts w:ascii="Swis721 Th BT" w:hAnsi="Swis721 Th BT"/>
          <w:color w:val="404040" w:themeColor="text1" w:themeTint="BF"/>
          <w:sz w:val="23"/>
          <w:szCs w:val="23"/>
          <w:lang w:val="en-US"/>
        </w:rPr>
      </w:pPr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Wilson D1, Evans M, Guthrie N, Sharma P, Baisley J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Schonlau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F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Burki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C. A randomized, double-blind, placebo-controlled exploratory study to evaluate the potential of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pycnogenol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for improving allergic rhinitis symptoms.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Phytother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Res. 2010 Aug;24(8):1115-9.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doi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: 10.1002/ptr.3232.</w:t>
      </w:r>
    </w:p>
    <w:p w14:paraId="1AE0768C" w14:textId="77777777" w:rsidR="00910194" w:rsidRPr="00781D55" w:rsidRDefault="00910194" w:rsidP="00910194">
      <w:pPr>
        <w:spacing w:after="200" w:line="240" w:lineRule="auto"/>
        <w:jc w:val="both"/>
        <w:rPr>
          <w:rFonts w:ascii="Swis721 Th BT" w:hAnsi="Swis721 Th BT"/>
          <w:color w:val="404040" w:themeColor="text1" w:themeTint="BF"/>
          <w:sz w:val="23"/>
          <w:szCs w:val="23"/>
          <w:lang w:val="en-US"/>
        </w:rPr>
      </w:pP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Wintergerst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ES1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Maggini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S, Hornig DH. Immune-enhancing role of vitamin C and zinc and effect on clinical conditions. Ann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Nutr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Metab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. 2006;50(2):85-94.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Epub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2005 Dec 21.</w:t>
      </w:r>
    </w:p>
    <w:p w14:paraId="303096D4" w14:textId="77777777" w:rsidR="00910194" w:rsidRPr="00781D55" w:rsidRDefault="00910194" w:rsidP="00910194">
      <w:pPr>
        <w:spacing w:after="200"/>
        <w:jc w:val="both"/>
        <w:rPr>
          <w:rFonts w:ascii="Swis721 Th BT" w:hAnsi="Swis721 Th BT"/>
          <w:color w:val="404040" w:themeColor="text1" w:themeTint="BF"/>
          <w:sz w:val="23"/>
          <w:szCs w:val="23"/>
          <w:lang w:val="en-US"/>
        </w:rPr>
      </w:pPr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ZILAEE, M.  et al. An evaluation of the effects of saffron supplementation on the asthma clinical symptoms and asthma severity in patients with mild and moderate persistent allergic asthma: a double-blind, randomized placebo-controlled trial. Respir Res, v. 20, n. 1, p. 39, Feb 22 2019. ISSN 1465-9921.  </w:t>
      </w:r>
    </w:p>
    <w:p w14:paraId="5316FECF" w14:textId="77777777" w:rsidR="00910194" w:rsidRPr="008C303C" w:rsidRDefault="00910194" w:rsidP="00910194">
      <w:pPr>
        <w:spacing w:after="200"/>
        <w:jc w:val="both"/>
        <w:rPr>
          <w:rFonts w:ascii="Swis721 Th BT" w:hAnsi="Swis721 Th BT"/>
          <w:color w:val="404040" w:themeColor="text1" w:themeTint="BF"/>
          <w:sz w:val="23"/>
          <w:szCs w:val="23"/>
        </w:rPr>
      </w:pPr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lastRenderedPageBreak/>
        <w:t xml:space="preserve">Zuccotti GV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Trabattoni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D, Morelli M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Borgonovo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S, Schneider L, </w:t>
      </w:r>
      <w:proofErr w:type="spellStart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Clerici</w:t>
      </w:r>
      <w:proofErr w:type="spellEnd"/>
      <w:r w:rsidRPr="00781D55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 M. Immune modulation by lactoferrin and curcumin in children with recurrent respiratory infections. </w:t>
      </w:r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 xml:space="preserve">J </w:t>
      </w:r>
      <w:proofErr w:type="spellStart"/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>Biol</w:t>
      </w:r>
      <w:proofErr w:type="spellEnd"/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 xml:space="preserve"> </w:t>
      </w:r>
      <w:proofErr w:type="spellStart"/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>Regul</w:t>
      </w:r>
      <w:proofErr w:type="spellEnd"/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 xml:space="preserve"> </w:t>
      </w:r>
      <w:proofErr w:type="spellStart"/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>Homeost</w:t>
      </w:r>
      <w:proofErr w:type="spellEnd"/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 xml:space="preserve"> </w:t>
      </w:r>
      <w:proofErr w:type="spellStart"/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>Agents</w:t>
      </w:r>
      <w:proofErr w:type="spellEnd"/>
      <w:r w:rsidRPr="008C303C">
        <w:rPr>
          <w:rFonts w:ascii="Swis721 Th BT" w:hAnsi="Swis721 Th BT"/>
          <w:color w:val="404040" w:themeColor="text1" w:themeTint="BF"/>
          <w:sz w:val="23"/>
          <w:szCs w:val="23"/>
        </w:rPr>
        <w:t>. 2009;23(2):119–23.</w:t>
      </w:r>
    </w:p>
    <w:p w14:paraId="5279230C" w14:textId="77777777" w:rsidR="00910194" w:rsidRPr="00596A96" w:rsidRDefault="00910194" w:rsidP="00946302">
      <w:pPr>
        <w:pStyle w:val="Corpo"/>
        <w:spacing w:after="40"/>
        <w:rPr>
          <w:sz w:val="16"/>
          <w:szCs w:val="16"/>
        </w:rPr>
      </w:pPr>
    </w:p>
    <w:sectPr w:rsidR="00910194" w:rsidRPr="00596A96" w:rsidSect="00541868">
      <w:footerReference w:type="default" r:id="rId14"/>
      <w:pgSz w:w="11906" w:h="16838"/>
      <w:pgMar w:top="1418" w:right="1701" w:bottom="1418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F7B2F28" w14:textId="77777777" w:rsidR="00327553" w:rsidRDefault="00327553" w:rsidP="00B22DA6">
      <w:pPr>
        <w:spacing w:after="0" w:line="240" w:lineRule="auto"/>
      </w:pPr>
      <w:r>
        <w:separator/>
      </w:r>
    </w:p>
  </w:endnote>
  <w:endnote w:type="continuationSeparator" w:id="0">
    <w:p w14:paraId="74FBC960" w14:textId="77777777" w:rsidR="00327553" w:rsidRDefault="00327553" w:rsidP="00B22DA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wis721 Th BT">
    <w:altName w:val="Microsoft YaHei"/>
    <w:panose1 w:val="020B0303020202020204"/>
    <w:charset w:val="00"/>
    <w:family w:val="swiss"/>
    <w:pitch w:val="variable"/>
    <w:sig w:usb0="00000087" w:usb1="00000000" w:usb2="00000000" w:usb3="00000000" w:csb0="0000001B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Futura Md BT">
    <w:altName w:val="Lucida Sans Unicode"/>
    <w:panose1 w:val="020B0602020204020303"/>
    <w:charset w:val="00"/>
    <w:family w:val="swiss"/>
    <w:pitch w:val="variable"/>
    <w:sig w:usb0="00000087" w:usb1="00000000" w:usb2="00000000" w:usb3="00000000" w:csb0="0000001B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Zurich Lt BT">
    <w:panose1 w:val="020B0403020202030204"/>
    <w:charset w:val="00"/>
    <w:family w:val="swiss"/>
    <w:pitch w:val="variable"/>
    <w:sig w:usb0="00000087" w:usb1="00000000" w:usb2="00000000" w:usb3="00000000" w:csb0="0000001B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1D1C5DC" w14:textId="77777777" w:rsidR="00D651CA" w:rsidRDefault="00D651CA" w:rsidP="00B22DA6">
    <w:pPr>
      <w:pStyle w:val="referencias"/>
      <w:pBdr>
        <w:bottom w:val="single" w:sz="12" w:space="0" w:color="auto"/>
      </w:pBdr>
      <w:ind w:left="-567" w:right="-568"/>
    </w:pPr>
    <w:r>
      <w:rPr>
        <w:noProof/>
        <w:lang w:eastAsia="pt-BR"/>
      </w:rPr>
      <mc:AlternateContent>
        <mc:Choice Requires="wps">
          <w:drawing>
            <wp:anchor distT="0" distB="0" distL="114300" distR="114300" simplePos="0" relativeHeight="251659264" behindDoc="1" locked="0" layoutInCell="1" allowOverlap="1" wp14:anchorId="0ACF478E" wp14:editId="4CF8C769">
              <wp:simplePos x="0" y="0"/>
              <wp:positionH relativeFrom="rightMargin">
                <wp:align>left</wp:align>
              </wp:positionH>
              <wp:positionV relativeFrom="bottomMargin">
                <wp:posOffset>5080</wp:posOffset>
              </wp:positionV>
              <wp:extent cx="521970" cy="485140"/>
              <wp:effectExtent l="0" t="0" r="0" b="0"/>
              <wp:wrapNone/>
              <wp:docPr id="17" name="Retângulo 1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21970" cy="48514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sdt>
                          <w:sdtPr>
                            <w:rPr>
                              <w:rFonts w:ascii="Calibri" w:hAnsi="Calibri" w:cs="Calibri"/>
                              <w:color w:val="A6A6A6" w:themeColor="background1" w:themeShade="A6"/>
                              <w:sz w:val="32"/>
                              <w:szCs w:val="32"/>
                            </w:rPr>
                            <w:id w:val="1067536084"/>
                            <w:docPartObj>
                              <w:docPartGallery w:val="Page Numbers (Margins)"/>
                              <w:docPartUnique/>
                            </w:docPartObj>
                          </w:sdtPr>
                          <w:sdtContent>
                            <w:sdt>
                              <w:sdtPr>
                                <w:rPr>
                                  <w:rFonts w:ascii="Calibri" w:hAnsi="Calibri" w:cs="Calibri"/>
                                  <w:color w:val="A6A6A6" w:themeColor="background1" w:themeShade="A6"/>
                                  <w:sz w:val="32"/>
                                  <w:szCs w:val="32"/>
                                </w:rPr>
                                <w:id w:val="-2124596133"/>
                                <w:docPartObj>
                                  <w:docPartGallery w:val="Page Numbers (Margins)"/>
                                  <w:docPartUnique/>
                                </w:docPartObj>
                              </w:sdtPr>
                              <w:sdtContent>
                                <w:p w14:paraId="7A6A3F2D" w14:textId="77777777" w:rsidR="00D651CA" w:rsidRPr="00DE27F7" w:rsidRDefault="00D651CA" w:rsidP="00B22DA6">
                                  <w:pPr>
                                    <w:jc w:val="center"/>
                                    <w:rPr>
                                      <w:rFonts w:ascii="Calibri" w:hAnsi="Calibri" w:cs="Calibri"/>
                                      <w:color w:val="A6A6A6" w:themeColor="background1" w:themeShade="A6"/>
                                      <w:sz w:val="32"/>
                                      <w:szCs w:val="32"/>
                                    </w:rPr>
                                  </w:pPr>
                                  <w:r w:rsidRPr="00DE27F7">
                                    <w:rPr>
                                      <w:rFonts w:ascii="Calibri" w:hAnsi="Calibri" w:cs="Calibri"/>
                                      <w:color w:val="A6A6A6" w:themeColor="background1" w:themeShade="A6"/>
                                      <w:sz w:val="32"/>
                                      <w:szCs w:val="32"/>
                                    </w:rPr>
                                    <w:fldChar w:fldCharType="begin"/>
                                  </w:r>
                                  <w:r w:rsidRPr="00DE27F7">
                                    <w:rPr>
                                      <w:rFonts w:ascii="Calibri" w:hAnsi="Calibri" w:cs="Calibri"/>
                                      <w:color w:val="A6A6A6" w:themeColor="background1" w:themeShade="A6"/>
                                      <w:sz w:val="32"/>
                                      <w:szCs w:val="32"/>
                                    </w:rPr>
                                    <w:instrText xml:space="preserve"> PAGE   \* MERGEFORMAT </w:instrText>
                                  </w:r>
                                  <w:r w:rsidRPr="00DE27F7">
                                    <w:rPr>
                                      <w:rFonts w:ascii="Calibri" w:hAnsi="Calibri" w:cs="Calibri"/>
                                      <w:color w:val="A6A6A6" w:themeColor="background1" w:themeShade="A6"/>
                                      <w:sz w:val="32"/>
                                      <w:szCs w:val="32"/>
                                    </w:rPr>
                                    <w:fldChar w:fldCharType="separate"/>
                                  </w:r>
                                  <w:r>
                                    <w:rPr>
                                      <w:rFonts w:ascii="Calibri" w:hAnsi="Calibri" w:cs="Calibri"/>
                                      <w:noProof/>
                                      <w:color w:val="A6A6A6" w:themeColor="background1" w:themeShade="A6"/>
                                      <w:sz w:val="32"/>
                                      <w:szCs w:val="32"/>
                                    </w:rPr>
                                    <w:t>11</w:t>
                                  </w:r>
                                  <w:r w:rsidRPr="00DE27F7">
                                    <w:rPr>
                                      <w:rFonts w:ascii="Calibri" w:hAnsi="Calibri" w:cs="Calibri"/>
                                      <w:color w:val="A6A6A6" w:themeColor="background1" w:themeShade="A6"/>
                                      <w:sz w:val="32"/>
                                      <w:szCs w:val="32"/>
                                    </w:rPr>
                                    <w:fldChar w:fldCharType="end"/>
                                  </w:r>
                                </w:p>
                              </w:sdtContent>
                            </w:sdt>
                          </w:sdtContent>
                        </w:sdt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0ACF478E" id="Retângulo 17" o:spid="_x0000_s1108" style="position:absolute;left:0;text-align:left;margin-left:0;margin-top:.4pt;width:41.1pt;height:38.2pt;z-index:-251657216;visibility:visible;mso-wrap-style:square;mso-width-percent:0;mso-height-percent:0;mso-wrap-distance-left:9pt;mso-wrap-distance-top:0;mso-wrap-distance-right:9pt;mso-wrap-distance-bottom:0;mso-position-horizontal:left;mso-position-horizontal-relative:right-margin-area;mso-position-vertical:absolute;mso-position-vertical-relative:bottom-margin-area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" stroked="f">
              <v:textbox>
                <w:txbxContent>
                  <w:sdt>
                    <w:sdtPr>
                      <w:rPr>
                        <w:rFonts w:ascii="Calibri" w:hAnsi="Calibri" w:cs="Calibri"/>
                        <w:color w:val="A6A6A6" w:themeColor="background1" w:themeShade="A6"/>
                        <w:sz w:val="32"/>
                        <w:szCs w:val="32"/>
                      </w:rPr>
                      <w:id w:val="1067536084"/>
                      <w:docPartObj>
                        <w:docPartGallery w:val="Page Numbers (Margins)"/>
                        <w:docPartUnique/>
                      </w:docPartObj>
                    </w:sdtPr>
                    <w:sdtContent>
                      <w:sdt>
                        <w:sdtPr>
                          <w:rPr>
                            <w:rFonts w:ascii="Calibri" w:hAnsi="Calibri" w:cs="Calibri"/>
                            <w:color w:val="A6A6A6" w:themeColor="background1" w:themeShade="A6"/>
                            <w:sz w:val="32"/>
                            <w:szCs w:val="32"/>
                          </w:rPr>
                          <w:id w:val="-2124596133"/>
                          <w:docPartObj>
                            <w:docPartGallery w:val="Page Numbers (Margins)"/>
                            <w:docPartUnique/>
                          </w:docPartObj>
                        </w:sdtPr>
                        <w:sdtContent>
                          <w:p w14:paraId="7A6A3F2D" w14:textId="77777777" w:rsidR="00D651CA" w:rsidRPr="00DE27F7" w:rsidRDefault="00D651CA" w:rsidP="00B22DA6">
                            <w:pPr>
                              <w:jc w:val="center"/>
                              <w:rPr>
                                <w:rFonts w:ascii="Calibri" w:hAnsi="Calibri" w:cs="Calibri"/>
                                <w:color w:val="A6A6A6" w:themeColor="background1" w:themeShade="A6"/>
                                <w:sz w:val="32"/>
                                <w:szCs w:val="32"/>
                              </w:rPr>
                            </w:pPr>
                            <w:r w:rsidRPr="00DE27F7">
                              <w:rPr>
                                <w:rFonts w:ascii="Calibri" w:hAnsi="Calibri" w:cs="Calibri"/>
                                <w:color w:val="A6A6A6" w:themeColor="background1" w:themeShade="A6"/>
                                <w:sz w:val="32"/>
                                <w:szCs w:val="32"/>
                              </w:rPr>
                              <w:fldChar w:fldCharType="begin"/>
                            </w:r>
                            <w:r w:rsidRPr="00DE27F7">
                              <w:rPr>
                                <w:rFonts w:ascii="Calibri" w:hAnsi="Calibri" w:cs="Calibri"/>
                                <w:color w:val="A6A6A6" w:themeColor="background1" w:themeShade="A6"/>
                                <w:sz w:val="32"/>
                                <w:szCs w:val="32"/>
                              </w:rPr>
                              <w:instrText xml:space="preserve"> PAGE   \* MERGEFORMAT </w:instrText>
                            </w:r>
                            <w:r w:rsidRPr="00DE27F7">
                              <w:rPr>
                                <w:rFonts w:ascii="Calibri" w:hAnsi="Calibri" w:cs="Calibri"/>
                                <w:color w:val="A6A6A6" w:themeColor="background1" w:themeShade="A6"/>
                                <w:sz w:val="32"/>
                                <w:szCs w:val="32"/>
                              </w:rPr>
                              <w:fldChar w:fldCharType="separate"/>
                            </w:r>
                            <w:r>
                              <w:rPr>
                                <w:rFonts w:ascii="Calibri" w:hAnsi="Calibri" w:cs="Calibri"/>
                                <w:noProof/>
                                <w:color w:val="A6A6A6" w:themeColor="background1" w:themeShade="A6"/>
                                <w:sz w:val="32"/>
                                <w:szCs w:val="32"/>
                              </w:rPr>
                              <w:t>11</w:t>
                            </w:r>
                            <w:r w:rsidRPr="00DE27F7">
                              <w:rPr>
                                <w:rFonts w:ascii="Calibri" w:hAnsi="Calibri" w:cs="Calibri"/>
                                <w:color w:val="A6A6A6" w:themeColor="background1" w:themeShade="A6"/>
                                <w:sz w:val="32"/>
                                <w:szCs w:val="32"/>
                              </w:rPr>
                              <w:fldChar w:fldCharType="end"/>
                            </w:r>
                          </w:p>
                        </w:sdtContent>
                      </w:sdt>
                    </w:sdtContent>
                  </w:sdt>
                </w:txbxContent>
              </v:textbox>
              <w10:wrap anchorx="margin" anchory="margin"/>
            </v:rect>
          </w:pict>
        </mc:Fallback>
      </mc:AlternateContent>
    </w:r>
    <w:r>
      <w:tab/>
    </w:r>
    <w:r>
      <w:tab/>
    </w:r>
  </w:p>
  <w:sdt>
    <w:sdtPr>
      <w:id w:val="31606377"/>
      <w:docPartObj>
        <w:docPartGallery w:val="Page Numbers (Bottom of Page)"/>
        <w:docPartUnique/>
      </w:docPartObj>
    </w:sdtPr>
    <w:sdtEndPr>
      <w:rPr>
        <w:color w:val="A6A6A6" w:themeColor="background1" w:themeShade="A6"/>
      </w:rPr>
    </w:sdtEndPr>
    <w:sdtContent>
      <w:p w14:paraId="37A0391A" w14:textId="77777777" w:rsidR="00D651CA" w:rsidRDefault="00D651CA" w:rsidP="00B22DA6">
        <w:pPr>
          <w:pStyle w:val="referencias"/>
          <w:pBdr>
            <w:bottom w:val="single" w:sz="12" w:space="0" w:color="auto"/>
          </w:pBdr>
          <w:ind w:left="-567" w:right="-568"/>
        </w:pPr>
      </w:p>
      <w:p w14:paraId="18BB6C6B" w14:textId="77777777" w:rsidR="00D651CA" w:rsidRPr="00356E9F" w:rsidRDefault="00D651CA" w:rsidP="00B22DA6">
        <w:pPr>
          <w:pStyle w:val="referencias"/>
          <w:ind w:left="-567" w:right="-568"/>
          <w:jc w:val="both"/>
          <w:rPr>
            <w:color w:val="A6A6A6" w:themeColor="background1" w:themeShade="A6"/>
          </w:rPr>
        </w:pPr>
        <w:r w:rsidRPr="002B24B9">
          <w:rPr>
            <w:color w:val="A6A6A6" w:themeColor="background1" w:themeShade="A6"/>
          </w:rPr>
          <w:t xml:space="preserve">Direitos Autorais Protegidos pela Lei 9.610 de 19 de </w:t>
        </w:r>
        <w:proofErr w:type="gramStart"/>
        <w:r w:rsidRPr="002B24B9">
          <w:rPr>
            <w:color w:val="A6A6A6" w:themeColor="background1" w:themeShade="A6"/>
          </w:rPr>
          <w:t>Fevereiro</w:t>
        </w:r>
        <w:proofErr w:type="gramEnd"/>
        <w:r w:rsidRPr="002B24B9">
          <w:rPr>
            <w:color w:val="A6A6A6" w:themeColor="background1" w:themeShade="A6"/>
          </w:rPr>
          <w:t xml:space="preserve"> de 1998. Estas informações devem ser analisadas pelo profissional prescritor antes de adotadas na prática, e são de distribuição e uso exclusivo de médicos, farmacêuticos, dentistas e outros profissionais autorizados a prescrever. É proibida a veiculação para público leigo, por meios eletrônicos, ou de qualquer outro modo que não seja diretamente para profissionais autorizados a prescrever. É proibida a alteração parcial ou total deste material. A Consulfarma não autoriza e não se responsabiliza por qualquer alteração efetuada neste material.</w:t>
        </w:r>
        <w:r>
          <w:rPr>
            <w:color w:val="A6A6A6" w:themeColor="background1" w:themeShade="A6"/>
          </w:rPr>
          <w:t xml:space="preserve"> </w:t>
        </w:r>
        <w:r w:rsidRPr="002B24B9">
          <w:rPr>
            <w:color w:val="A6A6A6" w:themeColor="background1" w:themeShade="A6"/>
          </w:rPr>
          <w:t>www.consulfarma.com. 19 3736.6888.</w:t>
        </w:r>
      </w:p>
    </w:sdtContent>
  </w:sdt>
  <w:p w14:paraId="693B13C5" w14:textId="77777777" w:rsidR="00D651CA" w:rsidRPr="00B22DA6" w:rsidRDefault="00D651CA" w:rsidP="00B22DA6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D4444A9" w14:textId="77777777" w:rsidR="00327553" w:rsidRDefault="00327553" w:rsidP="00B22DA6">
      <w:pPr>
        <w:spacing w:after="0" w:line="240" w:lineRule="auto"/>
      </w:pPr>
      <w:r>
        <w:separator/>
      </w:r>
    </w:p>
  </w:footnote>
  <w:footnote w:type="continuationSeparator" w:id="0">
    <w:p w14:paraId="602D43EE" w14:textId="77777777" w:rsidR="00327553" w:rsidRDefault="00327553" w:rsidP="00B22DA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C368AA"/>
    <w:multiLevelType w:val="hybridMultilevel"/>
    <w:tmpl w:val="7E0E6FAC"/>
    <w:lvl w:ilvl="0" w:tplc="0416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4DF0967"/>
    <w:multiLevelType w:val="hybridMultilevel"/>
    <w:tmpl w:val="9E70CE36"/>
    <w:lvl w:ilvl="0" w:tplc="0416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F852154"/>
    <w:multiLevelType w:val="hybridMultilevel"/>
    <w:tmpl w:val="B64E59E8"/>
    <w:lvl w:ilvl="0" w:tplc="0416000B">
      <w:start w:val="1"/>
      <w:numFmt w:val="bullet"/>
      <w:lvlText w:val=""/>
      <w:lvlJc w:val="left"/>
      <w:pPr>
        <w:ind w:left="36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21045D5A"/>
    <w:multiLevelType w:val="hybridMultilevel"/>
    <w:tmpl w:val="4D54F1D8"/>
    <w:lvl w:ilvl="0" w:tplc="87D688C2">
      <w:start w:val="1"/>
      <w:numFmt w:val="bullet"/>
      <w:lvlText w:val=""/>
      <w:lvlJc w:val="left"/>
      <w:pPr>
        <w:ind w:left="360" w:hanging="360"/>
      </w:pPr>
      <w:rPr>
        <w:rFonts w:ascii="Wingdings" w:hAnsi="Wingdings" w:hint="default"/>
        <w:color w:val="0070C0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339939A4"/>
    <w:multiLevelType w:val="hybridMultilevel"/>
    <w:tmpl w:val="2F9E47C8"/>
    <w:lvl w:ilvl="0" w:tplc="0416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3F4D393A"/>
    <w:multiLevelType w:val="hybridMultilevel"/>
    <w:tmpl w:val="B5BC6F06"/>
    <w:lvl w:ilvl="0" w:tplc="BFB88F30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  <w:color w:val="404040" w:themeColor="text1" w:themeTint="BF"/>
        <w:sz w:val="23"/>
        <w:szCs w:val="23"/>
      </w:rPr>
    </w:lvl>
    <w:lvl w:ilvl="1" w:tplc="04160003" w:tentative="1">
      <w:start w:val="1"/>
      <w:numFmt w:val="bullet"/>
      <w:lvlText w:val="o"/>
      <w:lvlJc w:val="left"/>
      <w:pPr>
        <w:ind w:left="1014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734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454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174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894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14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334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054" w:hanging="360"/>
      </w:pPr>
      <w:rPr>
        <w:rFonts w:ascii="Wingdings" w:hAnsi="Wingdings" w:hint="default"/>
      </w:rPr>
    </w:lvl>
  </w:abstractNum>
  <w:abstractNum w:abstractNumId="6" w15:restartNumberingAfterBreak="0">
    <w:nsid w:val="461D1B49"/>
    <w:multiLevelType w:val="hybridMultilevel"/>
    <w:tmpl w:val="C82603A0"/>
    <w:lvl w:ilvl="0" w:tplc="0416000B">
      <w:start w:val="1"/>
      <w:numFmt w:val="bullet"/>
      <w:lvlText w:val=""/>
      <w:lvlJc w:val="left"/>
      <w:pPr>
        <w:ind w:left="36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4A1D094D"/>
    <w:multiLevelType w:val="hybridMultilevel"/>
    <w:tmpl w:val="FD36C564"/>
    <w:lvl w:ilvl="0" w:tplc="0416000B">
      <w:start w:val="1"/>
      <w:numFmt w:val="bullet"/>
      <w:lvlText w:val=""/>
      <w:lvlJc w:val="left"/>
      <w:pPr>
        <w:ind w:left="36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4E380D6D"/>
    <w:multiLevelType w:val="hybridMultilevel"/>
    <w:tmpl w:val="120249BE"/>
    <w:lvl w:ilvl="0" w:tplc="7A7EB252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54F03570"/>
    <w:multiLevelType w:val="hybridMultilevel"/>
    <w:tmpl w:val="836C554E"/>
    <w:lvl w:ilvl="0" w:tplc="0416000B">
      <w:start w:val="1"/>
      <w:numFmt w:val="bullet"/>
      <w:lvlText w:val=""/>
      <w:lvlJc w:val="left"/>
      <w:pPr>
        <w:ind w:left="36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5ADB3AD9"/>
    <w:multiLevelType w:val="hybridMultilevel"/>
    <w:tmpl w:val="D6004156"/>
    <w:lvl w:ilvl="0" w:tplc="F6604262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  <w:color w:val="0070C0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C733EC6"/>
    <w:multiLevelType w:val="hybridMultilevel"/>
    <w:tmpl w:val="054C8798"/>
    <w:lvl w:ilvl="0" w:tplc="0416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72A15F57"/>
    <w:multiLevelType w:val="hybridMultilevel"/>
    <w:tmpl w:val="1F546290"/>
    <w:lvl w:ilvl="0" w:tplc="CB306C3E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755E67A9"/>
    <w:multiLevelType w:val="hybridMultilevel"/>
    <w:tmpl w:val="A44432DA"/>
    <w:lvl w:ilvl="0" w:tplc="0416000B">
      <w:start w:val="1"/>
      <w:numFmt w:val="bullet"/>
      <w:lvlText w:val=""/>
      <w:lvlJc w:val="left"/>
      <w:pPr>
        <w:ind w:left="36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2"/>
  </w:num>
  <w:num w:numId="3">
    <w:abstractNumId w:val="10"/>
  </w:num>
  <w:num w:numId="4">
    <w:abstractNumId w:val="1"/>
  </w:num>
  <w:num w:numId="5">
    <w:abstractNumId w:val="2"/>
  </w:num>
  <w:num w:numId="6">
    <w:abstractNumId w:val="9"/>
  </w:num>
  <w:num w:numId="7">
    <w:abstractNumId w:val="6"/>
  </w:num>
  <w:num w:numId="8">
    <w:abstractNumId w:val="7"/>
  </w:num>
  <w:num w:numId="9">
    <w:abstractNumId w:val="11"/>
  </w:num>
  <w:num w:numId="10">
    <w:abstractNumId w:val="0"/>
  </w:num>
  <w:num w:numId="11">
    <w:abstractNumId w:val="8"/>
  </w:num>
  <w:num w:numId="12">
    <w:abstractNumId w:val="13"/>
  </w:num>
  <w:num w:numId="13">
    <w:abstractNumId w:val="4"/>
  </w:num>
  <w:num w:numId="14">
    <w:abstractNumId w:val="3"/>
  </w:num>
  <w:numIdMacAtCleanup w:val="1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D4AD7"/>
    <w:rsid w:val="00002129"/>
    <w:rsid w:val="000035E8"/>
    <w:rsid w:val="000102D9"/>
    <w:rsid w:val="00012992"/>
    <w:rsid w:val="00014911"/>
    <w:rsid w:val="00016107"/>
    <w:rsid w:val="0002062E"/>
    <w:rsid w:val="00020ED8"/>
    <w:rsid w:val="0002116F"/>
    <w:rsid w:val="00023312"/>
    <w:rsid w:val="000249AB"/>
    <w:rsid w:val="00024A92"/>
    <w:rsid w:val="00030ECC"/>
    <w:rsid w:val="00032D90"/>
    <w:rsid w:val="000334AC"/>
    <w:rsid w:val="00034A07"/>
    <w:rsid w:val="0003694F"/>
    <w:rsid w:val="00036CA1"/>
    <w:rsid w:val="00044253"/>
    <w:rsid w:val="000444F1"/>
    <w:rsid w:val="00045148"/>
    <w:rsid w:val="00047029"/>
    <w:rsid w:val="00051C34"/>
    <w:rsid w:val="000525A4"/>
    <w:rsid w:val="000638F9"/>
    <w:rsid w:val="00081D8E"/>
    <w:rsid w:val="0008698B"/>
    <w:rsid w:val="00095DFB"/>
    <w:rsid w:val="000A1C87"/>
    <w:rsid w:val="000A7C07"/>
    <w:rsid w:val="000B2267"/>
    <w:rsid w:val="000B59C6"/>
    <w:rsid w:val="000B610C"/>
    <w:rsid w:val="000C0769"/>
    <w:rsid w:val="000C467C"/>
    <w:rsid w:val="000C4FC2"/>
    <w:rsid w:val="000D016A"/>
    <w:rsid w:val="000D2C55"/>
    <w:rsid w:val="000D7742"/>
    <w:rsid w:val="000E259D"/>
    <w:rsid w:val="000E3131"/>
    <w:rsid w:val="000E51CF"/>
    <w:rsid w:val="000E5DC4"/>
    <w:rsid w:val="000E6148"/>
    <w:rsid w:val="000E7A4D"/>
    <w:rsid w:val="000F09CD"/>
    <w:rsid w:val="000F200D"/>
    <w:rsid w:val="000F3256"/>
    <w:rsid w:val="000F342B"/>
    <w:rsid w:val="000F46CA"/>
    <w:rsid w:val="00103B02"/>
    <w:rsid w:val="00107EC1"/>
    <w:rsid w:val="00110752"/>
    <w:rsid w:val="00110768"/>
    <w:rsid w:val="0012612A"/>
    <w:rsid w:val="001311CD"/>
    <w:rsid w:val="00131C5E"/>
    <w:rsid w:val="00132930"/>
    <w:rsid w:val="00140016"/>
    <w:rsid w:val="00140498"/>
    <w:rsid w:val="0014114D"/>
    <w:rsid w:val="00146BE4"/>
    <w:rsid w:val="0015706B"/>
    <w:rsid w:val="0016256F"/>
    <w:rsid w:val="0017111E"/>
    <w:rsid w:val="00172215"/>
    <w:rsid w:val="001776B1"/>
    <w:rsid w:val="00180BBF"/>
    <w:rsid w:val="0018119E"/>
    <w:rsid w:val="001828BC"/>
    <w:rsid w:val="00183910"/>
    <w:rsid w:val="0019501F"/>
    <w:rsid w:val="001A189D"/>
    <w:rsid w:val="001A1DE3"/>
    <w:rsid w:val="001A4014"/>
    <w:rsid w:val="001A4997"/>
    <w:rsid w:val="001B4CAA"/>
    <w:rsid w:val="001B7A5A"/>
    <w:rsid w:val="001C133E"/>
    <w:rsid w:val="001C2ABB"/>
    <w:rsid w:val="001D2F2A"/>
    <w:rsid w:val="001D6439"/>
    <w:rsid w:val="001F0D0A"/>
    <w:rsid w:val="001F2320"/>
    <w:rsid w:val="001F28C0"/>
    <w:rsid w:val="001F48C2"/>
    <w:rsid w:val="001F5970"/>
    <w:rsid w:val="00201F08"/>
    <w:rsid w:val="0020225C"/>
    <w:rsid w:val="00210DFE"/>
    <w:rsid w:val="002132BF"/>
    <w:rsid w:val="00214C9F"/>
    <w:rsid w:val="0021716D"/>
    <w:rsid w:val="00217BA1"/>
    <w:rsid w:val="00224CE1"/>
    <w:rsid w:val="00226204"/>
    <w:rsid w:val="00227BA7"/>
    <w:rsid w:val="002310F2"/>
    <w:rsid w:val="002336B7"/>
    <w:rsid w:val="002372E9"/>
    <w:rsid w:val="00242BDC"/>
    <w:rsid w:val="00245796"/>
    <w:rsid w:val="00251EAD"/>
    <w:rsid w:val="002616B9"/>
    <w:rsid w:val="0026208D"/>
    <w:rsid w:val="00263060"/>
    <w:rsid w:val="0026400B"/>
    <w:rsid w:val="002724A9"/>
    <w:rsid w:val="00273C28"/>
    <w:rsid w:val="00277110"/>
    <w:rsid w:val="00277A56"/>
    <w:rsid w:val="00277D83"/>
    <w:rsid w:val="00283F81"/>
    <w:rsid w:val="002851AA"/>
    <w:rsid w:val="0028683C"/>
    <w:rsid w:val="00292116"/>
    <w:rsid w:val="002948EE"/>
    <w:rsid w:val="00296F19"/>
    <w:rsid w:val="00297603"/>
    <w:rsid w:val="002A07FB"/>
    <w:rsid w:val="002A203F"/>
    <w:rsid w:val="002A50AF"/>
    <w:rsid w:val="002B77D2"/>
    <w:rsid w:val="002C13F1"/>
    <w:rsid w:val="002C227E"/>
    <w:rsid w:val="002C303B"/>
    <w:rsid w:val="002C4D02"/>
    <w:rsid w:val="002C5F22"/>
    <w:rsid w:val="002D03BC"/>
    <w:rsid w:val="002D06F9"/>
    <w:rsid w:val="002D3C17"/>
    <w:rsid w:val="002E1515"/>
    <w:rsid w:val="002E3B6F"/>
    <w:rsid w:val="002E52FC"/>
    <w:rsid w:val="002E5C9F"/>
    <w:rsid w:val="002F2C70"/>
    <w:rsid w:val="003019A5"/>
    <w:rsid w:val="00312B09"/>
    <w:rsid w:val="0031570B"/>
    <w:rsid w:val="00322535"/>
    <w:rsid w:val="003272B6"/>
    <w:rsid w:val="00327553"/>
    <w:rsid w:val="00332EBA"/>
    <w:rsid w:val="00335179"/>
    <w:rsid w:val="003367B8"/>
    <w:rsid w:val="0033681C"/>
    <w:rsid w:val="00347A64"/>
    <w:rsid w:val="00353654"/>
    <w:rsid w:val="00356E54"/>
    <w:rsid w:val="003614F2"/>
    <w:rsid w:val="003655B1"/>
    <w:rsid w:val="0037079D"/>
    <w:rsid w:val="00382341"/>
    <w:rsid w:val="00383FF6"/>
    <w:rsid w:val="0038686F"/>
    <w:rsid w:val="00392BB2"/>
    <w:rsid w:val="00397564"/>
    <w:rsid w:val="003A000E"/>
    <w:rsid w:val="003A1261"/>
    <w:rsid w:val="003A401A"/>
    <w:rsid w:val="003B4156"/>
    <w:rsid w:val="003B5CE0"/>
    <w:rsid w:val="003C07B7"/>
    <w:rsid w:val="003C1A0B"/>
    <w:rsid w:val="003C231A"/>
    <w:rsid w:val="003C777D"/>
    <w:rsid w:val="003D325E"/>
    <w:rsid w:val="003E2AD7"/>
    <w:rsid w:val="003E4F26"/>
    <w:rsid w:val="00403235"/>
    <w:rsid w:val="00405BD0"/>
    <w:rsid w:val="00412BC7"/>
    <w:rsid w:val="0042138E"/>
    <w:rsid w:val="00423361"/>
    <w:rsid w:val="00424410"/>
    <w:rsid w:val="00426037"/>
    <w:rsid w:val="00437127"/>
    <w:rsid w:val="00441B59"/>
    <w:rsid w:val="004437BC"/>
    <w:rsid w:val="00452532"/>
    <w:rsid w:val="004537FB"/>
    <w:rsid w:val="004643DA"/>
    <w:rsid w:val="004651DC"/>
    <w:rsid w:val="004656F6"/>
    <w:rsid w:val="00471638"/>
    <w:rsid w:val="004727F7"/>
    <w:rsid w:val="0047509F"/>
    <w:rsid w:val="00482873"/>
    <w:rsid w:val="00483DB8"/>
    <w:rsid w:val="00484986"/>
    <w:rsid w:val="0049292F"/>
    <w:rsid w:val="004968C5"/>
    <w:rsid w:val="00497ED5"/>
    <w:rsid w:val="004A14C4"/>
    <w:rsid w:val="004A5619"/>
    <w:rsid w:val="004A6BCC"/>
    <w:rsid w:val="004B01E0"/>
    <w:rsid w:val="004B62BE"/>
    <w:rsid w:val="004C0F6D"/>
    <w:rsid w:val="004C256B"/>
    <w:rsid w:val="004C2F9F"/>
    <w:rsid w:val="004C6CB4"/>
    <w:rsid w:val="004D3285"/>
    <w:rsid w:val="004D4E6C"/>
    <w:rsid w:val="004D7DFC"/>
    <w:rsid w:val="004E0507"/>
    <w:rsid w:val="004E3D35"/>
    <w:rsid w:val="004E4A0D"/>
    <w:rsid w:val="004F490E"/>
    <w:rsid w:val="004F4986"/>
    <w:rsid w:val="004F6B9D"/>
    <w:rsid w:val="00510AED"/>
    <w:rsid w:val="00511C2C"/>
    <w:rsid w:val="00513A0A"/>
    <w:rsid w:val="005156CF"/>
    <w:rsid w:val="005159F0"/>
    <w:rsid w:val="005165F8"/>
    <w:rsid w:val="00520640"/>
    <w:rsid w:val="00520E48"/>
    <w:rsid w:val="00531099"/>
    <w:rsid w:val="00537ACF"/>
    <w:rsid w:val="00537EEC"/>
    <w:rsid w:val="00541868"/>
    <w:rsid w:val="00543029"/>
    <w:rsid w:val="00545FF2"/>
    <w:rsid w:val="00551D3A"/>
    <w:rsid w:val="00556455"/>
    <w:rsid w:val="0056470F"/>
    <w:rsid w:val="00566E53"/>
    <w:rsid w:val="00567A05"/>
    <w:rsid w:val="00574660"/>
    <w:rsid w:val="00577972"/>
    <w:rsid w:val="00582062"/>
    <w:rsid w:val="0058536D"/>
    <w:rsid w:val="00590686"/>
    <w:rsid w:val="00593772"/>
    <w:rsid w:val="005954C8"/>
    <w:rsid w:val="00595BB8"/>
    <w:rsid w:val="00595BE6"/>
    <w:rsid w:val="00596A96"/>
    <w:rsid w:val="005A5654"/>
    <w:rsid w:val="005A5A5F"/>
    <w:rsid w:val="005A5D65"/>
    <w:rsid w:val="005A70AE"/>
    <w:rsid w:val="005B25B8"/>
    <w:rsid w:val="005B4851"/>
    <w:rsid w:val="005B530B"/>
    <w:rsid w:val="005B730E"/>
    <w:rsid w:val="005B777A"/>
    <w:rsid w:val="005C00E9"/>
    <w:rsid w:val="005C1005"/>
    <w:rsid w:val="005C1506"/>
    <w:rsid w:val="005D0B1D"/>
    <w:rsid w:val="005D1A2F"/>
    <w:rsid w:val="005D5EC2"/>
    <w:rsid w:val="005F1626"/>
    <w:rsid w:val="00600D23"/>
    <w:rsid w:val="00601F76"/>
    <w:rsid w:val="00602FBE"/>
    <w:rsid w:val="00607F46"/>
    <w:rsid w:val="00614809"/>
    <w:rsid w:val="00615943"/>
    <w:rsid w:val="006226C5"/>
    <w:rsid w:val="0062519D"/>
    <w:rsid w:val="0063118E"/>
    <w:rsid w:val="00635534"/>
    <w:rsid w:val="00641749"/>
    <w:rsid w:val="0064374D"/>
    <w:rsid w:val="0064783D"/>
    <w:rsid w:val="00653CF7"/>
    <w:rsid w:val="00653EB0"/>
    <w:rsid w:val="0065454C"/>
    <w:rsid w:val="00655836"/>
    <w:rsid w:val="006633DF"/>
    <w:rsid w:val="00670479"/>
    <w:rsid w:val="00672B4D"/>
    <w:rsid w:val="006737C7"/>
    <w:rsid w:val="0067485C"/>
    <w:rsid w:val="00676EA9"/>
    <w:rsid w:val="00680705"/>
    <w:rsid w:val="006845D2"/>
    <w:rsid w:val="00691F0A"/>
    <w:rsid w:val="00693BD0"/>
    <w:rsid w:val="006A161F"/>
    <w:rsid w:val="006A1F3D"/>
    <w:rsid w:val="006A23F6"/>
    <w:rsid w:val="006A3633"/>
    <w:rsid w:val="006A40E0"/>
    <w:rsid w:val="006A6651"/>
    <w:rsid w:val="006A7083"/>
    <w:rsid w:val="006A758A"/>
    <w:rsid w:val="006C0262"/>
    <w:rsid w:val="006C7A56"/>
    <w:rsid w:val="006D5ED6"/>
    <w:rsid w:val="006E25FD"/>
    <w:rsid w:val="006F0745"/>
    <w:rsid w:val="006F5300"/>
    <w:rsid w:val="007020C6"/>
    <w:rsid w:val="00704F53"/>
    <w:rsid w:val="007054B5"/>
    <w:rsid w:val="00705B8B"/>
    <w:rsid w:val="00711B59"/>
    <w:rsid w:val="0071378F"/>
    <w:rsid w:val="00715507"/>
    <w:rsid w:val="007175CD"/>
    <w:rsid w:val="0072031C"/>
    <w:rsid w:val="00720F73"/>
    <w:rsid w:val="00722FE6"/>
    <w:rsid w:val="00727203"/>
    <w:rsid w:val="0073243F"/>
    <w:rsid w:val="00734631"/>
    <w:rsid w:val="00746CA6"/>
    <w:rsid w:val="00750207"/>
    <w:rsid w:val="00755AB1"/>
    <w:rsid w:val="00755FC4"/>
    <w:rsid w:val="00760846"/>
    <w:rsid w:val="007612E7"/>
    <w:rsid w:val="00763231"/>
    <w:rsid w:val="00763413"/>
    <w:rsid w:val="00766801"/>
    <w:rsid w:val="007758B6"/>
    <w:rsid w:val="00780776"/>
    <w:rsid w:val="00781D55"/>
    <w:rsid w:val="00786F9B"/>
    <w:rsid w:val="007923C3"/>
    <w:rsid w:val="00797D43"/>
    <w:rsid w:val="007B00B0"/>
    <w:rsid w:val="007B46B0"/>
    <w:rsid w:val="007B688E"/>
    <w:rsid w:val="007C00B0"/>
    <w:rsid w:val="007C26D7"/>
    <w:rsid w:val="007D0CBB"/>
    <w:rsid w:val="007D3235"/>
    <w:rsid w:val="007F39E0"/>
    <w:rsid w:val="007F7783"/>
    <w:rsid w:val="00801BFB"/>
    <w:rsid w:val="00802263"/>
    <w:rsid w:val="00804873"/>
    <w:rsid w:val="00805230"/>
    <w:rsid w:val="008069BA"/>
    <w:rsid w:val="00817821"/>
    <w:rsid w:val="008222EC"/>
    <w:rsid w:val="0082582B"/>
    <w:rsid w:val="00831046"/>
    <w:rsid w:val="008314D8"/>
    <w:rsid w:val="00832D37"/>
    <w:rsid w:val="008428E8"/>
    <w:rsid w:val="00843C75"/>
    <w:rsid w:val="00845572"/>
    <w:rsid w:val="008461B0"/>
    <w:rsid w:val="00857DDF"/>
    <w:rsid w:val="008628DF"/>
    <w:rsid w:val="00863E2B"/>
    <w:rsid w:val="0086410A"/>
    <w:rsid w:val="00864A02"/>
    <w:rsid w:val="00866268"/>
    <w:rsid w:val="00871680"/>
    <w:rsid w:val="008755B0"/>
    <w:rsid w:val="008764D8"/>
    <w:rsid w:val="00883C60"/>
    <w:rsid w:val="00886060"/>
    <w:rsid w:val="008861A5"/>
    <w:rsid w:val="00893492"/>
    <w:rsid w:val="00894C15"/>
    <w:rsid w:val="0089501E"/>
    <w:rsid w:val="008A1EEC"/>
    <w:rsid w:val="008A70EC"/>
    <w:rsid w:val="008C574E"/>
    <w:rsid w:val="008D0896"/>
    <w:rsid w:val="008D0BCA"/>
    <w:rsid w:val="008D1540"/>
    <w:rsid w:val="008D570C"/>
    <w:rsid w:val="008D5E86"/>
    <w:rsid w:val="008D6A8B"/>
    <w:rsid w:val="008E20BE"/>
    <w:rsid w:val="008E6234"/>
    <w:rsid w:val="008E6AE0"/>
    <w:rsid w:val="008F3E49"/>
    <w:rsid w:val="008F4A6A"/>
    <w:rsid w:val="009023E7"/>
    <w:rsid w:val="00902B52"/>
    <w:rsid w:val="0090551D"/>
    <w:rsid w:val="00906DD1"/>
    <w:rsid w:val="00910194"/>
    <w:rsid w:val="00924339"/>
    <w:rsid w:val="00924BF2"/>
    <w:rsid w:val="00925374"/>
    <w:rsid w:val="00930558"/>
    <w:rsid w:val="00935432"/>
    <w:rsid w:val="00936ECA"/>
    <w:rsid w:val="00940AD2"/>
    <w:rsid w:val="00946302"/>
    <w:rsid w:val="00946DD9"/>
    <w:rsid w:val="00951C7D"/>
    <w:rsid w:val="00953FDD"/>
    <w:rsid w:val="00955822"/>
    <w:rsid w:val="0095747A"/>
    <w:rsid w:val="00961266"/>
    <w:rsid w:val="0096291D"/>
    <w:rsid w:val="00964373"/>
    <w:rsid w:val="00967195"/>
    <w:rsid w:val="0097092C"/>
    <w:rsid w:val="00973AD3"/>
    <w:rsid w:val="00977200"/>
    <w:rsid w:val="009800DC"/>
    <w:rsid w:val="00984C23"/>
    <w:rsid w:val="00986301"/>
    <w:rsid w:val="00990B81"/>
    <w:rsid w:val="009A69AE"/>
    <w:rsid w:val="009B0CD7"/>
    <w:rsid w:val="009B1E3A"/>
    <w:rsid w:val="009B2B20"/>
    <w:rsid w:val="009B74B8"/>
    <w:rsid w:val="009C07B1"/>
    <w:rsid w:val="009C6D2E"/>
    <w:rsid w:val="009D5C31"/>
    <w:rsid w:val="009E1E91"/>
    <w:rsid w:val="009E241F"/>
    <w:rsid w:val="009F24CC"/>
    <w:rsid w:val="009F3899"/>
    <w:rsid w:val="009F556A"/>
    <w:rsid w:val="009F7A47"/>
    <w:rsid w:val="00A05BEB"/>
    <w:rsid w:val="00A077B2"/>
    <w:rsid w:val="00A07C2F"/>
    <w:rsid w:val="00A12C80"/>
    <w:rsid w:val="00A35B3E"/>
    <w:rsid w:val="00A37A68"/>
    <w:rsid w:val="00A40849"/>
    <w:rsid w:val="00A42EC6"/>
    <w:rsid w:val="00A43091"/>
    <w:rsid w:val="00A45CA7"/>
    <w:rsid w:val="00A45F16"/>
    <w:rsid w:val="00A468D0"/>
    <w:rsid w:val="00A476C0"/>
    <w:rsid w:val="00A54C53"/>
    <w:rsid w:val="00A55BC7"/>
    <w:rsid w:val="00A6555B"/>
    <w:rsid w:val="00A70CE5"/>
    <w:rsid w:val="00A710FE"/>
    <w:rsid w:val="00A7130A"/>
    <w:rsid w:val="00A71908"/>
    <w:rsid w:val="00A745D4"/>
    <w:rsid w:val="00A80261"/>
    <w:rsid w:val="00A815CC"/>
    <w:rsid w:val="00A8232F"/>
    <w:rsid w:val="00A82655"/>
    <w:rsid w:val="00A847B1"/>
    <w:rsid w:val="00A97D2C"/>
    <w:rsid w:val="00AA1B94"/>
    <w:rsid w:val="00AA1C0A"/>
    <w:rsid w:val="00AA22A8"/>
    <w:rsid w:val="00AB0947"/>
    <w:rsid w:val="00AB4E47"/>
    <w:rsid w:val="00AC0E43"/>
    <w:rsid w:val="00AC6193"/>
    <w:rsid w:val="00AE3098"/>
    <w:rsid w:val="00AE343B"/>
    <w:rsid w:val="00AE367C"/>
    <w:rsid w:val="00AF29D1"/>
    <w:rsid w:val="00B11942"/>
    <w:rsid w:val="00B11B35"/>
    <w:rsid w:val="00B11DD9"/>
    <w:rsid w:val="00B17975"/>
    <w:rsid w:val="00B22DA6"/>
    <w:rsid w:val="00B26953"/>
    <w:rsid w:val="00B31122"/>
    <w:rsid w:val="00B34174"/>
    <w:rsid w:val="00B35640"/>
    <w:rsid w:val="00B3689D"/>
    <w:rsid w:val="00B3714D"/>
    <w:rsid w:val="00B4045A"/>
    <w:rsid w:val="00B40BD6"/>
    <w:rsid w:val="00B40CB8"/>
    <w:rsid w:val="00B45361"/>
    <w:rsid w:val="00B5783D"/>
    <w:rsid w:val="00B61701"/>
    <w:rsid w:val="00B66FEF"/>
    <w:rsid w:val="00B70169"/>
    <w:rsid w:val="00B80C48"/>
    <w:rsid w:val="00B909E5"/>
    <w:rsid w:val="00B90E4A"/>
    <w:rsid w:val="00B93AF4"/>
    <w:rsid w:val="00B9559C"/>
    <w:rsid w:val="00BA31FF"/>
    <w:rsid w:val="00BA363B"/>
    <w:rsid w:val="00BB3233"/>
    <w:rsid w:val="00BB5FCA"/>
    <w:rsid w:val="00BB7731"/>
    <w:rsid w:val="00BB7BC6"/>
    <w:rsid w:val="00BD6ADD"/>
    <w:rsid w:val="00BE0F89"/>
    <w:rsid w:val="00BE135F"/>
    <w:rsid w:val="00BF3EC4"/>
    <w:rsid w:val="00C00B5E"/>
    <w:rsid w:val="00C028AF"/>
    <w:rsid w:val="00C078D1"/>
    <w:rsid w:val="00C17A1F"/>
    <w:rsid w:val="00C24F62"/>
    <w:rsid w:val="00C250E6"/>
    <w:rsid w:val="00C327EB"/>
    <w:rsid w:val="00C419E0"/>
    <w:rsid w:val="00C43543"/>
    <w:rsid w:val="00C43B01"/>
    <w:rsid w:val="00C52F63"/>
    <w:rsid w:val="00C54634"/>
    <w:rsid w:val="00C549F9"/>
    <w:rsid w:val="00C55500"/>
    <w:rsid w:val="00C609E9"/>
    <w:rsid w:val="00C65900"/>
    <w:rsid w:val="00C754BB"/>
    <w:rsid w:val="00C8123A"/>
    <w:rsid w:val="00C8275F"/>
    <w:rsid w:val="00C83085"/>
    <w:rsid w:val="00C83A95"/>
    <w:rsid w:val="00C865AE"/>
    <w:rsid w:val="00C9210E"/>
    <w:rsid w:val="00C95923"/>
    <w:rsid w:val="00C972D9"/>
    <w:rsid w:val="00CA26A4"/>
    <w:rsid w:val="00CA3A3D"/>
    <w:rsid w:val="00CB0B61"/>
    <w:rsid w:val="00CB10C6"/>
    <w:rsid w:val="00CB2ED5"/>
    <w:rsid w:val="00CB46C9"/>
    <w:rsid w:val="00CB5293"/>
    <w:rsid w:val="00CC6453"/>
    <w:rsid w:val="00CC769A"/>
    <w:rsid w:val="00CD5921"/>
    <w:rsid w:val="00CE4180"/>
    <w:rsid w:val="00CE4D7A"/>
    <w:rsid w:val="00CE59C7"/>
    <w:rsid w:val="00CE6E79"/>
    <w:rsid w:val="00CF1BC9"/>
    <w:rsid w:val="00CF62EA"/>
    <w:rsid w:val="00CF67B0"/>
    <w:rsid w:val="00CF6E95"/>
    <w:rsid w:val="00D018E8"/>
    <w:rsid w:val="00D03DDF"/>
    <w:rsid w:val="00D03E66"/>
    <w:rsid w:val="00D06361"/>
    <w:rsid w:val="00D1236E"/>
    <w:rsid w:val="00D13B77"/>
    <w:rsid w:val="00D142F5"/>
    <w:rsid w:val="00D14477"/>
    <w:rsid w:val="00D1531B"/>
    <w:rsid w:val="00D27F87"/>
    <w:rsid w:val="00D47682"/>
    <w:rsid w:val="00D545C0"/>
    <w:rsid w:val="00D5792A"/>
    <w:rsid w:val="00D63BB3"/>
    <w:rsid w:val="00D651CA"/>
    <w:rsid w:val="00D76CB3"/>
    <w:rsid w:val="00D81F35"/>
    <w:rsid w:val="00D87385"/>
    <w:rsid w:val="00D907B7"/>
    <w:rsid w:val="00D91D48"/>
    <w:rsid w:val="00D93CB2"/>
    <w:rsid w:val="00DA2797"/>
    <w:rsid w:val="00DB2C07"/>
    <w:rsid w:val="00DB60CA"/>
    <w:rsid w:val="00DC04A9"/>
    <w:rsid w:val="00DC0645"/>
    <w:rsid w:val="00DC28B5"/>
    <w:rsid w:val="00DC292F"/>
    <w:rsid w:val="00DD4AD7"/>
    <w:rsid w:val="00DD5CFA"/>
    <w:rsid w:val="00DD635E"/>
    <w:rsid w:val="00DE0940"/>
    <w:rsid w:val="00DE24C2"/>
    <w:rsid w:val="00DE3954"/>
    <w:rsid w:val="00DE5295"/>
    <w:rsid w:val="00DF145F"/>
    <w:rsid w:val="00DF5F24"/>
    <w:rsid w:val="00E015DC"/>
    <w:rsid w:val="00E019D9"/>
    <w:rsid w:val="00E11518"/>
    <w:rsid w:val="00E14611"/>
    <w:rsid w:val="00E17085"/>
    <w:rsid w:val="00E25415"/>
    <w:rsid w:val="00E25B41"/>
    <w:rsid w:val="00E26467"/>
    <w:rsid w:val="00E30B25"/>
    <w:rsid w:val="00E40611"/>
    <w:rsid w:val="00E4304D"/>
    <w:rsid w:val="00E53344"/>
    <w:rsid w:val="00E5375C"/>
    <w:rsid w:val="00E55697"/>
    <w:rsid w:val="00E56571"/>
    <w:rsid w:val="00E735FE"/>
    <w:rsid w:val="00E73E94"/>
    <w:rsid w:val="00E75102"/>
    <w:rsid w:val="00E76BE4"/>
    <w:rsid w:val="00E770B2"/>
    <w:rsid w:val="00E7797C"/>
    <w:rsid w:val="00E82667"/>
    <w:rsid w:val="00E91061"/>
    <w:rsid w:val="00E91F73"/>
    <w:rsid w:val="00EA1062"/>
    <w:rsid w:val="00EA317C"/>
    <w:rsid w:val="00EA3AEC"/>
    <w:rsid w:val="00EA4AAA"/>
    <w:rsid w:val="00EA63EF"/>
    <w:rsid w:val="00EA7450"/>
    <w:rsid w:val="00EA77E3"/>
    <w:rsid w:val="00EC5026"/>
    <w:rsid w:val="00ED2CB5"/>
    <w:rsid w:val="00F013EA"/>
    <w:rsid w:val="00F02BBA"/>
    <w:rsid w:val="00F10373"/>
    <w:rsid w:val="00F126AF"/>
    <w:rsid w:val="00F138EC"/>
    <w:rsid w:val="00F14D5A"/>
    <w:rsid w:val="00F23509"/>
    <w:rsid w:val="00F24B7F"/>
    <w:rsid w:val="00F25798"/>
    <w:rsid w:val="00F25853"/>
    <w:rsid w:val="00F3063B"/>
    <w:rsid w:val="00F32B56"/>
    <w:rsid w:val="00F35F11"/>
    <w:rsid w:val="00F416D0"/>
    <w:rsid w:val="00F43CD1"/>
    <w:rsid w:val="00F44C81"/>
    <w:rsid w:val="00F46E9A"/>
    <w:rsid w:val="00F5038D"/>
    <w:rsid w:val="00F51696"/>
    <w:rsid w:val="00F51D73"/>
    <w:rsid w:val="00F552D0"/>
    <w:rsid w:val="00F56E78"/>
    <w:rsid w:val="00F57EAB"/>
    <w:rsid w:val="00F62D86"/>
    <w:rsid w:val="00F637F2"/>
    <w:rsid w:val="00F668F0"/>
    <w:rsid w:val="00F67962"/>
    <w:rsid w:val="00F70202"/>
    <w:rsid w:val="00F72A85"/>
    <w:rsid w:val="00F752F0"/>
    <w:rsid w:val="00F76E80"/>
    <w:rsid w:val="00F925E3"/>
    <w:rsid w:val="00F930ED"/>
    <w:rsid w:val="00F94DC6"/>
    <w:rsid w:val="00FA04B9"/>
    <w:rsid w:val="00FA0E06"/>
    <w:rsid w:val="00FA167E"/>
    <w:rsid w:val="00FA1B56"/>
    <w:rsid w:val="00FA29DD"/>
    <w:rsid w:val="00FA475B"/>
    <w:rsid w:val="00FB0478"/>
    <w:rsid w:val="00FB0B64"/>
    <w:rsid w:val="00FB1BB0"/>
    <w:rsid w:val="00FB4DA0"/>
    <w:rsid w:val="00FB51B8"/>
    <w:rsid w:val="00FB7A2C"/>
    <w:rsid w:val="00FC5D0A"/>
    <w:rsid w:val="00FC7C27"/>
    <w:rsid w:val="00FD1CEF"/>
    <w:rsid w:val="00FD3B84"/>
    <w:rsid w:val="00FD4232"/>
    <w:rsid w:val="00FD55B1"/>
    <w:rsid w:val="00FE3C9F"/>
    <w:rsid w:val="00FE76EC"/>
    <w:rsid w:val="00FF1114"/>
    <w:rsid w:val="00FF1F7D"/>
    <w:rsid w:val="00FF680C"/>
    <w:rsid w:val="00FF69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8519437"/>
  <w15:chartTrackingRefBased/>
  <w15:docId w15:val="{069427AF-82D6-4EFE-A3E9-55E26B76E4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92BB2"/>
  </w:style>
  <w:style w:type="paragraph" w:styleId="Ttulo1">
    <w:name w:val="heading 1"/>
    <w:basedOn w:val="Normal"/>
    <w:next w:val="Normal"/>
    <w:link w:val="Ttulo1Char"/>
    <w:uiPriority w:val="9"/>
    <w:qFormat/>
    <w:rsid w:val="00DD4AD7"/>
    <w:pPr>
      <w:keepNext/>
      <w:keepLines/>
      <w:spacing w:before="240" w:after="0"/>
      <w:outlineLvl w:val="0"/>
    </w:pPr>
    <w:rPr>
      <w:rFonts w:ascii="Swis721 Th BT" w:eastAsiaTheme="majorEastAsia" w:hAnsi="Swis721 Th BT" w:cstheme="majorBidi"/>
      <w:b/>
      <w:color w:val="00B050"/>
      <w:sz w:val="60"/>
      <w:szCs w:val="32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F14D5A"/>
    <w:pPr>
      <w:keepNext/>
      <w:keepLines/>
      <w:spacing w:before="40" w:after="0"/>
      <w:jc w:val="center"/>
      <w:outlineLvl w:val="1"/>
    </w:pPr>
    <w:rPr>
      <w:rFonts w:ascii="Swis721 Th BT" w:eastAsiaTheme="majorEastAsia" w:hAnsi="Swis721 Th BT" w:cstheme="majorBidi"/>
      <w:b/>
      <w:color w:val="0070C0"/>
      <w:sz w:val="40"/>
      <w:szCs w:val="26"/>
    </w:rPr>
  </w:style>
  <w:style w:type="paragraph" w:styleId="Ttulo4">
    <w:name w:val="heading 4"/>
    <w:basedOn w:val="Normal"/>
    <w:next w:val="Normal"/>
    <w:link w:val="Ttulo4Char"/>
    <w:uiPriority w:val="9"/>
    <w:semiHidden/>
    <w:unhideWhenUsed/>
    <w:qFormat/>
    <w:rsid w:val="00E4304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DD4AD7"/>
    <w:rPr>
      <w:rFonts w:ascii="Swis721 Th BT" w:eastAsiaTheme="majorEastAsia" w:hAnsi="Swis721 Th BT" w:cstheme="majorBidi"/>
      <w:b/>
      <w:color w:val="00B050"/>
      <w:sz w:val="60"/>
      <w:szCs w:val="32"/>
    </w:rPr>
  </w:style>
  <w:style w:type="character" w:customStyle="1" w:styleId="Ttulo2Char">
    <w:name w:val="Título 2 Char"/>
    <w:basedOn w:val="Fontepargpadro"/>
    <w:link w:val="Ttulo2"/>
    <w:uiPriority w:val="9"/>
    <w:rsid w:val="00F14D5A"/>
    <w:rPr>
      <w:rFonts w:ascii="Swis721 Th BT" w:eastAsiaTheme="majorEastAsia" w:hAnsi="Swis721 Th BT" w:cstheme="majorBidi"/>
      <w:b/>
      <w:color w:val="0070C0"/>
      <w:sz w:val="40"/>
      <w:szCs w:val="26"/>
    </w:rPr>
  </w:style>
  <w:style w:type="paragraph" w:customStyle="1" w:styleId="Subtitulocorpo">
    <w:name w:val="Subtitulo_corpo"/>
    <w:basedOn w:val="Normal"/>
    <w:link w:val="SubtitulocorpoChar"/>
    <w:qFormat/>
    <w:rsid w:val="00863E2B"/>
    <w:pPr>
      <w:spacing w:after="0" w:line="240" w:lineRule="auto"/>
      <w:jc w:val="center"/>
    </w:pPr>
    <w:rPr>
      <w:rFonts w:ascii="Swis721 Th BT" w:eastAsia="MS Mincho" w:hAnsi="Swis721 Th BT"/>
      <w:b/>
      <w:color w:val="0070C0"/>
      <w:sz w:val="40"/>
    </w:rPr>
  </w:style>
  <w:style w:type="character" w:customStyle="1" w:styleId="SubtitulocorpoChar">
    <w:name w:val="Subtitulo_corpo Char"/>
    <w:basedOn w:val="Fontepargpadro"/>
    <w:link w:val="Subtitulocorpo"/>
    <w:rsid w:val="00863E2B"/>
    <w:rPr>
      <w:rFonts w:ascii="Swis721 Th BT" w:eastAsia="MS Mincho" w:hAnsi="Swis721 Th BT"/>
      <w:b/>
      <w:color w:val="0070C0"/>
      <w:sz w:val="40"/>
    </w:rPr>
  </w:style>
  <w:style w:type="paragraph" w:customStyle="1" w:styleId="Corpo">
    <w:name w:val="Corpo"/>
    <w:basedOn w:val="Normal"/>
    <w:link w:val="CorpoChar"/>
    <w:qFormat/>
    <w:rsid w:val="00DD4AD7"/>
    <w:pPr>
      <w:spacing w:after="20" w:line="240" w:lineRule="auto"/>
      <w:jc w:val="both"/>
    </w:pPr>
    <w:rPr>
      <w:rFonts w:ascii="Swis721 Th BT" w:eastAsia="MS Mincho" w:hAnsi="Swis721 Th BT"/>
      <w:color w:val="404040" w:themeColor="text1" w:themeTint="BF"/>
      <w:sz w:val="23"/>
      <w:szCs w:val="24"/>
    </w:rPr>
  </w:style>
  <w:style w:type="character" w:customStyle="1" w:styleId="CorpoChar">
    <w:name w:val="Corpo Char"/>
    <w:basedOn w:val="Fontepargpadro"/>
    <w:link w:val="Corpo"/>
    <w:rsid w:val="00DD4AD7"/>
    <w:rPr>
      <w:rFonts w:ascii="Swis721 Th BT" w:eastAsia="MS Mincho" w:hAnsi="Swis721 Th BT"/>
      <w:color w:val="404040" w:themeColor="text1" w:themeTint="BF"/>
      <w:sz w:val="23"/>
      <w:szCs w:val="24"/>
    </w:rPr>
  </w:style>
  <w:style w:type="table" w:styleId="Tabelacomgrade">
    <w:name w:val="Table Grid"/>
    <w:basedOn w:val="Tabelanormal"/>
    <w:uiPriority w:val="59"/>
    <w:rsid w:val="00DD4AD7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doSumrio">
    <w:name w:val="TOC Heading"/>
    <w:basedOn w:val="Ttulo1"/>
    <w:next w:val="Normal"/>
    <w:uiPriority w:val="39"/>
    <w:unhideWhenUsed/>
    <w:qFormat/>
    <w:rsid w:val="00DD4AD7"/>
    <w:pPr>
      <w:outlineLvl w:val="9"/>
    </w:pPr>
    <w:rPr>
      <w:lang w:eastAsia="pt-BR"/>
    </w:rPr>
  </w:style>
  <w:style w:type="paragraph" w:styleId="Sumrio1">
    <w:name w:val="toc 1"/>
    <w:basedOn w:val="Normal"/>
    <w:next w:val="Normal"/>
    <w:autoRedefine/>
    <w:uiPriority w:val="39"/>
    <w:unhideWhenUsed/>
    <w:rsid w:val="00DD4AD7"/>
    <w:pPr>
      <w:spacing w:after="100"/>
    </w:pPr>
  </w:style>
  <w:style w:type="paragraph" w:styleId="Sumrio2">
    <w:name w:val="toc 2"/>
    <w:basedOn w:val="Normal"/>
    <w:next w:val="Normal"/>
    <w:autoRedefine/>
    <w:uiPriority w:val="39"/>
    <w:unhideWhenUsed/>
    <w:rsid w:val="00DD4AD7"/>
    <w:pPr>
      <w:spacing w:after="100"/>
      <w:ind w:left="220"/>
    </w:pPr>
  </w:style>
  <w:style w:type="character" w:styleId="Hyperlink">
    <w:name w:val="Hyperlink"/>
    <w:basedOn w:val="Fontepargpadro"/>
    <w:uiPriority w:val="99"/>
    <w:unhideWhenUsed/>
    <w:rsid w:val="00DD4AD7"/>
    <w:rPr>
      <w:color w:val="0563C1" w:themeColor="hyperlink"/>
      <w:u w:val="single"/>
    </w:rPr>
  </w:style>
  <w:style w:type="paragraph" w:styleId="PargrafodaLista">
    <w:name w:val="List Paragraph"/>
    <w:basedOn w:val="Normal"/>
    <w:uiPriority w:val="34"/>
    <w:qFormat/>
    <w:rsid w:val="00423361"/>
    <w:pPr>
      <w:ind w:left="720"/>
      <w:contextualSpacing/>
    </w:pPr>
  </w:style>
  <w:style w:type="paragraph" w:styleId="Cabealho">
    <w:name w:val="header"/>
    <w:basedOn w:val="Normal"/>
    <w:link w:val="CabealhoChar"/>
    <w:unhideWhenUsed/>
    <w:rsid w:val="00B22DA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B22DA6"/>
  </w:style>
  <w:style w:type="paragraph" w:styleId="Rodap">
    <w:name w:val="footer"/>
    <w:basedOn w:val="Normal"/>
    <w:link w:val="RodapChar"/>
    <w:uiPriority w:val="99"/>
    <w:unhideWhenUsed/>
    <w:rsid w:val="00B22DA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B22DA6"/>
  </w:style>
  <w:style w:type="paragraph" w:customStyle="1" w:styleId="referencias">
    <w:name w:val="referencias"/>
    <w:basedOn w:val="Normal"/>
    <w:link w:val="referenciasChar"/>
    <w:qFormat/>
    <w:rsid w:val="00B22DA6"/>
    <w:pPr>
      <w:spacing w:after="200" w:line="276" w:lineRule="auto"/>
    </w:pPr>
    <w:rPr>
      <w:rFonts w:ascii="Swis721 Th BT" w:eastAsia="MS Mincho" w:hAnsi="Swis721 Th BT"/>
      <w:b/>
      <w:color w:val="339966"/>
      <w:sz w:val="12"/>
      <w:szCs w:val="12"/>
    </w:rPr>
  </w:style>
  <w:style w:type="character" w:customStyle="1" w:styleId="referenciasChar">
    <w:name w:val="referencias Char"/>
    <w:basedOn w:val="Fontepargpadro"/>
    <w:link w:val="referencias"/>
    <w:rsid w:val="00B22DA6"/>
    <w:rPr>
      <w:rFonts w:ascii="Swis721 Th BT" w:eastAsia="MS Mincho" w:hAnsi="Swis721 Th BT"/>
      <w:b/>
      <w:color w:val="339966"/>
      <w:sz w:val="12"/>
      <w:szCs w:val="12"/>
    </w:rPr>
  </w:style>
  <w:style w:type="paragraph" w:customStyle="1" w:styleId="formulas">
    <w:name w:val="formulas"/>
    <w:basedOn w:val="Normal"/>
    <w:link w:val="formulasChar"/>
    <w:qFormat/>
    <w:rsid w:val="009B0CD7"/>
    <w:pPr>
      <w:tabs>
        <w:tab w:val="right" w:leader="dot" w:pos="3715"/>
      </w:tabs>
      <w:spacing w:after="20" w:line="240" w:lineRule="auto"/>
      <w:jc w:val="both"/>
    </w:pPr>
    <w:rPr>
      <w:rFonts w:ascii="Futura Md BT" w:eastAsia="MS Mincho" w:hAnsi="Futura Md BT"/>
      <w:b/>
      <w:color w:val="404040" w:themeColor="text1" w:themeTint="BF"/>
      <w:sz w:val="23"/>
      <w:szCs w:val="24"/>
    </w:rPr>
  </w:style>
  <w:style w:type="character" w:customStyle="1" w:styleId="formulasChar">
    <w:name w:val="formulas Char"/>
    <w:basedOn w:val="Fontepargpadro"/>
    <w:link w:val="formulas"/>
    <w:rsid w:val="009B0CD7"/>
    <w:rPr>
      <w:rFonts w:ascii="Futura Md BT" w:eastAsia="MS Mincho" w:hAnsi="Futura Md BT"/>
      <w:b/>
      <w:color w:val="404040" w:themeColor="text1" w:themeTint="BF"/>
      <w:sz w:val="23"/>
      <w:szCs w:val="24"/>
    </w:rPr>
  </w:style>
  <w:style w:type="paragraph" w:styleId="NormalWeb">
    <w:name w:val="Normal (Web)"/>
    <w:basedOn w:val="Normal"/>
    <w:uiPriority w:val="99"/>
    <w:rsid w:val="0097092C"/>
    <w:pPr>
      <w:spacing w:before="100" w:beforeAutospacing="1" w:after="100" w:afterAutospacing="1" w:line="240" w:lineRule="auto"/>
    </w:pPr>
    <w:rPr>
      <w:rFonts w:ascii="Arial Unicode MS" w:eastAsia="Arial Unicode MS" w:hAnsi="Arial Unicode MS" w:cs="Arial Unicode MS"/>
      <w:sz w:val="20"/>
      <w:szCs w:val="20"/>
      <w:lang w:eastAsia="ja-JP"/>
    </w:rPr>
  </w:style>
  <w:style w:type="table" w:styleId="SombreamentoClaro">
    <w:name w:val="Light Shading"/>
    <w:basedOn w:val="Tabelanormal"/>
    <w:uiPriority w:val="60"/>
    <w:rsid w:val="0097092C"/>
    <w:pPr>
      <w:spacing w:after="0" w:line="240" w:lineRule="auto"/>
    </w:pPr>
    <w:rPr>
      <w:rFonts w:eastAsia="MS Mincho"/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SombreamentoClaro-nfase14">
    <w:name w:val="Sombreamento Claro - Ênfase 14"/>
    <w:basedOn w:val="Tabelanormal"/>
    <w:uiPriority w:val="60"/>
    <w:rsid w:val="00537ACF"/>
    <w:pPr>
      <w:spacing w:after="0" w:line="240" w:lineRule="auto"/>
    </w:pPr>
    <w:rPr>
      <w:rFonts w:eastAsia="MS Mincho"/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paragraph" w:customStyle="1" w:styleId="Titulo">
    <w:name w:val="Titulo"/>
    <w:basedOn w:val="Normal"/>
    <w:link w:val="TituloChar"/>
    <w:qFormat/>
    <w:rsid w:val="00D81F35"/>
    <w:pPr>
      <w:spacing w:after="40" w:line="240" w:lineRule="auto"/>
    </w:pPr>
    <w:rPr>
      <w:rFonts w:ascii="Swis721 Th BT" w:eastAsia="MS Mincho" w:hAnsi="Swis721 Th BT"/>
      <w:color w:val="339966"/>
      <w:sz w:val="60"/>
    </w:rPr>
  </w:style>
  <w:style w:type="character" w:customStyle="1" w:styleId="TituloChar">
    <w:name w:val="Titulo Char"/>
    <w:basedOn w:val="Fontepargpadro"/>
    <w:link w:val="Titulo"/>
    <w:rsid w:val="00D81F35"/>
    <w:rPr>
      <w:rFonts w:ascii="Swis721 Th BT" w:eastAsia="MS Mincho" w:hAnsi="Swis721 Th BT"/>
      <w:color w:val="339966"/>
      <w:sz w:val="60"/>
    </w:rPr>
  </w:style>
  <w:style w:type="paragraph" w:styleId="Subttulo">
    <w:name w:val="Subtitle"/>
    <w:basedOn w:val="Normal"/>
    <w:next w:val="Normal"/>
    <w:link w:val="SubttuloChar"/>
    <w:uiPriority w:val="11"/>
    <w:qFormat/>
    <w:rsid w:val="00B34174"/>
    <w:pPr>
      <w:numPr>
        <w:ilvl w:val="1"/>
      </w:numPr>
      <w:spacing w:after="200" w:line="276" w:lineRule="auto"/>
    </w:pPr>
    <w:rPr>
      <w:rFonts w:ascii="Futura Md BT" w:eastAsiaTheme="majorEastAsia" w:hAnsi="Futura Md BT" w:cstheme="majorBidi"/>
      <w:b/>
      <w:iCs/>
      <w:color w:val="28623E"/>
      <w:spacing w:val="15"/>
      <w:sz w:val="24"/>
      <w:szCs w:val="24"/>
    </w:rPr>
  </w:style>
  <w:style w:type="character" w:customStyle="1" w:styleId="SubttuloChar">
    <w:name w:val="Subtítulo Char"/>
    <w:basedOn w:val="Fontepargpadro"/>
    <w:link w:val="Subttulo"/>
    <w:uiPriority w:val="11"/>
    <w:rsid w:val="00B34174"/>
    <w:rPr>
      <w:rFonts w:ascii="Futura Md BT" w:eastAsiaTheme="majorEastAsia" w:hAnsi="Futura Md BT" w:cstheme="majorBidi"/>
      <w:b/>
      <w:iCs/>
      <w:color w:val="28623E"/>
      <w:spacing w:val="15"/>
      <w:sz w:val="24"/>
      <w:szCs w:val="24"/>
    </w:rPr>
  </w:style>
  <w:style w:type="character" w:customStyle="1" w:styleId="apple-converted-space">
    <w:name w:val="apple-converted-space"/>
    <w:basedOn w:val="Fontepargpadro"/>
    <w:rsid w:val="00FF1114"/>
  </w:style>
  <w:style w:type="paragraph" w:styleId="SemEspaamento">
    <w:name w:val="No Spacing"/>
    <w:uiPriority w:val="1"/>
    <w:qFormat/>
    <w:rsid w:val="00F62D86"/>
    <w:pPr>
      <w:spacing w:after="0" w:line="240" w:lineRule="auto"/>
    </w:pPr>
  </w:style>
  <w:style w:type="table" w:styleId="TabelaSimples5">
    <w:name w:val="Plain Table 5"/>
    <w:basedOn w:val="Tabelanormal"/>
    <w:uiPriority w:val="45"/>
    <w:rsid w:val="0049292F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customStyle="1" w:styleId="bibliografia">
    <w:name w:val="bibliografia"/>
    <w:basedOn w:val="formulas"/>
    <w:link w:val="bibliografiaChar"/>
    <w:qFormat/>
    <w:rsid w:val="00FF6976"/>
    <w:rPr>
      <w:rFonts w:ascii="Swis721 Th BT" w:hAnsi="Swis721 Th BT"/>
      <w:b w:val="0"/>
      <w:color w:val="595959" w:themeColor="text1" w:themeTint="A6"/>
      <w:sz w:val="12"/>
      <w:szCs w:val="16"/>
      <w:lang w:val="en-US"/>
    </w:rPr>
  </w:style>
  <w:style w:type="character" w:customStyle="1" w:styleId="bibliografiaChar">
    <w:name w:val="bibliografia Char"/>
    <w:basedOn w:val="formulasChar"/>
    <w:link w:val="bibliografia"/>
    <w:rsid w:val="00FF6976"/>
    <w:rPr>
      <w:rFonts w:ascii="Swis721 Th BT" w:eastAsia="MS Mincho" w:hAnsi="Swis721 Th BT"/>
      <w:b w:val="0"/>
      <w:color w:val="595959" w:themeColor="text1" w:themeTint="A6"/>
      <w:sz w:val="12"/>
      <w:szCs w:val="16"/>
      <w:lang w:val="en-US"/>
    </w:rPr>
  </w:style>
  <w:style w:type="character" w:styleId="nfase">
    <w:name w:val="Emphasis"/>
    <w:basedOn w:val="Fontepargpadro"/>
    <w:uiPriority w:val="20"/>
    <w:qFormat/>
    <w:rsid w:val="00383FF6"/>
    <w:rPr>
      <w:i/>
      <w:iCs/>
    </w:rPr>
  </w:style>
  <w:style w:type="paragraph" w:customStyle="1" w:styleId="subsubtitulo">
    <w:name w:val="sub subtitulo"/>
    <w:basedOn w:val="Normal"/>
    <w:link w:val="subsubtituloChar"/>
    <w:qFormat/>
    <w:rsid w:val="00545FF2"/>
    <w:pPr>
      <w:spacing w:after="200" w:line="276" w:lineRule="auto"/>
    </w:pPr>
    <w:rPr>
      <w:color w:val="457B57"/>
    </w:rPr>
  </w:style>
  <w:style w:type="character" w:customStyle="1" w:styleId="subsubtituloChar">
    <w:name w:val="sub subtitulo Char"/>
    <w:basedOn w:val="Fontepargpadro"/>
    <w:link w:val="subsubtitulo"/>
    <w:rsid w:val="00545FF2"/>
    <w:rPr>
      <w:color w:val="457B57"/>
    </w:rPr>
  </w:style>
  <w:style w:type="table" w:customStyle="1" w:styleId="TabeladeGradeClara1">
    <w:name w:val="Tabela de Grade Clara1"/>
    <w:basedOn w:val="Tabelanormal"/>
    <w:uiPriority w:val="40"/>
    <w:rsid w:val="008461B0"/>
    <w:pPr>
      <w:spacing w:after="0" w:line="240" w:lineRule="auto"/>
    </w:pPr>
    <w:rPr>
      <w:rFonts w:eastAsia="MS Mincho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customStyle="1" w:styleId="SombreamentoClaro-nfase12">
    <w:name w:val="Sombreamento Claro - Ênfase 12"/>
    <w:basedOn w:val="Tabelanormal"/>
    <w:uiPriority w:val="60"/>
    <w:rsid w:val="00EA1062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character" w:customStyle="1" w:styleId="mo">
    <w:name w:val="mo"/>
    <w:basedOn w:val="Fontepargpadro"/>
    <w:rsid w:val="000D016A"/>
  </w:style>
  <w:style w:type="paragraph" w:styleId="Sumrio3">
    <w:name w:val="toc 3"/>
    <w:basedOn w:val="Normal"/>
    <w:next w:val="Normal"/>
    <w:autoRedefine/>
    <w:uiPriority w:val="39"/>
    <w:unhideWhenUsed/>
    <w:rsid w:val="008D6A8B"/>
    <w:pPr>
      <w:spacing w:after="100"/>
      <w:ind w:left="440"/>
    </w:pPr>
    <w:rPr>
      <w:rFonts w:eastAsiaTheme="minorEastAsia"/>
      <w:lang w:eastAsia="pt-BR"/>
    </w:rPr>
  </w:style>
  <w:style w:type="paragraph" w:styleId="Sumrio4">
    <w:name w:val="toc 4"/>
    <w:basedOn w:val="Normal"/>
    <w:next w:val="Normal"/>
    <w:autoRedefine/>
    <w:uiPriority w:val="39"/>
    <w:unhideWhenUsed/>
    <w:rsid w:val="008D6A8B"/>
    <w:pPr>
      <w:spacing w:after="100"/>
      <w:ind w:left="660"/>
    </w:pPr>
    <w:rPr>
      <w:rFonts w:eastAsiaTheme="minorEastAsia"/>
      <w:lang w:eastAsia="pt-BR"/>
    </w:rPr>
  </w:style>
  <w:style w:type="paragraph" w:styleId="Sumrio5">
    <w:name w:val="toc 5"/>
    <w:basedOn w:val="Normal"/>
    <w:next w:val="Normal"/>
    <w:autoRedefine/>
    <w:uiPriority w:val="39"/>
    <w:unhideWhenUsed/>
    <w:rsid w:val="008D6A8B"/>
    <w:pPr>
      <w:spacing w:after="100"/>
      <w:ind w:left="880"/>
    </w:pPr>
    <w:rPr>
      <w:rFonts w:eastAsiaTheme="minorEastAsia"/>
      <w:lang w:eastAsia="pt-BR"/>
    </w:rPr>
  </w:style>
  <w:style w:type="paragraph" w:styleId="Sumrio6">
    <w:name w:val="toc 6"/>
    <w:basedOn w:val="Normal"/>
    <w:next w:val="Normal"/>
    <w:autoRedefine/>
    <w:uiPriority w:val="39"/>
    <w:unhideWhenUsed/>
    <w:rsid w:val="008D6A8B"/>
    <w:pPr>
      <w:spacing w:after="100"/>
      <w:ind w:left="1100"/>
    </w:pPr>
    <w:rPr>
      <w:rFonts w:eastAsiaTheme="minorEastAsia"/>
      <w:lang w:eastAsia="pt-BR"/>
    </w:rPr>
  </w:style>
  <w:style w:type="paragraph" w:styleId="Sumrio7">
    <w:name w:val="toc 7"/>
    <w:basedOn w:val="Normal"/>
    <w:next w:val="Normal"/>
    <w:autoRedefine/>
    <w:uiPriority w:val="39"/>
    <w:unhideWhenUsed/>
    <w:rsid w:val="008D6A8B"/>
    <w:pPr>
      <w:spacing w:after="100"/>
      <w:ind w:left="1320"/>
    </w:pPr>
    <w:rPr>
      <w:rFonts w:eastAsiaTheme="minorEastAsia"/>
      <w:lang w:eastAsia="pt-BR"/>
    </w:rPr>
  </w:style>
  <w:style w:type="paragraph" w:styleId="Sumrio8">
    <w:name w:val="toc 8"/>
    <w:basedOn w:val="Normal"/>
    <w:next w:val="Normal"/>
    <w:autoRedefine/>
    <w:uiPriority w:val="39"/>
    <w:unhideWhenUsed/>
    <w:rsid w:val="008D6A8B"/>
    <w:pPr>
      <w:spacing w:after="100"/>
      <w:ind w:left="1540"/>
    </w:pPr>
    <w:rPr>
      <w:rFonts w:eastAsiaTheme="minorEastAsia"/>
      <w:lang w:eastAsia="pt-BR"/>
    </w:rPr>
  </w:style>
  <w:style w:type="paragraph" w:styleId="Sumrio9">
    <w:name w:val="toc 9"/>
    <w:basedOn w:val="Normal"/>
    <w:next w:val="Normal"/>
    <w:autoRedefine/>
    <w:uiPriority w:val="39"/>
    <w:unhideWhenUsed/>
    <w:rsid w:val="008D6A8B"/>
    <w:pPr>
      <w:spacing w:after="100"/>
      <w:ind w:left="1760"/>
    </w:pPr>
    <w:rPr>
      <w:rFonts w:eastAsiaTheme="minorEastAsia"/>
      <w:lang w:eastAsia="pt-BR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31570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31570B"/>
    <w:rPr>
      <w:rFonts w:ascii="Segoe UI" w:hAnsi="Segoe UI" w:cs="Segoe UI"/>
      <w:sz w:val="18"/>
      <w:szCs w:val="18"/>
    </w:rPr>
  </w:style>
  <w:style w:type="character" w:customStyle="1" w:styleId="Ttulo4Char">
    <w:name w:val="Título 4 Char"/>
    <w:basedOn w:val="Fontepargpadro"/>
    <w:link w:val="Ttulo4"/>
    <w:uiPriority w:val="9"/>
    <w:semiHidden/>
    <w:rsid w:val="00E4304D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customStyle="1" w:styleId="Datacapa">
    <w:name w:val="Data_capa"/>
    <w:basedOn w:val="Normal"/>
    <w:link w:val="DatacapaChar"/>
    <w:rsid w:val="00CC6453"/>
    <w:pPr>
      <w:spacing w:after="200" w:line="276" w:lineRule="auto"/>
    </w:pPr>
    <w:rPr>
      <w:rFonts w:ascii="Zurich Lt BT" w:eastAsia="MS Mincho" w:hAnsi="Zurich Lt BT"/>
      <w:color w:val="7F7F7F" w:themeColor="text1" w:themeTint="80"/>
      <w:sz w:val="16"/>
      <w:szCs w:val="16"/>
    </w:rPr>
  </w:style>
  <w:style w:type="character" w:customStyle="1" w:styleId="DatacapaChar">
    <w:name w:val="Data_capa Char"/>
    <w:basedOn w:val="Fontepargpadro"/>
    <w:link w:val="Datacapa"/>
    <w:rsid w:val="00CC6453"/>
    <w:rPr>
      <w:rFonts w:ascii="Zurich Lt BT" w:eastAsia="MS Mincho" w:hAnsi="Zurich Lt BT"/>
      <w:color w:val="7F7F7F" w:themeColor="text1" w:themeTint="80"/>
      <w:sz w:val="16"/>
      <w:szCs w:val="16"/>
    </w:rPr>
  </w:style>
  <w:style w:type="table" w:styleId="TabelaSimples1">
    <w:name w:val="Plain Table 1"/>
    <w:basedOn w:val="Tabelanormal"/>
    <w:uiPriority w:val="41"/>
    <w:rsid w:val="00676EA9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GradeClara">
    <w:name w:val="Light Grid"/>
    <w:basedOn w:val="Tabelanormal"/>
    <w:uiPriority w:val="62"/>
    <w:rsid w:val="00172215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paragraph" w:customStyle="1" w:styleId="elsevierstylepara">
    <w:name w:val="elsevierstylepara"/>
    <w:basedOn w:val="Normal"/>
    <w:rsid w:val="008D154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table" w:customStyle="1" w:styleId="SombreamentoClaro-nfase11">
    <w:name w:val="Sombreamento Claro - Ênfase 11"/>
    <w:basedOn w:val="Tabelanormal"/>
    <w:uiPriority w:val="60"/>
    <w:rsid w:val="007D3235"/>
    <w:pPr>
      <w:spacing w:after="0" w:line="240" w:lineRule="auto"/>
    </w:pPr>
    <w:rPr>
      <w:rFonts w:eastAsia="MS Mincho"/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styleId="TabelaSimples2">
    <w:name w:val="Plain Table 2"/>
    <w:basedOn w:val="Tabelanormal"/>
    <w:uiPriority w:val="42"/>
    <w:rsid w:val="008A1EEC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EndNoteBibliography">
    <w:name w:val="EndNote Bibliography"/>
    <w:basedOn w:val="Normal"/>
    <w:link w:val="EndNoteBibliographyChar"/>
    <w:rsid w:val="00910194"/>
    <w:pPr>
      <w:spacing w:line="240" w:lineRule="auto"/>
      <w:jc w:val="both"/>
    </w:pPr>
    <w:rPr>
      <w:rFonts w:ascii="Swis721 Th BT" w:hAnsi="Swis721 Th BT"/>
      <w:noProof/>
      <w:lang w:val="en-US"/>
    </w:rPr>
  </w:style>
  <w:style w:type="character" w:customStyle="1" w:styleId="EndNoteBibliographyChar">
    <w:name w:val="EndNote Bibliography Char"/>
    <w:basedOn w:val="Fontepargpadro"/>
    <w:link w:val="EndNoteBibliography"/>
    <w:rsid w:val="00910194"/>
    <w:rPr>
      <w:rFonts w:ascii="Swis721 Th BT" w:hAnsi="Swis721 Th BT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1655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6C527FD-4D8A-401A-B5EB-CEEAB507C51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42</TotalTime>
  <Pages>71</Pages>
  <Words>10304</Words>
  <Characters>55646</Characters>
  <Application>Microsoft Office Word</Application>
  <DocSecurity>0</DocSecurity>
  <Lines>463</Lines>
  <Paragraphs>13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8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ao Ruiz</dc:creator>
  <cp:keywords/>
  <dc:description/>
  <cp:lastModifiedBy>Joao</cp:lastModifiedBy>
  <cp:revision>56</cp:revision>
  <cp:lastPrinted>2020-01-22T11:36:00Z</cp:lastPrinted>
  <dcterms:created xsi:type="dcterms:W3CDTF">2020-03-20T17:08:00Z</dcterms:created>
  <dcterms:modified xsi:type="dcterms:W3CDTF">2020-04-01T14:50:00Z</dcterms:modified>
</cp:coreProperties>
</file>